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6D781" w14:textId="125E5391" w:rsidR="006478E7" w:rsidRPr="00EB18D5" w:rsidRDefault="00BB0FFB" w:rsidP="00BB0FFB">
      <w:pPr>
        <w:pStyle w:val="Heading10"/>
        <w:spacing w:before="2880"/>
        <w:jc w:val="center"/>
        <w:rPr>
          <w:sz w:val="48"/>
          <w:szCs w:val="48"/>
        </w:rPr>
      </w:pPr>
      <w:r w:rsidRPr="00EB18D5">
        <w:rPr>
          <w:sz w:val="48"/>
          <w:szCs w:val="48"/>
        </w:rPr>
        <w:t xml:space="preserve">MSAC </w:t>
      </w:r>
      <w:r w:rsidR="006478E7" w:rsidRPr="00EB18D5">
        <w:rPr>
          <w:sz w:val="48"/>
          <w:szCs w:val="48"/>
        </w:rPr>
        <w:t xml:space="preserve">Application </w:t>
      </w:r>
      <w:r w:rsidR="00E57BC1" w:rsidRPr="00EB18D5">
        <w:rPr>
          <w:sz w:val="48"/>
          <w:szCs w:val="48"/>
        </w:rPr>
        <w:t>1749</w:t>
      </w:r>
    </w:p>
    <w:p w14:paraId="11765312" w14:textId="2D80E3BE" w:rsidR="006478E7" w:rsidRPr="00490FBB" w:rsidRDefault="00E57BC1" w:rsidP="006478E7">
      <w:pPr>
        <w:pStyle w:val="Heading10"/>
        <w:jc w:val="center"/>
        <w:rPr>
          <w:sz w:val="48"/>
          <w:szCs w:val="48"/>
        </w:rPr>
      </w:pPr>
      <w:r w:rsidRPr="00E57BC1">
        <w:rPr>
          <w:color w:val="548DD4"/>
          <w:sz w:val="48"/>
          <w:szCs w:val="48"/>
          <w:lang w:val="en-AU"/>
        </w:rPr>
        <w:t>Insertion of durable ventricular assist device (VAD) for use as destination therapy</w:t>
      </w:r>
    </w:p>
    <w:p w14:paraId="23900CA0" w14:textId="63CDEDAE" w:rsidR="006478E7" w:rsidRPr="00490FBB" w:rsidRDefault="006478E7" w:rsidP="00BB0FFB">
      <w:pPr>
        <w:pStyle w:val="Heading1"/>
      </w:pPr>
      <w:r w:rsidRPr="00490FBB">
        <w:t>PICO Confirmation</w:t>
      </w:r>
      <w:r w:rsidRPr="00490FBB">
        <w:br w:type="page"/>
      </w:r>
    </w:p>
    <w:p w14:paraId="219312C8" w14:textId="542979EF" w:rsidR="006478E7" w:rsidRPr="00D52956" w:rsidRDefault="006478E7" w:rsidP="00B53D4C">
      <w:pPr>
        <w:pStyle w:val="Heading2"/>
        <w:jc w:val="both"/>
      </w:pPr>
      <w:r w:rsidRPr="00D52956">
        <w:lastRenderedPageBreak/>
        <w:t>Summary of PI</w:t>
      </w:r>
      <w:r w:rsidR="00235B21">
        <w:t xml:space="preserve">CO/PPICO criteria to define </w:t>
      </w:r>
      <w:r w:rsidRPr="00D52956">
        <w:t>question(s) to be addressed in an Assessment Report to the Medical Services Advisory Committee (MSAC)</w:t>
      </w:r>
    </w:p>
    <w:p w14:paraId="224459F3" w14:textId="4A946E00" w:rsidR="00D52956" w:rsidRDefault="00D52956" w:rsidP="00B159BB">
      <w:pPr>
        <w:pStyle w:val="Caption"/>
        <w:ind w:left="0" w:firstLine="0"/>
      </w:pPr>
      <w:bookmarkStart w:id="0" w:name="_Ref69732160"/>
      <w:bookmarkStart w:id="1" w:name="_Ref69732155"/>
      <w:r>
        <w:t>Table</w:t>
      </w:r>
      <w:r w:rsidR="00FD4C65">
        <w:t> </w:t>
      </w:r>
      <w:r>
        <w:fldChar w:fldCharType="begin"/>
      </w:r>
      <w:r>
        <w:instrText xml:space="preserve"> SEQ Table \* ARABIC </w:instrText>
      </w:r>
      <w:r>
        <w:fldChar w:fldCharType="separate"/>
      </w:r>
      <w:r w:rsidR="001C6D8C">
        <w:rPr>
          <w:noProof/>
        </w:rPr>
        <w:t>1</w:t>
      </w:r>
      <w:r>
        <w:fldChar w:fldCharType="end"/>
      </w:r>
      <w:bookmarkEnd w:id="0"/>
      <w:r w:rsidR="00177903">
        <w:t xml:space="preserve">: </w:t>
      </w:r>
      <w:r>
        <w:t xml:space="preserve">PICO for </w:t>
      </w:r>
      <w:r w:rsidR="0042093E">
        <w:t xml:space="preserve">insertion of </w:t>
      </w:r>
      <w:r w:rsidR="0048602D">
        <w:rPr>
          <w:lang w:val="en-AU"/>
        </w:rPr>
        <w:t>left</w:t>
      </w:r>
      <w:r w:rsidR="005E00F1">
        <w:rPr>
          <w:lang w:val="en-AU"/>
        </w:rPr>
        <w:t xml:space="preserve"> </w:t>
      </w:r>
      <w:r w:rsidR="001E380F" w:rsidRPr="001E380F">
        <w:rPr>
          <w:lang w:val="en-AU"/>
        </w:rPr>
        <w:t>ventricular assist device (</w:t>
      </w:r>
      <w:r w:rsidR="001A5AB2">
        <w:rPr>
          <w:lang w:val="en-AU"/>
        </w:rPr>
        <w:t>L</w:t>
      </w:r>
      <w:r w:rsidR="001E380F" w:rsidRPr="001E380F">
        <w:rPr>
          <w:lang w:val="en-AU"/>
        </w:rPr>
        <w:t xml:space="preserve">VAD) </w:t>
      </w:r>
      <w:r w:rsidR="001E380F">
        <w:rPr>
          <w:lang w:val="en-AU"/>
        </w:rPr>
        <w:t xml:space="preserve">as destination therapy </w:t>
      </w:r>
      <w:r>
        <w:t xml:space="preserve">in </w:t>
      </w:r>
      <w:r w:rsidR="001E380F">
        <w:t xml:space="preserve">patients with refractory heart failure </w:t>
      </w:r>
      <w:r w:rsidR="0042093E">
        <w:t>w</w:t>
      </w:r>
      <w:r w:rsidR="001E380F">
        <w:t xml:space="preserve">ho </w:t>
      </w:r>
      <w:r w:rsidR="00E957B9">
        <w:t xml:space="preserve">are </w:t>
      </w:r>
      <w:r w:rsidR="001E380F">
        <w:t>not eligible for cardiac transplantation</w:t>
      </w:r>
      <w:r>
        <w:t xml:space="preserve">: PICO Set </w:t>
      </w:r>
      <w:bookmarkEnd w:id="1"/>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6478E7" w:rsidRPr="00490FBB" w14:paraId="2A509B30" w14:textId="77777777" w:rsidTr="1F5A9CA7">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tr w:rsidR="006478E7" w:rsidRPr="00490FBB" w14:paraId="78E0BB65" w14:textId="77777777" w:rsidTr="006478E7">
        <w:tc>
          <w:tcPr>
            <w:tcW w:w="1005" w:type="pct"/>
            <w:tcBorders>
              <w:top w:val="single" w:sz="8" w:space="0" w:color="auto"/>
              <w:left w:val="single" w:sz="8" w:space="0" w:color="auto"/>
              <w:bottom w:val="single" w:sz="4" w:space="0" w:color="auto"/>
              <w:right w:val="single" w:sz="4" w:space="0" w:color="auto"/>
            </w:tcBorders>
            <w:hideMark/>
          </w:tcPr>
          <w:p w14:paraId="715E50D5" w14:textId="74EB4863" w:rsidR="006478E7" w:rsidRPr="00490FBB" w:rsidRDefault="00F660E8" w:rsidP="00E01349">
            <w:pPr>
              <w:spacing w:before="120" w:after="120" w:line="240" w:lineRule="auto"/>
              <w:rPr>
                <w:rFonts w:cs="Arial"/>
              </w:rPr>
            </w:pPr>
            <w:bookmarkStart w:id="3" w:name="_Hlk139379524"/>
            <w:bookmarkEnd w:id="2"/>
            <w:r>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4A4FF7C2" w14:textId="04E9AAD7" w:rsidR="006478E7" w:rsidRPr="001E380F" w:rsidRDefault="008A7839" w:rsidP="0042093E">
            <w:pPr>
              <w:pStyle w:val="Tabletext"/>
              <w:jc w:val="both"/>
              <w:rPr>
                <w:rFonts w:asciiTheme="minorHAnsi" w:hAnsiTheme="minorHAnsi" w:cstheme="minorHAnsi"/>
                <w:sz w:val="22"/>
                <w:szCs w:val="22"/>
              </w:rPr>
            </w:pPr>
            <w:bookmarkStart w:id="4" w:name="_Hlk136512237"/>
            <w:r>
              <w:rPr>
                <w:rFonts w:asciiTheme="minorHAnsi" w:hAnsiTheme="minorHAnsi" w:cstheme="minorHAnsi"/>
                <w:sz w:val="22"/>
                <w:szCs w:val="22"/>
              </w:rPr>
              <w:t>P</w:t>
            </w:r>
            <w:r w:rsidRPr="008A7839">
              <w:rPr>
                <w:rFonts w:asciiTheme="minorHAnsi" w:hAnsiTheme="minorHAnsi" w:cstheme="minorHAnsi"/>
                <w:sz w:val="22"/>
                <w:szCs w:val="22"/>
              </w:rPr>
              <w:t xml:space="preserve">atients with </w:t>
            </w:r>
            <w:r w:rsidR="00B6176B">
              <w:rPr>
                <w:rFonts w:asciiTheme="minorHAnsi" w:hAnsiTheme="minorHAnsi" w:cstheme="minorHAnsi"/>
                <w:sz w:val="22"/>
                <w:szCs w:val="22"/>
              </w:rPr>
              <w:t xml:space="preserve">advanced </w:t>
            </w:r>
            <w:r w:rsidRPr="008A7839">
              <w:rPr>
                <w:rFonts w:asciiTheme="minorHAnsi" w:hAnsiTheme="minorHAnsi" w:cstheme="minorHAnsi"/>
                <w:sz w:val="22"/>
                <w:szCs w:val="22"/>
              </w:rPr>
              <w:t>heart failure</w:t>
            </w:r>
            <w:r w:rsidR="0035209B">
              <w:rPr>
                <w:rFonts w:asciiTheme="minorHAnsi" w:hAnsiTheme="minorHAnsi" w:cstheme="minorHAnsi"/>
                <w:sz w:val="22"/>
                <w:szCs w:val="22"/>
              </w:rPr>
              <w:t xml:space="preserve"> (HF)</w:t>
            </w:r>
            <w:r w:rsidRPr="008A7839">
              <w:rPr>
                <w:rFonts w:asciiTheme="minorHAnsi" w:hAnsiTheme="minorHAnsi" w:cstheme="minorHAnsi"/>
                <w:sz w:val="22"/>
                <w:szCs w:val="22"/>
              </w:rPr>
              <w:t xml:space="preserve"> despite optimal medical management, with INTERMACS profile 1–4, who are not eligible for cardiac transplantation and in whom </w:t>
            </w:r>
            <w:r w:rsidR="004D7BBB">
              <w:rPr>
                <w:rFonts w:asciiTheme="minorHAnsi" w:hAnsiTheme="minorHAnsi" w:cstheme="minorHAnsi"/>
                <w:sz w:val="22"/>
                <w:szCs w:val="22"/>
              </w:rPr>
              <w:t xml:space="preserve">left </w:t>
            </w:r>
            <w:r w:rsidR="0035209B" w:rsidRPr="001E380F">
              <w:rPr>
                <w:rFonts w:asciiTheme="minorHAnsi" w:hAnsiTheme="minorHAnsi" w:cstheme="minorHAnsi"/>
                <w:sz w:val="22"/>
                <w:szCs w:val="22"/>
              </w:rPr>
              <w:t>ventricular assist device (</w:t>
            </w:r>
            <w:r w:rsidR="001A5AB2">
              <w:rPr>
                <w:rFonts w:asciiTheme="minorHAnsi" w:hAnsiTheme="minorHAnsi" w:cstheme="minorHAnsi"/>
                <w:sz w:val="22"/>
                <w:szCs w:val="22"/>
              </w:rPr>
              <w:t>L</w:t>
            </w:r>
            <w:r w:rsidR="0035209B" w:rsidRPr="001E380F">
              <w:rPr>
                <w:rFonts w:asciiTheme="minorHAnsi" w:hAnsiTheme="minorHAnsi" w:cstheme="minorHAnsi"/>
                <w:sz w:val="22"/>
                <w:szCs w:val="22"/>
              </w:rPr>
              <w:t xml:space="preserve">VAD) </w:t>
            </w:r>
            <w:r w:rsidRPr="008A7839">
              <w:rPr>
                <w:rFonts w:asciiTheme="minorHAnsi" w:hAnsiTheme="minorHAnsi" w:cstheme="minorHAnsi"/>
                <w:sz w:val="22"/>
                <w:szCs w:val="22"/>
              </w:rPr>
              <w:t>is used as destination therapy (</w:t>
            </w:r>
            <w:r w:rsidR="00393816" w:rsidRPr="008A7839">
              <w:rPr>
                <w:rFonts w:asciiTheme="minorHAnsi" w:hAnsiTheme="minorHAnsi" w:cstheme="minorHAnsi"/>
                <w:sz w:val="22"/>
                <w:szCs w:val="22"/>
              </w:rPr>
              <w:t>i.e.</w:t>
            </w:r>
            <w:r w:rsidRPr="008A7839">
              <w:rPr>
                <w:rFonts w:asciiTheme="minorHAnsi" w:hAnsiTheme="minorHAnsi" w:cstheme="minorHAnsi"/>
                <w:sz w:val="22"/>
                <w:szCs w:val="22"/>
              </w:rPr>
              <w:t>, final therapy)</w:t>
            </w:r>
            <w:bookmarkEnd w:id="4"/>
          </w:p>
        </w:tc>
      </w:tr>
      <w:tr w:rsidR="006478E7" w:rsidRPr="00490FBB" w14:paraId="654E13A9"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5BF0C211" w14:textId="77777777" w:rsidR="006478E7" w:rsidRPr="00490FBB" w:rsidRDefault="006478E7" w:rsidP="00E01349">
            <w:pPr>
              <w:spacing w:before="120" w:after="120" w:line="240" w:lineRule="auto"/>
              <w:rPr>
                <w:rFonts w:cs="Arial"/>
              </w:rPr>
            </w:pPr>
            <w:r w:rsidRPr="00490FBB">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3E51DB12" w14:textId="7FCEFA5A" w:rsidR="006478E7" w:rsidRPr="001E380F" w:rsidRDefault="0042093E" w:rsidP="0042093E">
            <w:pPr>
              <w:pStyle w:val="Tabletext"/>
              <w:jc w:val="both"/>
              <w:rPr>
                <w:rFonts w:asciiTheme="minorHAnsi" w:hAnsiTheme="minorHAnsi" w:cstheme="minorBidi"/>
                <w:sz w:val="22"/>
                <w:szCs w:val="22"/>
              </w:rPr>
            </w:pPr>
            <w:r w:rsidRPr="1F5A9CA7">
              <w:rPr>
                <w:rFonts w:asciiTheme="minorHAnsi" w:hAnsiTheme="minorHAnsi" w:cstheme="minorBidi"/>
                <w:sz w:val="22"/>
                <w:szCs w:val="22"/>
              </w:rPr>
              <w:t>I</w:t>
            </w:r>
            <w:r w:rsidR="001E380F" w:rsidRPr="1F5A9CA7">
              <w:rPr>
                <w:rFonts w:asciiTheme="minorHAnsi" w:hAnsiTheme="minorHAnsi" w:cstheme="minorBidi"/>
                <w:sz w:val="22"/>
                <w:szCs w:val="22"/>
              </w:rPr>
              <w:t xml:space="preserve">nsertion of </w:t>
            </w:r>
            <w:r w:rsidR="00C7634F" w:rsidRPr="1F5A9CA7">
              <w:rPr>
                <w:rFonts w:asciiTheme="minorHAnsi" w:hAnsiTheme="minorHAnsi" w:cstheme="minorBidi"/>
                <w:sz w:val="22"/>
                <w:szCs w:val="22"/>
              </w:rPr>
              <w:t>a</w:t>
            </w:r>
            <w:r w:rsidR="00AB256B">
              <w:rPr>
                <w:rFonts w:asciiTheme="minorHAnsi" w:hAnsiTheme="minorHAnsi" w:cstheme="minorBidi"/>
                <w:sz w:val="22"/>
                <w:szCs w:val="22"/>
              </w:rPr>
              <w:t>n</w:t>
            </w:r>
            <w:r w:rsidR="00C7634F" w:rsidRPr="1F5A9CA7">
              <w:rPr>
                <w:rFonts w:asciiTheme="minorHAnsi" w:hAnsiTheme="minorHAnsi" w:cstheme="minorBidi"/>
                <w:sz w:val="22"/>
                <w:szCs w:val="22"/>
              </w:rPr>
              <w:t xml:space="preserve"> </w:t>
            </w:r>
            <w:r w:rsidR="004D7BBB">
              <w:rPr>
                <w:rFonts w:asciiTheme="minorHAnsi" w:hAnsiTheme="minorHAnsi" w:cstheme="minorBidi"/>
                <w:sz w:val="22"/>
                <w:szCs w:val="22"/>
              </w:rPr>
              <w:t>LVAD</w:t>
            </w:r>
            <w:r w:rsidR="0035209B" w:rsidRPr="1F5A9CA7">
              <w:rPr>
                <w:rFonts w:asciiTheme="minorHAnsi" w:hAnsiTheme="minorHAnsi" w:cstheme="minorBidi"/>
                <w:sz w:val="22"/>
                <w:szCs w:val="22"/>
              </w:rPr>
              <w:t xml:space="preserve"> </w:t>
            </w:r>
            <w:r w:rsidR="001E380F" w:rsidRPr="1F5A9CA7">
              <w:rPr>
                <w:rFonts w:asciiTheme="minorHAnsi" w:hAnsiTheme="minorHAnsi" w:cstheme="minorBidi"/>
                <w:sz w:val="22"/>
                <w:szCs w:val="22"/>
              </w:rPr>
              <w:t xml:space="preserve">capable of providing mechanical circulatory support (MCS) for at least </w:t>
            </w:r>
            <w:r w:rsidR="00C7634F" w:rsidRPr="1F5A9CA7">
              <w:rPr>
                <w:rFonts w:asciiTheme="minorHAnsi" w:hAnsiTheme="minorHAnsi" w:cstheme="minorBidi"/>
                <w:sz w:val="22"/>
                <w:szCs w:val="22"/>
              </w:rPr>
              <w:t>six</w:t>
            </w:r>
            <w:r w:rsidR="001E380F" w:rsidRPr="1F5A9CA7">
              <w:rPr>
                <w:rFonts w:asciiTheme="minorHAnsi" w:hAnsiTheme="minorHAnsi" w:cstheme="minorBidi"/>
                <w:sz w:val="22"/>
                <w:szCs w:val="22"/>
              </w:rPr>
              <w:t xml:space="preserve"> months</w:t>
            </w:r>
            <w:r w:rsidR="00201A7A">
              <w:rPr>
                <w:rFonts w:asciiTheme="minorHAnsi" w:hAnsiTheme="minorHAnsi" w:cstheme="minorBidi"/>
                <w:sz w:val="22"/>
                <w:szCs w:val="22"/>
              </w:rPr>
              <w:t xml:space="preserve"> </w:t>
            </w:r>
            <w:r w:rsidR="00E879B6">
              <w:rPr>
                <w:rFonts w:asciiTheme="minorHAnsi" w:hAnsiTheme="minorHAnsi" w:cstheme="minorBidi"/>
                <w:sz w:val="22"/>
                <w:szCs w:val="22"/>
              </w:rPr>
              <w:t xml:space="preserve">in addition to </w:t>
            </w:r>
            <w:r w:rsidR="005159BD" w:rsidRPr="005159BD">
              <w:rPr>
                <w:rFonts w:asciiTheme="minorHAnsi" w:hAnsiTheme="minorHAnsi" w:cstheme="minorBidi"/>
                <w:sz w:val="22"/>
                <w:szCs w:val="22"/>
              </w:rPr>
              <w:t>guideline-directed medical therapy (GDMT)</w:t>
            </w:r>
          </w:p>
        </w:tc>
      </w:tr>
      <w:tr w:rsidR="006478E7" w:rsidRPr="00490FBB" w14:paraId="1F5647C3" w14:textId="77777777" w:rsidTr="006478E7">
        <w:tc>
          <w:tcPr>
            <w:tcW w:w="1005" w:type="pct"/>
            <w:tcBorders>
              <w:top w:val="single" w:sz="4" w:space="0" w:color="auto"/>
              <w:left w:val="single" w:sz="8" w:space="0" w:color="auto"/>
              <w:bottom w:val="single" w:sz="4" w:space="0" w:color="auto"/>
              <w:right w:val="single" w:sz="4" w:space="0" w:color="auto"/>
            </w:tcBorders>
            <w:hideMark/>
          </w:tcPr>
          <w:p w14:paraId="7F55173A" w14:textId="77777777" w:rsidR="006478E7" w:rsidRPr="00490FBB" w:rsidRDefault="006478E7" w:rsidP="00E01349">
            <w:pPr>
              <w:spacing w:before="120" w:after="120" w:line="240" w:lineRule="auto"/>
              <w:rPr>
                <w:rFonts w:cs="Arial"/>
              </w:rPr>
            </w:pPr>
            <w:r w:rsidRPr="00490FBB">
              <w:rPr>
                <w:rFonts w:cs="Arial"/>
              </w:rPr>
              <w:t>Comparator</w:t>
            </w:r>
            <w:r w:rsidR="00D83062">
              <w:rPr>
                <w:rFonts w:cs="Arial"/>
              </w:rPr>
              <w:t>/s</w:t>
            </w:r>
          </w:p>
        </w:tc>
        <w:tc>
          <w:tcPr>
            <w:tcW w:w="3995" w:type="pct"/>
            <w:tcBorders>
              <w:top w:val="single" w:sz="4" w:space="0" w:color="auto"/>
              <w:left w:val="single" w:sz="4" w:space="0" w:color="auto"/>
              <w:bottom w:val="single" w:sz="4" w:space="0" w:color="auto"/>
              <w:right w:val="single" w:sz="4" w:space="0" w:color="auto"/>
            </w:tcBorders>
            <w:hideMark/>
          </w:tcPr>
          <w:p w14:paraId="7E690E4B" w14:textId="459AA545" w:rsidR="006478E7" w:rsidRPr="001E380F" w:rsidRDefault="001E380F" w:rsidP="0042093E">
            <w:pPr>
              <w:pStyle w:val="Tabletext"/>
              <w:jc w:val="both"/>
              <w:rPr>
                <w:rFonts w:asciiTheme="minorHAnsi" w:hAnsiTheme="minorHAnsi" w:cstheme="minorHAnsi"/>
                <w:sz w:val="22"/>
                <w:szCs w:val="22"/>
              </w:rPr>
            </w:pPr>
            <w:r w:rsidRPr="001E380F">
              <w:rPr>
                <w:rFonts w:asciiTheme="minorHAnsi" w:hAnsiTheme="minorHAnsi" w:cstheme="minorHAnsi"/>
                <w:sz w:val="22"/>
                <w:szCs w:val="22"/>
              </w:rPr>
              <w:t>GDMT</w:t>
            </w:r>
            <w:r w:rsidR="000305C2">
              <w:rPr>
                <w:rFonts w:asciiTheme="minorHAnsi" w:hAnsiTheme="minorHAnsi" w:cstheme="minorHAnsi"/>
                <w:sz w:val="22"/>
                <w:szCs w:val="22"/>
              </w:rPr>
              <w:t xml:space="preserve"> </w:t>
            </w:r>
            <w:r w:rsidRPr="001E380F">
              <w:rPr>
                <w:rFonts w:asciiTheme="minorHAnsi" w:hAnsiTheme="minorHAnsi" w:cstheme="minorHAnsi"/>
                <w:sz w:val="22"/>
                <w:szCs w:val="22"/>
              </w:rPr>
              <w:t>-</w:t>
            </w:r>
            <w:r w:rsidR="000305C2">
              <w:rPr>
                <w:rFonts w:asciiTheme="minorHAnsi" w:hAnsiTheme="minorHAnsi" w:cstheme="minorHAnsi"/>
                <w:sz w:val="22"/>
                <w:szCs w:val="22"/>
              </w:rPr>
              <w:t xml:space="preserve"> </w:t>
            </w:r>
            <w:r w:rsidRPr="001E380F">
              <w:rPr>
                <w:rFonts w:asciiTheme="minorHAnsi" w:hAnsiTheme="minorHAnsi" w:cstheme="minorHAnsi"/>
                <w:sz w:val="22"/>
                <w:szCs w:val="22"/>
              </w:rPr>
              <w:t xml:space="preserve">also referred to as optimal medical management </w:t>
            </w:r>
            <w:r w:rsidR="00A10DE8" w:rsidRPr="00A10DE8">
              <w:rPr>
                <w:rFonts w:asciiTheme="minorHAnsi" w:hAnsiTheme="minorHAnsi" w:cstheme="minorHAnsi"/>
                <w:sz w:val="22"/>
                <w:szCs w:val="22"/>
              </w:rPr>
              <w:t xml:space="preserve">or optimal medical therapy </w:t>
            </w:r>
          </w:p>
        </w:tc>
      </w:tr>
      <w:bookmarkEnd w:id="3"/>
      <w:tr w:rsidR="001E380F" w:rsidRPr="00490FBB" w14:paraId="591B1D2D" w14:textId="77777777" w:rsidTr="009F2D82">
        <w:tc>
          <w:tcPr>
            <w:tcW w:w="1005" w:type="pct"/>
            <w:tcBorders>
              <w:top w:val="single" w:sz="4" w:space="0" w:color="auto"/>
              <w:left w:val="single" w:sz="8" w:space="0" w:color="auto"/>
              <w:bottom w:val="single" w:sz="4" w:space="0" w:color="auto"/>
              <w:right w:val="single" w:sz="4" w:space="0" w:color="auto"/>
            </w:tcBorders>
            <w:hideMark/>
          </w:tcPr>
          <w:p w14:paraId="635F9D15" w14:textId="77777777" w:rsidR="001E380F" w:rsidRPr="00490FBB" w:rsidRDefault="001E380F" w:rsidP="001E380F">
            <w:pPr>
              <w:spacing w:before="120" w:after="120" w:line="240" w:lineRule="auto"/>
              <w:rPr>
                <w:rFonts w:cs="Arial"/>
              </w:rPr>
            </w:pPr>
            <w:r w:rsidRPr="00490FBB">
              <w:rPr>
                <w:rFonts w:cs="Arial"/>
              </w:rPr>
              <w:t>Outcomes</w:t>
            </w:r>
          </w:p>
        </w:tc>
        <w:tc>
          <w:tcPr>
            <w:tcW w:w="3995" w:type="pct"/>
            <w:hideMark/>
          </w:tcPr>
          <w:p w14:paraId="4C88B27B" w14:textId="3CFD247B" w:rsidR="001E380F" w:rsidRPr="00693EB9" w:rsidRDefault="001E380F" w:rsidP="001E380F">
            <w:pPr>
              <w:pStyle w:val="TableText0"/>
              <w:rPr>
                <w:rFonts w:asciiTheme="minorHAnsi" w:hAnsiTheme="minorHAnsi" w:cstheme="minorHAnsi"/>
                <w:b/>
                <w:bCs/>
                <w:sz w:val="22"/>
              </w:rPr>
            </w:pPr>
            <w:r w:rsidRPr="00693EB9">
              <w:rPr>
                <w:rFonts w:asciiTheme="minorHAnsi" w:hAnsiTheme="minorHAnsi" w:cstheme="minorHAnsi"/>
                <w:b/>
                <w:bCs/>
                <w:sz w:val="22"/>
              </w:rPr>
              <w:t xml:space="preserve">Effectiveness outcomes </w:t>
            </w:r>
          </w:p>
          <w:p w14:paraId="70189BF2" w14:textId="66446299" w:rsidR="009D011A" w:rsidRPr="0035209B" w:rsidRDefault="00CC12F4" w:rsidP="00036B54">
            <w:pPr>
              <w:pStyle w:val="TableText0"/>
              <w:numPr>
                <w:ilvl w:val="0"/>
                <w:numId w:val="3"/>
              </w:numPr>
              <w:jc w:val="both"/>
              <w:rPr>
                <w:rFonts w:asciiTheme="minorHAnsi" w:hAnsiTheme="minorHAnsi" w:cstheme="minorHAnsi"/>
                <w:sz w:val="22"/>
              </w:rPr>
            </w:pPr>
            <w:bookmarkStart w:id="5" w:name="_Hlk140502643"/>
            <w:bookmarkStart w:id="6" w:name="_Hlk138537254"/>
            <w:r>
              <w:rPr>
                <w:rFonts w:asciiTheme="minorHAnsi" w:hAnsiTheme="minorHAnsi" w:cstheme="minorHAnsi"/>
                <w:sz w:val="22"/>
              </w:rPr>
              <w:t>e</w:t>
            </w:r>
            <w:r w:rsidR="000B075D">
              <w:rPr>
                <w:rFonts w:asciiTheme="minorHAnsi" w:hAnsiTheme="minorHAnsi" w:cstheme="minorHAnsi"/>
                <w:sz w:val="22"/>
              </w:rPr>
              <w:t>vent-free survival</w:t>
            </w:r>
            <w:r w:rsidR="002C7E4C">
              <w:rPr>
                <w:rFonts w:asciiTheme="minorHAnsi" w:hAnsiTheme="minorHAnsi" w:cstheme="minorHAnsi"/>
                <w:sz w:val="22"/>
              </w:rPr>
              <w:t xml:space="preserve"> </w:t>
            </w:r>
            <w:r w:rsidR="00D5222D">
              <w:rPr>
                <w:rFonts w:asciiTheme="minorHAnsi" w:hAnsiTheme="minorHAnsi" w:cstheme="minorHAnsi"/>
                <w:sz w:val="22"/>
              </w:rPr>
              <w:t xml:space="preserve">- </w:t>
            </w:r>
            <w:bookmarkEnd w:id="5"/>
            <w:r w:rsidR="009D011A" w:rsidRPr="0035209B">
              <w:rPr>
                <w:rFonts w:asciiTheme="minorHAnsi" w:hAnsiTheme="minorHAnsi" w:cstheme="minorHAnsi"/>
                <w:sz w:val="22"/>
              </w:rPr>
              <w:t xml:space="preserve">defined as </w:t>
            </w:r>
            <w:r w:rsidR="009D011A" w:rsidRPr="0035209B">
              <w:rPr>
                <w:rFonts w:asciiTheme="minorHAnsi" w:eastAsia="Times New Roman" w:hAnsiTheme="minorHAnsi" w:cstheme="minorHAnsi"/>
                <w:sz w:val="22"/>
                <w:lang w:eastAsia="en-AU"/>
              </w:rPr>
              <w:t xml:space="preserve">survival at </w:t>
            </w:r>
            <w:r w:rsidR="00C7634F" w:rsidRPr="0035209B">
              <w:rPr>
                <w:rFonts w:asciiTheme="minorHAnsi" w:eastAsia="Times New Roman" w:hAnsiTheme="minorHAnsi" w:cstheme="minorHAnsi"/>
                <w:sz w:val="22"/>
                <w:lang w:eastAsia="en-AU"/>
              </w:rPr>
              <w:t>two</w:t>
            </w:r>
            <w:r w:rsidR="009D011A" w:rsidRPr="0035209B">
              <w:rPr>
                <w:rFonts w:asciiTheme="minorHAnsi" w:eastAsia="Times New Roman" w:hAnsiTheme="minorHAnsi" w:cstheme="minorHAnsi"/>
                <w:sz w:val="22"/>
                <w:lang w:eastAsia="en-AU"/>
              </w:rPr>
              <w:t xml:space="preserve"> years free of disabling stroke or reoperation to replace or remove a malfunctioning device</w:t>
            </w:r>
            <w:r w:rsidR="009D011A" w:rsidRPr="0035209B">
              <w:rPr>
                <w:rFonts w:asciiTheme="minorHAnsi" w:hAnsiTheme="minorHAnsi" w:cstheme="minorHAnsi"/>
                <w:sz w:val="22"/>
              </w:rPr>
              <w:t xml:space="preserve"> </w:t>
            </w:r>
          </w:p>
          <w:p w14:paraId="670E073C" w14:textId="56DB2DA4" w:rsidR="003F6522" w:rsidRDefault="003F6522" w:rsidP="00036B54">
            <w:pPr>
              <w:pStyle w:val="TableText0"/>
              <w:numPr>
                <w:ilvl w:val="0"/>
                <w:numId w:val="3"/>
              </w:numPr>
              <w:jc w:val="both"/>
              <w:rPr>
                <w:rFonts w:asciiTheme="minorHAnsi" w:hAnsiTheme="minorHAnsi" w:cstheme="minorHAnsi"/>
                <w:sz w:val="22"/>
              </w:rPr>
            </w:pPr>
            <w:r w:rsidRPr="000167BC">
              <w:rPr>
                <w:rFonts w:asciiTheme="minorHAnsi" w:hAnsiTheme="minorHAnsi" w:cstheme="minorHAnsi"/>
                <w:sz w:val="22"/>
              </w:rPr>
              <w:t>overall survival</w:t>
            </w:r>
          </w:p>
          <w:p w14:paraId="1905E8A8" w14:textId="6CC545A7" w:rsidR="001E380F" w:rsidRPr="0035209B" w:rsidRDefault="001E380F" w:rsidP="00036B54">
            <w:pPr>
              <w:pStyle w:val="TableText0"/>
              <w:numPr>
                <w:ilvl w:val="0"/>
                <w:numId w:val="3"/>
              </w:numPr>
              <w:jc w:val="both"/>
              <w:rPr>
                <w:rFonts w:asciiTheme="minorHAnsi" w:hAnsiTheme="minorHAnsi" w:cstheme="minorHAnsi"/>
                <w:sz w:val="22"/>
              </w:rPr>
            </w:pPr>
            <w:r w:rsidRPr="0035209B">
              <w:rPr>
                <w:rFonts w:asciiTheme="minorHAnsi" w:hAnsiTheme="minorHAnsi" w:cstheme="minorHAnsi"/>
                <w:sz w:val="22"/>
              </w:rPr>
              <w:t>functional status (</w:t>
            </w:r>
            <w:r w:rsidR="009D011A" w:rsidRPr="0035209B">
              <w:rPr>
                <w:rFonts w:asciiTheme="minorHAnsi" w:hAnsiTheme="minorHAnsi" w:cstheme="minorHAnsi"/>
                <w:sz w:val="22"/>
              </w:rPr>
              <w:t>6</w:t>
            </w:r>
            <w:r w:rsidR="006228CA">
              <w:rPr>
                <w:rFonts w:asciiTheme="minorHAnsi" w:hAnsiTheme="minorHAnsi" w:cstheme="minorHAnsi"/>
                <w:sz w:val="22"/>
              </w:rPr>
              <w:t>-</w:t>
            </w:r>
            <w:r w:rsidR="00393816">
              <w:rPr>
                <w:rFonts w:asciiTheme="minorHAnsi" w:hAnsiTheme="minorHAnsi" w:cstheme="minorHAnsi"/>
                <w:sz w:val="22"/>
              </w:rPr>
              <w:t>m</w:t>
            </w:r>
            <w:r w:rsidR="0035209B">
              <w:rPr>
                <w:rFonts w:asciiTheme="minorHAnsi" w:hAnsiTheme="minorHAnsi" w:cstheme="minorHAnsi"/>
                <w:sz w:val="22"/>
              </w:rPr>
              <w:t xml:space="preserve">inute walk test </w:t>
            </w:r>
            <w:r w:rsidR="009D011A" w:rsidRPr="0035209B">
              <w:rPr>
                <w:rFonts w:asciiTheme="minorHAnsi" w:hAnsiTheme="minorHAnsi" w:cstheme="minorHAnsi"/>
                <w:sz w:val="22"/>
              </w:rPr>
              <w:t xml:space="preserve">and </w:t>
            </w:r>
            <w:r w:rsidR="0035209B">
              <w:rPr>
                <w:rFonts w:asciiTheme="minorHAnsi" w:hAnsiTheme="minorHAnsi" w:cstheme="minorHAnsi"/>
                <w:sz w:val="22"/>
              </w:rPr>
              <w:t>New York Heart Association (NYHA)</w:t>
            </w:r>
            <w:r w:rsidR="0035209B" w:rsidRPr="0035209B">
              <w:rPr>
                <w:rFonts w:asciiTheme="minorHAnsi" w:hAnsiTheme="minorHAnsi" w:cstheme="minorHAnsi"/>
                <w:sz w:val="22"/>
              </w:rPr>
              <w:t xml:space="preserve"> </w:t>
            </w:r>
            <w:r w:rsidR="009D011A" w:rsidRPr="0035209B">
              <w:rPr>
                <w:rFonts w:asciiTheme="minorHAnsi" w:hAnsiTheme="minorHAnsi" w:cstheme="minorHAnsi"/>
                <w:sz w:val="22"/>
              </w:rPr>
              <w:t>classification status</w:t>
            </w:r>
            <w:r w:rsidRPr="0035209B">
              <w:rPr>
                <w:rFonts w:asciiTheme="minorHAnsi" w:hAnsiTheme="minorHAnsi" w:cstheme="minorHAnsi"/>
                <w:sz w:val="22"/>
              </w:rPr>
              <w:t>)</w:t>
            </w:r>
          </w:p>
          <w:p w14:paraId="509E62E1" w14:textId="63BDCD74" w:rsidR="001E380F" w:rsidRPr="001E380F" w:rsidRDefault="001E380F" w:rsidP="00036B54">
            <w:pPr>
              <w:pStyle w:val="TableText0"/>
              <w:numPr>
                <w:ilvl w:val="0"/>
                <w:numId w:val="3"/>
              </w:numPr>
              <w:jc w:val="both"/>
              <w:rPr>
                <w:rFonts w:asciiTheme="minorHAnsi" w:hAnsiTheme="minorHAnsi" w:cstheme="minorHAnsi"/>
                <w:sz w:val="22"/>
              </w:rPr>
            </w:pPr>
            <w:r w:rsidRPr="001E380F">
              <w:rPr>
                <w:rFonts w:asciiTheme="minorHAnsi" w:hAnsiTheme="minorHAnsi" w:cstheme="minorHAnsi"/>
                <w:sz w:val="22"/>
              </w:rPr>
              <w:t>re-</w:t>
            </w:r>
            <w:r w:rsidR="005117A8">
              <w:rPr>
                <w:rFonts w:asciiTheme="minorHAnsi" w:hAnsiTheme="minorHAnsi" w:cstheme="minorHAnsi"/>
                <w:sz w:val="22"/>
              </w:rPr>
              <w:t>h</w:t>
            </w:r>
            <w:r w:rsidRPr="001E380F">
              <w:rPr>
                <w:rFonts w:asciiTheme="minorHAnsi" w:hAnsiTheme="minorHAnsi" w:cstheme="minorHAnsi"/>
                <w:sz w:val="22"/>
              </w:rPr>
              <w:t>ospitali</w:t>
            </w:r>
            <w:r w:rsidR="00C7634F">
              <w:rPr>
                <w:rFonts w:asciiTheme="minorHAnsi" w:hAnsiTheme="minorHAnsi" w:cstheme="minorHAnsi"/>
                <w:sz w:val="22"/>
              </w:rPr>
              <w:t>s</w:t>
            </w:r>
            <w:r w:rsidRPr="001E380F">
              <w:rPr>
                <w:rFonts w:asciiTheme="minorHAnsi" w:hAnsiTheme="minorHAnsi" w:cstheme="minorHAnsi"/>
                <w:sz w:val="22"/>
              </w:rPr>
              <w:t>ations</w:t>
            </w:r>
          </w:p>
          <w:bookmarkEnd w:id="6"/>
          <w:p w14:paraId="16AFFFD1" w14:textId="77777777" w:rsidR="001E380F" w:rsidRPr="00052DE1" w:rsidRDefault="001E380F" w:rsidP="001E380F">
            <w:pPr>
              <w:pStyle w:val="TableText0"/>
              <w:rPr>
                <w:rFonts w:asciiTheme="minorHAnsi" w:hAnsiTheme="minorHAnsi" w:cstheme="minorHAnsi"/>
                <w:sz w:val="22"/>
                <w:u w:val="single"/>
              </w:rPr>
            </w:pPr>
            <w:r w:rsidRPr="00052DE1">
              <w:rPr>
                <w:rFonts w:asciiTheme="minorHAnsi" w:hAnsiTheme="minorHAnsi" w:cstheme="minorHAnsi"/>
                <w:sz w:val="22"/>
                <w:u w:val="single"/>
              </w:rPr>
              <w:t xml:space="preserve">Patient-reported outcomes </w:t>
            </w:r>
          </w:p>
          <w:p w14:paraId="6C670DE9" w14:textId="2EEF57D6" w:rsidR="0035209B" w:rsidRDefault="001E380F" w:rsidP="00036B54">
            <w:pPr>
              <w:pStyle w:val="TableText0"/>
              <w:numPr>
                <w:ilvl w:val="0"/>
                <w:numId w:val="14"/>
              </w:numPr>
              <w:jc w:val="both"/>
              <w:rPr>
                <w:rFonts w:asciiTheme="minorHAnsi" w:hAnsiTheme="minorHAnsi" w:cstheme="minorHAnsi"/>
                <w:sz w:val="22"/>
              </w:rPr>
            </w:pPr>
            <w:r w:rsidRPr="0035209B">
              <w:rPr>
                <w:rFonts w:asciiTheme="minorHAnsi" w:hAnsiTheme="minorHAnsi" w:cstheme="minorHAnsi"/>
                <w:sz w:val="22"/>
              </w:rPr>
              <w:t xml:space="preserve">quality of life measures - </w:t>
            </w:r>
            <w:r w:rsidR="0035209B" w:rsidRPr="0035209B">
              <w:rPr>
                <w:rFonts w:asciiTheme="minorHAnsi" w:hAnsiTheme="minorHAnsi" w:cstheme="minorHAnsi"/>
                <w:sz w:val="22"/>
              </w:rPr>
              <w:t>EQ-5D-5L,</w:t>
            </w:r>
            <w:r w:rsidR="0035209B" w:rsidRPr="0035209B">
              <w:t xml:space="preserve"> </w:t>
            </w:r>
            <w:r w:rsidR="0035209B" w:rsidRPr="0035209B">
              <w:rPr>
                <w:rFonts w:asciiTheme="minorHAnsi" w:hAnsiTheme="minorHAnsi" w:cstheme="minorHAnsi"/>
                <w:sz w:val="22"/>
              </w:rPr>
              <w:t xml:space="preserve">SF-36, Kansas City Cardiomyopathy </w:t>
            </w:r>
            <w:r w:rsidR="00CC12F4">
              <w:rPr>
                <w:rFonts w:asciiTheme="minorHAnsi" w:hAnsiTheme="minorHAnsi" w:cstheme="minorHAnsi"/>
                <w:sz w:val="22"/>
              </w:rPr>
              <w:t>q</w:t>
            </w:r>
            <w:r w:rsidR="00CC12F4" w:rsidRPr="0035209B">
              <w:rPr>
                <w:rFonts w:asciiTheme="minorHAnsi" w:hAnsiTheme="minorHAnsi" w:cstheme="minorHAnsi"/>
                <w:sz w:val="22"/>
              </w:rPr>
              <w:t xml:space="preserve">uestionnaire </w:t>
            </w:r>
            <w:r w:rsidR="0035209B" w:rsidRPr="0035209B">
              <w:rPr>
                <w:rFonts w:asciiTheme="minorHAnsi" w:hAnsiTheme="minorHAnsi" w:cstheme="minorHAnsi"/>
                <w:sz w:val="22"/>
              </w:rPr>
              <w:t xml:space="preserve">and Minnesota Living with Heart Failure questionnaire </w:t>
            </w:r>
          </w:p>
          <w:p w14:paraId="5F8A6357" w14:textId="0EF1C6DF" w:rsidR="001E380F" w:rsidRPr="0035209B" w:rsidRDefault="001E380F" w:rsidP="009F2D82">
            <w:pPr>
              <w:pStyle w:val="TableText0"/>
              <w:rPr>
                <w:rFonts w:asciiTheme="minorHAnsi" w:hAnsiTheme="minorHAnsi" w:cstheme="minorHAnsi"/>
                <w:b/>
                <w:bCs/>
                <w:sz w:val="22"/>
              </w:rPr>
            </w:pPr>
            <w:r w:rsidRPr="0035209B">
              <w:rPr>
                <w:rFonts w:asciiTheme="minorHAnsi" w:hAnsiTheme="minorHAnsi" w:cstheme="minorHAnsi"/>
                <w:b/>
                <w:bCs/>
                <w:sz w:val="22"/>
              </w:rPr>
              <w:t>Safety outcomes</w:t>
            </w:r>
          </w:p>
          <w:p w14:paraId="3DBBA554" w14:textId="081D9729" w:rsidR="00566A19" w:rsidRPr="0035209B" w:rsidRDefault="00566A19" w:rsidP="00036B54">
            <w:pPr>
              <w:pStyle w:val="TableText0"/>
              <w:numPr>
                <w:ilvl w:val="0"/>
                <w:numId w:val="4"/>
              </w:numPr>
              <w:jc w:val="both"/>
              <w:rPr>
                <w:rFonts w:asciiTheme="minorHAnsi" w:hAnsiTheme="minorHAnsi" w:cstheme="minorHAnsi"/>
                <w:sz w:val="22"/>
              </w:rPr>
            </w:pPr>
            <w:r w:rsidRPr="0035209B">
              <w:rPr>
                <w:rFonts w:asciiTheme="minorHAnsi" w:hAnsiTheme="minorHAnsi" w:cstheme="minorHAnsi"/>
                <w:sz w:val="22"/>
              </w:rPr>
              <w:t>major adverse events (e.g., stroke, bleeding, infection</w:t>
            </w:r>
            <w:r w:rsidR="00B159BB" w:rsidRPr="0035209B">
              <w:rPr>
                <w:rFonts w:asciiTheme="minorHAnsi" w:hAnsiTheme="minorHAnsi" w:cstheme="minorHAnsi"/>
                <w:sz w:val="22"/>
              </w:rPr>
              <w:t xml:space="preserve"> and</w:t>
            </w:r>
            <w:r w:rsidRPr="0035209B">
              <w:rPr>
                <w:rFonts w:asciiTheme="minorHAnsi" w:hAnsiTheme="minorHAnsi" w:cstheme="minorHAnsi"/>
                <w:sz w:val="22"/>
              </w:rPr>
              <w:t xml:space="preserve"> thrombosis</w:t>
            </w:r>
            <w:r w:rsidR="00B159BB" w:rsidRPr="0035209B">
              <w:rPr>
                <w:rFonts w:asciiTheme="minorHAnsi" w:hAnsiTheme="minorHAnsi" w:cstheme="minorHAnsi"/>
                <w:sz w:val="22"/>
              </w:rPr>
              <w:t>)</w:t>
            </w:r>
          </w:p>
          <w:p w14:paraId="7B88BE7F" w14:textId="77777777" w:rsidR="00E869AC" w:rsidRDefault="00E869AC" w:rsidP="00036B54">
            <w:pPr>
              <w:pStyle w:val="TableText0"/>
              <w:numPr>
                <w:ilvl w:val="0"/>
                <w:numId w:val="4"/>
              </w:numPr>
              <w:jc w:val="both"/>
              <w:rPr>
                <w:rFonts w:asciiTheme="minorHAnsi" w:hAnsiTheme="minorHAnsi" w:cstheme="minorHAnsi"/>
                <w:sz w:val="22"/>
              </w:rPr>
            </w:pPr>
            <w:r>
              <w:rPr>
                <w:rFonts w:asciiTheme="minorHAnsi" w:hAnsiTheme="minorHAnsi" w:cstheme="minorHAnsi"/>
                <w:sz w:val="22"/>
              </w:rPr>
              <w:t xml:space="preserve">mortality or </w:t>
            </w:r>
            <w:r w:rsidRPr="0035209B">
              <w:rPr>
                <w:rFonts w:asciiTheme="minorHAnsi" w:hAnsiTheme="minorHAnsi" w:cstheme="minorHAnsi"/>
                <w:sz w:val="22"/>
              </w:rPr>
              <w:t>permanent disability</w:t>
            </w:r>
          </w:p>
          <w:p w14:paraId="57D83904" w14:textId="2F09827E" w:rsidR="00A65C3D" w:rsidRPr="0035209B" w:rsidRDefault="00CC12F4" w:rsidP="00036B54">
            <w:pPr>
              <w:pStyle w:val="TableText0"/>
              <w:numPr>
                <w:ilvl w:val="0"/>
                <w:numId w:val="4"/>
              </w:numPr>
              <w:jc w:val="both"/>
              <w:rPr>
                <w:rFonts w:asciiTheme="minorHAnsi" w:hAnsiTheme="minorHAnsi" w:cstheme="minorHAnsi"/>
                <w:sz w:val="22"/>
              </w:rPr>
            </w:pPr>
            <w:r>
              <w:rPr>
                <w:rFonts w:asciiTheme="minorHAnsi" w:hAnsiTheme="minorHAnsi" w:cstheme="minorHAnsi"/>
                <w:sz w:val="22"/>
              </w:rPr>
              <w:t>d</w:t>
            </w:r>
            <w:r w:rsidR="00A65C3D">
              <w:rPr>
                <w:rFonts w:asciiTheme="minorHAnsi" w:hAnsiTheme="minorHAnsi" w:cstheme="minorHAnsi"/>
                <w:sz w:val="22"/>
              </w:rPr>
              <w:t>evice malfunction</w:t>
            </w:r>
          </w:p>
          <w:p w14:paraId="7AA4C7F6" w14:textId="77777777" w:rsidR="001E380F" w:rsidRPr="00693EB9" w:rsidRDefault="001E380F" w:rsidP="001E380F">
            <w:pPr>
              <w:pStyle w:val="TableText0"/>
              <w:rPr>
                <w:rFonts w:asciiTheme="minorHAnsi" w:hAnsiTheme="minorHAnsi" w:cstheme="minorHAnsi"/>
                <w:b/>
                <w:bCs/>
                <w:sz w:val="22"/>
              </w:rPr>
            </w:pPr>
            <w:r w:rsidRPr="00693EB9">
              <w:rPr>
                <w:rFonts w:asciiTheme="minorHAnsi" w:hAnsiTheme="minorHAnsi" w:cstheme="minorHAnsi"/>
                <w:b/>
                <w:bCs/>
                <w:sz w:val="22"/>
              </w:rPr>
              <w:t>Health care resources</w:t>
            </w:r>
          </w:p>
          <w:p w14:paraId="1E9827AC" w14:textId="77777777" w:rsidR="001E380F" w:rsidRPr="0035209B" w:rsidRDefault="001E380F" w:rsidP="00036B54">
            <w:pPr>
              <w:pStyle w:val="TableText0"/>
              <w:numPr>
                <w:ilvl w:val="0"/>
                <w:numId w:val="5"/>
              </w:numPr>
              <w:rPr>
                <w:rFonts w:asciiTheme="minorHAnsi" w:hAnsiTheme="minorHAnsi" w:cstheme="minorHAnsi"/>
                <w:sz w:val="22"/>
              </w:rPr>
            </w:pPr>
            <w:r w:rsidRPr="0035209B">
              <w:rPr>
                <w:rFonts w:asciiTheme="minorHAnsi" w:hAnsiTheme="minorHAnsi" w:cstheme="minorHAnsi"/>
                <w:sz w:val="22"/>
              </w:rPr>
              <w:t>procedure duration</w:t>
            </w:r>
          </w:p>
          <w:p w14:paraId="4E36BC56" w14:textId="77777777" w:rsidR="001E380F" w:rsidRPr="0035209B" w:rsidRDefault="001E380F" w:rsidP="00036B54">
            <w:pPr>
              <w:pStyle w:val="TableText0"/>
              <w:numPr>
                <w:ilvl w:val="0"/>
                <w:numId w:val="5"/>
              </w:numPr>
              <w:rPr>
                <w:rFonts w:asciiTheme="minorHAnsi" w:hAnsiTheme="minorHAnsi" w:cstheme="minorHAnsi"/>
                <w:sz w:val="22"/>
              </w:rPr>
            </w:pPr>
            <w:r w:rsidRPr="0035209B">
              <w:rPr>
                <w:rFonts w:asciiTheme="minorHAnsi" w:hAnsiTheme="minorHAnsi" w:cstheme="minorHAnsi"/>
                <w:sz w:val="22"/>
              </w:rPr>
              <w:t>procedure success rate</w:t>
            </w:r>
          </w:p>
          <w:p w14:paraId="24E41AB1" w14:textId="77777777" w:rsidR="001E380F" w:rsidRPr="0035209B" w:rsidRDefault="001E380F" w:rsidP="00036B54">
            <w:pPr>
              <w:pStyle w:val="TableText0"/>
              <w:numPr>
                <w:ilvl w:val="0"/>
                <w:numId w:val="5"/>
              </w:numPr>
              <w:rPr>
                <w:rFonts w:asciiTheme="minorHAnsi" w:hAnsiTheme="minorHAnsi" w:cstheme="minorHAnsi"/>
                <w:sz w:val="22"/>
              </w:rPr>
            </w:pPr>
            <w:r w:rsidRPr="0035209B">
              <w:rPr>
                <w:rFonts w:asciiTheme="minorHAnsi" w:hAnsiTheme="minorHAnsi" w:cstheme="minorHAnsi"/>
                <w:sz w:val="22"/>
              </w:rPr>
              <w:t>time to hospital discharge</w:t>
            </w:r>
          </w:p>
          <w:p w14:paraId="5DE0BDE8" w14:textId="77777777" w:rsidR="001E380F" w:rsidRPr="0035209B" w:rsidRDefault="001E380F" w:rsidP="00036B54">
            <w:pPr>
              <w:pStyle w:val="TableText0"/>
              <w:numPr>
                <w:ilvl w:val="0"/>
                <w:numId w:val="5"/>
              </w:numPr>
              <w:rPr>
                <w:rFonts w:asciiTheme="minorHAnsi" w:hAnsiTheme="minorHAnsi" w:cstheme="minorHAnsi"/>
                <w:sz w:val="22"/>
              </w:rPr>
            </w:pPr>
            <w:r w:rsidRPr="0035209B">
              <w:rPr>
                <w:rFonts w:asciiTheme="minorHAnsi" w:hAnsiTheme="minorHAnsi" w:cstheme="minorHAnsi"/>
                <w:sz w:val="22"/>
              </w:rPr>
              <w:t xml:space="preserve">procedure-related and follow-up costs </w:t>
            </w:r>
          </w:p>
          <w:p w14:paraId="11E263AC" w14:textId="77777777" w:rsidR="001E380F" w:rsidRPr="0035209B" w:rsidRDefault="001E380F" w:rsidP="00036B54">
            <w:pPr>
              <w:pStyle w:val="TableText0"/>
              <w:numPr>
                <w:ilvl w:val="0"/>
                <w:numId w:val="5"/>
              </w:numPr>
              <w:rPr>
                <w:rFonts w:asciiTheme="minorHAnsi" w:hAnsiTheme="minorHAnsi" w:cstheme="minorHAnsi"/>
                <w:sz w:val="22"/>
              </w:rPr>
            </w:pPr>
            <w:r w:rsidRPr="0035209B">
              <w:rPr>
                <w:rFonts w:asciiTheme="minorHAnsi" w:hAnsiTheme="minorHAnsi" w:cstheme="minorHAnsi"/>
                <w:sz w:val="22"/>
              </w:rPr>
              <w:t>cost of device and consumables</w:t>
            </w:r>
          </w:p>
          <w:p w14:paraId="3F69EB50" w14:textId="1C85835B" w:rsidR="008A7839" w:rsidRPr="0035209B" w:rsidRDefault="008A7839" w:rsidP="008A7839">
            <w:pPr>
              <w:pStyle w:val="TableText0"/>
              <w:rPr>
                <w:rFonts w:asciiTheme="minorHAnsi" w:hAnsiTheme="minorHAnsi" w:cstheme="minorHAnsi"/>
                <w:b/>
                <w:bCs/>
                <w:sz w:val="22"/>
              </w:rPr>
            </w:pPr>
            <w:r w:rsidRPr="0035209B">
              <w:rPr>
                <w:rFonts w:asciiTheme="minorHAnsi" w:hAnsiTheme="minorHAnsi" w:cstheme="minorHAnsi"/>
                <w:b/>
                <w:bCs/>
                <w:sz w:val="22"/>
              </w:rPr>
              <w:t>Cost-effectiveness</w:t>
            </w:r>
          </w:p>
          <w:p w14:paraId="46C66844" w14:textId="6ACFED22" w:rsidR="008A7839" w:rsidRPr="0035209B" w:rsidRDefault="008A7839" w:rsidP="00036B54">
            <w:pPr>
              <w:pStyle w:val="TableText0"/>
              <w:numPr>
                <w:ilvl w:val="0"/>
                <w:numId w:val="5"/>
              </w:numPr>
              <w:rPr>
                <w:rFonts w:asciiTheme="minorHAnsi" w:hAnsiTheme="minorHAnsi" w:cstheme="minorHAnsi"/>
                <w:sz w:val="22"/>
              </w:rPr>
            </w:pPr>
            <w:r w:rsidRPr="0035209B">
              <w:rPr>
                <w:rFonts w:asciiTheme="minorHAnsi" w:hAnsiTheme="minorHAnsi" w:cstheme="minorHAnsi"/>
                <w:sz w:val="22"/>
              </w:rPr>
              <w:t>cost per life years gained</w:t>
            </w:r>
          </w:p>
          <w:p w14:paraId="6E6994F6" w14:textId="73BFF7CD" w:rsidR="008A7839" w:rsidRPr="0035209B" w:rsidRDefault="0035209B" w:rsidP="00036B54">
            <w:pPr>
              <w:pStyle w:val="TableText0"/>
              <w:numPr>
                <w:ilvl w:val="0"/>
                <w:numId w:val="5"/>
              </w:numPr>
              <w:rPr>
                <w:rFonts w:asciiTheme="minorHAnsi" w:hAnsiTheme="minorHAnsi" w:cstheme="minorHAnsi"/>
                <w:sz w:val="22"/>
              </w:rPr>
            </w:pPr>
            <w:r w:rsidRPr="0035209B">
              <w:rPr>
                <w:rFonts w:asciiTheme="minorHAnsi" w:hAnsiTheme="minorHAnsi" w:cstheme="minorHAnsi"/>
                <w:sz w:val="22"/>
              </w:rPr>
              <w:t xml:space="preserve">cost </w:t>
            </w:r>
            <w:r w:rsidR="008A7839" w:rsidRPr="0035209B">
              <w:rPr>
                <w:rFonts w:asciiTheme="minorHAnsi" w:hAnsiTheme="minorHAnsi" w:cstheme="minorHAnsi"/>
                <w:sz w:val="22"/>
              </w:rPr>
              <w:t>per quality-adjusted life</w:t>
            </w:r>
            <w:r w:rsidR="00D5222D">
              <w:rPr>
                <w:rFonts w:asciiTheme="minorHAnsi" w:hAnsiTheme="minorHAnsi" w:cstheme="minorHAnsi"/>
                <w:sz w:val="22"/>
              </w:rPr>
              <w:t xml:space="preserve"> </w:t>
            </w:r>
            <w:r w:rsidR="008A7839" w:rsidRPr="0035209B">
              <w:rPr>
                <w:rFonts w:asciiTheme="minorHAnsi" w:hAnsiTheme="minorHAnsi" w:cstheme="minorHAnsi"/>
                <w:sz w:val="22"/>
              </w:rPr>
              <w:t>year</w:t>
            </w:r>
            <w:r w:rsidR="00D5222D">
              <w:rPr>
                <w:rFonts w:asciiTheme="minorHAnsi" w:hAnsiTheme="minorHAnsi" w:cstheme="minorHAnsi"/>
                <w:sz w:val="22"/>
              </w:rPr>
              <w:t>s</w:t>
            </w:r>
            <w:r w:rsidR="008A7839" w:rsidRPr="0035209B">
              <w:rPr>
                <w:rFonts w:asciiTheme="minorHAnsi" w:hAnsiTheme="minorHAnsi" w:cstheme="minorHAnsi"/>
                <w:sz w:val="22"/>
              </w:rPr>
              <w:t xml:space="preserve"> (QALY) gained</w:t>
            </w:r>
          </w:p>
          <w:p w14:paraId="351670A9" w14:textId="77777777" w:rsidR="001E380F" w:rsidRPr="00693EB9" w:rsidRDefault="001E380F" w:rsidP="001E380F">
            <w:pPr>
              <w:pStyle w:val="TableText0"/>
              <w:rPr>
                <w:rFonts w:asciiTheme="minorHAnsi" w:hAnsiTheme="minorHAnsi" w:cstheme="minorHAnsi"/>
                <w:b/>
                <w:bCs/>
                <w:sz w:val="22"/>
              </w:rPr>
            </w:pPr>
            <w:r w:rsidRPr="00693EB9">
              <w:rPr>
                <w:rFonts w:asciiTheme="minorHAnsi" w:hAnsiTheme="minorHAnsi" w:cstheme="minorHAnsi"/>
                <w:b/>
                <w:bCs/>
                <w:sz w:val="22"/>
              </w:rPr>
              <w:t>Total Australian Government health care costs</w:t>
            </w:r>
          </w:p>
          <w:p w14:paraId="38ECDF8F" w14:textId="2B22FAEF" w:rsidR="001E380F" w:rsidRPr="0035209B" w:rsidRDefault="001E380F" w:rsidP="00036B54">
            <w:pPr>
              <w:pStyle w:val="TableText0"/>
              <w:numPr>
                <w:ilvl w:val="0"/>
                <w:numId w:val="6"/>
              </w:numPr>
              <w:jc w:val="both"/>
              <w:rPr>
                <w:rFonts w:asciiTheme="minorHAnsi" w:hAnsiTheme="minorHAnsi" w:cstheme="minorHAnsi"/>
                <w:sz w:val="22"/>
              </w:rPr>
            </w:pPr>
            <w:r w:rsidRPr="0035209B">
              <w:rPr>
                <w:rFonts w:asciiTheme="minorHAnsi" w:hAnsiTheme="minorHAnsi" w:cstheme="minorHAnsi"/>
                <w:sz w:val="22"/>
              </w:rPr>
              <w:t xml:space="preserve">total cost to the </w:t>
            </w:r>
            <w:r w:rsidR="008A7839" w:rsidRPr="0035209B">
              <w:rPr>
                <w:rFonts w:asciiTheme="minorHAnsi" w:hAnsiTheme="minorHAnsi" w:cstheme="minorHAnsi"/>
                <w:sz w:val="22"/>
              </w:rPr>
              <w:t>Medical Benefits Schedule (</w:t>
            </w:r>
            <w:r w:rsidRPr="0035209B">
              <w:rPr>
                <w:rFonts w:asciiTheme="minorHAnsi" w:hAnsiTheme="minorHAnsi" w:cstheme="minorHAnsi"/>
                <w:sz w:val="22"/>
              </w:rPr>
              <w:t>MBS</w:t>
            </w:r>
            <w:r w:rsidR="008A7839" w:rsidRPr="0035209B">
              <w:rPr>
                <w:rFonts w:asciiTheme="minorHAnsi" w:hAnsiTheme="minorHAnsi" w:cstheme="minorHAnsi"/>
                <w:sz w:val="22"/>
              </w:rPr>
              <w:t>)</w:t>
            </w:r>
          </w:p>
          <w:p w14:paraId="6F9242D7" w14:textId="7AE84099" w:rsidR="001E380F" w:rsidRPr="001E380F" w:rsidRDefault="001E380F" w:rsidP="00036B54">
            <w:pPr>
              <w:pStyle w:val="Tabletext"/>
              <w:numPr>
                <w:ilvl w:val="0"/>
                <w:numId w:val="6"/>
              </w:numPr>
              <w:jc w:val="both"/>
              <w:rPr>
                <w:rFonts w:asciiTheme="minorHAnsi" w:hAnsiTheme="minorHAnsi" w:cstheme="minorHAnsi"/>
                <w:sz w:val="22"/>
                <w:szCs w:val="22"/>
              </w:rPr>
            </w:pPr>
            <w:r w:rsidRPr="0035209B">
              <w:rPr>
                <w:rFonts w:asciiTheme="minorHAnsi" w:hAnsiTheme="minorHAnsi" w:cstheme="minorHAnsi"/>
                <w:sz w:val="22"/>
              </w:rPr>
              <w:t xml:space="preserve">total cost to other healthcare budgets (e.g., </w:t>
            </w:r>
            <w:r w:rsidR="004B1C88" w:rsidRPr="004B1C88">
              <w:rPr>
                <w:rFonts w:asciiTheme="minorHAnsi" w:hAnsiTheme="minorHAnsi" w:cstheme="minorHAnsi"/>
                <w:sz w:val="22"/>
              </w:rPr>
              <w:t>Prescribed List</w:t>
            </w:r>
            <w:r w:rsidR="004B1C88">
              <w:rPr>
                <w:rFonts w:asciiTheme="minorHAnsi" w:hAnsiTheme="minorHAnsi" w:cstheme="minorHAnsi"/>
                <w:sz w:val="22"/>
              </w:rPr>
              <w:t>,</w:t>
            </w:r>
            <w:r w:rsidR="004B1C88" w:rsidRPr="004B1C88">
              <w:rPr>
                <w:rFonts w:asciiTheme="minorHAnsi" w:hAnsiTheme="minorHAnsi" w:cstheme="minorHAnsi"/>
                <w:sz w:val="22"/>
              </w:rPr>
              <w:t xml:space="preserve"> </w:t>
            </w:r>
            <w:r w:rsidRPr="0035209B">
              <w:rPr>
                <w:rFonts w:asciiTheme="minorHAnsi" w:hAnsiTheme="minorHAnsi" w:cstheme="minorHAnsi"/>
                <w:sz w:val="22"/>
              </w:rPr>
              <w:t>State and Territory Government health budgets, including public hospitals)</w:t>
            </w:r>
          </w:p>
        </w:tc>
      </w:tr>
      <w:tr w:rsidR="001E380F" w:rsidRPr="00490FBB" w14:paraId="4A55FFDB" w14:textId="77777777" w:rsidTr="00BC64CE">
        <w:trPr>
          <w:trHeight w:val="1162"/>
        </w:trPr>
        <w:tc>
          <w:tcPr>
            <w:tcW w:w="1005" w:type="pct"/>
            <w:tcBorders>
              <w:top w:val="single" w:sz="4" w:space="0" w:color="auto"/>
              <w:left w:val="single" w:sz="8" w:space="0" w:color="auto"/>
              <w:bottom w:val="single" w:sz="8" w:space="0" w:color="auto"/>
              <w:right w:val="single" w:sz="4" w:space="0" w:color="auto"/>
            </w:tcBorders>
          </w:tcPr>
          <w:p w14:paraId="003B36EC" w14:textId="77777777" w:rsidR="001E380F" w:rsidRPr="00490FBB" w:rsidRDefault="001E380F" w:rsidP="001E380F">
            <w:pPr>
              <w:spacing w:before="120" w:after="120" w:line="240" w:lineRule="auto"/>
              <w:rPr>
                <w:rFonts w:cs="Arial"/>
              </w:rPr>
            </w:pPr>
            <w:r w:rsidRPr="00490FBB">
              <w:rPr>
                <w:rFonts w:cs="Arial"/>
              </w:rPr>
              <w:lastRenderedPageBreak/>
              <w:t>Assessment questions</w:t>
            </w:r>
          </w:p>
        </w:tc>
        <w:tc>
          <w:tcPr>
            <w:tcW w:w="3995" w:type="pct"/>
            <w:tcBorders>
              <w:top w:val="single" w:sz="4" w:space="0" w:color="auto"/>
              <w:left w:val="single" w:sz="4" w:space="0" w:color="auto"/>
              <w:bottom w:val="single" w:sz="4" w:space="0" w:color="auto"/>
              <w:right w:val="single" w:sz="4" w:space="0" w:color="auto"/>
            </w:tcBorders>
          </w:tcPr>
          <w:p w14:paraId="7AB69A9A" w14:textId="18C1373B" w:rsidR="00186057" w:rsidRPr="00FD4C65" w:rsidRDefault="001E380F" w:rsidP="00186057">
            <w:pPr>
              <w:spacing w:before="120" w:after="120" w:line="240" w:lineRule="auto"/>
              <w:jc w:val="both"/>
              <w:rPr>
                <w:color w:val="000000" w:themeColor="text1"/>
              </w:rPr>
            </w:pPr>
            <w:r w:rsidRPr="00FD4C65">
              <w:rPr>
                <w:color w:val="000000" w:themeColor="text1"/>
              </w:rPr>
              <w:t>What</w:t>
            </w:r>
            <w:r w:rsidRPr="00490FBB">
              <w:rPr>
                <w:color w:val="000000" w:themeColor="text1"/>
              </w:rPr>
              <w:t xml:space="preserve"> is the </w:t>
            </w:r>
            <w:r w:rsidR="0070105B">
              <w:rPr>
                <w:color w:val="000000" w:themeColor="text1"/>
              </w:rPr>
              <w:t xml:space="preserve">comparative </w:t>
            </w:r>
            <w:r w:rsidRPr="00490FBB">
              <w:rPr>
                <w:color w:val="000000" w:themeColor="text1"/>
              </w:rPr>
              <w:t>safety, effectiveness</w:t>
            </w:r>
            <w:r w:rsidR="0070105B">
              <w:rPr>
                <w:color w:val="000000" w:themeColor="text1"/>
              </w:rPr>
              <w:t>,</w:t>
            </w:r>
            <w:r w:rsidRPr="00490FBB">
              <w:rPr>
                <w:color w:val="000000" w:themeColor="text1"/>
              </w:rPr>
              <w:t xml:space="preserve"> cost-effectiveness </w:t>
            </w:r>
            <w:r w:rsidR="0070105B">
              <w:rPr>
                <w:color w:val="000000" w:themeColor="text1"/>
              </w:rPr>
              <w:t xml:space="preserve">and total costs </w:t>
            </w:r>
            <w:r w:rsidRPr="00490FBB">
              <w:rPr>
                <w:color w:val="000000" w:themeColor="text1"/>
              </w:rPr>
              <w:t xml:space="preserve">of </w:t>
            </w:r>
            <w:r w:rsidR="00FA2760">
              <w:rPr>
                <w:color w:val="000000" w:themeColor="text1"/>
              </w:rPr>
              <w:t>LVAD</w:t>
            </w:r>
            <w:r>
              <w:rPr>
                <w:color w:val="000000" w:themeColor="text1"/>
              </w:rPr>
              <w:t xml:space="preserve"> </w:t>
            </w:r>
            <w:r w:rsidR="00745261">
              <w:rPr>
                <w:color w:val="000000" w:themeColor="text1"/>
              </w:rPr>
              <w:t>as destination</w:t>
            </w:r>
            <w:r>
              <w:rPr>
                <w:color w:val="000000" w:themeColor="text1"/>
              </w:rPr>
              <w:t xml:space="preserve"> therapy</w:t>
            </w:r>
            <w:r w:rsidRPr="00490FBB">
              <w:rPr>
                <w:color w:val="000000" w:themeColor="text1"/>
              </w:rPr>
              <w:t xml:space="preserve"> versus </w:t>
            </w:r>
            <w:r>
              <w:rPr>
                <w:color w:val="000000" w:themeColor="text1"/>
              </w:rPr>
              <w:t>GDMT</w:t>
            </w:r>
            <w:r w:rsidRPr="00490FBB">
              <w:rPr>
                <w:color w:val="000000" w:themeColor="text1"/>
              </w:rPr>
              <w:t xml:space="preserve"> in </w:t>
            </w:r>
            <w:r w:rsidR="00C7634F">
              <w:rPr>
                <w:color w:val="000000" w:themeColor="text1"/>
              </w:rPr>
              <w:t>p</w:t>
            </w:r>
            <w:r w:rsidRPr="001E380F">
              <w:rPr>
                <w:color w:val="000000" w:themeColor="text1"/>
              </w:rPr>
              <w:t>atient</w:t>
            </w:r>
            <w:r w:rsidR="00C7634F">
              <w:rPr>
                <w:color w:val="000000" w:themeColor="text1"/>
              </w:rPr>
              <w:t>s</w:t>
            </w:r>
            <w:r w:rsidRPr="001E380F">
              <w:rPr>
                <w:color w:val="000000" w:themeColor="text1"/>
              </w:rPr>
              <w:t xml:space="preserve"> with </w:t>
            </w:r>
            <w:r w:rsidR="00B6176B">
              <w:rPr>
                <w:color w:val="000000" w:themeColor="text1"/>
              </w:rPr>
              <w:t>advanced</w:t>
            </w:r>
            <w:r w:rsidR="00B6176B" w:rsidRPr="001E380F">
              <w:rPr>
                <w:color w:val="000000" w:themeColor="text1"/>
              </w:rPr>
              <w:t xml:space="preserve"> </w:t>
            </w:r>
            <w:r w:rsidR="0035209B">
              <w:rPr>
                <w:color w:val="000000" w:themeColor="text1"/>
              </w:rPr>
              <w:t>HF</w:t>
            </w:r>
            <w:r>
              <w:rPr>
                <w:color w:val="000000" w:themeColor="text1"/>
              </w:rPr>
              <w:t xml:space="preserve"> </w:t>
            </w:r>
            <w:r w:rsidRPr="001E380F">
              <w:rPr>
                <w:color w:val="000000" w:themeColor="text1"/>
              </w:rPr>
              <w:t xml:space="preserve">who </w:t>
            </w:r>
            <w:r w:rsidR="00C76CCE">
              <w:rPr>
                <w:color w:val="000000" w:themeColor="text1"/>
              </w:rPr>
              <w:t>are</w:t>
            </w:r>
            <w:r w:rsidR="00C76CCE" w:rsidRPr="001E380F">
              <w:rPr>
                <w:color w:val="000000" w:themeColor="text1"/>
              </w:rPr>
              <w:t xml:space="preserve"> </w:t>
            </w:r>
            <w:r w:rsidRPr="001E380F">
              <w:rPr>
                <w:color w:val="000000" w:themeColor="text1"/>
              </w:rPr>
              <w:t>not eligible for cardiac transplantation</w:t>
            </w:r>
            <w:r w:rsidRPr="00FD4C65">
              <w:rPr>
                <w:color w:val="000000" w:themeColor="text1"/>
              </w:rPr>
              <w:t>?</w:t>
            </w:r>
          </w:p>
        </w:tc>
      </w:tr>
    </w:tbl>
    <w:p w14:paraId="53297713" w14:textId="3F32290A" w:rsidR="00912660" w:rsidRDefault="00912660" w:rsidP="00E76C63">
      <w:pPr>
        <w:pStyle w:val="Heading2"/>
      </w:pPr>
      <w:r>
        <w:t>Purpose of application</w:t>
      </w:r>
    </w:p>
    <w:p w14:paraId="0E65AD1B" w14:textId="1D164E5C" w:rsidR="004C2C5E" w:rsidRPr="009A3778" w:rsidRDefault="004C2C5E" w:rsidP="00B53D4C">
      <w:pPr>
        <w:spacing w:after="240"/>
        <w:jc w:val="both"/>
        <w:rPr>
          <w:iCs/>
        </w:rPr>
      </w:pPr>
      <w:r w:rsidRPr="009A3778">
        <w:rPr>
          <w:iCs/>
        </w:rPr>
        <w:t xml:space="preserve">An application requesting </w:t>
      </w:r>
      <w:r w:rsidR="00DA3B18">
        <w:rPr>
          <w:iCs/>
        </w:rPr>
        <w:t xml:space="preserve">amendment of </w:t>
      </w:r>
      <w:r w:rsidRPr="00E962C6">
        <w:rPr>
          <w:iCs/>
        </w:rPr>
        <w:t xml:space="preserve">Medicare Benefits Schedule (MBS) </w:t>
      </w:r>
      <w:r w:rsidR="00782FA5">
        <w:rPr>
          <w:iCs/>
        </w:rPr>
        <w:t xml:space="preserve">items </w:t>
      </w:r>
      <w:r w:rsidR="00782FA5" w:rsidRPr="00782FA5">
        <w:rPr>
          <w:iCs/>
        </w:rPr>
        <w:t>38615 and 38618</w:t>
      </w:r>
      <w:r w:rsidR="00782FA5">
        <w:rPr>
          <w:iCs/>
        </w:rPr>
        <w:t xml:space="preserve"> to include</w:t>
      </w:r>
      <w:r w:rsidR="003606DE">
        <w:rPr>
          <w:iCs/>
        </w:rPr>
        <w:t xml:space="preserve"> the insertion of a</w:t>
      </w:r>
      <w:r w:rsidRPr="009A3778">
        <w:rPr>
          <w:iCs/>
        </w:rPr>
        <w:t xml:space="preserve"> </w:t>
      </w:r>
      <w:r w:rsidR="00E962C6">
        <w:rPr>
          <w:iCs/>
        </w:rPr>
        <w:t xml:space="preserve">durable </w:t>
      </w:r>
      <w:bookmarkStart w:id="7" w:name="_Hlk136507326"/>
      <w:r w:rsidR="00E962C6">
        <w:rPr>
          <w:iCs/>
        </w:rPr>
        <w:t>v</w:t>
      </w:r>
      <w:r w:rsidR="00B53D4C">
        <w:rPr>
          <w:iCs/>
        </w:rPr>
        <w:t>entricular</w:t>
      </w:r>
      <w:r w:rsidR="00E962C6">
        <w:rPr>
          <w:iCs/>
        </w:rPr>
        <w:t xml:space="preserve"> assist device (VAD)</w:t>
      </w:r>
      <w:r w:rsidR="003606DE">
        <w:rPr>
          <w:iCs/>
        </w:rPr>
        <w:t xml:space="preserve"> for use</w:t>
      </w:r>
      <w:r w:rsidR="00E962C6">
        <w:rPr>
          <w:iCs/>
        </w:rPr>
        <w:t xml:space="preserve"> </w:t>
      </w:r>
      <w:bookmarkEnd w:id="7"/>
      <w:r w:rsidR="00E962C6">
        <w:rPr>
          <w:iCs/>
        </w:rPr>
        <w:t xml:space="preserve">as destination </w:t>
      </w:r>
      <w:r w:rsidR="00DB5712">
        <w:rPr>
          <w:iCs/>
        </w:rPr>
        <w:t>therapy</w:t>
      </w:r>
      <w:r w:rsidR="00251CF7">
        <w:rPr>
          <w:iCs/>
        </w:rPr>
        <w:t xml:space="preserve"> (DT)</w:t>
      </w:r>
      <w:r w:rsidR="00E962C6">
        <w:rPr>
          <w:iCs/>
        </w:rPr>
        <w:t xml:space="preserve"> for </w:t>
      </w:r>
      <w:r w:rsidR="00B6176B">
        <w:rPr>
          <w:iCs/>
        </w:rPr>
        <w:t xml:space="preserve">advanced </w:t>
      </w:r>
      <w:r w:rsidR="00E962C6">
        <w:rPr>
          <w:iCs/>
        </w:rPr>
        <w:t>heart failure patients</w:t>
      </w:r>
      <w:r w:rsidRPr="009A3778">
        <w:rPr>
          <w:iCs/>
        </w:rPr>
        <w:t xml:space="preserve"> was received from </w:t>
      </w:r>
      <w:r w:rsidR="00E962C6">
        <w:rPr>
          <w:iCs/>
        </w:rPr>
        <w:t>Abbott Medical Australia Pty Ltd</w:t>
      </w:r>
      <w:r w:rsidRPr="009A3778">
        <w:rPr>
          <w:iCs/>
        </w:rPr>
        <w:t xml:space="preserve"> by the Department of Health.</w:t>
      </w:r>
    </w:p>
    <w:p w14:paraId="1E0F352A" w14:textId="37E4C679" w:rsidR="00E962C6" w:rsidRDefault="00E962C6" w:rsidP="00B53D4C">
      <w:pPr>
        <w:jc w:val="both"/>
        <w:rPr>
          <w:noProof/>
        </w:rPr>
      </w:pPr>
      <w:r w:rsidRPr="00551D6C">
        <w:t xml:space="preserve">The clinical claim </w:t>
      </w:r>
      <w:r>
        <w:t xml:space="preserve">made in the application is </w:t>
      </w:r>
      <w:r w:rsidRPr="00551D6C">
        <w:t>that</w:t>
      </w:r>
      <w:r>
        <w:t>, compared with guideline</w:t>
      </w:r>
      <w:r w:rsidR="00C7634F">
        <w:t>-</w:t>
      </w:r>
      <w:r>
        <w:t>directed medical therapy (GDMT)</w:t>
      </w:r>
      <w:r>
        <w:rPr>
          <w:noProof/>
        </w:rPr>
        <w:t xml:space="preserve">, </w:t>
      </w:r>
      <w:r w:rsidRPr="00E962C6">
        <w:rPr>
          <w:noProof/>
        </w:rPr>
        <w:t>VAD</w:t>
      </w:r>
      <w:r>
        <w:rPr>
          <w:noProof/>
        </w:rPr>
        <w:t xml:space="preserve"> </w:t>
      </w:r>
      <w:r>
        <w:t xml:space="preserve">is </w:t>
      </w:r>
      <w:r>
        <w:rPr>
          <w:noProof/>
        </w:rPr>
        <w:t>superior in terms of effectiveness and safety.</w:t>
      </w:r>
    </w:p>
    <w:p w14:paraId="18E66948" w14:textId="18843DF7" w:rsidR="00D73332" w:rsidRPr="00FD4C65" w:rsidRDefault="00D73332" w:rsidP="00FD4C65">
      <w:pPr>
        <w:pStyle w:val="Heading2"/>
      </w:pPr>
      <w:r w:rsidRPr="00FD4C65">
        <w:t xml:space="preserve">PICO </w:t>
      </w:r>
      <w:r w:rsidR="00FD4E33" w:rsidRPr="00FD4C65">
        <w:t xml:space="preserve">criteria </w:t>
      </w:r>
    </w:p>
    <w:p w14:paraId="06B30611" w14:textId="77777777" w:rsidR="007D6B83" w:rsidRDefault="007D6B83" w:rsidP="007D6B83">
      <w:pPr>
        <w:pStyle w:val="Heading3"/>
      </w:pPr>
      <w:r w:rsidRPr="00713728">
        <w:t>Population</w:t>
      </w:r>
    </w:p>
    <w:p w14:paraId="61E100CB" w14:textId="6A1DC36B" w:rsidR="00CC12F4" w:rsidRPr="000B075D" w:rsidRDefault="000B075D" w:rsidP="00413658">
      <w:pPr>
        <w:jc w:val="both"/>
      </w:pPr>
      <w:bookmarkStart w:id="8" w:name="_Hlk140494279"/>
      <w:r w:rsidRPr="000F494B">
        <w:t xml:space="preserve">The </w:t>
      </w:r>
      <w:r>
        <w:t xml:space="preserve">proposed </w:t>
      </w:r>
      <w:r w:rsidRPr="000F494B">
        <w:t xml:space="preserve">population in this application is </w:t>
      </w:r>
      <w:r>
        <w:t>p</w:t>
      </w:r>
      <w:r w:rsidRPr="000B075D">
        <w:t>atients with advanced heart failure despite optimal medical management</w:t>
      </w:r>
      <w:r w:rsidR="00BE30A1">
        <w:t xml:space="preserve"> (OMM)</w:t>
      </w:r>
      <w:r w:rsidRPr="000B075D">
        <w:t>, with INTERMACS profile 1–4, who are not eligible for cardiac transplantation and in whom VAD is used as destination therapy (i.e., final therapy)</w:t>
      </w:r>
      <w:r>
        <w:t>.</w:t>
      </w:r>
    </w:p>
    <w:bookmarkEnd w:id="8"/>
    <w:p w14:paraId="5C2250FB" w14:textId="5B786A5D" w:rsidR="00E962C6" w:rsidRDefault="00E962C6" w:rsidP="00E962C6">
      <w:pPr>
        <w:keepNext/>
        <w:keepLines/>
        <w:spacing w:before="40" w:after="0"/>
        <w:outlineLvl w:val="3"/>
        <w:rPr>
          <w:rFonts w:asciiTheme="majorHAnsi" w:eastAsiaTheme="majorEastAsia" w:hAnsiTheme="majorHAnsi" w:cstheme="majorBidi"/>
          <w:i/>
          <w:iCs/>
          <w:color w:val="2E74B5" w:themeColor="accent1" w:themeShade="BF"/>
        </w:rPr>
      </w:pPr>
      <w:r>
        <w:rPr>
          <w:rFonts w:asciiTheme="majorHAnsi" w:eastAsiaTheme="majorEastAsia" w:hAnsiTheme="majorHAnsi" w:cstheme="majorBidi"/>
          <w:i/>
          <w:iCs/>
          <w:color w:val="2E74B5" w:themeColor="accent1" w:themeShade="BF"/>
        </w:rPr>
        <w:t>Heart Failure</w:t>
      </w:r>
    </w:p>
    <w:p w14:paraId="696DDD5B" w14:textId="6200ACAB" w:rsidR="00DD173A" w:rsidRDefault="00DD173A" w:rsidP="003C17FC">
      <w:pPr>
        <w:jc w:val="both"/>
      </w:pPr>
      <w:r>
        <w:t>Heart failure</w:t>
      </w:r>
      <w:r w:rsidR="00C228C4">
        <w:t xml:space="preserve"> </w:t>
      </w:r>
      <w:r w:rsidR="008A0527">
        <w:t xml:space="preserve">(HF) </w:t>
      </w:r>
      <w:r>
        <w:t xml:space="preserve">is a chronic progressive condition </w:t>
      </w:r>
      <w:r w:rsidR="00C7634F">
        <w:t>due to an abnormality of cardiac structure or function that impairs the heart's ability to pump</w:t>
      </w:r>
      <w:r w:rsidR="003C17FC">
        <w:t xml:space="preserve"> blood around the body effectively</w:t>
      </w:r>
      <w:r w:rsidR="00D7117F" w:rsidRPr="006C436B">
        <w:t xml:space="preserve"> </w:t>
      </w:r>
      <w:r w:rsidR="0064497A">
        <w:fldChar w:fldCharType="begin"/>
      </w:r>
      <w:r w:rsidR="000A32C4">
        <w:instrText xml:space="preserve"> ADDIN EN.CITE &lt;EndNote&gt;&lt;Cite&gt;&lt;Author&gt;Australian Institute of Health and Welfare&lt;/Author&gt;&lt;Year&gt;2023&lt;/Year&gt;&lt;RecNum&gt;1054&lt;/RecNum&gt;&lt;DisplayText&gt;(Australian Institute of Health and Welfare, 2023)&lt;/DisplayText&gt;&lt;record&gt;&lt;rec-number&gt;1054&lt;/rec-number&gt;&lt;foreign-keys&gt;&lt;key app="EN" db-id="tv5vtp5rvavte4eretm59vz7rzdrwz5vaxat" timestamp="1686007804"&gt;1054&lt;/key&gt;&lt;/foreign-keys&gt;&lt;ref-type name="Web Page"&gt;12&lt;/ref-type&gt;&lt;contributors&gt;&lt;authors&gt;&lt;author&gt;Australian Institute of Health and Welfare,&lt;/author&gt;&lt;/authors&gt;&lt;/contributors&gt;&lt;titles&gt;&lt;title&gt;Heart, stroke and vascular disease-Australian facts&lt;/title&gt;&lt;secondary-title&gt;23 Feb 2023&lt;/secondary-title&gt;&lt;/titles&gt;&lt;volume&gt;2023&lt;/volume&gt;&lt;number&gt;6 June, 2023&lt;/number&gt;&lt;dates&gt;&lt;year&gt;2023&lt;/year&gt;&lt;/dates&gt;&lt;pub-location&gt;Canberra&lt;/pub-location&gt;&lt;publisher&gt;AIHW&lt;/publisher&gt;&lt;urls&gt;&lt;related-urls&gt;&lt;url&gt;https://www.aihw.gov.au/reports/heart-stroke-vascular-diseases/hsvd-facts/contents/heart-stroke-and-vascular-disease-subtypes/heart-failure-and-cardiomyopathy&lt;/url&gt;&lt;/related-urls&gt;&lt;/urls&gt;&lt;/record&gt;&lt;/Cite&gt;&lt;/EndNote&gt;</w:instrText>
      </w:r>
      <w:r w:rsidR="0064497A">
        <w:fldChar w:fldCharType="separate"/>
      </w:r>
      <w:r w:rsidR="000A32C4">
        <w:rPr>
          <w:noProof/>
        </w:rPr>
        <w:t>(Australian Institute of Health and Welfare, 2023)</w:t>
      </w:r>
      <w:r w:rsidR="0064497A">
        <w:fldChar w:fldCharType="end"/>
      </w:r>
      <w:r>
        <w:t xml:space="preserve">. </w:t>
      </w:r>
      <w:r w:rsidR="008A1609">
        <w:t>H</w:t>
      </w:r>
      <w:r w:rsidR="00C7634F">
        <w:t>F</w:t>
      </w:r>
      <w:r w:rsidR="006C436B">
        <w:t xml:space="preserve"> can result from </w:t>
      </w:r>
      <w:r w:rsidR="00C7634F">
        <w:t>various</w:t>
      </w:r>
      <w:r w:rsidR="006C436B">
        <w:t xml:space="preserve"> diseases and conditions that impair or overload the heart. These include heart attack, high blood pressure, damaged heart valves or cardiomyopathy</w:t>
      </w:r>
      <w:r w:rsidR="008A1609">
        <w:t xml:space="preserve"> </w:t>
      </w:r>
      <w:r w:rsidR="00776B17">
        <w:fldChar w:fldCharType="begin"/>
      </w:r>
      <w:r w:rsidR="000A32C4">
        <w:instrText xml:space="preserve"> ADDIN EN.CITE &lt;EndNote&gt;&lt;Cite&gt;&lt;Author&gt;Australian Institute of Health and Welfare&lt;/Author&gt;&lt;Year&gt;2023&lt;/Year&gt;&lt;RecNum&gt;1054&lt;/RecNum&gt;&lt;DisplayText&gt;(Australian Institute of Health and Welfare, 2023)&lt;/DisplayText&gt;&lt;record&gt;&lt;rec-number&gt;1054&lt;/rec-number&gt;&lt;foreign-keys&gt;&lt;key app="EN" db-id="tv5vtp5rvavte4eretm59vz7rzdrwz5vaxat" timestamp="1686007804"&gt;1054&lt;/key&gt;&lt;/foreign-keys&gt;&lt;ref-type name="Web Page"&gt;12&lt;/ref-type&gt;&lt;contributors&gt;&lt;authors&gt;&lt;author&gt;Australian Institute of Health and Welfare,&lt;/author&gt;&lt;/authors&gt;&lt;/contributors&gt;&lt;titles&gt;&lt;title&gt;Heart, stroke and vascular disease-Australian </w:instrText>
      </w:r>
      <w:r w:rsidR="000A32C4">
        <w:lastRenderedPageBreak/>
        <w:instrText>facts&lt;/title&gt;&lt;secondary-title&gt;23 Feb 2023&lt;/secondary-title&gt;&lt;/titles&gt;&lt;volume&gt;2023&lt;/volume&gt;&lt;number&gt;6 June, 2023&lt;/number&gt;&lt;dates&gt;&lt;year&gt;2023&lt;/year&gt;&lt;/dates&gt;&lt;pub-location&gt;Canberra&lt;/pub-location&gt;&lt;publisher&gt;AIHW&lt;/publisher&gt;&lt;urls&gt;&lt;related-urls&gt;&lt;url&gt;https://www.aihw.gov.au/reports/heart-stroke-vascular-diseases/hsvd-facts/contents/heart-stroke-and-vascular-disease-subtypes/heart-failure-and-cardiomyopathy&lt;/url&gt;&lt;/related-urls&gt;&lt;/urls&gt;&lt;/record&gt;&lt;/Cite&gt;&lt;/EndNote&gt;</w:instrText>
      </w:r>
      <w:r w:rsidR="00776B17">
        <w:fldChar w:fldCharType="separate"/>
      </w:r>
      <w:r w:rsidR="000A32C4">
        <w:rPr>
          <w:noProof/>
        </w:rPr>
        <w:t>(Australian Institute of Health and Welfare, 2023)</w:t>
      </w:r>
      <w:r w:rsidR="00776B17">
        <w:fldChar w:fldCharType="end"/>
      </w:r>
      <w:r w:rsidR="006C436B">
        <w:t>.</w:t>
      </w:r>
    </w:p>
    <w:p w14:paraId="080636CD" w14:textId="3337E311" w:rsidR="001D5C49" w:rsidRDefault="004547EC" w:rsidP="003C17FC">
      <w:pPr>
        <w:jc w:val="both"/>
      </w:pPr>
      <w:r w:rsidRPr="004547EC">
        <w:t xml:space="preserve">A systematic review </w:t>
      </w:r>
      <w:r>
        <w:t xml:space="preserve">reported </w:t>
      </w:r>
      <w:r w:rsidRPr="004547EC">
        <w:t xml:space="preserve">a 1.3% prevalence of </w:t>
      </w:r>
      <w:r w:rsidR="00C7634F">
        <w:t>HF</w:t>
      </w:r>
      <w:r w:rsidRPr="004547EC">
        <w:t xml:space="preserve"> among all ages </w:t>
      </w:r>
      <w:r>
        <w:t xml:space="preserve">across </w:t>
      </w:r>
      <w:r w:rsidR="003F5592" w:rsidRPr="004547EC">
        <w:t>51 countries</w:t>
      </w:r>
      <w:r w:rsidR="000F494B">
        <w:t>,</w:t>
      </w:r>
      <w:r w:rsidR="00470168">
        <w:t xml:space="preserve"> and the </w:t>
      </w:r>
      <w:r w:rsidR="00C7634F">
        <w:t xml:space="preserve">HF </w:t>
      </w:r>
      <w:r w:rsidRPr="004547EC">
        <w:t xml:space="preserve">prevalence among all adults was 3.4% </w:t>
      </w:r>
      <w:r w:rsidRPr="004547EC">
        <w:fldChar w:fldCharType="begin"/>
      </w:r>
      <w:r w:rsidR="000A32C4">
        <w:instrText xml:space="preserve"> ADDIN EN.CITE &lt;EndNote&gt;&lt;Cite&gt;&lt;Author&gt;Emmons-Bell&lt;/Author&gt;&lt;Year&gt;2022&lt;/Year&gt;&lt;RecNum&gt;1053&lt;/RecNum&gt;&lt;DisplayText&gt;(Emmons-Bell et al., 2022)&lt;/DisplayText&gt;&lt;record&gt;&lt;rec-number&gt;1053&lt;/rec-number&gt;&lt;foreign-keys&gt;&lt;key app="EN" db-id="tv5vtp5rvavte4eretm59vz7rzdrwz5vaxat" timestamp="1686007793"&gt;1053&lt;/key&gt;&lt;/foreign-keys&gt;&lt;ref-type name="Journal Article"&gt;17&lt;/ref-type&gt;&lt;contributors&gt;&lt;authors&gt;&lt;author&gt;Emmons-Bell, S.&lt;/author&gt;&lt;author&gt;Johnson, C.&lt;/author&gt;&lt;author&gt;Roth, G.&lt;/author&gt;&lt;/authors&gt;&lt;/contributors&gt;&lt;auth-address&gt;Institute for Health Metrics and Evaluation, University of Washington, Seattle, Washington, USA.&amp;#xD;Institute for Health Metrics and Evaluation, University of Washington, Seattle, Washington, USA rothg@uw.edu.&amp;#xD;Division of Cardiology, Department of Medicine, University of Washington, Seattle, Washington, USA.&lt;/auth-address&gt;&lt;titles&gt;&lt;title&gt;Prevalence, incidence and survival of heart failure: a systematic review&lt;/title&gt;&lt;secondary-title&gt;Heart&lt;/secondary-title&gt;&lt;/titles&gt;&lt;periodical&gt;&lt;full-title&gt;Heart&lt;/full-title&gt;&lt;/periodical&gt;&lt;pages&gt;1351-1360&lt;/pages&gt;&lt;volume&gt;108&lt;/volume&gt;&lt;number&gt;17&lt;/number&gt;&lt;edition&gt;20220811&lt;/edition&gt;&lt;keywords&gt;&lt;keyword&gt;Aged&lt;/keyword&gt;&lt;keyword&gt;Cost of Illness&lt;/keyword&gt;&lt;keyword&gt;*Heart Failure/diagnosis/epidemiology/therapy&lt;/keyword&gt;&lt;keyword&gt;Humans&lt;/keyword&gt;&lt;keyword&gt;Incidence&lt;/keyword&gt;&lt;keyword&gt;*Medicare&lt;/keyword&gt;&lt;keyword&gt;Prevalence&lt;/keyword&gt;&lt;keyword&gt;United States&lt;/keyword&gt;&lt;keyword&gt;Global Burden of Disease&lt;/keyword&gt;&lt;keyword&gt;heart failure&lt;/keyword&gt;&lt;/keywords&gt;&lt;dates&gt;&lt;year&gt;2022&lt;/year&gt;&lt;pub-dates&gt;&lt;date&gt;Aug 11&lt;/date&gt;&lt;/pub-dates&gt;&lt;/dates&gt;&lt;isbn&gt;1355-6037 (Print)&amp;#xD;1355-6037&lt;/isbn&gt;&lt;accession-num&gt;35042750&lt;/accession-num&gt;&lt;urls&gt;&lt;related-urls&gt;&lt;url&gt;https://heart.bmj.com/content/heartjnl/108/17/1351.full.pdf&lt;/url&gt;&lt;/related-urls&gt;&lt;/urls&gt;&lt;custom1&gt;Competing interests: None declared.&lt;/custom1&gt;&lt;custom2&gt;PMC9380485&lt;/custom2&gt;&lt;electronic-resource-num&gt;10.1136/heartjnl-2021-320131&lt;/electronic-resource-num&gt;&lt;remote-database-provider&gt;NLM&lt;/remote-database-provider&gt;&lt;language&gt;eng&lt;/language&gt;&lt;/record&gt;&lt;/Cite&gt;&lt;/EndNote&gt;</w:instrText>
      </w:r>
      <w:r w:rsidRPr="004547EC">
        <w:fldChar w:fldCharType="separate"/>
      </w:r>
      <w:r w:rsidR="000A32C4">
        <w:rPr>
          <w:noProof/>
        </w:rPr>
        <w:t>(Emmons-Bell et al., 2022)</w:t>
      </w:r>
      <w:r w:rsidRPr="004547EC">
        <w:fldChar w:fldCharType="end"/>
      </w:r>
      <w:r w:rsidRPr="004547EC">
        <w:t xml:space="preserve">. </w:t>
      </w:r>
      <w:r w:rsidR="003F5592">
        <w:t>T</w:t>
      </w:r>
      <w:r w:rsidRPr="004547EC">
        <w:t xml:space="preserve">he prevalence of </w:t>
      </w:r>
      <w:r w:rsidR="00C7634F">
        <w:t>HF</w:t>
      </w:r>
      <w:r w:rsidRPr="004547EC">
        <w:t xml:space="preserve"> is estimated to </w:t>
      </w:r>
      <w:r w:rsidR="003F5592">
        <w:t xml:space="preserve">be </w:t>
      </w:r>
      <w:r w:rsidR="003F5592" w:rsidRPr="003F5592">
        <w:t>1–2%</w:t>
      </w:r>
      <w:r w:rsidR="003F5592">
        <w:t xml:space="preserve"> in Australia,</w:t>
      </w:r>
      <w:r w:rsidR="003F5592" w:rsidRPr="003F5592">
        <w:t xml:space="preserve"> </w:t>
      </w:r>
      <w:r w:rsidR="003F5592" w:rsidRPr="00D526CB">
        <w:t xml:space="preserve">with a higher prevalence observed in </w:t>
      </w:r>
      <w:r w:rsidR="0045612E">
        <w:t>older people</w:t>
      </w:r>
      <w:r w:rsidR="003F5592" w:rsidRPr="00D526CB">
        <w:t xml:space="preserve">, the indigenous population and females </w:t>
      </w:r>
      <w:r w:rsidR="003F5592">
        <w:fldChar w:fldCharType="begin"/>
      </w:r>
      <w:r w:rsidR="000A32C4">
        <w:instrText xml:space="preserve"> ADDIN EN.CITE &lt;EndNote&gt;&lt;Cite&gt;&lt;Author&gt;Sahle BW&lt;/Author&gt;&lt;Year&gt;2016&lt;/Year&gt;&lt;RecNum&gt;1059&lt;/RecNum&gt;&lt;DisplayText&gt;(Sahle BW et al., 2016)&lt;/DisplayText&gt;&lt;record&gt;&lt;rec-number&gt;1059&lt;/rec-number&gt;&lt;foreign-keys&gt;&lt;key app="EN" db-id="tv5vtp5rvavte4eretm59vz7rzdrwz5vaxat" timestamp="1686007877"&gt;1059&lt;/key&gt;&lt;/foreign-keys&gt;&lt;ref-type name="Journal Article"&gt;17&lt;/ref-type&gt;&lt;contributors&gt;&lt;authors&gt;&lt;author&gt;Sahle BW, &lt;/author&gt;&lt;author&gt;Owen AJ, &lt;/author&gt;&lt;author&gt;Mutowo MP, &lt;/author&gt;&lt;author&gt;Krum H, &lt;/author&gt;&lt;author&gt;Reid CM, &lt;/author&gt;&lt;/authors&gt;&lt;/contributors&gt;&lt;titles&gt;&lt;title&gt;Prevalence of heart failure in Australia: a systematic review&lt;/title&gt;&lt;secondary-title&gt;BMC Cardiovascular Disorders&lt;/secondary-title&gt;&lt;/titles&gt;&lt;periodical&gt;&lt;full-title&gt;BMC Cardiovascular Disorders&lt;/full-title&gt;&lt;/periodical&gt;&lt;volume&gt;16&lt;/volume&gt;&lt;number&gt;32&lt;/number&gt;&lt;dates&gt;&lt;year&gt;2016&lt;/year&gt;&lt;/dates&gt;&lt;urls&gt;&lt;/urls&gt;&lt;/record&gt;&lt;/Cite&gt;&lt;/EndNote&gt;</w:instrText>
      </w:r>
      <w:r w:rsidR="003F5592">
        <w:fldChar w:fldCharType="separate"/>
      </w:r>
      <w:r w:rsidR="000A32C4">
        <w:rPr>
          <w:noProof/>
        </w:rPr>
        <w:t>(Sahle BW et al., 2016)</w:t>
      </w:r>
      <w:r w:rsidR="003F5592">
        <w:fldChar w:fldCharType="end"/>
      </w:r>
      <w:r w:rsidR="003F5592" w:rsidRPr="00D526CB">
        <w:t>.</w:t>
      </w:r>
      <w:r w:rsidR="00D406F9">
        <w:t xml:space="preserve"> </w:t>
      </w:r>
      <w:r w:rsidR="00776B17">
        <w:t>H</w:t>
      </w:r>
      <w:r w:rsidR="00C7634F">
        <w:t>F</w:t>
      </w:r>
      <w:r w:rsidRPr="004547EC">
        <w:t xml:space="preserve"> contributes to significant resource use and costs </w:t>
      </w:r>
      <w:r w:rsidR="0021799B">
        <w:t xml:space="preserve">to the </w:t>
      </w:r>
      <w:r w:rsidRPr="004547EC">
        <w:t xml:space="preserve">healthcare systems </w:t>
      </w:r>
      <w:r w:rsidR="00D406F9">
        <w:t>as patients require frequent hospitali</w:t>
      </w:r>
      <w:r w:rsidR="00C7634F">
        <w:t>s</w:t>
      </w:r>
      <w:r w:rsidR="00D406F9">
        <w:t xml:space="preserve">ations and </w:t>
      </w:r>
      <w:r w:rsidR="00232D49">
        <w:t xml:space="preserve">medical </w:t>
      </w:r>
      <w:r w:rsidR="00D406F9">
        <w:t>appointment</w:t>
      </w:r>
      <w:r w:rsidR="0045612E">
        <w:t>s</w:t>
      </w:r>
      <w:r w:rsidR="00D406F9">
        <w:t xml:space="preserve"> </w:t>
      </w:r>
      <w:r w:rsidRPr="004547EC">
        <w:fldChar w:fldCharType="begin"/>
      </w:r>
      <w:r w:rsidR="000A32C4">
        <w:instrText xml:space="preserve"> ADDIN EN.CITE &lt;EndNote&gt;&lt;Cite&gt;&lt;Author&gt;Chan&lt;/Author&gt;&lt;Year&gt;2016&lt;/Year&gt;&lt;RecNum&gt;1052&lt;/RecNum&gt;&lt;DisplayText&gt;(C</w:instrText>
      </w:r>
      <w:r w:rsidR="000A32C4">
        <w:lastRenderedPageBreak/>
        <w:instrText>han et al., 2016)&lt;/DisplayText&gt;&lt;record&gt;&lt;rec-number&gt;1052&lt;/rec-number&gt;&lt;foreign-keys&gt;&lt;key app="EN" db-id="tv5vtp5rvavte4eretm59vz7rzdrwz5vaxat" timestamp="1686007773"&gt;1052&lt;/key&gt;&lt;/foreign-keys&gt;&lt;ref-type name="Journal Article"&gt;17&lt;/ref-type&gt;&lt;contributors&gt;&lt;authors&gt;&lt;author&gt;Chan, Yih-Kai&lt;/author&gt;&lt;author&gt;Tuttle, Camilla&lt;/author&gt;&lt;author&gt;Ball, Jocasta&lt;/author&gt;&lt;author&gt;Teng, Tiew-Hwa Katherine&lt;/author&gt;&lt;author&gt;Ahamed, Yasmin&lt;/author&gt;&lt;author&gt;Carrington, Melinda Jane&lt;/author&gt;&lt;author&gt;Stewart, Simon&lt;/author&gt;&lt;/authors&gt;&lt;/contributors&gt;&lt;titles&gt;&lt;title&gt;Current and projected burden of heart failure in the Australian adult population: a substantive but still ill-defined major health issue&lt;/title&gt;&lt;secondary-title&gt;BMC Health Serv. Res.&lt;/secondary-title&gt;&lt;/titles&gt;&lt;periodical&gt;&lt;full-title&gt;BMC Health Serv. Res.&lt;/full-title&gt;&lt;/periodical&gt;&lt;pages&gt;501&lt;/pages&gt;&lt;volume&gt;16&lt;/volume&gt;&lt;number&gt;1&lt;/number&gt;&lt;dates&gt;&lt;year&gt;2016&lt;/year&gt;&lt;pub-dates&gt;&lt;date&gt;2016/09/21&lt;/date&gt;&lt;/pub-dates&gt;&lt;/dates&gt;&lt;isbn&gt;1472-6963&lt;/isbn&gt;&lt;urls&gt;&lt;related-urls&gt;&lt;url&gt;https://doi.org/10.1186/s12913-016-1748-0&lt;/url&gt;&lt;url&gt;https://bmchealthservres.biomedcentral.com/counter/pdf/10.1186/s12913-016-1748-0.pdf&lt;/url&gt;&lt;/related-urls&gt;&lt;/urls&gt;&lt;electronic-resource-num&gt;10.1186/s12913-016-1748-0&lt;/electronic-resource-num&gt;&lt;/record&gt;&lt;/Cite&gt;&lt;/EndNote&gt;</w:instrText>
      </w:r>
      <w:r w:rsidRPr="004547EC">
        <w:fldChar w:fldCharType="separate"/>
      </w:r>
      <w:r w:rsidR="000A32C4">
        <w:rPr>
          <w:noProof/>
        </w:rPr>
        <w:t>(Chan et al., 2016)</w:t>
      </w:r>
      <w:r w:rsidRPr="004547EC">
        <w:fldChar w:fldCharType="end"/>
      </w:r>
      <w:r w:rsidR="0045612E">
        <w:t>.</w:t>
      </w:r>
      <w:r w:rsidR="0021799B">
        <w:t xml:space="preserve"> </w:t>
      </w:r>
      <w:r w:rsidR="00D406F9">
        <w:t>The</w:t>
      </w:r>
      <w:r w:rsidR="0021799B">
        <w:t xml:space="preserve"> annual </w:t>
      </w:r>
      <w:r w:rsidR="0021799B" w:rsidRPr="004547EC">
        <w:t xml:space="preserve">healthcare cost </w:t>
      </w:r>
      <w:r w:rsidR="0021799B">
        <w:t xml:space="preserve">related to </w:t>
      </w:r>
      <w:r w:rsidR="00776B17">
        <w:t>H</w:t>
      </w:r>
      <w:r w:rsidR="00C7634F">
        <w:t>F</w:t>
      </w:r>
      <w:r w:rsidR="00D406F9">
        <w:t xml:space="preserve"> </w:t>
      </w:r>
      <w:r w:rsidR="00D406F9" w:rsidRPr="004547EC">
        <w:t xml:space="preserve">in Australia </w:t>
      </w:r>
      <w:r w:rsidR="00D406F9">
        <w:t xml:space="preserve">was </w:t>
      </w:r>
      <w:r w:rsidR="00D406F9" w:rsidRPr="00D406F9">
        <w:t xml:space="preserve">almost $2.7 billion </w:t>
      </w:r>
      <w:r w:rsidR="00707052">
        <w:t xml:space="preserve">in </w:t>
      </w:r>
      <w:r w:rsidR="00470168">
        <w:t>2014</w:t>
      </w:r>
      <w:r w:rsidR="00707052">
        <w:t xml:space="preserve"> </w:t>
      </w:r>
      <w:r w:rsidR="00D406F9">
        <w:t xml:space="preserve">and </w:t>
      </w:r>
      <w:r w:rsidR="0045612E">
        <w:t xml:space="preserve">is </w:t>
      </w:r>
      <w:r w:rsidR="00D406F9">
        <w:t>e</w:t>
      </w:r>
      <w:r w:rsidRPr="004547EC">
        <w:t xml:space="preserve">stimated </w:t>
      </w:r>
      <w:r w:rsidR="00D406F9">
        <w:t xml:space="preserve">to </w:t>
      </w:r>
      <w:r w:rsidR="0045612E">
        <w:t>increase</w:t>
      </w:r>
      <w:r w:rsidR="00D406F9">
        <w:t xml:space="preserve"> to </w:t>
      </w:r>
      <w:r w:rsidRPr="004547EC">
        <w:t>$3.8 billion</w:t>
      </w:r>
      <w:r w:rsidR="00D406F9">
        <w:t xml:space="preserve"> within 10-15 years</w:t>
      </w:r>
      <w:r w:rsidRPr="004547EC">
        <w:t xml:space="preserve"> </w:t>
      </w:r>
      <w:r w:rsidRPr="004547EC">
        <w:fldChar w:fldCharType="begin"/>
      </w:r>
      <w:r w:rsidR="000A32C4">
        <w:instrText xml:space="preserve"> ADDIN EN.CITE &lt;EndNote&gt;&lt;Cite&gt;&lt;Author&gt;Chan&lt;/Author&gt;&lt;Year&gt;2016&lt;/Year&gt;&lt;RecNum&gt;1052&lt;/RecNum&gt;&lt;DisplayText&gt;(Chan et al., 2016)&lt;/DisplayText&gt;&lt;record&gt;&lt;rec-number&gt;1052&lt;/rec-number&gt;&lt;foreign-keys&gt;&lt;key app="EN" db-id="tv5vtp5rvavte4eretm59vz7rzdrwz5vaxat" timestamp="1686007773"&gt;1052&lt;/key&gt;&lt;/foreign-keys&gt;&lt;ref-type name="Journal Article"&gt;17&lt;/ref-type&gt;&lt;contributors&gt;&lt;authors&gt;&lt;author&gt;Chan, Yih-Kai&lt;/author&gt;&lt;author&gt;Tuttle, Camilla&lt;/author&gt;&lt;author&gt;Ball, Jocasta&lt;/author&gt;&lt;author&gt;Teng, Tiew-Hwa Katherine&lt;/author&gt;&lt;author&gt;Ahamed, Yasmin&lt;/author&gt;&lt;author&gt;Carrington, Melinda Jane&lt;/author&gt;&lt;author&gt;Stewart, Simon&lt;/author&gt;&lt;/authors&gt;&lt;/contributors&gt;&lt;titles&gt;&lt;title&gt;Current and projected burden of heart failure in the Australian adult population: a substantive but still ill-defined major health issue&lt;/title&gt;&lt;secondary-title&gt;BMC Health Serv. Res.&lt;/secondary-title&gt;&lt;/titles&gt;&lt;periodical&gt;&lt;full-title&gt;BMC Health Serv. Res.&lt;/full-title&gt;&lt;/periodical&gt;&lt;pages&gt;501&lt;/pages&gt;&lt;volume&gt;16&lt;/volume&gt;&lt;number&gt;1&lt;/number&gt;&lt;dates&gt;&lt;year&gt;2016&lt;/year&gt;&lt;pub-dates&gt;&lt;date&gt;2016/09/21&lt;/date&gt;&lt;/pub-dates&gt;&lt;/dates&gt;&lt;isbn&gt;1472-6963&lt;/isbn&gt;&lt;urls&gt;&lt;related-urls&gt;&lt;url&gt;https://doi.org/10.1186/s12913-016-1748-0&lt;/url&gt;&lt;url&gt;https://bmchealthservres.biomedcentral.com/counter/pdf/10.1186/s12913-016-1748-0.pdf&lt;/url&gt;&lt;/related-urls&gt;&lt;/urls&gt;&lt;electronic-resource-num&gt;10.1186/s12913-016-1748-0&lt;/electronic-resource-num&gt;&lt;/record&gt;&lt;/Cite&gt;&lt;/EndNote&gt;</w:instrText>
      </w:r>
      <w:r w:rsidRPr="004547EC">
        <w:fldChar w:fldCharType="separate"/>
      </w:r>
      <w:r w:rsidR="000A32C4">
        <w:rPr>
          <w:noProof/>
        </w:rPr>
        <w:t>(Chan et al., 2016)</w:t>
      </w:r>
      <w:r w:rsidRPr="004547EC">
        <w:fldChar w:fldCharType="end"/>
      </w:r>
      <w:r w:rsidRPr="004547EC">
        <w:t>.</w:t>
      </w:r>
      <w:r w:rsidR="00D406F9" w:rsidRPr="00D406F9">
        <w:t xml:space="preserve"> </w:t>
      </w:r>
    </w:p>
    <w:p w14:paraId="43A0816E" w14:textId="72919963" w:rsidR="006A0A98" w:rsidRDefault="006A0A98" w:rsidP="006A0A98">
      <w:pPr>
        <w:pStyle w:val="Heading4"/>
      </w:pPr>
      <w:r>
        <w:t>Heart failure classification</w:t>
      </w:r>
    </w:p>
    <w:p w14:paraId="03D9550D" w14:textId="204770A8" w:rsidR="006A0A98" w:rsidRDefault="006A0A98" w:rsidP="00B37363">
      <w:pPr>
        <w:jc w:val="both"/>
      </w:pPr>
      <w:r w:rsidRPr="00EE59A3">
        <w:t xml:space="preserve">There </w:t>
      </w:r>
      <w:r w:rsidR="00EE59A3" w:rsidRPr="00EE59A3">
        <w:t xml:space="preserve">are </w:t>
      </w:r>
      <w:r w:rsidRPr="00EE59A3">
        <w:t xml:space="preserve">different classification systems currently </w:t>
      </w:r>
      <w:r w:rsidR="00EE59A3" w:rsidRPr="00EE59A3">
        <w:t xml:space="preserve">used </w:t>
      </w:r>
      <w:r w:rsidR="00523FAD">
        <w:t>for</w:t>
      </w:r>
      <w:r w:rsidRPr="00EE59A3">
        <w:t xml:space="preserve"> H</w:t>
      </w:r>
      <w:r w:rsidR="00C7634F">
        <w:t>F</w:t>
      </w:r>
      <w:r w:rsidR="00523FAD">
        <w:t xml:space="preserve">. Generally, the classification systems are based on HF stages, symptoms or left ventricular ejection fraction (LVEF) </w:t>
      </w:r>
      <w:r w:rsidR="00707052">
        <w:t>these include</w:t>
      </w:r>
      <w:r w:rsidR="00FE1725">
        <w:t>:</w:t>
      </w:r>
      <w:r w:rsidR="00707052">
        <w:t xml:space="preserve"> 1)</w:t>
      </w:r>
      <w:r w:rsidR="00707052" w:rsidRPr="00EE59A3">
        <w:t xml:space="preserve"> </w:t>
      </w:r>
      <w:r w:rsidRPr="00EE59A3">
        <w:t xml:space="preserve">The </w:t>
      </w:r>
      <w:bookmarkStart w:id="9" w:name="_Hlk139452560"/>
      <w:r w:rsidR="00EE59A3" w:rsidRPr="00EE59A3">
        <w:t>American College of Cardiology/American Heart Association (ACC/AHA)</w:t>
      </w:r>
      <w:r w:rsidR="00EE59A3">
        <w:rPr>
          <w:rFonts w:ascii="Georgia" w:hAnsi="Georgia"/>
          <w:color w:val="2E2E2E"/>
        </w:rPr>
        <w:t xml:space="preserve"> </w:t>
      </w:r>
      <w:r w:rsidR="00DE3C31">
        <w:t>classification</w:t>
      </w:r>
      <w:bookmarkEnd w:id="9"/>
      <w:r w:rsidR="00DE3C31">
        <w:t>,</w:t>
      </w:r>
      <w:r w:rsidR="00707052">
        <w:t xml:space="preserve"> which is</w:t>
      </w:r>
      <w:r>
        <w:t xml:space="preserve"> based on disease stages, </w:t>
      </w:r>
      <w:r w:rsidR="00707052">
        <w:t xml:space="preserve">2) </w:t>
      </w:r>
      <w:bookmarkStart w:id="10" w:name="_Hlk139452669"/>
      <w:r w:rsidR="000F494B">
        <w:t xml:space="preserve">the </w:t>
      </w:r>
      <w:r w:rsidRPr="00570BA2">
        <w:t>New York Heart Association (NYHA) Classification</w:t>
      </w:r>
      <w:bookmarkEnd w:id="10"/>
      <w:r w:rsidR="00523FAD">
        <w:t>, which is based on the severity of symptoms;</w:t>
      </w:r>
      <w:r w:rsidR="00FE1725">
        <w:t xml:space="preserve"> </w:t>
      </w:r>
      <w:r w:rsidR="0035209B">
        <w:t>3) Classification</w:t>
      </w:r>
      <w:r w:rsidR="00707052">
        <w:t xml:space="preserve"> </w:t>
      </w:r>
      <w:r>
        <w:t xml:space="preserve">based on </w:t>
      </w:r>
      <w:r w:rsidR="00E326D4">
        <w:t>LVEF</w:t>
      </w:r>
      <w:r w:rsidR="005C2C3C">
        <w:t xml:space="preserve"> and 4) t</w:t>
      </w:r>
      <w:r w:rsidR="005C2C3C" w:rsidRPr="005C2C3C">
        <w:t>he Interagency Registry for Mechanically Assisted Circulatory Support (INTERMACS) profiles classification</w:t>
      </w:r>
      <w:r w:rsidR="00C161A5">
        <w:t>.</w:t>
      </w:r>
    </w:p>
    <w:p w14:paraId="038A5187" w14:textId="196EC859" w:rsidR="00523FAD" w:rsidRPr="00862338" w:rsidRDefault="00862338" w:rsidP="00862338">
      <w:pPr>
        <w:pStyle w:val="Heading4"/>
      </w:pPr>
      <w:r>
        <w:t xml:space="preserve">1) </w:t>
      </w:r>
      <w:r w:rsidR="00523FAD" w:rsidRPr="00862338">
        <w:t>American College of Cardiology/American Heart Association (ACC/AHA) classification</w:t>
      </w:r>
    </w:p>
    <w:p w14:paraId="069EB98A" w14:textId="441655B5" w:rsidR="00D74C1D" w:rsidRDefault="00D21317" w:rsidP="00862338">
      <w:r>
        <w:t xml:space="preserve">The </w:t>
      </w:r>
      <w:r w:rsidR="00EE59A3">
        <w:t>ACC/AHA</w:t>
      </w:r>
      <w:r w:rsidR="00C228C4">
        <w:t xml:space="preserve"> classified </w:t>
      </w:r>
      <w:r w:rsidR="00227C4E">
        <w:t>HF</w:t>
      </w:r>
      <w:r w:rsidR="00C228C4">
        <w:t xml:space="preserve"> into four stages</w:t>
      </w:r>
      <w:r w:rsidR="00C228C4" w:rsidRPr="00C228C4">
        <w:t xml:space="preserve"> </w:t>
      </w:r>
      <w:r w:rsidR="00C228C4">
        <w:t xml:space="preserve">based on the </w:t>
      </w:r>
      <w:r w:rsidR="00C228C4" w:rsidRPr="00C228C4">
        <w:t>development and progression of</w:t>
      </w:r>
      <w:r w:rsidR="00C228C4">
        <w:t xml:space="preserve"> the disease</w:t>
      </w:r>
      <w:r>
        <w:t xml:space="preserve">: </w:t>
      </w:r>
      <w:r w:rsidRPr="00D526CB">
        <w:t>at risk (A), pre</w:t>
      </w:r>
      <w:r w:rsidR="007E5F48">
        <w:t>-</w:t>
      </w:r>
      <w:r w:rsidRPr="00D526CB">
        <w:t xml:space="preserve">heart failure (B), symptomatic heart failure (C) and advanced </w:t>
      </w:r>
      <w:r w:rsidR="00D5222D">
        <w:t>HF</w:t>
      </w:r>
      <w:r w:rsidRPr="00D526CB">
        <w:t xml:space="preserve"> (D)</w:t>
      </w:r>
      <w:r>
        <w:t xml:space="preserve"> </w:t>
      </w:r>
      <w:r w:rsidR="00C228C4">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 </w:instrText>
      </w:r>
      <w:r w:rsidR="000A32C4">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DATA </w:instrText>
      </w:r>
      <w:r w:rsidR="000A32C4">
        <w:fldChar w:fldCharType="end"/>
      </w:r>
      <w:r w:rsidR="00C228C4">
        <w:fldChar w:fldCharType="separate"/>
      </w:r>
      <w:r w:rsidR="000A32C4">
        <w:rPr>
          <w:noProof/>
        </w:rPr>
        <w:t>(Heidenreich et al., 2022)</w:t>
      </w:r>
      <w:r w:rsidR="00C228C4">
        <w:fldChar w:fldCharType="end"/>
      </w:r>
      <w:r>
        <w:t xml:space="preserve">. </w:t>
      </w:r>
      <w:r w:rsidR="00C228C4">
        <w:t>Table 2 provide</w:t>
      </w:r>
      <w:r w:rsidR="00EE59A3">
        <w:t>s</w:t>
      </w:r>
      <w:r w:rsidR="00C228C4">
        <w:t xml:space="preserve"> the </w:t>
      </w:r>
      <w:r w:rsidR="00EE59A3">
        <w:t>H</w:t>
      </w:r>
      <w:r w:rsidR="00C7634F">
        <w:t>F</w:t>
      </w:r>
      <w:r w:rsidR="00C228C4">
        <w:t xml:space="preserve"> stages based on </w:t>
      </w:r>
      <w:r w:rsidR="00EE59A3">
        <w:t>ACC/AHA classification</w:t>
      </w:r>
      <w:r w:rsidR="00C228C4">
        <w:t>.</w:t>
      </w:r>
    </w:p>
    <w:p w14:paraId="27E2DB0B" w14:textId="44FA0A1D" w:rsidR="008E79BA" w:rsidRDefault="008E79BA" w:rsidP="00862338"/>
    <w:p w14:paraId="4762E190" w14:textId="77777777" w:rsidR="008E79BA" w:rsidRDefault="008E79BA" w:rsidP="00862338"/>
    <w:p w14:paraId="1EEC8195" w14:textId="7EE34DE4" w:rsidR="00D21317" w:rsidRPr="00D21317" w:rsidRDefault="00D21317" w:rsidP="008D5AF3">
      <w:pPr>
        <w:pStyle w:val="TableHeading"/>
      </w:pPr>
      <w:bookmarkStart w:id="11" w:name="_Ref124161772"/>
      <w:r w:rsidRPr="00D21317">
        <w:t xml:space="preserve">Table </w:t>
      </w:r>
      <w:r w:rsidRPr="00D21317">
        <w:fldChar w:fldCharType="begin"/>
      </w:r>
      <w:r w:rsidRPr="00D21317">
        <w:instrText>SEQ Table \* ARABIC</w:instrText>
      </w:r>
      <w:r w:rsidRPr="00D21317">
        <w:fldChar w:fldCharType="separate"/>
      </w:r>
      <w:r w:rsidR="001C6D8C">
        <w:rPr>
          <w:noProof/>
        </w:rPr>
        <w:t>2</w:t>
      </w:r>
      <w:r w:rsidRPr="00D21317">
        <w:fldChar w:fldCharType="end"/>
      </w:r>
      <w:bookmarkEnd w:id="11"/>
      <w:r w:rsidR="000813A8">
        <w:t xml:space="preserve">: </w:t>
      </w:r>
      <w:r w:rsidR="0035209B" w:rsidRPr="0035209B">
        <w:t>The ACC/AHA</w:t>
      </w:r>
      <w:r w:rsidR="0035209B">
        <w:t xml:space="preserve"> classification based on s</w:t>
      </w:r>
      <w:r w:rsidRPr="00D21317">
        <w:t xml:space="preserve">tages of heart failure </w:t>
      </w:r>
    </w:p>
    <w:tbl>
      <w:tblPr>
        <w:tblStyle w:val="TableGrid11"/>
        <w:tblW w:w="5000" w:type="pct"/>
        <w:tblLook w:val="04A0" w:firstRow="1" w:lastRow="0" w:firstColumn="1" w:lastColumn="0" w:noHBand="0" w:noVBand="1"/>
      </w:tblPr>
      <w:tblGrid>
        <w:gridCol w:w="988"/>
        <w:gridCol w:w="1579"/>
        <w:gridCol w:w="7004"/>
      </w:tblGrid>
      <w:tr w:rsidR="0035209B" w:rsidRPr="00D21317" w14:paraId="23C6CC3C" w14:textId="77777777" w:rsidTr="00E76C63">
        <w:tc>
          <w:tcPr>
            <w:tcW w:w="1341" w:type="pct"/>
            <w:gridSpan w:val="2"/>
          </w:tcPr>
          <w:p w14:paraId="2E2FC721" w14:textId="5E1DA8EA" w:rsidR="0035209B" w:rsidRPr="00EE59A3" w:rsidRDefault="0035209B" w:rsidP="008D5AF3">
            <w:pPr>
              <w:pStyle w:val="TableText0"/>
              <w:rPr>
                <w:b/>
                <w:bCs/>
                <w:lang w:eastAsia="en-AU"/>
              </w:rPr>
            </w:pPr>
            <w:bookmarkStart w:id="12" w:name="_Hlk137198315"/>
            <w:r w:rsidRPr="00EE59A3">
              <w:rPr>
                <w:b/>
                <w:bCs/>
                <w:lang w:eastAsia="en-AU"/>
              </w:rPr>
              <w:t>Stages</w:t>
            </w:r>
          </w:p>
        </w:tc>
        <w:tc>
          <w:tcPr>
            <w:tcW w:w="3659" w:type="pct"/>
          </w:tcPr>
          <w:p w14:paraId="4D6B2DBF" w14:textId="45AA37E9" w:rsidR="0035209B" w:rsidRPr="00EE59A3" w:rsidRDefault="0035209B" w:rsidP="008D5AF3">
            <w:pPr>
              <w:pStyle w:val="TableText0"/>
              <w:rPr>
                <w:b/>
                <w:bCs/>
                <w:lang w:eastAsia="en-AU"/>
              </w:rPr>
            </w:pPr>
            <w:r w:rsidRPr="00EE59A3">
              <w:rPr>
                <w:b/>
                <w:bCs/>
                <w:lang w:eastAsia="en-AU"/>
              </w:rPr>
              <w:t>Definition and criteria</w:t>
            </w:r>
          </w:p>
        </w:tc>
      </w:tr>
      <w:tr w:rsidR="0035209B" w:rsidRPr="00D21317" w14:paraId="53419683" w14:textId="77777777" w:rsidTr="00E76C63">
        <w:tc>
          <w:tcPr>
            <w:tcW w:w="516" w:type="pct"/>
          </w:tcPr>
          <w:p w14:paraId="1C95D717" w14:textId="7A0E23F8" w:rsidR="0035209B" w:rsidRPr="00D21317" w:rsidRDefault="0035209B" w:rsidP="008D5AF3">
            <w:pPr>
              <w:pStyle w:val="TableText0"/>
              <w:rPr>
                <w:lang w:eastAsia="en-AU"/>
              </w:rPr>
            </w:pPr>
            <w:r w:rsidRPr="00D21317">
              <w:rPr>
                <w:lang w:eastAsia="en-AU"/>
              </w:rPr>
              <w:t xml:space="preserve">Stage A </w:t>
            </w:r>
          </w:p>
        </w:tc>
        <w:tc>
          <w:tcPr>
            <w:tcW w:w="825" w:type="pct"/>
          </w:tcPr>
          <w:p w14:paraId="1342A215" w14:textId="74E3BAAF" w:rsidR="0035209B" w:rsidRPr="00EE59A3" w:rsidRDefault="00FE1725" w:rsidP="00EE59A3">
            <w:pPr>
              <w:pStyle w:val="TableText0"/>
              <w:jc w:val="both"/>
              <w:rPr>
                <w:lang w:eastAsia="en-AU"/>
              </w:rPr>
            </w:pPr>
            <w:r>
              <w:rPr>
                <w:lang w:eastAsia="en-AU"/>
              </w:rPr>
              <w:t>A</w:t>
            </w:r>
            <w:r w:rsidR="0035209B" w:rsidRPr="00D21317">
              <w:rPr>
                <w:lang w:eastAsia="en-AU"/>
              </w:rPr>
              <w:t>t risk of H</w:t>
            </w:r>
            <w:r w:rsidR="0035209B">
              <w:rPr>
                <w:lang w:eastAsia="en-AU"/>
              </w:rPr>
              <w:t>F</w:t>
            </w:r>
          </w:p>
        </w:tc>
        <w:tc>
          <w:tcPr>
            <w:tcW w:w="3659" w:type="pct"/>
          </w:tcPr>
          <w:p w14:paraId="3B695729" w14:textId="2EF8B684" w:rsidR="0035209B" w:rsidRPr="00EE59A3" w:rsidRDefault="0035209B" w:rsidP="0035209B">
            <w:pPr>
              <w:pStyle w:val="TableText0"/>
              <w:jc w:val="both"/>
              <w:rPr>
                <w:lang w:eastAsia="en-AU"/>
              </w:rPr>
            </w:pPr>
            <w:r w:rsidRPr="00EE59A3">
              <w:rPr>
                <w:lang w:eastAsia="en-AU"/>
              </w:rPr>
              <w:t>Patients at risk for H</w:t>
            </w:r>
            <w:r>
              <w:rPr>
                <w:lang w:eastAsia="en-AU"/>
              </w:rPr>
              <w:t xml:space="preserve">F </w:t>
            </w:r>
            <w:r w:rsidRPr="00EE59A3">
              <w:rPr>
                <w:lang w:eastAsia="en-AU"/>
              </w:rPr>
              <w:t>but without current or prior symptoms or signs of H</w:t>
            </w:r>
            <w:r>
              <w:rPr>
                <w:lang w:eastAsia="en-AU"/>
              </w:rPr>
              <w:t>F</w:t>
            </w:r>
            <w:r w:rsidRPr="00EE59A3">
              <w:rPr>
                <w:lang w:eastAsia="en-AU"/>
              </w:rPr>
              <w:t xml:space="preserve"> and </w:t>
            </w:r>
            <w:r>
              <w:rPr>
                <w:lang w:eastAsia="en-AU"/>
              </w:rPr>
              <w:t>cardiac structural</w:t>
            </w:r>
            <w:r w:rsidRPr="00EE59A3">
              <w:rPr>
                <w:lang w:eastAsia="en-AU"/>
              </w:rPr>
              <w:t xml:space="preserve"> changes or elevated biomarkers of heart disease</w:t>
            </w:r>
            <w:r w:rsidRPr="0035209B">
              <w:rPr>
                <w:lang w:eastAsia="en-AU"/>
              </w:rPr>
              <w:t xml:space="preserve"> or positive family history of cardiomyopathy</w:t>
            </w:r>
          </w:p>
        </w:tc>
      </w:tr>
      <w:tr w:rsidR="0035209B" w:rsidRPr="00D21317" w14:paraId="0A99EEDC" w14:textId="77777777" w:rsidTr="00E76C63">
        <w:tc>
          <w:tcPr>
            <w:tcW w:w="516" w:type="pct"/>
          </w:tcPr>
          <w:p w14:paraId="1637F888" w14:textId="11D8F0A9" w:rsidR="0035209B" w:rsidRPr="00D21317" w:rsidRDefault="0035209B" w:rsidP="008D5AF3">
            <w:pPr>
              <w:pStyle w:val="TableText0"/>
              <w:rPr>
                <w:lang w:eastAsia="en-AU"/>
              </w:rPr>
            </w:pPr>
            <w:r w:rsidRPr="00D21317">
              <w:rPr>
                <w:lang w:eastAsia="en-AU"/>
              </w:rPr>
              <w:t>Stage B</w:t>
            </w:r>
          </w:p>
        </w:tc>
        <w:tc>
          <w:tcPr>
            <w:tcW w:w="825" w:type="pct"/>
          </w:tcPr>
          <w:p w14:paraId="7CF33670" w14:textId="4AEC00C8" w:rsidR="0035209B" w:rsidRPr="00EE59A3" w:rsidRDefault="0035209B" w:rsidP="00EE59A3">
            <w:pPr>
              <w:pStyle w:val="TableText0"/>
              <w:jc w:val="both"/>
              <w:rPr>
                <w:lang w:eastAsia="en-AU"/>
              </w:rPr>
            </w:pPr>
            <w:r w:rsidRPr="00D21317">
              <w:rPr>
                <w:lang w:eastAsia="en-AU"/>
              </w:rPr>
              <w:t>Pre-HF</w:t>
            </w:r>
          </w:p>
        </w:tc>
        <w:tc>
          <w:tcPr>
            <w:tcW w:w="3659" w:type="pct"/>
          </w:tcPr>
          <w:p w14:paraId="7C46442E" w14:textId="7E50CDC7" w:rsidR="0035209B" w:rsidRPr="00EE59A3" w:rsidRDefault="0035209B" w:rsidP="00EE59A3">
            <w:pPr>
              <w:pStyle w:val="TableText0"/>
              <w:jc w:val="both"/>
              <w:rPr>
                <w:lang w:eastAsia="en-AU"/>
              </w:rPr>
            </w:pPr>
            <w:r w:rsidRPr="00EE59A3">
              <w:rPr>
                <w:lang w:eastAsia="en-AU"/>
              </w:rPr>
              <w:t>Patients without current or prior symptoms or signs of H</w:t>
            </w:r>
            <w:r>
              <w:rPr>
                <w:lang w:eastAsia="en-AU"/>
              </w:rPr>
              <w:t>F</w:t>
            </w:r>
            <w:r w:rsidRPr="00EE59A3">
              <w:rPr>
                <w:lang w:eastAsia="en-AU"/>
              </w:rPr>
              <w:t xml:space="preserve"> with evidence of one of the following:</w:t>
            </w:r>
          </w:p>
          <w:p w14:paraId="2EB2A38E" w14:textId="231CAF44" w:rsidR="0035209B" w:rsidRPr="00EE59A3" w:rsidRDefault="0035209B" w:rsidP="00036B54">
            <w:pPr>
              <w:pStyle w:val="TableText0"/>
              <w:numPr>
                <w:ilvl w:val="0"/>
                <w:numId w:val="15"/>
              </w:numPr>
              <w:jc w:val="both"/>
              <w:rPr>
                <w:lang w:eastAsia="en-AU"/>
              </w:rPr>
            </w:pPr>
            <w:r w:rsidRPr="00EE59A3">
              <w:rPr>
                <w:lang w:eastAsia="en-AU"/>
              </w:rPr>
              <w:t>Structural heart disease</w:t>
            </w:r>
            <w:r>
              <w:rPr>
                <w:lang w:eastAsia="en-AU"/>
              </w:rPr>
              <w:t xml:space="preserve"> (reduced left or right ventricular systolic function, ventricular </w:t>
            </w:r>
            <w:r w:rsidR="00910754">
              <w:rPr>
                <w:lang w:eastAsia="en-AU"/>
              </w:rPr>
              <w:t>hypertrophy, chamber</w:t>
            </w:r>
            <w:r>
              <w:rPr>
                <w:lang w:eastAsia="en-AU"/>
              </w:rPr>
              <w:t xml:space="preserve"> enlargement, wall motion abnormalities and valvular heart disease)</w:t>
            </w:r>
          </w:p>
          <w:p w14:paraId="16394865" w14:textId="3356C4B3" w:rsidR="0035209B" w:rsidRPr="00EE59A3" w:rsidRDefault="0035209B" w:rsidP="00036B54">
            <w:pPr>
              <w:pStyle w:val="TableText0"/>
              <w:numPr>
                <w:ilvl w:val="0"/>
                <w:numId w:val="15"/>
              </w:numPr>
              <w:jc w:val="both"/>
              <w:rPr>
                <w:lang w:eastAsia="en-AU"/>
              </w:rPr>
            </w:pPr>
            <w:r>
              <w:rPr>
                <w:lang w:eastAsia="en-AU"/>
              </w:rPr>
              <w:t>Evidence for increased filling pressures</w:t>
            </w:r>
            <w:r w:rsidRPr="00EE59A3">
              <w:rPr>
                <w:lang w:eastAsia="en-AU"/>
              </w:rPr>
              <w:t xml:space="preserve"> </w:t>
            </w:r>
            <w:r>
              <w:rPr>
                <w:lang w:eastAsia="en-AU"/>
              </w:rPr>
              <w:t xml:space="preserve">(based on invasive hemodynamic measurements and </w:t>
            </w:r>
            <w:r w:rsidR="00910754">
              <w:rPr>
                <w:lang w:eastAsia="en-AU"/>
              </w:rPr>
              <w:t>non-invasive</w:t>
            </w:r>
            <w:r>
              <w:rPr>
                <w:lang w:eastAsia="en-AU"/>
              </w:rPr>
              <w:t xml:space="preserve"> imaging</w:t>
            </w:r>
            <w:r w:rsidR="000F494B">
              <w:rPr>
                <w:lang w:eastAsia="en-AU"/>
              </w:rPr>
              <w:t>,</w:t>
            </w:r>
            <w:r>
              <w:rPr>
                <w:lang w:eastAsia="en-AU"/>
              </w:rPr>
              <w:t xml:space="preserve"> </w:t>
            </w:r>
            <w:r w:rsidRPr="0035209B">
              <w:rPr>
                <w:lang w:eastAsia="en-AU"/>
              </w:rPr>
              <w:t>e.g., Doppler echocardiography)</w:t>
            </w:r>
          </w:p>
          <w:p w14:paraId="2E9AFAF2" w14:textId="6E2FDF86" w:rsidR="0035209B" w:rsidRPr="00EE59A3" w:rsidRDefault="0035209B" w:rsidP="00036B54">
            <w:pPr>
              <w:pStyle w:val="TableText0"/>
              <w:numPr>
                <w:ilvl w:val="0"/>
                <w:numId w:val="15"/>
              </w:numPr>
              <w:jc w:val="both"/>
              <w:rPr>
                <w:lang w:eastAsia="en-AU"/>
              </w:rPr>
            </w:pPr>
            <w:r>
              <w:rPr>
                <w:lang w:eastAsia="en-AU"/>
              </w:rPr>
              <w:t>Patients with risk factors and e</w:t>
            </w:r>
            <w:r w:rsidRPr="00EE59A3">
              <w:rPr>
                <w:lang w:eastAsia="en-AU"/>
              </w:rPr>
              <w:t xml:space="preserve">levated levels of BNPs or persistently elevated cardiac troponin </w:t>
            </w:r>
            <w:r>
              <w:rPr>
                <w:lang w:eastAsia="en-AU"/>
              </w:rPr>
              <w:t>(in the absence of diagnoses related to biomarker elevations such as acute coronary syndrome, pulmonary embolus, or myopericarditis)</w:t>
            </w:r>
          </w:p>
        </w:tc>
      </w:tr>
      <w:tr w:rsidR="0035209B" w:rsidRPr="00D21317" w14:paraId="4EFCEFF0" w14:textId="77777777" w:rsidTr="00E76C63">
        <w:tc>
          <w:tcPr>
            <w:tcW w:w="516" w:type="pct"/>
          </w:tcPr>
          <w:p w14:paraId="4E6D1256" w14:textId="46685E5A" w:rsidR="0035209B" w:rsidRPr="00D21317" w:rsidRDefault="0035209B" w:rsidP="008D5AF3">
            <w:pPr>
              <w:pStyle w:val="TableText0"/>
              <w:rPr>
                <w:lang w:eastAsia="en-AU"/>
              </w:rPr>
            </w:pPr>
            <w:r w:rsidRPr="00D21317">
              <w:rPr>
                <w:lang w:eastAsia="en-AU"/>
              </w:rPr>
              <w:t>Stage C</w:t>
            </w:r>
          </w:p>
        </w:tc>
        <w:tc>
          <w:tcPr>
            <w:tcW w:w="825" w:type="pct"/>
          </w:tcPr>
          <w:p w14:paraId="53141B21" w14:textId="2D5CB813" w:rsidR="0035209B" w:rsidRPr="00EE59A3" w:rsidRDefault="0035209B" w:rsidP="00EE59A3">
            <w:pPr>
              <w:pStyle w:val="TableText0"/>
              <w:jc w:val="both"/>
              <w:rPr>
                <w:lang w:eastAsia="en-AU"/>
              </w:rPr>
            </w:pPr>
            <w:r w:rsidRPr="00D21317">
              <w:rPr>
                <w:lang w:eastAsia="en-AU"/>
              </w:rPr>
              <w:t>Symptomatic H</w:t>
            </w:r>
            <w:r>
              <w:rPr>
                <w:lang w:eastAsia="en-AU"/>
              </w:rPr>
              <w:t>F</w:t>
            </w:r>
          </w:p>
        </w:tc>
        <w:tc>
          <w:tcPr>
            <w:tcW w:w="3659" w:type="pct"/>
          </w:tcPr>
          <w:p w14:paraId="496551B9" w14:textId="5D683136" w:rsidR="0035209B" w:rsidRPr="00EE59A3" w:rsidRDefault="0035209B" w:rsidP="0035209B">
            <w:pPr>
              <w:pStyle w:val="TableText0"/>
              <w:jc w:val="both"/>
              <w:rPr>
                <w:lang w:eastAsia="en-AU"/>
              </w:rPr>
            </w:pPr>
            <w:r w:rsidRPr="00EE59A3">
              <w:rPr>
                <w:lang w:eastAsia="en-AU"/>
              </w:rPr>
              <w:t xml:space="preserve">Patients with </w:t>
            </w:r>
            <w:r>
              <w:rPr>
                <w:lang w:eastAsia="en-AU"/>
              </w:rPr>
              <w:t>s</w:t>
            </w:r>
            <w:r w:rsidRPr="0035209B">
              <w:rPr>
                <w:lang w:eastAsia="en-AU"/>
              </w:rPr>
              <w:t xml:space="preserve">tructural heart disease </w:t>
            </w:r>
            <w:r>
              <w:rPr>
                <w:lang w:eastAsia="en-AU"/>
              </w:rPr>
              <w:t xml:space="preserve">with </w:t>
            </w:r>
            <w:r w:rsidRPr="00EE59A3">
              <w:rPr>
                <w:lang w:eastAsia="en-AU"/>
              </w:rPr>
              <w:t xml:space="preserve">current or prior symptoms of </w:t>
            </w:r>
            <w:r>
              <w:rPr>
                <w:lang w:eastAsia="en-AU"/>
              </w:rPr>
              <w:t>HF</w:t>
            </w:r>
          </w:p>
        </w:tc>
      </w:tr>
      <w:tr w:rsidR="0035209B" w:rsidRPr="00D21317" w14:paraId="5DF4403D" w14:textId="77777777" w:rsidTr="00E76C63">
        <w:tc>
          <w:tcPr>
            <w:tcW w:w="516" w:type="pct"/>
          </w:tcPr>
          <w:p w14:paraId="588D99D6" w14:textId="3F6CB70F" w:rsidR="0035209B" w:rsidRPr="00D21317" w:rsidRDefault="0035209B" w:rsidP="008D5AF3">
            <w:pPr>
              <w:pStyle w:val="TableText0"/>
              <w:rPr>
                <w:lang w:eastAsia="en-AU"/>
              </w:rPr>
            </w:pPr>
            <w:r w:rsidRPr="00D21317">
              <w:rPr>
                <w:lang w:eastAsia="en-AU"/>
              </w:rPr>
              <w:t>Stage D</w:t>
            </w:r>
          </w:p>
        </w:tc>
        <w:tc>
          <w:tcPr>
            <w:tcW w:w="825" w:type="pct"/>
          </w:tcPr>
          <w:p w14:paraId="4C07ADFD" w14:textId="7DCD9F94" w:rsidR="0035209B" w:rsidRPr="00EE59A3" w:rsidRDefault="0035209B" w:rsidP="00EE59A3">
            <w:pPr>
              <w:pStyle w:val="TableText0"/>
              <w:jc w:val="both"/>
              <w:rPr>
                <w:lang w:eastAsia="en-AU"/>
              </w:rPr>
            </w:pPr>
            <w:r w:rsidRPr="00D21317">
              <w:rPr>
                <w:lang w:eastAsia="en-AU"/>
              </w:rPr>
              <w:t>Advanced HF</w:t>
            </w:r>
          </w:p>
        </w:tc>
        <w:tc>
          <w:tcPr>
            <w:tcW w:w="3659" w:type="pct"/>
          </w:tcPr>
          <w:p w14:paraId="4B5383CE" w14:textId="45C10114" w:rsidR="0035209B" w:rsidRPr="00EE59A3" w:rsidRDefault="0035209B" w:rsidP="00EE59A3">
            <w:pPr>
              <w:pStyle w:val="TableText0"/>
              <w:jc w:val="both"/>
              <w:rPr>
                <w:lang w:eastAsia="en-AU"/>
              </w:rPr>
            </w:pPr>
            <w:r>
              <w:rPr>
                <w:lang w:eastAsia="en-AU"/>
              </w:rPr>
              <w:t>Patients with m</w:t>
            </w:r>
            <w:r w:rsidRPr="0035209B">
              <w:rPr>
                <w:lang w:eastAsia="en-AU"/>
              </w:rPr>
              <w:t>arked HF symptoms interfer</w:t>
            </w:r>
            <w:r w:rsidR="000F494B">
              <w:rPr>
                <w:lang w:eastAsia="en-AU"/>
              </w:rPr>
              <w:t>e with daily life and recurrent hospitalisations despite attempts to optimis</w:t>
            </w:r>
            <w:r w:rsidR="000F494B" w:rsidRPr="0035209B">
              <w:rPr>
                <w:lang w:eastAsia="en-AU"/>
              </w:rPr>
              <w:t xml:space="preserve">e </w:t>
            </w:r>
            <w:r w:rsidRPr="0035209B">
              <w:rPr>
                <w:lang w:eastAsia="en-AU"/>
              </w:rPr>
              <w:t xml:space="preserve">GDMT. </w:t>
            </w:r>
          </w:p>
        </w:tc>
      </w:tr>
    </w:tbl>
    <w:bookmarkEnd w:id="12"/>
    <w:p w14:paraId="0FE39F3C" w14:textId="472F06DA" w:rsidR="00D21317" w:rsidRPr="00D21317" w:rsidRDefault="00D21317" w:rsidP="00D5222D">
      <w:pPr>
        <w:spacing w:after="0" w:line="240" w:lineRule="auto"/>
        <w:rPr>
          <w:rFonts w:ascii="Arial Narrow" w:hAnsi="Arial Narrow" w:cs="Arial"/>
          <w:sz w:val="18"/>
          <w:szCs w:val="18"/>
        </w:rPr>
      </w:pPr>
      <w:r w:rsidRPr="00D21317">
        <w:rPr>
          <w:rFonts w:ascii="Arial Narrow" w:hAnsi="Arial Narrow" w:cs="Arial"/>
          <w:sz w:val="18"/>
          <w:szCs w:val="18"/>
        </w:rPr>
        <w:t>Source:</w:t>
      </w:r>
      <w:r w:rsidR="008D5AF3">
        <w:rPr>
          <w:rFonts w:ascii="Arial Narrow" w:hAnsi="Arial Narrow" w:cs="Arial"/>
          <w:sz w:val="18"/>
          <w:szCs w:val="18"/>
        </w:rPr>
        <w:t xml:space="preserve"> </w:t>
      </w:r>
      <w:r w:rsidR="0035209B">
        <w:rPr>
          <w:rFonts w:ascii="Arial Narrow" w:hAnsi="Arial Narrow" w:cs="Arial"/>
          <w:sz w:val="18"/>
          <w:szCs w:val="18"/>
        </w:rPr>
        <w:t xml:space="preserve">Adapted </w:t>
      </w:r>
      <w:r w:rsidR="008D5AF3">
        <w:rPr>
          <w:rFonts w:ascii="Arial Narrow" w:hAnsi="Arial Narrow" w:cs="Arial"/>
          <w:sz w:val="18"/>
          <w:szCs w:val="18"/>
        </w:rPr>
        <w:t>from</w:t>
      </w:r>
      <w:r w:rsidR="0035209B">
        <w:rPr>
          <w:rFonts w:ascii="Arial Narrow" w:hAnsi="Arial Narrow" w:cs="Arial"/>
          <w:sz w:val="18"/>
          <w:szCs w:val="18"/>
        </w:rPr>
        <w:t xml:space="preserve"> Table 3 of </w:t>
      </w:r>
      <w:r w:rsidRPr="00D21317">
        <w:rPr>
          <w:rFonts w:ascii="Arial Narrow" w:hAnsi="Arial Narrow" w:cs="Arial"/>
          <w:sz w:val="18"/>
          <w:szCs w:val="18"/>
        </w:rPr>
        <w:t xml:space="preserve"> </w:t>
      </w:r>
      <w:r w:rsidR="008D5AF3">
        <w:rPr>
          <w:rFonts w:ascii="Arial Narrow" w:hAnsi="Arial Narrow" w:cs="Arial"/>
          <w:sz w:val="18"/>
          <w:szCs w:val="18"/>
        </w:rP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rPr>
          <w:rFonts w:ascii="Arial Narrow" w:hAnsi="Arial Narrow" w:cs="Arial"/>
          <w:sz w:val="18"/>
          <w:szCs w:val="18"/>
        </w:rPr>
        <w:instrText xml:space="preserve"> ADDIN EN.CITE </w:instrText>
      </w:r>
      <w:r w:rsidR="000A32C4">
        <w:rPr>
          <w:rFonts w:ascii="Arial Narrow" w:hAnsi="Arial Narrow" w:cs="Arial"/>
          <w:sz w:val="18"/>
          <w:szCs w:val="18"/>
        </w:rP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rPr>
          <w:rFonts w:ascii="Arial Narrow" w:hAnsi="Arial Narrow" w:cs="Arial"/>
          <w:sz w:val="18"/>
          <w:szCs w:val="18"/>
        </w:rPr>
        <w:instrText xml:space="preserve"> ADDIN EN.CITE.DATA </w:instrText>
      </w:r>
      <w:r w:rsidR="000A32C4">
        <w:rPr>
          <w:rFonts w:ascii="Arial Narrow" w:hAnsi="Arial Narrow" w:cs="Arial"/>
          <w:sz w:val="18"/>
          <w:szCs w:val="18"/>
        </w:rPr>
      </w:r>
      <w:r w:rsidR="000A32C4">
        <w:rPr>
          <w:rFonts w:ascii="Arial Narrow" w:hAnsi="Arial Narrow" w:cs="Arial"/>
          <w:sz w:val="18"/>
          <w:szCs w:val="18"/>
        </w:rPr>
        <w:fldChar w:fldCharType="end"/>
      </w:r>
      <w:r w:rsidR="008D5AF3">
        <w:rPr>
          <w:rFonts w:ascii="Arial Narrow" w:hAnsi="Arial Narrow" w:cs="Arial"/>
          <w:sz w:val="18"/>
          <w:szCs w:val="18"/>
        </w:rPr>
      </w:r>
      <w:r w:rsidR="008D5AF3">
        <w:rPr>
          <w:rFonts w:ascii="Arial Narrow" w:hAnsi="Arial Narrow" w:cs="Arial"/>
          <w:sz w:val="18"/>
          <w:szCs w:val="18"/>
        </w:rPr>
        <w:fldChar w:fldCharType="separate"/>
      </w:r>
      <w:r w:rsidR="000A32C4">
        <w:rPr>
          <w:rFonts w:ascii="Arial Narrow" w:hAnsi="Arial Narrow" w:cs="Arial"/>
          <w:noProof/>
          <w:sz w:val="18"/>
          <w:szCs w:val="18"/>
        </w:rPr>
        <w:t>(Heidenreich et al., 2022)</w:t>
      </w:r>
      <w:r w:rsidR="008D5AF3">
        <w:rPr>
          <w:rFonts w:ascii="Arial Narrow" w:hAnsi="Arial Narrow" w:cs="Arial"/>
          <w:sz w:val="18"/>
          <w:szCs w:val="18"/>
        </w:rPr>
        <w:fldChar w:fldCharType="end"/>
      </w:r>
    </w:p>
    <w:p w14:paraId="4C1CFA39" w14:textId="03B64E70" w:rsidR="00DB5ABE" w:rsidRDefault="008D5AF3" w:rsidP="0066544F">
      <w:pPr>
        <w:spacing w:after="0" w:line="240" w:lineRule="auto"/>
        <w:rPr>
          <w:rFonts w:ascii="Arial Narrow" w:hAnsi="Arial Narrow" w:cs="Arial"/>
          <w:sz w:val="18"/>
          <w:szCs w:val="18"/>
        </w:rPr>
      </w:pPr>
      <w:r>
        <w:rPr>
          <w:rFonts w:ascii="Arial Narrow" w:hAnsi="Arial Narrow" w:cs="Arial"/>
          <w:sz w:val="18"/>
          <w:szCs w:val="18"/>
        </w:rPr>
        <w:t xml:space="preserve">Abbreviations: </w:t>
      </w:r>
      <w:r w:rsidRPr="00D21317">
        <w:rPr>
          <w:rFonts w:ascii="Arial Narrow" w:hAnsi="Arial Narrow" w:cs="Arial"/>
          <w:sz w:val="18"/>
          <w:szCs w:val="18"/>
        </w:rPr>
        <w:t>BNP, B-type natriuretic peptide; GDMT, guideline-directed medical therapy; H</w:t>
      </w:r>
      <w:r w:rsidR="00C7634F">
        <w:rPr>
          <w:rFonts w:ascii="Arial Narrow" w:hAnsi="Arial Narrow" w:cs="Arial"/>
          <w:sz w:val="18"/>
          <w:szCs w:val="18"/>
        </w:rPr>
        <w:t>F</w:t>
      </w:r>
      <w:r w:rsidRPr="00D21317">
        <w:rPr>
          <w:rFonts w:ascii="Arial Narrow" w:hAnsi="Arial Narrow" w:cs="Arial"/>
          <w:sz w:val="18"/>
          <w:szCs w:val="18"/>
        </w:rPr>
        <w:t>, heart failure.</w:t>
      </w:r>
    </w:p>
    <w:p w14:paraId="21C37D6A" w14:textId="77777777" w:rsidR="0066544F" w:rsidRDefault="0066544F" w:rsidP="00D5222D">
      <w:pPr>
        <w:spacing w:after="0"/>
      </w:pPr>
    </w:p>
    <w:p w14:paraId="1150BBED" w14:textId="026E7A35" w:rsidR="00862338" w:rsidRDefault="00862338" w:rsidP="00862338">
      <w:pPr>
        <w:pStyle w:val="Heading4"/>
      </w:pPr>
      <w:r>
        <w:t xml:space="preserve">2) </w:t>
      </w:r>
      <w:r w:rsidR="00B003F1" w:rsidRPr="00862338">
        <w:t>The New York Heart Association (NYHA) Classification</w:t>
      </w:r>
      <w:r w:rsidR="00B003F1" w:rsidRPr="00DA4354" w:rsidDel="00B003F1">
        <w:t xml:space="preserve"> </w:t>
      </w:r>
    </w:p>
    <w:p w14:paraId="4CDC3232" w14:textId="5EC21699" w:rsidR="0035209B" w:rsidRPr="00F0405E" w:rsidRDefault="0035209B" w:rsidP="00862338">
      <w:pPr>
        <w:jc w:val="both"/>
      </w:pPr>
      <w:r>
        <w:t>The NYHA classification is commonly used to characterise symptoms and functional capacity of patients with symptomatic (stage C) or advanced HF (stage D) (Table 3). It is widely used to determine the eligibility of patients for treatment strategies. It is mainly a subjective assessment by a clinician at baseline after the initial diagnosis and through the continuum of care and can change over time</w:t>
      </w:r>
      <w:r w:rsidR="009C34D2">
        <w:t xml:space="preserve"> </w:t>
      </w:r>
      <w:r w:rsidR="009C34D2">
        <w:fldChar w:fldCharType="begin"/>
      </w:r>
      <w:r w:rsidR="000A32C4">
        <w:instrText xml:space="preserve"> ADDIN EN.CITE &lt;EndNote&gt;&lt;Cite&gt;&lt;Author&gt;The Criteria Committee of the New York Heart Association&lt;/Author&gt;&lt;Year&gt;1994&lt;/Year&gt;&lt;RecNum&gt;1099&lt;/RecNum&gt;&lt;DisplayText&gt;(The Criteria Committee of the New York Heart Association, 1994)&lt;/DisplayText&gt;&lt;record&gt;&lt;rec-number&gt;1099&lt;/rec-number&gt;&lt;foreign-keys&gt;&lt;key app="EN" db-id="tv5vtp5rvavte4eretm59vz7rzdrwz5vaxat" timestamp="1689313383"&gt;1099&lt;/key&gt;&lt;/foreign-keys&gt;&lt;ref-type name="Book"&gt;6&lt;/ref-type&gt;&lt;contributors&gt;&lt;authors&gt;&lt;author&gt;The Criteria Committee of the New York Heart Association,&lt;/author&gt;&lt;/authors&gt;&lt;/contributors&gt;&lt;titles&gt;&lt;title&gt;Nomenclature and Criteria for Diagnosis of Diseases of the Heart and Great Vessels (9th ed.).&lt;/title&gt;&lt;/titles&gt;&lt;number&gt;no. 567; no. 1994&lt;/number&gt;&lt;edition&gt;9th edition&lt;/edition&gt;&lt;section&gt;253–256&lt;/section&gt;&lt;dates&gt;&lt;year&gt;1994&lt;/year&gt;&lt;/dates&gt;&lt;pub-location&gt;Boston&lt;/pub-location&gt;&lt;publisher&gt;Little, Brown &amp;amp; Co.&lt;/publisher&gt;&lt;isbn&gt;9780316605380&lt;/isbn&gt;&lt;urls&gt;&lt;related-urls&gt;&lt;url&gt;https://books.google.com.au/books?id=Vs5qQgAACAAJ&lt;/url&gt;&lt;/related-urls&gt;&lt;/urls&gt;&lt;/record&gt;&lt;/Cite&gt;&lt;/EndNote&gt;</w:instrText>
      </w:r>
      <w:r w:rsidR="009C34D2">
        <w:fldChar w:fldCharType="separate"/>
      </w:r>
      <w:r w:rsidR="000A32C4">
        <w:rPr>
          <w:noProof/>
        </w:rPr>
        <w:t>(The Criteria Committee of the New York Heart Association, 1994)</w:t>
      </w:r>
      <w:r w:rsidR="009C34D2">
        <w:fldChar w:fldCharType="end"/>
      </w:r>
      <w:r>
        <w:t xml:space="preserve"> </w:t>
      </w:r>
    </w:p>
    <w:p w14:paraId="5960C09B" w14:textId="65320BAA" w:rsidR="00910754" w:rsidRDefault="00910754" w:rsidP="00910754">
      <w:pPr>
        <w:pStyle w:val="Caption"/>
        <w:ind w:left="0" w:firstLine="0"/>
      </w:pPr>
      <w:r>
        <w:t xml:space="preserve">Table </w:t>
      </w:r>
      <w:r>
        <w:fldChar w:fldCharType="begin"/>
      </w:r>
      <w:r>
        <w:instrText xml:space="preserve"> SEQ Table \* ARABIC </w:instrText>
      </w:r>
      <w:r>
        <w:fldChar w:fldCharType="separate"/>
      </w:r>
      <w:r w:rsidR="001C6D8C">
        <w:rPr>
          <w:noProof/>
        </w:rPr>
        <w:t>3</w:t>
      </w:r>
      <w:r>
        <w:fldChar w:fldCharType="end"/>
      </w:r>
      <w:r>
        <w:t>:</w:t>
      </w:r>
      <w:r w:rsidRPr="00910754">
        <w:t xml:space="preserve"> </w:t>
      </w:r>
      <w:r w:rsidRPr="00755C43">
        <w:t>New York Heart Association (NYHA) Classification</w:t>
      </w:r>
    </w:p>
    <w:tbl>
      <w:tblPr>
        <w:tblStyle w:val="TableGrid11"/>
        <w:tblW w:w="5000" w:type="pct"/>
        <w:tblLook w:val="04A0" w:firstRow="1" w:lastRow="0" w:firstColumn="1" w:lastColumn="0" w:noHBand="0" w:noVBand="1"/>
      </w:tblPr>
      <w:tblGrid>
        <w:gridCol w:w="1792"/>
        <w:gridCol w:w="7779"/>
      </w:tblGrid>
      <w:tr w:rsidR="0035209B" w:rsidRPr="00144E8B" w14:paraId="271AE112" w14:textId="77777777" w:rsidTr="0066544F">
        <w:tc>
          <w:tcPr>
            <w:tcW w:w="936" w:type="pct"/>
          </w:tcPr>
          <w:p w14:paraId="2E7F0FD7" w14:textId="77777777" w:rsidR="0035209B" w:rsidRPr="00F0405E" w:rsidRDefault="0035209B" w:rsidP="009F2D82">
            <w:pPr>
              <w:pStyle w:val="TableText0"/>
              <w:rPr>
                <w:b/>
                <w:bCs/>
              </w:rPr>
            </w:pPr>
            <w:r w:rsidRPr="00F0405E">
              <w:rPr>
                <w:b/>
                <w:bCs/>
              </w:rPr>
              <w:t>Class</w:t>
            </w:r>
          </w:p>
        </w:tc>
        <w:tc>
          <w:tcPr>
            <w:tcW w:w="4064" w:type="pct"/>
          </w:tcPr>
          <w:p w14:paraId="5B8F64CD" w14:textId="77777777" w:rsidR="0035209B" w:rsidRPr="00F0405E" w:rsidRDefault="0035209B" w:rsidP="009F2D82">
            <w:pPr>
              <w:pStyle w:val="TableText0"/>
              <w:rPr>
                <w:b/>
                <w:bCs/>
              </w:rPr>
            </w:pPr>
            <w:r w:rsidRPr="00F0405E">
              <w:rPr>
                <w:b/>
                <w:bCs/>
              </w:rPr>
              <w:t>Patient Symptoms</w:t>
            </w:r>
          </w:p>
        </w:tc>
      </w:tr>
      <w:tr w:rsidR="0035209B" w:rsidRPr="00144E8B" w14:paraId="4AB44CF8" w14:textId="77777777" w:rsidTr="0066544F">
        <w:tc>
          <w:tcPr>
            <w:tcW w:w="936" w:type="pct"/>
          </w:tcPr>
          <w:p w14:paraId="4D3925C9" w14:textId="77777777" w:rsidR="0035209B" w:rsidRPr="00144E8B" w:rsidRDefault="0035209B" w:rsidP="009F2D82">
            <w:pPr>
              <w:pStyle w:val="TableText0"/>
            </w:pPr>
            <w:r w:rsidRPr="00144E8B">
              <w:t>I</w:t>
            </w:r>
          </w:p>
        </w:tc>
        <w:tc>
          <w:tcPr>
            <w:tcW w:w="4064" w:type="pct"/>
          </w:tcPr>
          <w:p w14:paraId="246B7D58" w14:textId="77777777" w:rsidR="0035209B" w:rsidRPr="00144E8B" w:rsidRDefault="0035209B" w:rsidP="009F2D82">
            <w:pPr>
              <w:pStyle w:val="TableText0"/>
            </w:pPr>
            <w:r w:rsidRPr="00144E8B">
              <w:t xml:space="preserve">No limitation of physical activity. </w:t>
            </w:r>
          </w:p>
        </w:tc>
      </w:tr>
      <w:tr w:rsidR="0035209B" w:rsidRPr="00144E8B" w14:paraId="1877FB40" w14:textId="77777777" w:rsidTr="0066544F">
        <w:tc>
          <w:tcPr>
            <w:tcW w:w="936" w:type="pct"/>
          </w:tcPr>
          <w:p w14:paraId="01F9A22F" w14:textId="77777777" w:rsidR="0035209B" w:rsidRPr="00144E8B" w:rsidRDefault="0035209B" w:rsidP="009F2D82">
            <w:pPr>
              <w:pStyle w:val="TableText0"/>
            </w:pPr>
            <w:r w:rsidRPr="00144E8B">
              <w:t>II</w:t>
            </w:r>
          </w:p>
        </w:tc>
        <w:tc>
          <w:tcPr>
            <w:tcW w:w="4064" w:type="pct"/>
          </w:tcPr>
          <w:p w14:paraId="60CFA19D" w14:textId="77777777" w:rsidR="0035209B" w:rsidRPr="00144E8B" w:rsidRDefault="0035209B" w:rsidP="009F2D82">
            <w:pPr>
              <w:pStyle w:val="TableText0"/>
            </w:pPr>
            <w:r w:rsidRPr="00144E8B">
              <w:t>Slight limitation</w:t>
            </w:r>
            <w:r>
              <w:t>s</w:t>
            </w:r>
            <w:r w:rsidRPr="00144E8B">
              <w:t xml:space="preserve"> of </w:t>
            </w:r>
            <w:r>
              <w:t xml:space="preserve">normal </w:t>
            </w:r>
            <w:r w:rsidRPr="00144E8B">
              <w:t xml:space="preserve">physical activity. Comfortable at rest. </w:t>
            </w:r>
          </w:p>
        </w:tc>
      </w:tr>
      <w:tr w:rsidR="0035209B" w:rsidRPr="00144E8B" w14:paraId="20C75CE5" w14:textId="77777777" w:rsidTr="0066544F">
        <w:tc>
          <w:tcPr>
            <w:tcW w:w="936" w:type="pct"/>
          </w:tcPr>
          <w:p w14:paraId="4DEE905B" w14:textId="77777777" w:rsidR="0035209B" w:rsidRPr="00144E8B" w:rsidRDefault="0035209B" w:rsidP="009F2D82">
            <w:pPr>
              <w:pStyle w:val="TableText0"/>
            </w:pPr>
            <w:r w:rsidRPr="00144E8B">
              <w:t>III</w:t>
            </w:r>
          </w:p>
        </w:tc>
        <w:tc>
          <w:tcPr>
            <w:tcW w:w="4064" w:type="pct"/>
          </w:tcPr>
          <w:p w14:paraId="5424BF2F" w14:textId="77777777" w:rsidR="0035209B" w:rsidRPr="00144E8B" w:rsidRDefault="0035209B" w:rsidP="009F2D82">
            <w:pPr>
              <w:pStyle w:val="TableText0"/>
            </w:pPr>
            <w:r w:rsidRPr="00144E8B">
              <w:t xml:space="preserve">Marked limitation of physical activity. </w:t>
            </w:r>
            <w:r>
              <w:t>No symptoms at rest</w:t>
            </w:r>
          </w:p>
        </w:tc>
      </w:tr>
      <w:tr w:rsidR="0035209B" w:rsidRPr="00144E8B" w14:paraId="03962BF3" w14:textId="77777777" w:rsidTr="0066544F">
        <w:tc>
          <w:tcPr>
            <w:tcW w:w="936" w:type="pct"/>
          </w:tcPr>
          <w:p w14:paraId="1B438979" w14:textId="77777777" w:rsidR="0035209B" w:rsidRPr="00144E8B" w:rsidRDefault="0035209B" w:rsidP="009F2D82">
            <w:pPr>
              <w:pStyle w:val="TableText0"/>
            </w:pPr>
            <w:r w:rsidRPr="00144E8B">
              <w:t>IV</w:t>
            </w:r>
          </w:p>
        </w:tc>
        <w:tc>
          <w:tcPr>
            <w:tcW w:w="4064" w:type="pct"/>
          </w:tcPr>
          <w:p w14:paraId="08FD96FD" w14:textId="77777777" w:rsidR="0035209B" w:rsidRPr="00144E8B" w:rsidRDefault="0035209B" w:rsidP="009F2D82">
            <w:pPr>
              <w:pStyle w:val="TableText0"/>
            </w:pPr>
            <w:r w:rsidRPr="00144E8B">
              <w:t>Symptoms of heart failure at rest</w:t>
            </w:r>
            <w:r>
              <w:t xml:space="preserve"> or on a</w:t>
            </w:r>
            <w:r w:rsidRPr="00144E8B">
              <w:t xml:space="preserve">ny physical activity </w:t>
            </w:r>
          </w:p>
        </w:tc>
      </w:tr>
    </w:tbl>
    <w:p w14:paraId="3320BA0F" w14:textId="1A84530C" w:rsidR="0035209B" w:rsidRDefault="0035209B" w:rsidP="00D5222D">
      <w:pPr>
        <w:pStyle w:val="Tablenotes"/>
        <w:spacing w:after="0"/>
      </w:pPr>
      <w:r>
        <w:t xml:space="preserve">Source: </w:t>
      </w:r>
      <w:r w:rsidR="00D5222D">
        <w:t xml:space="preserve">Retrieved </w:t>
      </w:r>
      <w:r>
        <w:t xml:space="preserve">from </w:t>
      </w:r>
      <w:r>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 </w:instrText>
      </w:r>
      <w:r w:rsidR="000A32C4">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DATA </w:instrText>
      </w:r>
      <w:r w:rsidR="000A32C4">
        <w:fldChar w:fldCharType="end"/>
      </w:r>
      <w:r>
        <w:fldChar w:fldCharType="separate"/>
      </w:r>
      <w:r w:rsidR="000A32C4">
        <w:rPr>
          <w:noProof/>
        </w:rPr>
        <w:t>(Atherton et al., 2018)</w:t>
      </w:r>
      <w:r>
        <w:fldChar w:fldCharType="end"/>
      </w:r>
      <w:r>
        <w:t>, p1137</w:t>
      </w:r>
    </w:p>
    <w:p w14:paraId="04F29849" w14:textId="77777777" w:rsidR="0066544F" w:rsidRDefault="0066544F" w:rsidP="00D5222D">
      <w:pPr>
        <w:spacing w:after="0"/>
      </w:pPr>
    </w:p>
    <w:p w14:paraId="7F142A57" w14:textId="45E382B2" w:rsidR="00630EE0" w:rsidRDefault="00862338" w:rsidP="00862338">
      <w:pPr>
        <w:pStyle w:val="Heading4"/>
      </w:pPr>
      <w:r>
        <w:lastRenderedPageBreak/>
        <w:t xml:space="preserve">3) </w:t>
      </w:r>
      <w:r w:rsidR="00630EE0">
        <w:t>H</w:t>
      </w:r>
      <w:r w:rsidR="00C7634F">
        <w:t>F</w:t>
      </w:r>
      <w:r w:rsidR="00630EE0">
        <w:t xml:space="preserve"> classification based on </w:t>
      </w:r>
      <w:r w:rsidR="00746487">
        <w:t>left ventricular ejection fraction (</w:t>
      </w:r>
      <w:r w:rsidR="0035209B">
        <w:t>LVEF</w:t>
      </w:r>
      <w:r w:rsidR="00746487">
        <w:t>)</w:t>
      </w:r>
    </w:p>
    <w:p w14:paraId="132EEE6F" w14:textId="028D226A" w:rsidR="0035209B" w:rsidRDefault="0035209B" w:rsidP="0035209B">
      <w:pPr>
        <w:jc w:val="both"/>
      </w:pPr>
      <w:r>
        <w:t xml:space="preserve">LVEF </w:t>
      </w:r>
      <w:r w:rsidR="00910754">
        <w:t>is</w:t>
      </w:r>
      <w:r>
        <w:t xml:space="preserve"> an important factor for the classification of patients with HF as it denotes the differing prognosis and response to treatments. Hence, most clinical trials </w:t>
      </w:r>
      <w:r w:rsidR="00910754">
        <w:t>incorporated</w:t>
      </w:r>
      <w:r>
        <w:t xml:space="preserve"> inclusion criteria based on ejection fraction to select patients </w:t>
      </w:r>
      <w: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 </w:instrText>
      </w:r>
      <w:r w:rsidR="000A32C4">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DATA </w:instrText>
      </w:r>
      <w:r w:rsidR="000A32C4">
        <w:fldChar w:fldCharType="end"/>
      </w:r>
      <w:r>
        <w:fldChar w:fldCharType="separate"/>
      </w:r>
      <w:r w:rsidR="000A32C4">
        <w:rPr>
          <w:noProof/>
        </w:rPr>
        <w:t>(Heidenreich et al., 2022)</w:t>
      </w:r>
      <w:r>
        <w:fldChar w:fldCharType="end"/>
      </w:r>
      <w:r>
        <w:t xml:space="preserve">. </w:t>
      </w:r>
    </w:p>
    <w:p w14:paraId="504C6DF5" w14:textId="409D852A" w:rsidR="00D74C1D" w:rsidRDefault="0010253C" w:rsidP="00630EE0">
      <w:pPr>
        <w:jc w:val="both"/>
      </w:pPr>
      <w:r w:rsidRPr="006B1A5D">
        <w:t>The ACC</w:t>
      </w:r>
      <w:r w:rsidR="006B1A5D" w:rsidRPr="006B1A5D">
        <w:t>/AHA</w:t>
      </w:r>
      <w:r w:rsidR="006B1A5D">
        <w:t xml:space="preserve">, </w:t>
      </w:r>
      <w:r w:rsidR="00600E6E" w:rsidRPr="00600E6E">
        <w:t>Heart Failure Association of the</w:t>
      </w:r>
      <w:r w:rsidR="00600E6E">
        <w:t xml:space="preserve"> </w:t>
      </w:r>
      <w:r w:rsidR="00600E6E" w:rsidRPr="00600E6E">
        <w:t>European Society of Cardiology</w:t>
      </w:r>
      <w:r w:rsidR="00600E6E">
        <w:t xml:space="preserve"> (HFA/ESC)</w:t>
      </w:r>
      <w:r w:rsidR="007E5F48">
        <w:t>,</w:t>
      </w:r>
      <w:r w:rsidR="00600E6E">
        <w:t xml:space="preserve"> </w:t>
      </w:r>
      <w:r w:rsidR="006B1A5D">
        <w:t xml:space="preserve">and </w:t>
      </w:r>
      <w:r w:rsidR="00600E6E" w:rsidRPr="00600E6E">
        <w:t>Japanese Heart Failure Society</w:t>
      </w:r>
      <w:r w:rsidR="00600E6E">
        <w:t xml:space="preserve"> (</w:t>
      </w:r>
      <w:r w:rsidR="006B1A5D">
        <w:t>JHFS</w:t>
      </w:r>
      <w:r w:rsidR="00600E6E">
        <w:t>)</w:t>
      </w:r>
      <w:r w:rsidR="006B1A5D">
        <w:t xml:space="preserve"> have proposed </w:t>
      </w:r>
      <w:r w:rsidR="00910754">
        <w:t xml:space="preserve">an </w:t>
      </w:r>
      <w:r w:rsidR="00600E6E">
        <w:t xml:space="preserve">updated </w:t>
      </w:r>
      <w:bookmarkStart w:id="13" w:name="_Hlk137801932"/>
      <w:r w:rsidR="006B1A5D">
        <w:t>LVEF</w:t>
      </w:r>
      <w:r w:rsidR="007E5F48">
        <w:t>-</w:t>
      </w:r>
      <w:r w:rsidR="006B1A5D">
        <w:t xml:space="preserve">based classification </w:t>
      </w:r>
      <w:bookmarkEnd w:id="13"/>
      <w:r w:rsidR="006B1A5D">
        <w:t xml:space="preserve">using </w:t>
      </w:r>
      <w:r w:rsidR="00600E6E">
        <w:t>H</w:t>
      </w:r>
      <w:r w:rsidR="00C7634F">
        <w:t>F</w:t>
      </w:r>
      <w:r w:rsidR="00600E6E" w:rsidRPr="00600E6E">
        <w:t xml:space="preserve"> with preserved ejection fraction</w:t>
      </w:r>
      <w:r w:rsidR="00600E6E">
        <w:t xml:space="preserve"> (HFpEF) and H</w:t>
      </w:r>
      <w:r w:rsidR="00C7634F">
        <w:t>F</w:t>
      </w:r>
      <w:r w:rsidR="00600E6E" w:rsidRPr="00600E6E">
        <w:t xml:space="preserve"> with reduced ejection fraction</w:t>
      </w:r>
      <w:r w:rsidR="0055106E">
        <w:t xml:space="preserve"> </w:t>
      </w:r>
      <w:r w:rsidR="00600E6E">
        <w:t>(</w:t>
      </w:r>
      <w:r w:rsidR="00600E6E" w:rsidRPr="00600E6E">
        <w:t>HFrEF</w:t>
      </w:r>
      <w:r w:rsidR="00600E6E">
        <w:t>)</w:t>
      </w:r>
      <w:r w:rsidR="00630EE0">
        <w:t xml:space="preserve"> (Table </w:t>
      </w:r>
      <w:r w:rsidR="0035209B">
        <w:t>4</w:t>
      </w:r>
      <w:r w:rsidR="00630EE0">
        <w:t>)</w:t>
      </w:r>
      <w:r w:rsidR="00600E6E">
        <w:t xml:space="preserve">. This updated </w:t>
      </w:r>
      <w:r w:rsidR="00630EE0">
        <w:t xml:space="preserve">universal </w:t>
      </w:r>
      <w:r w:rsidR="00600E6E">
        <w:t xml:space="preserve">version </w:t>
      </w:r>
      <w:r w:rsidR="0055106E">
        <w:t>has</w:t>
      </w:r>
      <w:r w:rsidR="00600E6E">
        <w:t xml:space="preserve"> </w:t>
      </w:r>
      <w:r>
        <w:t>resolved</w:t>
      </w:r>
      <w:r w:rsidR="00600E6E">
        <w:t xml:space="preserve"> the issues with the differences among LVEF</w:t>
      </w:r>
      <w:r w:rsidR="007E5F48">
        <w:t>-</w:t>
      </w:r>
      <w:r w:rsidR="00600E6E">
        <w:t xml:space="preserve">based classifications in their </w:t>
      </w:r>
      <w:r w:rsidR="00600E6E" w:rsidRPr="00600E6E">
        <w:t>previous</w:t>
      </w:r>
      <w:r w:rsidR="00600E6E">
        <w:t xml:space="preserve"> guidelines</w:t>
      </w:r>
      <w:r w:rsidR="00D5222D">
        <w:t xml:space="preserve"> </w:t>
      </w:r>
      <w:r w:rsidR="00D5222D">
        <w:fldChar w:fldCharType="begin">
          <w:fldData xml:space="preserve">PEVuZE5vdGU+PENpdGU+PEF1dGhvcj5Cb3prdXJ0PC9BdXRob3I+PFllYXI+MjAyMTwvWWVhcj48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</w:fldData>
        </w:fldChar>
      </w:r>
      <w:r w:rsidR="000A32C4">
        <w:instrText xml:space="preserve"> ADDIN EN.CITE </w:instrText>
      </w:r>
      <w:r w:rsidR="000A32C4">
        <w:fldChar w:fldCharType="begin">
          <w:fldData xml:space="preserve">PEVuZE5vdGU+PENpdGU+PEF1dGhvcj5Cb3prdXJ0PC9BdXRob3I+PFllYXI+MjAyMTwvWWVhcj48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</w:fldData>
        </w:fldChar>
      </w:r>
      <w:r w:rsidR="000A32C4">
        <w:instrText xml:space="preserve"> ADDIN EN.CITE.DATA </w:instrText>
      </w:r>
      <w:r w:rsidR="000A32C4">
        <w:fldChar w:fldCharType="end"/>
      </w:r>
      <w:r w:rsidR="00D5222D">
        <w:fldChar w:fldCharType="separate"/>
      </w:r>
      <w:r w:rsidR="000A32C4">
        <w:rPr>
          <w:noProof/>
        </w:rPr>
        <w:t>(Bozkurt et al., 2021)</w:t>
      </w:r>
      <w:r w:rsidR="00D5222D">
        <w:fldChar w:fldCharType="end"/>
      </w:r>
      <w:r w:rsidR="00600E6E">
        <w:t xml:space="preserve">. </w:t>
      </w:r>
    </w:p>
    <w:p w14:paraId="760A6203" w14:textId="5F61DB7D" w:rsidR="008E79BA" w:rsidRDefault="008E79BA" w:rsidP="00630EE0">
      <w:pPr>
        <w:jc w:val="both"/>
      </w:pPr>
    </w:p>
    <w:p w14:paraId="482E2500" w14:textId="77777777" w:rsidR="008E79BA" w:rsidRDefault="008E79BA" w:rsidP="00630EE0">
      <w:pPr>
        <w:jc w:val="both"/>
      </w:pPr>
    </w:p>
    <w:p w14:paraId="4CB89335" w14:textId="5E017D08" w:rsidR="00597FA2" w:rsidRDefault="00597FA2" w:rsidP="00597FA2">
      <w:pPr>
        <w:pStyle w:val="Caption"/>
        <w:ind w:left="0" w:firstLine="0"/>
      </w:pPr>
      <w:r>
        <w:t xml:space="preserve">Table </w:t>
      </w:r>
      <w:r>
        <w:fldChar w:fldCharType="begin"/>
      </w:r>
      <w:r>
        <w:instrText xml:space="preserve"> SEQ Table \* ARABIC </w:instrText>
      </w:r>
      <w:r>
        <w:fldChar w:fldCharType="separate"/>
      </w:r>
      <w:r w:rsidR="001C6D8C">
        <w:rPr>
          <w:noProof/>
        </w:rPr>
        <w:t>4</w:t>
      </w:r>
      <w:r>
        <w:fldChar w:fldCharType="end"/>
      </w:r>
      <w:r>
        <w:t>:</w:t>
      </w:r>
      <w:r w:rsidRPr="00597FA2">
        <w:t xml:space="preserve"> </w:t>
      </w:r>
      <w:r>
        <w:t xml:space="preserve">Proposed updated classification of HF based on ejection </w:t>
      </w:r>
      <w:proofErr w:type="gramStart"/>
      <w:r>
        <w:t>fraction</w:t>
      </w:r>
      <w:proofErr w:type="gramEnd"/>
    </w:p>
    <w:tbl>
      <w:tblPr>
        <w:tblStyle w:val="TableGrid"/>
        <w:tblW w:w="5000" w:type="pct"/>
        <w:tblInd w:w="0" w:type="dxa"/>
        <w:tblLook w:val="04A0" w:firstRow="1" w:lastRow="0" w:firstColumn="1" w:lastColumn="0" w:noHBand="0" w:noVBand="1"/>
      </w:tblPr>
      <w:tblGrid>
        <w:gridCol w:w="3989"/>
        <w:gridCol w:w="5582"/>
      </w:tblGrid>
      <w:tr w:rsidR="0055106E" w:rsidRPr="004836E2" w14:paraId="4CD5C16A" w14:textId="77777777" w:rsidTr="0066544F">
        <w:tc>
          <w:tcPr>
            <w:tcW w:w="2084" w:type="pct"/>
          </w:tcPr>
          <w:p w14:paraId="07759C98" w14:textId="6F826A9D" w:rsidR="0055106E" w:rsidRPr="00EE59A3" w:rsidRDefault="0055106E" w:rsidP="004836E2">
            <w:pPr>
              <w:pStyle w:val="Tabletext"/>
              <w:rPr>
                <w:b/>
                <w:bCs/>
              </w:rPr>
            </w:pPr>
            <w:r w:rsidRPr="00EE59A3">
              <w:rPr>
                <w:b/>
                <w:bCs/>
              </w:rPr>
              <w:t>H</w:t>
            </w:r>
            <w:r w:rsidR="00C7634F">
              <w:rPr>
                <w:b/>
                <w:bCs/>
              </w:rPr>
              <w:t>F</w:t>
            </w:r>
            <w:r w:rsidRPr="00EE59A3">
              <w:rPr>
                <w:b/>
                <w:bCs/>
              </w:rPr>
              <w:t xml:space="preserve"> Classification According to EF</w:t>
            </w:r>
          </w:p>
        </w:tc>
        <w:tc>
          <w:tcPr>
            <w:tcW w:w="2916" w:type="pct"/>
          </w:tcPr>
          <w:p w14:paraId="46051A7B" w14:textId="4B638CBF" w:rsidR="0055106E" w:rsidRPr="00EE59A3" w:rsidRDefault="0055106E" w:rsidP="004836E2">
            <w:pPr>
              <w:pStyle w:val="Tabletext"/>
              <w:rPr>
                <w:b/>
                <w:bCs/>
              </w:rPr>
            </w:pPr>
            <w:r w:rsidRPr="00EE59A3">
              <w:rPr>
                <w:b/>
                <w:bCs/>
              </w:rPr>
              <w:t>LVEF</w:t>
            </w:r>
          </w:p>
        </w:tc>
      </w:tr>
      <w:tr w:rsidR="0055106E" w:rsidRPr="004836E2" w14:paraId="03F162E0" w14:textId="77777777" w:rsidTr="0066544F">
        <w:tc>
          <w:tcPr>
            <w:tcW w:w="2084" w:type="pct"/>
          </w:tcPr>
          <w:p w14:paraId="3F69EC74" w14:textId="4EBBBE87" w:rsidR="0055106E" w:rsidRPr="004836E2" w:rsidRDefault="0055106E" w:rsidP="004836E2">
            <w:pPr>
              <w:pStyle w:val="Tabletext"/>
            </w:pPr>
            <w:r w:rsidRPr="004836E2">
              <w:t>HF with reduced E</w:t>
            </w:r>
            <w:r w:rsidR="00C7634F">
              <w:t>F</w:t>
            </w:r>
            <w:r w:rsidRPr="004836E2">
              <w:t xml:space="preserve"> (HFrEF)</w:t>
            </w:r>
          </w:p>
        </w:tc>
        <w:tc>
          <w:tcPr>
            <w:tcW w:w="2916" w:type="pct"/>
          </w:tcPr>
          <w:p w14:paraId="5DA0FC06" w14:textId="3DC89B36" w:rsidR="0055106E" w:rsidRPr="004836E2" w:rsidRDefault="00D5222D" w:rsidP="004836E2">
            <w:pPr>
              <w:pStyle w:val="Tabletext"/>
            </w:pPr>
            <w:r>
              <w:t>≤</w:t>
            </w:r>
            <w:r w:rsidR="0055106E" w:rsidRPr="004836E2">
              <w:t>40%</w:t>
            </w:r>
          </w:p>
        </w:tc>
      </w:tr>
      <w:tr w:rsidR="0055106E" w:rsidRPr="004836E2" w14:paraId="3F522D8B" w14:textId="77777777" w:rsidTr="0066544F">
        <w:tc>
          <w:tcPr>
            <w:tcW w:w="2084" w:type="pct"/>
          </w:tcPr>
          <w:p w14:paraId="5E6AE60B" w14:textId="448E24AB" w:rsidR="0055106E" w:rsidRPr="004836E2" w:rsidRDefault="0055106E" w:rsidP="004836E2">
            <w:pPr>
              <w:pStyle w:val="Tabletext"/>
            </w:pPr>
            <w:bookmarkStart w:id="14" w:name="_Hlk137803589"/>
            <w:r w:rsidRPr="004836E2">
              <w:t>H</w:t>
            </w:r>
            <w:r w:rsidR="00C7634F">
              <w:t>F</w:t>
            </w:r>
            <w:r w:rsidRPr="004836E2">
              <w:t xml:space="preserve"> with mildly reduced E</w:t>
            </w:r>
            <w:r w:rsidR="00C7634F">
              <w:t>F</w:t>
            </w:r>
            <w:r w:rsidRPr="004836E2">
              <w:t xml:space="preserve"> (HFmrEF)</w:t>
            </w:r>
            <w:bookmarkEnd w:id="14"/>
          </w:p>
        </w:tc>
        <w:tc>
          <w:tcPr>
            <w:tcW w:w="2916" w:type="pct"/>
          </w:tcPr>
          <w:p w14:paraId="46081674" w14:textId="06E4709B" w:rsidR="0055106E" w:rsidRPr="004836E2" w:rsidRDefault="0055106E" w:rsidP="004836E2">
            <w:pPr>
              <w:pStyle w:val="Tabletext"/>
            </w:pPr>
            <w:r w:rsidRPr="004836E2">
              <w:t>41-49%</w:t>
            </w:r>
          </w:p>
        </w:tc>
      </w:tr>
      <w:tr w:rsidR="0055106E" w:rsidRPr="004836E2" w14:paraId="3A7973D8" w14:textId="77777777" w:rsidTr="0066544F">
        <w:tc>
          <w:tcPr>
            <w:tcW w:w="2084" w:type="pct"/>
          </w:tcPr>
          <w:p w14:paraId="4EA9F953" w14:textId="601D44DE" w:rsidR="0055106E" w:rsidRPr="004836E2" w:rsidRDefault="0055106E" w:rsidP="004836E2">
            <w:pPr>
              <w:pStyle w:val="Tabletext"/>
            </w:pPr>
            <w:r w:rsidRPr="004836E2">
              <w:t>H</w:t>
            </w:r>
            <w:r w:rsidR="00C7634F">
              <w:t>F</w:t>
            </w:r>
            <w:r w:rsidRPr="004836E2">
              <w:t xml:space="preserve"> with preserved E</w:t>
            </w:r>
            <w:r w:rsidR="00C7634F">
              <w:t>F</w:t>
            </w:r>
            <w:r w:rsidRPr="004836E2">
              <w:t xml:space="preserve"> (HFpEF)</w:t>
            </w:r>
          </w:p>
        </w:tc>
        <w:tc>
          <w:tcPr>
            <w:tcW w:w="2916" w:type="pct"/>
          </w:tcPr>
          <w:p w14:paraId="69CEB819" w14:textId="37AD037A" w:rsidR="0055106E" w:rsidRPr="004836E2" w:rsidRDefault="0055106E" w:rsidP="004836E2">
            <w:pPr>
              <w:pStyle w:val="Tabletext"/>
            </w:pPr>
            <w:r w:rsidRPr="004836E2">
              <w:t>≥50%</w:t>
            </w:r>
          </w:p>
        </w:tc>
      </w:tr>
      <w:tr w:rsidR="0055106E" w:rsidRPr="004836E2" w14:paraId="7DE9081D" w14:textId="77777777" w:rsidTr="0066544F">
        <w:tc>
          <w:tcPr>
            <w:tcW w:w="2084" w:type="pct"/>
          </w:tcPr>
          <w:p w14:paraId="605DFA5C" w14:textId="0A609535" w:rsidR="0055106E" w:rsidRPr="004836E2" w:rsidRDefault="0055106E" w:rsidP="004836E2">
            <w:pPr>
              <w:pStyle w:val="Tabletext"/>
            </w:pPr>
            <w:bookmarkStart w:id="15" w:name="_Hlk137803621"/>
            <w:r w:rsidRPr="004836E2">
              <w:t>H</w:t>
            </w:r>
            <w:r w:rsidR="00C7634F">
              <w:t>F</w:t>
            </w:r>
            <w:r w:rsidRPr="004836E2">
              <w:t xml:space="preserve"> with improved E</w:t>
            </w:r>
            <w:r w:rsidR="00C7634F">
              <w:t>F</w:t>
            </w:r>
            <w:r w:rsidRPr="004836E2">
              <w:t xml:space="preserve"> (HFimpEF)</w:t>
            </w:r>
            <w:bookmarkEnd w:id="15"/>
          </w:p>
        </w:tc>
        <w:tc>
          <w:tcPr>
            <w:tcW w:w="2916" w:type="pct"/>
          </w:tcPr>
          <w:p w14:paraId="105A93E9" w14:textId="56FE2E12" w:rsidR="0055106E" w:rsidRPr="004836E2" w:rsidRDefault="0055106E" w:rsidP="004836E2">
            <w:pPr>
              <w:pStyle w:val="Tabletext"/>
            </w:pPr>
            <w:r w:rsidRPr="004836E2">
              <w:t>H</w:t>
            </w:r>
            <w:r w:rsidR="00C7634F">
              <w:t>F</w:t>
            </w:r>
            <w:r w:rsidRPr="004836E2">
              <w:t xml:space="preserve"> with a baseline LVEF of </w:t>
            </w:r>
            <w:r w:rsidR="00D5222D">
              <w:t>≤</w:t>
            </w:r>
            <w:r w:rsidRPr="004836E2">
              <w:t>40%, a ≥10-point increase from baseline LVEF, and a second measurement of LVEF of &gt;40%</w:t>
            </w:r>
          </w:p>
        </w:tc>
      </w:tr>
    </w:tbl>
    <w:p w14:paraId="013AF9CB" w14:textId="4211E328" w:rsidR="0010253C" w:rsidRPr="004836E2" w:rsidRDefault="0055106E" w:rsidP="00D5222D">
      <w:pPr>
        <w:pStyle w:val="Tablenotes"/>
        <w:spacing w:after="0"/>
      </w:pPr>
      <w:r w:rsidRPr="004836E2">
        <w:t xml:space="preserve">Source: Adapted from </w:t>
      </w:r>
      <w:r w:rsidR="0010253C" w:rsidRPr="004836E2">
        <w:fldChar w:fldCharType="begin">
          <w:fldData xml:space="preserve">PEVuZE5vdGU+PENpdGU+PEF1dGhvcj5Cb3prdXJ0PC9BdXRob3I+PFllYXI+MjAyMTwvWWVhcj48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</w:fldData>
        </w:fldChar>
      </w:r>
      <w:r w:rsidR="000A32C4">
        <w:instrText xml:space="preserve"> ADDIN EN.CITE </w:instrText>
      </w:r>
      <w:r w:rsidR="000A32C4">
        <w:fldChar w:fldCharType="begin">
          <w:fldData xml:space="preserve">PEVuZE5vdGU+PENpdGU+PEF1dGhvcj5Cb3prdXJ0PC9BdXRob3I+PFllYXI+MjAyMTwvWWVhcj48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</w:fldData>
        </w:fldChar>
      </w:r>
      <w:r w:rsidR="000A32C4">
        <w:instrText xml:space="preserve"> ADDIN EN.CITE.DATA </w:instrText>
      </w:r>
      <w:r w:rsidR="000A32C4">
        <w:fldChar w:fldCharType="end"/>
      </w:r>
      <w:r w:rsidR="0010253C" w:rsidRPr="004836E2">
        <w:fldChar w:fldCharType="separate"/>
      </w:r>
      <w:r w:rsidR="000A32C4">
        <w:rPr>
          <w:noProof/>
        </w:rPr>
        <w:t>(Bozkurt et al., 2021)</w:t>
      </w:r>
      <w:r w:rsidR="0010253C" w:rsidRPr="004836E2">
        <w:fldChar w:fldCharType="end"/>
      </w:r>
      <w:r w:rsidR="00D93AFD">
        <w:t>*</w:t>
      </w:r>
    </w:p>
    <w:p w14:paraId="28A64CCB" w14:textId="4074F374" w:rsidR="0010253C" w:rsidRPr="004836E2" w:rsidRDefault="0010253C" w:rsidP="00D5222D">
      <w:pPr>
        <w:pStyle w:val="Tablenotes"/>
        <w:spacing w:after="0"/>
      </w:pPr>
      <w:r w:rsidRPr="004836E2">
        <w:t xml:space="preserve">Abbreviations: </w:t>
      </w:r>
      <w:r w:rsidR="003F59E2" w:rsidRPr="004836E2">
        <w:t>HFmrEF</w:t>
      </w:r>
      <w:r w:rsidR="00F0405E">
        <w:t>,</w:t>
      </w:r>
      <w:r w:rsidR="003F59E2" w:rsidRPr="004836E2">
        <w:t xml:space="preserve"> Heart failure with mildly reduced ejection fraction; HFimpEF</w:t>
      </w:r>
      <w:r w:rsidR="00F0405E">
        <w:t>,</w:t>
      </w:r>
      <w:r w:rsidR="003F59E2" w:rsidRPr="004836E2">
        <w:t xml:space="preserve"> heart failure with improved ejection fraction; HFpEF</w:t>
      </w:r>
      <w:r w:rsidR="00F0405E">
        <w:t>,</w:t>
      </w:r>
      <w:r w:rsidR="003F59E2" w:rsidRPr="004836E2">
        <w:t xml:space="preserve"> heart failure with preserved ejection fraction; HFrEF</w:t>
      </w:r>
      <w:r w:rsidR="00F0405E">
        <w:t>,</w:t>
      </w:r>
      <w:r w:rsidR="003F59E2" w:rsidRPr="004836E2">
        <w:t xml:space="preserve"> heart failure with reduced </w:t>
      </w:r>
      <w:bookmarkStart w:id="16" w:name="_Hlk137803671"/>
      <w:r w:rsidR="003F59E2" w:rsidRPr="004836E2">
        <w:t>ejection fraction</w:t>
      </w:r>
      <w:bookmarkEnd w:id="16"/>
      <w:r w:rsidR="003F59E2" w:rsidRPr="004836E2">
        <w:t>; LVEF, left ventricular ejection fraction</w:t>
      </w:r>
    </w:p>
    <w:p w14:paraId="5C3EF4D0" w14:textId="77806008" w:rsidR="0010253C" w:rsidRDefault="0010253C" w:rsidP="0066544F">
      <w:pPr>
        <w:pStyle w:val="Tablenotes"/>
        <w:spacing w:after="0"/>
      </w:pPr>
      <w:r w:rsidRPr="004836E2">
        <w:t xml:space="preserve">Notes: </w:t>
      </w:r>
      <w:r w:rsidR="00D93AFD">
        <w:t>*</w:t>
      </w:r>
      <w:r w:rsidRPr="004836E2">
        <w:t xml:space="preserve">This publication is endorsed by </w:t>
      </w:r>
      <w:r w:rsidR="003F59E2" w:rsidRPr="004836E2">
        <w:t>the Cardiac Society of Australia and New Zealand</w:t>
      </w:r>
      <w:r w:rsidR="0066544F">
        <w:t>.</w:t>
      </w:r>
    </w:p>
    <w:p w14:paraId="5946C357" w14:textId="77777777" w:rsidR="0066544F" w:rsidRPr="004836E2" w:rsidRDefault="0066544F" w:rsidP="00D5222D">
      <w:pPr>
        <w:spacing w:after="0"/>
      </w:pPr>
    </w:p>
    <w:p w14:paraId="55CCFBC1" w14:textId="083F40C4" w:rsidR="00630EE0" w:rsidRDefault="004B5218" w:rsidP="002B5743">
      <w:pPr>
        <w:pStyle w:val="Heading4"/>
        <w:rPr>
          <w:rFonts w:eastAsia="Times New Roman"/>
        </w:rPr>
      </w:pPr>
      <w:r>
        <w:t xml:space="preserve">4) </w:t>
      </w:r>
      <w:r w:rsidR="00630EE0">
        <w:t>T</w:t>
      </w:r>
      <w:r w:rsidR="00630EE0" w:rsidRPr="00570BA2">
        <w:t xml:space="preserve">he Interagency Registry for Mechanically Assisted Circulatory Support </w:t>
      </w:r>
      <w:r w:rsidR="00406AE5">
        <w:t xml:space="preserve">(INTERMACS) </w:t>
      </w:r>
      <w:r w:rsidR="00630EE0" w:rsidRPr="00570BA2">
        <w:t>profiles</w:t>
      </w:r>
      <w:r w:rsidR="00630EE0">
        <w:t xml:space="preserve"> classification</w:t>
      </w:r>
    </w:p>
    <w:p w14:paraId="3C3EE3BD" w14:textId="30845EF6" w:rsidR="00597FA2" w:rsidRPr="00E76C63" w:rsidRDefault="0035209B" w:rsidP="00052DE1">
      <w:pPr>
        <w:jc w:val="both"/>
      </w:pPr>
      <w:r>
        <w:rPr>
          <w:rFonts w:eastAsia="Times New Roman"/>
        </w:rPr>
        <w:t xml:space="preserve">In addition to the </w:t>
      </w:r>
      <w:r w:rsidR="00D5222D">
        <w:rPr>
          <w:rFonts w:eastAsia="Times New Roman"/>
        </w:rPr>
        <w:t>above-</w:t>
      </w:r>
      <w:r>
        <w:rPr>
          <w:rFonts w:eastAsia="Times New Roman"/>
        </w:rPr>
        <w:t xml:space="preserve">mentioned classification systems, </w:t>
      </w:r>
      <w:r w:rsidRPr="0035209B">
        <w:rPr>
          <w:rFonts w:eastAsia="Times New Roman"/>
        </w:rPr>
        <w:t xml:space="preserve">the Interagency Registry for Mechanically Assisted Circulatory Support </w:t>
      </w:r>
      <w:r w:rsidR="004378BD" w:rsidRPr="002E78CF">
        <w:rPr>
          <w:rFonts w:eastAsia="Times New Roman"/>
        </w:rPr>
        <w:t xml:space="preserve"> </w:t>
      </w:r>
      <w:r>
        <w:rPr>
          <w:rFonts w:eastAsia="Times New Roman"/>
        </w:rPr>
        <w:t>(</w:t>
      </w:r>
      <w:r w:rsidR="004378BD" w:rsidRPr="002E78CF">
        <w:rPr>
          <w:rFonts w:eastAsia="Times New Roman"/>
        </w:rPr>
        <w:t>INTERMACS</w:t>
      </w:r>
      <w:r>
        <w:rPr>
          <w:rFonts w:eastAsia="Times New Roman"/>
        </w:rPr>
        <w:t>) profiles</w:t>
      </w:r>
      <w:r w:rsidR="004378BD" w:rsidRPr="002E78CF">
        <w:rPr>
          <w:rFonts w:eastAsia="Times New Roman"/>
        </w:rPr>
        <w:t xml:space="preserve"> classifies patients </w:t>
      </w:r>
      <w:r w:rsidR="007E5F48">
        <w:rPr>
          <w:rFonts w:eastAsia="Times New Roman"/>
        </w:rPr>
        <w:t>requiring</w:t>
      </w:r>
      <w:r w:rsidR="004378BD" w:rsidRPr="002E78CF">
        <w:rPr>
          <w:rFonts w:eastAsia="Times New Roman"/>
        </w:rPr>
        <w:t xml:space="preserve"> </w:t>
      </w:r>
      <w:r w:rsidR="004378BD" w:rsidRPr="002E78CF">
        <w:t xml:space="preserve">advanced therapies such as long-term mechanical circulatory support (MCS) devices </w:t>
      </w:r>
      <w:r w:rsidR="004378BD" w:rsidRPr="002E78CF">
        <w:fldChar w:fldCharType="begin"/>
      </w:r>
      <w:r w:rsidR="000A32C4">
        <w:instrText xml:space="preserve"> ADDIN EN.CITE &lt;EndNote&gt;&lt;Cite&gt;&lt;Author&gt;Crespo-Leiro&lt;/Author&gt;&lt;Year&gt;2018&lt;/Year&gt;&lt;RecNum&gt;1074&lt;/RecNum&gt;&lt;DisplayText&gt;(Crespo-Leiro et al., 2018)&lt;/DisplayText&gt;&lt;record&gt;&lt;rec-number&gt;1074&lt;/rec-number&gt;&lt;foreign-keys&gt;&lt;key app="EN" db-id="tv5vtp5rvavte4eretm59vz7rzdrwz5vaxat" timestamp="1686700725"&gt;1074&lt;/key&gt;&lt;/foreign-keys&gt;&lt;ref-type name="Journal Article"&gt;17&lt;/ref-type&gt;&lt;contributors&gt;&lt;authors&gt;&lt;author&gt;Crespo-Leiro, Maria G.&lt;/author&gt;&lt;author&gt;Metra, Marco&lt;/author&gt;&lt;author&gt;Lund, Lars H.&lt;/author&gt;&lt;author&gt;Milicic, Davor&lt;/author&gt;&lt;author&gt;Costanzo, Maria Rosa&lt;/author&gt;&lt;author&gt;Filippatos, Gerasimos&lt;/author&gt;&lt;author&gt;Gustafsson, Finn&lt;/author&gt;&lt;author&gt;Tsui, Steven&lt;/author&gt;&lt;author&gt;Barge-Caballero, Eduardo&lt;/author&gt;&lt;author&gt;De Jonge, Nicolaas&lt;/author&gt;&lt;author&gt;Frigerio, Maria&lt;/author&gt;&lt;author&gt;Hamdan, Righab&lt;/author&gt;&lt;author&gt;Hasin, Tal&lt;/author&gt;&lt;author&gt;Hülsmann, Martin&lt;/author&gt;&lt;author&gt;Nalbantgil, Sanem&lt;/author&gt;&lt;author&gt;Potena, Luciano&lt;/author&gt;&lt;author&gt;Bauersachs, Johann&lt;/author&gt;&lt;author&gt;Gkouziouta, Aggeliki&lt;/author&gt;&lt;author&gt;Ruhparwar, Arjang&lt;/author&gt;&lt;author&gt;Ristic, Arsen D.&lt;/author&gt;&lt;author&gt;Straburzynska-Migaj, Ewa&lt;/author&gt;&lt;author&gt;McDonagh, Theresa&lt;/author&gt;&lt;author&gt;Seferovic, Petar&lt;/author&gt;&lt;author&gt;Ruschitzka, Frank&lt;/author&gt;&lt;/authors&gt;&lt;/contributors&gt;&lt;titles&gt;&lt;title&gt;Advanced heart failure: a position statement of the Heart Failure Association of the European Society of Cardiology&lt;/title&gt;&lt;secondary-title&gt;Eur. J. Heart Fail.&lt;/secondary-title&gt;&lt;/titles&gt;&lt;periodical&gt;&lt;full-title&gt;Eur. J. Heart Fail.&lt;/full-</w:instrText>
      </w:r>
      <w:r w:rsidR="000A32C4">
        <w:lastRenderedPageBreak/>
        <w:instrText>title&gt;&lt;/periodical&gt;&lt;pages&gt;1505-1535&lt;/pages&gt;&lt;volume&gt;20&lt;/volume&gt;&lt;number&gt;11&lt;/number&gt;&lt;dates&gt;&lt;year&gt;2018&lt;/year&gt;&lt;/dates&gt;&lt;isbn&gt;1388-9842&lt;/isbn&gt;&lt;urls&gt;&lt;related-urls&gt;&lt;url&gt;https://onlinelibrary.wiley.com/doi/abs/10.1002/ejhf.1236&lt;/url&gt;&lt;url&gt;https://onlinelibrary.wiley.com/doi/pdfdirect/10.1002/ejhf.1236?download=true&lt;/url&gt;&lt;/related-urls&gt;&lt;/urls&gt;&lt;electronic-resource-num&gt;https://doi.org/10.1002/ejhf.1236&lt;/electronic-resource-num&gt;&lt;/record&gt;&lt;/Cite&gt;&lt;/EndNote&gt;</w:instrText>
      </w:r>
      <w:r w:rsidR="004378BD" w:rsidRPr="002E78CF">
        <w:fldChar w:fldCharType="separate"/>
      </w:r>
      <w:r w:rsidR="000A32C4">
        <w:rPr>
          <w:noProof/>
        </w:rPr>
        <w:t>(Crespo-Leiro et al., 2018)</w:t>
      </w:r>
      <w:r w:rsidR="004378BD" w:rsidRPr="002E78CF">
        <w:fldChar w:fldCharType="end"/>
      </w:r>
      <w:r w:rsidR="004378BD" w:rsidRPr="002E78CF">
        <w:t xml:space="preserve">. </w:t>
      </w:r>
      <w:r w:rsidR="00D33331">
        <w:t xml:space="preserve">INTERMACS is </w:t>
      </w:r>
      <w:r w:rsidR="00D33331" w:rsidRPr="00521EB4">
        <w:t>a USA registry established in 2005 for the clinical outcomes of patients who receive an FDA-approved MCS device to treat advanced H</w:t>
      </w:r>
      <w:r w:rsidR="00D33331">
        <w:t xml:space="preserve">F. </w:t>
      </w:r>
      <w:r w:rsidR="002B5743" w:rsidRPr="002E78CF">
        <w:t xml:space="preserve">There are seven INTERMACS profiles and </w:t>
      </w:r>
      <w:r w:rsidR="002B5743" w:rsidRPr="002E78CF">
        <w:rPr>
          <w:rFonts w:eastAsia="Times New Roman"/>
        </w:rPr>
        <w:t xml:space="preserve">three modifiers that may alter the phenotype of patients of a given </w:t>
      </w:r>
      <w:r w:rsidR="002B5743">
        <w:rPr>
          <w:rFonts w:eastAsia="Times New Roman"/>
        </w:rPr>
        <w:t>profile</w:t>
      </w:r>
      <w:r w:rsidR="002B5743" w:rsidRPr="002E78CF">
        <w:rPr>
          <w:rFonts w:eastAsia="Times New Roman"/>
        </w:rPr>
        <w:t xml:space="preserve">. </w:t>
      </w:r>
      <w:r>
        <w:rPr>
          <w:rFonts w:eastAsia="Times New Roman"/>
        </w:rPr>
        <w:t xml:space="preserve">The </w:t>
      </w:r>
      <w:r w:rsidRPr="0035209B">
        <w:rPr>
          <w:rFonts w:eastAsia="Times New Roman"/>
        </w:rPr>
        <w:t xml:space="preserve">INTERMACS profiles have </w:t>
      </w:r>
      <w:r w:rsidR="00D5222D">
        <w:rPr>
          <w:rFonts w:eastAsia="Times New Roman"/>
        </w:rPr>
        <w:t xml:space="preserve">also </w:t>
      </w:r>
      <w:r w:rsidRPr="0035209B">
        <w:rPr>
          <w:rFonts w:eastAsia="Times New Roman"/>
        </w:rPr>
        <w:t>been used to define inclusion criteria for clinical trials</w:t>
      </w:r>
      <w:r>
        <w:rPr>
          <w:rFonts w:eastAsia="Times New Roman"/>
        </w:rPr>
        <w:t xml:space="preserve"> of MCS devices for advanced HF </w:t>
      </w:r>
      <w:r w:rsidR="00597FA2">
        <w:rPr>
          <w:rFonts w:eastAsia="Times New Roman"/>
        </w:rPr>
        <w:t>patients (</w:t>
      </w:r>
      <w:r w:rsidRPr="0035209B">
        <w:rPr>
          <w:rFonts w:eastAsia="Times New Roman"/>
        </w:rPr>
        <w:t>Bozkurt et al., 2021</w:t>
      </w:r>
      <w:r w:rsidR="00597FA2" w:rsidRPr="0035209B">
        <w:rPr>
          <w:rFonts w:eastAsia="Times New Roman"/>
        </w:rPr>
        <w:t>).</w:t>
      </w:r>
      <w:r w:rsidR="00597FA2">
        <w:t xml:space="preserve"> The</w:t>
      </w:r>
      <w:r w:rsidR="004378BD">
        <w:t xml:space="preserve"> </w:t>
      </w:r>
      <w:r w:rsidR="002B5743">
        <w:t xml:space="preserve">summary of INTERMACS profiles is provided in Table </w:t>
      </w:r>
      <w:r w:rsidR="00F0405E">
        <w:t>5</w:t>
      </w:r>
      <w:r w:rsidR="002B5743">
        <w:t xml:space="preserve">. </w:t>
      </w:r>
    </w:p>
    <w:p w14:paraId="6493DC1D" w14:textId="703AB2D6" w:rsidR="00E76C63" w:rsidRDefault="00E76C63" w:rsidP="00052DE1">
      <w:pPr>
        <w:pStyle w:val="Caption"/>
      </w:pPr>
      <w:r>
        <w:t xml:space="preserve">Table </w:t>
      </w:r>
      <w:r>
        <w:fldChar w:fldCharType="begin"/>
      </w:r>
      <w:r>
        <w:instrText xml:space="preserve"> SEQ Table \* ARABIC </w:instrText>
      </w:r>
      <w:r>
        <w:fldChar w:fldCharType="separate"/>
      </w:r>
      <w:r w:rsidR="001C6D8C">
        <w:rPr>
          <w:noProof/>
        </w:rPr>
        <w:t>5</w:t>
      </w:r>
      <w:r>
        <w:fldChar w:fldCharType="end"/>
      </w:r>
      <w:r>
        <w:t xml:space="preserve">: </w:t>
      </w:r>
      <w:r w:rsidRPr="00584EBA">
        <w:t>INTERMACS profiles</w:t>
      </w:r>
    </w:p>
    <w:tbl>
      <w:tblPr>
        <w:tblStyle w:val="TableGrid1"/>
        <w:tblW w:w="5000" w:type="pct"/>
        <w:tblInd w:w="0" w:type="dxa"/>
        <w:tblLook w:val="04A0" w:firstRow="1" w:lastRow="0" w:firstColumn="1" w:lastColumn="0" w:noHBand="0" w:noVBand="1"/>
      </w:tblPr>
      <w:tblGrid>
        <w:gridCol w:w="1696"/>
        <w:gridCol w:w="4962"/>
        <w:gridCol w:w="2913"/>
      </w:tblGrid>
      <w:tr w:rsidR="00816D03" w:rsidRPr="00D526CB" w14:paraId="71B25208" w14:textId="77777777" w:rsidTr="00D016E2">
        <w:trPr>
          <w:tblHeader/>
        </w:trPr>
        <w:tc>
          <w:tcPr>
            <w:tcW w:w="886" w:type="pct"/>
          </w:tcPr>
          <w:p w14:paraId="3E7C3FB7" w14:textId="2916F0CA" w:rsidR="00816D03" w:rsidRPr="0060167C" w:rsidRDefault="00816D03" w:rsidP="0060167C">
            <w:pPr>
              <w:pStyle w:val="TableHeading"/>
            </w:pPr>
            <w:r w:rsidRPr="0060167C">
              <w:t xml:space="preserve">Profile </w:t>
            </w:r>
          </w:p>
        </w:tc>
        <w:tc>
          <w:tcPr>
            <w:tcW w:w="2592" w:type="pct"/>
          </w:tcPr>
          <w:p w14:paraId="3B12C449" w14:textId="1FDFA052" w:rsidR="00816D03" w:rsidRPr="0060167C" w:rsidRDefault="00816D03" w:rsidP="0060167C">
            <w:pPr>
              <w:pStyle w:val="TableHeading"/>
            </w:pPr>
            <w:r w:rsidRPr="0060167C">
              <w:t>Description</w:t>
            </w:r>
          </w:p>
        </w:tc>
        <w:tc>
          <w:tcPr>
            <w:tcW w:w="1522" w:type="pct"/>
          </w:tcPr>
          <w:p w14:paraId="5A00F48B" w14:textId="3CACC9CD" w:rsidR="00816D03" w:rsidRPr="0060167C" w:rsidRDefault="00816D03" w:rsidP="0060167C">
            <w:pPr>
              <w:pStyle w:val="TableHeading"/>
            </w:pPr>
            <w:r w:rsidRPr="0060167C">
              <w:t>T</w:t>
            </w:r>
            <w:r w:rsidR="007E5F48">
              <w:t>he t</w:t>
            </w:r>
            <w:r w:rsidRPr="0060167C">
              <w:t>ime frame for intervention</w:t>
            </w:r>
          </w:p>
        </w:tc>
      </w:tr>
      <w:tr w:rsidR="00816D03" w:rsidRPr="00D526CB" w14:paraId="03A2964B" w14:textId="77777777" w:rsidTr="006603A6">
        <w:tc>
          <w:tcPr>
            <w:tcW w:w="886" w:type="pct"/>
          </w:tcPr>
          <w:p w14:paraId="34A18B7B" w14:textId="781DCA18" w:rsidR="00816D03" w:rsidRPr="0060167C" w:rsidRDefault="00816D03" w:rsidP="00F0405E">
            <w:pPr>
              <w:pStyle w:val="TableText0"/>
              <w:ind w:left="0"/>
            </w:pPr>
            <w:r w:rsidRPr="0060167C">
              <w:t>Profile 1</w:t>
            </w:r>
          </w:p>
        </w:tc>
        <w:tc>
          <w:tcPr>
            <w:tcW w:w="2592" w:type="pct"/>
          </w:tcPr>
          <w:p w14:paraId="59F5ECDF" w14:textId="77777777" w:rsidR="00816D03" w:rsidRDefault="00816D03" w:rsidP="00910ABE">
            <w:pPr>
              <w:pStyle w:val="TableText0"/>
              <w:ind w:left="0"/>
              <w:jc w:val="both"/>
            </w:pPr>
            <w:r w:rsidRPr="0060167C">
              <w:t>Critical cardiogenic shock “Crash and burn.”</w:t>
            </w:r>
          </w:p>
          <w:p w14:paraId="3470C6B3" w14:textId="51A76060" w:rsidR="003F6522" w:rsidRPr="0060167C" w:rsidRDefault="003F6522" w:rsidP="00910ABE">
            <w:pPr>
              <w:pStyle w:val="TableText0"/>
              <w:ind w:left="0"/>
              <w:jc w:val="both"/>
            </w:pPr>
            <w:r w:rsidRPr="003F6522">
              <w:t>Patient</w:t>
            </w:r>
            <w:r w:rsidR="00450000">
              <w:t>s</w:t>
            </w:r>
            <w:r w:rsidRPr="003F6522">
              <w:t xml:space="preserve"> with life-threatening hypotension despite inotropic support, critical organ hypoperfusion, </w:t>
            </w:r>
            <w:r w:rsidR="006603A6" w:rsidRPr="003F6522">
              <w:t>frequently</w:t>
            </w:r>
            <w:r w:rsidRPr="003F6522">
              <w:t xml:space="preserve"> confirmed by worsening acidosis and/or lactate levels. </w:t>
            </w:r>
          </w:p>
        </w:tc>
        <w:tc>
          <w:tcPr>
            <w:tcW w:w="1522" w:type="pct"/>
          </w:tcPr>
          <w:p w14:paraId="658392C6" w14:textId="4BC68088" w:rsidR="00816D03" w:rsidRPr="0060167C" w:rsidRDefault="00816D03" w:rsidP="00F0405E">
            <w:pPr>
              <w:pStyle w:val="TableText0"/>
              <w:ind w:left="0"/>
            </w:pPr>
            <w:r w:rsidRPr="0060167C">
              <w:t xml:space="preserve">Definitive intervention </w:t>
            </w:r>
            <w:r w:rsidR="007E5F48">
              <w:t xml:space="preserve">is </w:t>
            </w:r>
            <w:r w:rsidRPr="0060167C">
              <w:t>needed within hours.</w:t>
            </w:r>
          </w:p>
        </w:tc>
      </w:tr>
      <w:tr w:rsidR="00816D03" w:rsidRPr="00D526CB" w14:paraId="455CEB67" w14:textId="77777777" w:rsidTr="00434109">
        <w:tc>
          <w:tcPr>
            <w:tcW w:w="886" w:type="pct"/>
          </w:tcPr>
          <w:p w14:paraId="6101FF6E" w14:textId="60F6C502" w:rsidR="00816D03" w:rsidRPr="0060167C" w:rsidRDefault="00816D03" w:rsidP="00F0405E">
            <w:pPr>
              <w:pStyle w:val="TableText0"/>
              <w:ind w:left="0"/>
            </w:pPr>
            <w:r w:rsidRPr="0060167C">
              <w:t>Profile 2</w:t>
            </w:r>
          </w:p>
        </w:tc>
        <w:tc>
          <w:tcPr>
            <w:tcW w:w="2592" w:type="pct"/>
          </w:tcPr>
          <w:p w14:paraId="54AA19DF" w14:textId="77777777" w:rsidR="00816D03" w:rsidRDefault="00816D03" w:rsidP="00910ABE">
            <w:pPr>
              <w:pStyle w:val="TableText0"/>
              <w:ind w:left="0"/>
              <w:jc w:val="both"/>
            </w:pPr>
            <w:r w:rsidRPr="0060167C">
              <w:t>Progressive decline</w:t>
            </w:r>
          </w:p>
          <w:p w14:paraId="36B28636" w14:textId="57717099" w:rsidR="003F6522" w:rsidRPr="0060167C" w:rsidRDefault="006603A6" w:rsidP="00910ABE">
            <w:pPr>
              <w:pStyle w:val="TableText0"/>
              <w:ind w:left="0"/>
              <w:jc w:val="both"/>
            </w:pPr>
            <w:r w:rsidRPr="003F6522">
              <w:t>Patient</w:t>
            </w:r>
            <w:r w:rsidR="00450000">
              <w:t>s</w:t>
            </w:r>
            <w:r w:rsidRPr="003F6522">
              <w:t xml:space="preserve"> with declining function despite </w:t>
            </w:r>
            <w:r>
              <w:t>intravenous</w:t>
            </w:r>
            <w:r w:rsidRPr="003F6522">
              <w:t xml:space="preserve"> inotropic support, may be manifest</w:t>
            </w:r>
            <w:r w:rsidR="00450000">
              <w:t>ed</w:t>
            </w:r>
            <w:r w:rsidRPr="003F6522">
              <w:t xml:space="preserve"> by worsening renal function, nutritional depletion, inability to restore volume balance</w:t>
            </w:r>
            <w:r w:rsidR="00450000">
              <w:t>.</w:t>
            </w:r>
            <w:r w:rsidR="00322C47">
              <w:t xml:space="preserve"> </w:t>
            </w:r>
            <w:r w:rsidR="00450000">
              <w:t xml:space="preserve">Often referred to as </w:t>
            </w:r>
            <w:r w:rsidR="002673BA">
              <w:t>“</w:t>
            </w:r>
            <w:r w:rsidRPr="003F6522">
              <w:t xml:space="preserve">Sliding on </w:t>
            </w:r>
            <w:r w:rsidR="00450000">
              <w:t>I</w:t>
            </w:r>
            <w:r w:rsidRPr="003F6522">
              <w:t>notropes</w:t>
            </w:r>
            <w:r w:rsidR="002673BA">
              <w:t>”.</w:t>
            </w:r>
          </w:p>
        </w:tc>
        <w:tc>
          <w:tcPr>
            <w:tcW w:w="1522" w:type="pct"/>
          </w:tcPr>
          <w:p w14:paraId="79D39736" w14:textId="7389ABEC" w:rsidR="00816D03" w:rsidRPr="0060167C" w:rsidRDefault="00816D03" w:rsidP="00F0405E">
            <w:pPr>
              <w:pStyle w:val="TableText0"/>
              <w:ind w:left="0"/>
            </w:pPr>
            <w:r w:rsidRPr="0060167C">
              <w:t xml:space="preserve">Definitive intervention </w:t>
            </w:r>
            <w:r w:rsidR="007E5F48">
              <w:t xml:space="preserve">is </w:t>
            </w:r>
            <w:r w:rsidRPr="0060167C">
              <w:t xml:space="preserve">needed within </w:t>
            </w:r>
            <w:r w:rsidR="007E5F48">
              <w:t xml:space="preserve">a </w:t>
            </w:r>
            <w:r w:rsidRPr="0060167C">
              <w:t>few days.</w:t>
            </w:r>
          </w:p>
        </w:tc>
      </w:tr>
      <w:tr w:rsidR="00816D03" w:rsidRPr="00D526CB" w14:paraId="5D452674" w14:textId="77777777" w:rsidTr="00434109">
        <w:trPr>
          <w:trHeight w:val="186"/>
        </w:trPr>
        <w:tc>
          <w:tcPr>
            <w:tcW w:w="886" w:type="pct"/>
          </w:tcPr>
          <w:p w14:paraId="18BFA0C4" w14:textId="14D3D0A4" w:rsidR="00816D03" w:rsidRPr="0060167C" w:rsidRDefault="00816D03" w:rsidP="00F0405E">
            <w:pPr>
              <w:pStyle w:val="TableText0"/>
              <w:ind w:left="0"/>
            </w:pPr>
            <w:r w:rsidRPr="0060167C">
              <w:t>Profile 3</w:t>
            </w:r>
          </w:p>
        </w:tc>
        <w:tc>
          <w:tcPr>
            <w:tcW w:w="2592" w:type="pct"/>
          </w:tcPr>
          <w:p w14:paraId="0A874A96" w14:textId="4A31F0BE" w:rsidR="00816D03" w:rsidRDefault="00816D03" w:rsidP="00F0405E">
            <w:pPr>
              <w:pStyle w:val="TableText0"/>
              <w:ind w:left="0"/>
            </w:pPr>
            <w:r w:rsidRPr="0060167C">
              <w:t>Stable on inotrope or inotrope-dependent</w:t>
            </w:r>
          </w:p>
          <w:p w14:paraId="09F5C09E" w14:textId="017A248C" w:rsidR="00816D03" w:rsidRPr="0060167C" w:rsidRDefault="00434109" w:rsidP="00910ABE">
            <w:pPr>
              <w:pStyle w:val="TableText0"/>
              <w:ind w:left="0"/>
              <w:jc w:val="both"/>
            </w:pPr>
            <w:r w:rsidRPr="00434109">
              <w:t>Patient</w:t>
            </w:r>
            <w:r w:rsidR="00450000">
              <w:t>s</w:t>
            </w:r>
            <w:r w:rsidRPr="00434109">
              <w:t xml:space="preserve"> with stable blood pressure, organ function, nutrition</w:t>
            </w:r>
            <w:r w:rsidR="00450000">
              <w:t>al status</w:t>
            </w:r>
            <w:r w:rsidRPr="00434109">
              <w:t>, and symptoms on continuous intravenous inotropic support (and/or a temporary circulatory support device</w:t>
            </w:r>
            <w:r w:rsidR="00D76474" w:rsidRPr="00434109">
              <w:t>). However</w:t>
            </w:r>
            <w:r w:rsidRPr="00434109">
              <w:t>, repeated failure to wean from support</w:t>
            </w:r>
            <w:r w:rsidR="00450000">
              <w:t xml:space="preserve">. This profile is called </w:t>
            </w:r>
            <w:r w:rsidR="002673BA">
              <w:t>“</w:t>
            </w:r>
            <w:r w:rsidRPr="00434109">
              <w:t xml:space="preserve">Dependent </w:t>
            </w:r>
            <w:r w:rsidR="00450000">
              <w:t>S</w:t>
            </w:r>
            <w:r w:rsidRPr="00434109">
              <w:t>tability</w:t>
            </w:r>
            <w:r w:rsidR="002673BA">
              <w:t>”.</w:t>
            </w:r>
          </w:p>
        </w:tc>
        <w:tc>
          <w:tcPr>
            <w:tcW w:w="1522" w:type="pct"/>
          </w:tcPr>
          <w:p w14:paraId="33EB19AF" w14:textId="2114A01B" w:rsidR="00816D03" w:rsidRPr="0060167C" w:rsidRDefault="00816D03" w:rsidP="00F0405E">
            <w:pPr>
              <w:pStyle w:val="TableText0"/>
              <w:ind w:left="0"/>
            </w:pPr>
            <w:r w:rsidRPr="0060167C">
              <w:t xml:space="preserve">Definitive intervention </w:t>
            </w:r>
            <w:r w:rsidR="007E5F48">
              <w:t xml:space="preserve">is </w:t>
            </w:r>
            <w:r w:rsidRPr="0060167C">
              <w:t xml:space="preserve">elective over a period of weeks to </w:t>
            </w:r>
            <w:r w:rsidR="007E5F48">
              <w:t xml:space="preserve">a </w:t>
            </w:r>
            <w:r w:rsidRPr="0060167C">
              <w:t>few months.</w:t>
            </w:r>
          </w:p>
        </w:tc>
      </w:tr>
      <w:tr w:rsidR="00816D03" w:rsidRPr="00D526CB" w14:paraId="4C5B329C" w14:textId="77777777" w:rsidTr="00434109">
        <w:tc>
          <w:tcPr>
            <w:tcW w:w="886" w:type="pct"/>
          </w:tcPr>
          <w:p w14:paraId="40E12391" w14:textId="6D0D2E38" w:rsidR="00816D03" w:rsidRPr="00D526CB" w:rsidRDefault="00816D03" w:rsidP="00F0405E">
            <w:pPr>
              <w:pStyle w:val="TableText0"/>
              <w:ind w:left="0"/>
            </w:pPr>
            <w:r w:rsidRPr="00D526CB">
              <w:t>Profile 4</w:t>
            </w:r>
          </w:p>
        </w:tc>
        <w:tc>
          <w:tcPr>
            <w:tcW w:w="2592" w:type="pct"/>
          </w:tcPr>
          <w:p w14:paraId="1E747D05" w14:textId="77777777" w:rsidR="00816D03" w:rsidRDefault="00816D03" w:rsidP="00F0405E">
            <w:pPr>
              <w:pStyle w:val="TableText0"/>
              <w:ind w:left="0"/>
            </w:pPr>
            <w:r w:rsidRPr="00D526CB">
              <w:t>Frequent Flyer</w:t>
            </w:r>
          </w:p>
          <w:p w14:paraId="5F18638B" w14:textId="45D8C7BB" w:rsidR="003F6522" w:rsidRPr="00816D03" w:rsidRDefault="003D6782" w:rsidP="00910ABE">
            <w:pPr>
              <w:pStyle w:val="TableText0"/>
              <w:ind w:left="0"/>
              <w:jc w:val="both"/>
            </w:pPr>
            <w:r w:rsidRPr="003D6782">
              <w:t>Patient</w:t>
            </w:r>
            <w:r w:rsidR="00450000">
              <w:t>s</w:t>
            </w:r>
            <w:r w:rsidRPr="003D6782">
              <w:t xml:space="preserve"> can be stabilized close to normal volume status but experience congestion symptoms at rest or during daily activities. Diuretics doses generally fluctuate at very high levels. More intensive management and surveillance strategies should be needed.</w:t>
            </w:r>
          </w:p>
        </w:tc>
        <w:tc>
          <w:tcPr>
            <w:tcW w:w="1522" w:type="pct"/>
          </w:tcPr>
          <w:p w14:paraId="0126E63C" w14:textId="6EAEC319" w:rsidR="00816D03" w:rsidRPr="00D526CB" w:rsidRDefault="00816D03" w:rsidP="00F0405E">
            <w:pPr>
              <w:pStyle w:val="TableText0"/>
              <w:ind w:left="0"/>
            </w:pPr>
            <w:r w:rsidRPr="00D526CB">
              <w:t xml:space="preserve">Definitive intervention </w:t>
            </w:r>
            <w:r w:rsidR="00434109">
              <w:t xml:space="preserve">is </w:t>
            </w:r>
            <w:r w:rsidRPr="00D526CB">
              <w:t>elective over a period of weeks to</w:t>
            </w:r>
            <w:r>
              <w:t xml:space="preserve"> </w:t>
            </w:r>
            <w:r w:rsidR="007E5F48">
              <w:t xml:space="preserve">a </w:t>
            </w:r>
            <w:r w:rsidRPr="00D526CB">
              <w:t>few months.</w:t>
            </w:r>
          </w:p>
        </w:tc>
      </w:tr>
      <w:tr w:rsidR="006603A6" w:rsidRPr="00D526CB" w14:paraId="363BAA66" w14:textId="77777777" w:rsidTr="00F40E61">
        <w:tc>
          <w:tcPr>
            <w:tcW w:w="886" w:type="pct"/>
          </w:tcPr>
          <w:p w14:paraId="4910F782" w14:textId="28BF06CC" w:rsidR="006603A6" w:rsidRPr="00D526CB" w:rsidRDefault="006603A6" w:rsidP="00910ABE">
            <w:pPr>
              <w:pStyle w:val="TableText0"/>
              <w:ind w:left="0"/>
            </w:pPr>
            <w:r w:rsidRPr="00D526CB">
              <w:t>Profile 5</w:t>
            </w:r>
          </w:p>
        </w:tc>
        <w:tc>
          <w:tcPr>
            <w:tcW w:w="2592" w:type="pct"/>
          </w:tcPr>
          <w:p w14:paraId="3F79F1E1" w14:textId="77777777" w:rsidR="006603A6" w:rsidRDefault="006603A6" w:rsidP="006603A6">
            <w:pPr>
              <w:pStyle w:val="TableText0"/>
              <w:ind w:left="0"/>
            </w:pPr>
            <w:r w:rsidRPr="00D526CB">
              <w:t>Housebound</w:t>
            </w:r>
          </w:p>
          <w:p w14:paraId="2AF4177C" w14:textId="647673FD" w:rsidR="006603A6" w:rsidRPr="00D526CB" w:rsidRDefault="00450000" w:rsidP="00910ABE">
            <w:pPr>
              <w:pStyle w:val="TableText0"/>
              <w:ind w:left="0"/>
              <w:jc w:val="both"/>
            </w:pPr>
            <w:r>
              <w:t>Patients are c</w:t>
            </w:r>
            <w:r w:rsidR="003D6782" w:rsidRPr="003D6782">
              <w:t>omfortable at rest and with activities of daily living but unable to do any other activity, living mainly within the house. Patients are comfortable at rest without congestive symptoms but may have underlying refractory elevated volume status along with renal dysfunction.</w:t>
            </w:r>
          </w:p>
        </w:tc>
        <w:tc>
          <w:tcPr>
            <w:tcW w:w="1522" w:type="pct"/>
          </w:tcPr>
          <w:p w14:paraId="7135C10B" w14:textId="17777BCB" w:rsidR="006603A6" w:rsidRPr="00D526CB" w:rsidRDefault="006603A6" w:rsidP="00910ABE">
            <w:pPr>
              <w:pStyle w:val="TableText0"/>
              <w:ind w:left="0"/>
            </w:pPr>
            <w:r w:rsidRPr="00D526CB">
              <w:t xml:space="preserve">Variable urgency depends upon </w:t>
            </w:r>
            <w:r>
              <w:t xml:space="preserve">the </w:t>
            </w:r>
            <w:r w:rsidRPr="00D526CB">
              <w:t>maintenance of nutrition,</w:t>
            </w:r>
            <w:r>
              <w:t xml:space="preserve"> </w:t>
            </w:r>
            <w:r w:rsidRPr="00D526CB">
              <w:t>organ function, and activity</w:t>
            </w:r>
          </w:p>
        </w:tc>
      </w:tr>
      <w:tr w:rsidR="00816D03" w:rsidRPr="00D526CB" w14:paraId="1D2D1097" w14:textId="77777777" w:rsidTr="00F40E61">
        <w:tc>
          <w:tcPr>
            <w:tcW w:w="886" w:type="pct"/>
          </w:tcPr>
          <w:p w14:paraId="56B7CCD4" w14:textId="1DF0E28A" w:rsidR="00816D03" w:rsidRPr="00D526CB" w:rsidRDefault="00816D03" w:rsidP="00F0405E">
            <w:pPr>
              <w:pStyle w:val="TableText0"/>
              <w:ind w:left="0"/>
            </w:pPr>
            <w:r w:rsidRPr="00D526CB">
              <w:t>Profile 6</w:t>
            </w:r>
          </w:p>
        </w:tc>
        <w:tc>
          <w:tcPr>
            <w:tcW w:w="2592" w:type="pct"/>
          </w:tcPr>
          <w:p w14:paraId="6439C33F" w14:textId="77F114C3" w:rsidR="00816D03" w:rsidRDefault="00816D03" w:rsidP="00F0405E">
            <w:pPr>
              <w:pStyle w:val="TableText0"/>
              <w:ind w:left="0"/>
            </w:pPr>
            <w:r w:rsidRPr="00D526CB">
              <w:t>Exertion limited</w:t>
            </w:r>
          </w:p>
          <w:p w14:paraId="170426C0" w14:textId="21CB3688" w:rsidR="00816D03" w:rsidRPr="00D526CB" w:rsidRDefault="00F40E61" w:rsidP="00910ABE">
            <w:pPr>
              <w:pStyle w:val="TableText0"/>
              <w:ind w:left="0"/>
              <w:jc w:val="both"/>
            </w:pPr>
            <w:r w:rsidRPr="00F40E61">
              <w:t>Patient</w:t>
            </w:r>
            <w:r w:rsidR="00450000">
              <w:t>s</w:t>
            </w:r>
            <w:r w:rsidRPr="00F40E61">
              <w:t xml:space="preserve"> without evidence of fluid overload, comfortable at rest and with daily living activities and minor activities outside the home. However, fatigues after the first few minutes of any meaningful activity - Walking wounded</w:t>
            </w:r>
          </w:p>
        </w:tc>
        <w:tc>
          <w:tcPr>
            <w:tcW w:w="1522" w:type="pct"/>
          </w:tcPr>
          <w:p w14:paraId="154F4595" w14:textId="15782878" w:rsidR="00816D03" w:rsidRPr="00D526CB" w:rsidRDefault="00816D03" w:rsidP="00F0405E">
            <w:pPr>
              <w:pStyle w:val="TableText0"/>
              <w:ind w:left="0"/>
            </w:pPr>
            <w:r w:rsidRPr="00D526CB">
              <w:t xml:space="preserve">Variable depends upon </w:t>
            </w:r>
            <w:r w:rsidR="007E5F48">
              <w:t xml:space="preserve">the </w:t>
            </w:r>
            <w:r w:rsidRPr="00D526CB">
              <w:t>maintenance of nutrition, organ function, and activity level.</w:t>
            </w:r>
          </w:p>
        </w:tc>
      </w:tr>
      <w:tr w:rsidR="00816D03" w:rsidRPr="00D526CB" w14:paraId="3137959B" w14:textId="77777777" w:rsidTr="00910ABE">
        <w:tc>
          <w:tcPr>
            <w:tcW w:w="886" w:type="pct"/>
          </w:tcPr>
          <w:p w14:paraId="5D92BC98" w14:textId="0255797E" w:rsidR="00816D03" w:rsidRPr="00D526CB" w:rsidRDefault="00816D03" w:rsidP="00F0405E">
            <w:pPr>
              <w:pStyle w:val="TableText0"/>
              <w:ind w:left="0"/>
            </w:pPr>
            <w:r w:rsidRPr="00D526CB">
              <w:t>Profile 7</w:t>
            </w:r>
          </w:p>
        </w:tc>
        <w:tc>
          <w:tcPr>
            <w:tcW w:w="2592" w:type="pct"/>
          </w:tcPr>
          <w:p w14:paraId="2422787E" w14:textId="77777777" w:rsidR="00816D03" w:rsidRPr="00D526CB" w:rsidRDefault="00816D03" w:rsidP="00F0405E">
            <w:pPr>
              <w:pStyle w:val="TableText0"/>
              <w:ind w:left="0"/>
            </w:pPr>
            <w:r w:rsidRPr="00D526CB">
              <w:t>Advanced NYHA class III symptoms</w:t>
            </w:r>
          </w:p>
          <w:p w14:paraId="6159EB08" w14:textId="0566877D" w:rsidR="00816D03" w:rsidRPr="00D526CB" w:rsidRDefault="00E563D0" w:rsidP="00910ABE">
            <w:pPr>
              <w:pStyle w:val="TableText0"/>
              <w:ind w:left="0"/>
              <w:jc w:val="both"/>
            </w:pPr>
            <w:r w:rsidRPr="00E563D0">
              <w:t>Patient without current or recent episodes of unstable fluid balance, activity limited to mild physical exertion</w:t>
            </w:r>
          </w:p>
        </w:tc>
        <w:tc>
          <w:tcPr>
            <w:tcW w:w="1522" w:type="pct"/>
          </w:tcPr>
          <w:p w14:paraId="519A8D9D" w14:textId="36341BEF" w:rsidR="00816D03" w:rsidRPr="00D526CB" w:rsidRDefault="00787B22" w:rsidP="00F0405E">
            <w:pPr>
              <w:pStyle w:val="TableText0"/>
              <w:ind w:left="0"/>
            </w:pPr>
            <w:r>
              <w:t>Cardiac</w:t>
            </w:r>
            <w:r w:rsidR="00816D03" w:rsidRPr="00D526CB">
              <w:t xml:space="preserve"> transplantation or MCS may not be currently</w:t>
            </w:r>
            <w:r w:rsidR="00816D03">
              <w:t xml:space="preserve"> </w:t>
            </w:r>
            <w:r w:rsidR="00816D03" w:rsidRPr="00D526CB">
              <w:t>indicated.</w:t>
            </w:r>
          </w:p>
        </w:tc>
      </w:tr>
      <w:tr w:rsidR="0060167C" w:rsidRPr="00D526CB" w14:paraId="21C96301" w14:textId="77777777" w:rsidTr="00910ABE">
        <w:tc>
          <w:tcPr>
            <w:tcW w:w="3478" w:type="pct"/>
            <w:gridSpan w:val="2"/>
          </w:tcPr>
          <w:p w14:paraId="007A6136" w14:textId="479CBA3F" w:rsidR="0060167C" w:rsidRPr="00F0405E" w:rsidRDefault="0060167C" w:rsidP="00910ABE">
            <w:pPr>
              <w:pStyle w:val="TableText0"/>
              <w:ind w:left="0"/>
              <w:rPr>
                <w:b/>
                <w:bCs/>
              </w:rPr>
            </w:pPr>
            <w:r w:rsidRPr="00F0405E">
              <w:rPr>
                <w:b/>
                <w:bCs/>
              </w:rPr>
              <w:t>Modifiers for profiles</w:t>
            </w:r>
          </w:p>
        </w:tc>
        <w:tc>
          <w:tcPr>
            <w:tcW w:w="1522" w:type="pct"/>
          </w:tcPr>
          <w:p w14:paraId="71F01102" w14:textId="63B434CB" w:rsidR="0060167C" w:rsidRPr="00F0405E" w:rsidRDefault="0060167C" w:rsidP="00F0405E">
            <w:pPr>
              <w:pStyle w:val="TableText0"/>
              <w:ind w:left="0"/>
              <w:rPr>
                <w:b/>
                <w:bCs/>
              </w:rPr>
            </w:pPr>
            <w:r w:rsidRPr="00F0405E">
              <w:rPr>
                <w:b/>
                <w:bCs/>
              </w:rPr>
              <w:t>Possible profiles that can be modified</w:t>
            </w:r>
          </w:p>
        </w:tc>
      </w:tr>
      <w:tr w:rsidR="00816D03" w:rsidRPr="00D526CB" w14:paraId="4CF8F10F" w14:textId="77777777" w:rsidTr="00910ABE">
        <w:tc>
          <w:tcPr>
            <w:tcW w:w="886" w:type="pct"/>
          </w:tcPr>
          <w:p w14:paraId="52C0FACD" w14:textId="2ED1623F" w:rsidR="00816D03" w:rsidRPr="00D526CB" w:rsidRDefault="0060167C" w:rsidP="0060167C">
            <w:pPr>
              <w:pStyle w:val="Tabletext"/>
              <w:ind w:left="0"/>
            </w:pPr>
            <w:r w:rsidRPr="0060167C">
              <w:lastRenderedPageBreak/>
              <w:t xml:space="preserve">Temporary Circulatory Support </w:t>
            </w:r>
            <w:r>
              <w:t>(TCS)</w:t>
            </w:r>
          </w:p>
        </w:tc>
        <w:tc>
          <w:tcPr>
            <w:tcW w:w="2592" w:type="pct"/>
          </w:tcPr>
          <w:p w14:paraId="50627D69" w14:textId="3DB54827" w:rsidR="00816D03" w:rsidRPr="00D526CB" w:rsidRDefault="0060167C" w:rsidP="00F0405E">
            <w:pPr>
              <w:pStyle w:val="TableText0"/>
              <w:ind w:left="0"/>
            </w:pPr>
            <w:r>
              <w:t>TCS</w:t>
            </w:r>
            <w:r w:rsidR="00816D03" w:rsidRPr="00D526CB">
              <w:t xml:space="preserve"> can modify profile</w:t>
            </w:r>
            <w:r w:rsidR="007E5F48">
              <w:t>s</w:t>
            </w:r>
            <w:r w:rsidR="00816D03" w:rsidRPr="00D526CB">
              <w:t xml:space="preserve"> only in</w:t>
            </w:r>
            <w:r>
              <w:t xml:space="preserve"> </w:t>
            </w:r>
            <w:r w:rsidR="00816D03" w:rsidRPr="00D526CB">
              <w:t>hospitali</w:t>
            </w:r>
            <w:r w:rsidR="00C7634F">
              <w:t>s</w:t>
            </w:r>
            <w:r w:rsidR="00816D03" w:rsidRPr="00D526CB">
              <w:t>ed patients. They include IABP, ECMO, TandemHeart, LVAD, Impella</w:t>
            </w:r>
          </w:p>
        </w:tc>
        <w:tc>
          <w:tcPr>
            <w:tcW w:w="1522" w:type="pct"/>
          </w:tcPr>
          <w:p w14:paraId="6D721768" w14:textId="135A4234" w:rsidR="00816D03" w:rsidRPr="00D526CB" w:rsidRDefault="00816D03" w:rsidP="00F0405E">
            <w:pPr>
              <w:pStyle w:val="TableText0"/>
              <w:ind w:left="0"/>
            </w:pPr>
            <w:r w:rsidRPr="00D526CB">
              <w:t>1, 2, 3</w:t>
            </w:r>
          </w:p>
        </w:tc>
      </w:tr>
      <w:tr w:rsidR="00816D03" w:rsidRPr="00D526CB" w14:paraId="0EA8688E" w14:textId="77777777" w:rsidTr="00910ABE">
        <w:tc>
          <w:tcPr>
            <w:tcW w:w="886" w:type="pct"/>
          </w:tcPr>
          <w:p w14:paraId="7D0444E5" w14:textId="068B5C9C" w:rsidR="00816D03" w:rsidRPr="00D526CB" w:rsidRDefault="0060167C" w:rsidP="0060167C">
            <w:pPr>
              <w:pStyle w:val="Tabletext"/>
              <w:ind w:left="0"/>
            </w:pPr>
            <w:r w:rsidRPr="00D526CB">
              <w:t>Arrhythmia</w:t>
            </w:r>
            <w:r>
              <w:t xml:space="preserve"> (A)</w:t>
            </w:r>
          </w:p>
        </w:tc>
        <w:tc>
          <w:tcPr>
            <w:tcW w:w="2592" w:type="pct"/>
          </w:tcPr>
          <w:p w14:paraId="27D41162" w14:textId="13330DF1" w:rsidR="00816D03" w:rsidRPr="00D526CB" w:rsidRDefault="00816D03" w:rsidP="00F0405E">
            <w:pPr>
              <w:pStyle w:val="TableText0"/>
              <w:ind w:left="0"/>
            </w:pPr>
            <w:r w:rsidRPr="00D526CB">
              <w:t xml:space="preserve">Arrhythmia can modify any profile. </w:t>
            </w:r>
          </w:p>
        </w:tc>
        <w:tc>
          <w:tcPr>
            <w:tcW w:w="1522" w:type="pct"/>
          </w:tcPr>
          <w:p w14:paraId="0DABB0C0" w14:textId="08AA76A6" w:rsidR="00816D03" w:rsidRPr="00D526CB" w:rsidRDefault="00816D03" w:rsidP="00F0405E">
            <w:pPr>
              <w:pStyle w:val="TableText0"/>
              <w:ind w:left="0"/>
            </w:pPr>
            <w:r w:rsidRPr="00D526CB">
              <w:t>1–7</w:t>
            </w:r>
          </w:p>
        </w:tc>
      </w:tr>
      <w:tr w:rsidR="0060167C" w:rsidRPr="00D526CB" w14:paraId="47F76E31" w14:textId="77777777" w:rsidTr="00910ABE">
        <w:tc>
          <w:tcPr>
            <w:tcW w:w="886" w:type="pct"/>
          </w:tcPr>
          <w:p w14:paraId="07432D78" w14:textId="12FB5927" w:rsidR="0060167C" w:rsidRPr="00D526CB" w:rsidRDefault="0060167C" w:rsidP="0060167C">
            <w:pPr>
              <w:pStyle w:val="Tabletext"/>
              <w:ind w:left="0"/>
            </w:pPr>
            <w:r>
              <w:t>Frequent Flyer (F</w:t>
            </w:r>
            <w:r w:rsidR="00C7634F">
              <w:t>F.</w:t>
            </w:r>
            <w:r>
              <w:t>)</w:t>
            </w:r>
          </w:p>
        </w:tc>
        <w:tc>
          <w:tcPr>
            <w:tcW w:w="2592" w:type="pct"/>
          </w:tcPr>
          <w:p w14:paraId="373401C7" w14:textId="12411838" w:rsidR="0060167C" w:rsidRPr="00D526CB" w:rsidRDefault="0060167C" w:rsidP="00F0405E">
            <w:pPr>
              <w:pStyle w:val="TableText0"/>
              <w:ind w:left="0"/>
            </w:pPr>
            <w:r w:rsidRPr="00D526CB">
              <w:t>Frequent episodes of H</w:t>
            </w:r>
            <w:r w:rsidR="00C7634F">
              <w:t>F</w:t>
            </w:r>
            <w:r w:rsidRPr="00D526CB">
              <w:t xml:space="preserve"> characteri</w:t>
            </w:r>
            <w:r w:rsidR="00C7634F">
              <w:t>s</w:t>
            </w:r>
            <w:r w:rsidRPr="00D526CB">
              <w:t>e patients requiring frequent emergency visits or hospitali</w:t>
            </w:r>
            <w:r w:rsidR="00C7634F">
              <w:t>s</w:t>
            </w:r>
            <w:r w:rsidRPr="00D526CB">
              <w:t xml:space="preserve">ations for diuretics, ultrafiltration, or temporary </w:t>
            </w:r>
            <w:r>
              <w:t>intravenous</w:t>
            </w:r>
            <w:r w:rsidRPr="00D526CB">
              <w:t xml:space="preserve"> vasoactive therapy. </w:t>
            </w:r>
          </w:p>
        </w:tc>
        <w:tc>
          <w:tcPr>
            <w:tcW w:w="1522" w:type="pct"/>
          </w:tcPr>
          <w:p w14:paraId="1EACC12B" w14:textId="77777777" w:rsidR="0060167C" w:rsidRPr="00D526CB" w:rsidRDefault="0060167C" w:rsidP="00F0405E">
            <w:pPr>
              <w:pStyle w:val="TableText0"/>
              <w:ind w:left="0"/>
            </w:pPr>
            <w:r w:rsidRPr="00D526CB">
              <w:t xml:space="preserve">3 if at home, 4, 5, 6. </w:t>
            </w:r>
          </w:p>
          <w:p w14:paraId="6134F713" w14:textId="647B51C1" w:rsidR="0060167C" w:rsidRPr="00D526CB" w:rsidRDefault="0060167C" w:rsidP="00F0405E">
            <w:pPr>
              <w:pStyle w:val="TableText0"/>
              <w:ind w:left="0"/>
            </w:pPr>
            <w:r w:rsidRPr="00D526CB">
              <w:t>Rarely for profile 7.</w:t>
            </w:r>
          </w:p>
        </w:tc>
      </w:tr>
    </w:tbl>
    <w:p w14:paraId="793996CB" w14:textId="284D0CEE" w:rsidR="002B07A5" w:rsidRDefault="002B07A5" w:rsidP="00D5222D">
      <w:pPr>
        <w:spacing w:after="0" w:line="240" w:lineRule="auto"/>
        <w:jc w:val="both"/>
        <w:rPr>
          <w:rFonts w:ascii="Arial Narrow" w:hAnsi="Arial Narrow" w:cs="Arial"/>
          <w:sz w:val="18"/>
          <w:szCs w:val="18"/>
        </w:rPr>
      </w:pPr>
      <w:r>
        <w:rPr>
          <w:rFonts w:ascii="Arial Narrow" w:hAnsi="Arial Narrow" w:cs="Arial"/>
          <w:sz w:val="18"/>
          <w:szCs w:val="18"/>
        </w:rPr>
        <w:t xml:space="preserve">Source: Adapted from </w:t>
      </w:r>
      <w:r>
        <w:rPr>
          <w:rFonts w:ascii="Arial Narrow" w:hAnsi="Arial Narrow" w:cs="Arial"/>
          <w:sz w:val="18"/>
          <w:szCs w:val="18"/>
        </w:rPr>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rPr>
          <w:rFonts w:ascii="Arial Narrow" w:hAnsi="Arial Narrow" w:cs="Arial"/>
          <w:sz w:val="18"/>
          <w:szCs w:val="18"/>
        </w:rPr>
        <w:instrText xml:space="preserve"> ADDIN EN.CITE </w:instrText>
      </w:r>
      <w:r w:rsidR="000A32C4">
        <w:rPr>
          <w:rFonts w:ascii="Arial Narrow" w:hAnsi="Arial Narrow" w:cs="Arial"/>
          <w:sz w:val="18"/>
          <w:szCs w:val="18"/>
        </w:rPr>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rPr>
          <w:rFonts w:ascii="Arial Narrow" w:hAnsi="Arial Narrow" w:cs="Arial"/>
          <w:sz w:val="18"/>
          <w:szCs w:val="18"/>
        </w:rPr>
        <w:instrText xml:space="preserve"> ADDIN EN.CITE.DATA </w:instrText>
      </w:r>
      <w:r w:rsidR="000A32C4">
        <w:rPr>
          <w:rFonts w:ascii="Arial Narrow" w:hAnsi="Arial Narrow" w:cs="Arial"/>
          <w:sz w:val="18"/>
          <w:szCs w:val="18"/>
        </w:rPr>
      </w:r>
      <w:r w:rsidR="000A32C4">
        <w:rPr>
          <w:rFonts w:ascii="Arial Narrow" w:hAnsi="Arial Narrow" w:cs="Arial"/>
          <w:sz w:val="18"/>
          <w:szCs w:val="18"/>
        </w:rPr>
        <w:fldChar w:fldCharType="end"/>
      </w:r>
      <w:r>
        <w:rPr>
          <w:rFonts w:ascii="Arial Narrow" w:hAnsi="Arial Narrow" w:cs="Arial"/>
          <w:sz w:val="18"/>
          <w:szCs w:val="18"/>
        </w:rPr>
      </w:r>
      <w:r>
        <w:rPr>
          <w:rFonts w:ascii="Arial Narrow" w:hAnsi="Arial Narrow" w:cs="Arial"/>
          <w:sz w:val="18"/>
          <w:szCs w:val="18"/>
        </w:rPr>
        <w:fldChar w:fldCharType="separate"/>
      </w:r>
      <w:r w:rsidR="000A32C4">
        <w:rPr>
          <w:rFonts w:ascii="Arial Narrow" w:hAnsi="Arial Narrow" w:cs="Arial"/>
          <w:noProof/>
          <w:sz w:val="18"/>
          <w:szCs w:val="18"/>
        </w:rPr>
        <w:t>(McDonagh et al., 2022)</w:t>
      </w:r>
      <w:r>
        <w:rPr>
          <w:rFonts w:ascii="Arial Narrow" w:hAnsi="Arial Narrow" w:cs="Arial"/>
          <w:sz w:val="18"/>
          <w:szCs w:val="18"/>
        </w:rPr>
        <w:fldChar w:fldCharType="end"/>
      </w:r>
    </w:p>
    <w:p w14:paraId="1731B27F" w14:textId="17902C99" w:rsidR="00847110" w:rsidRPr="00D526CB" w:rsidRDefault="002B07A5" w:rsidP="00D5222D">
      <w:pPr>
        <w:spacing w:after="0" w:line="240" w:lineRule="auto"/>
        <w:jc w:val="both"/>
        <w:rPr>
          <w:rFonts w:ascii="Arial Narrow" w:hAnsi="Arial Narrow" w:cs="Arial"/>
          <w:sz w:val="18"/>
          <w:szCs w:val="18"/>
        </w:rPr>
      </w:pPr>
      <w:r>
        <w:rPr>
          <w:rFonts w:ascii="Arial Narrow" w:hAnsi="Arial Narrow" w:cs="Arial"/>
          <w:sz w:val="18"/>
          <w:szCs w:val="18"/>
        </w:rPr>
        <w:t xml:space="preserve">Abbreviations: </w:t>
      </w:r>
      <w:r w:rsidR="002B5743" w:rsidRPr="00D526CB">
        <w:rPr>
          <w:rFonts w:ascii="Arial Narrow" w:hAnsi="Arial Narrow" w:cs="Arial"/>
          <w:sz w:val="18"/>
          <w:szCs w:val="18"/>
        </w:rPr>
        <w:t>ECMO</w:t>
      </w:r>
      <w:r w:rsidR="00847110">
        <w:rPr>
          <w:rFonts w:ascii="Arial Narrow" w:hAnsi="Arial Narrow" w:cs="Arial"/>
          <w:sz w:val="18"/>
          <w:szCs w:val="18"/>
        </w:rPr>
        <w:t>,</w:t>
      </w:r>
      <w:r w:rsidR="002B5743" w:rsidRPr="00D526CB">
        <w:rPr>
          <w:rFonts w:ascii="Arial Narrow" w:hAnsi="Arial Narrow" w:cs="Arial"/>
          <w:sz w:val="18"/>
          <w:szCs w:val="18"/>
        </w:rPr>
        <w:t xml:space="preserve"> extracorporeal membrane oxygenation; </w:t>
      </w:r>
      <w:r w:rsidR="00393816" w:rsidRPr="00D526CB">
        <w:rPr>
          <w:rFonts w:ascii="Arial Narrow" w:hAnsi="Arial Narrow" w:cs="Arial"/>
          <w:sz w:val="18"/>
          <w:szCs w:val="18"/>
        </w:rPr>
        <w:t>IABP</w:t>
      </w:r>
      <w:r w:rsidR="00393816">
        <w:rPr>
          <w:rFonts w:ascii="Arial Narrow" w:hAnsi="Arial Narrow" w:cs="Arial"/>
          <w:sz w:val="18"/>
          <w:szCs w:val="18"/>
        </w:rPr>
        <w:t>,</w:t>
      </w:r>
      <w:r w:rsidR="00393816" w:rsidRPr="00D526CB">
        <w:rPr>
          <w:rFonts w:ascii="Arial Narrow" w:hAnsi="Arial Narrow" w:cs="Arial"/>
          <w:sz w:val="18"/>
          <w:szCs w:val="18"/>
        </w:rPr>
        <w:t xml:space="preserve"> intra</w:t>
      </w:r>
      <w:r w:rsidR="002B5743" w:rsidRPr="00D526CB">
        <w:rPr>
          <w:rFonts w:ascii="Arial Narrow" w:hAnsi="Arial Narrow" w:cs="Arial"/>
          <w:sz w:val="18"/>
          <w:szCs w:val="18"/>
        </w:rPr>
        <w:t xml:space="preserve">-aortic balloon pump; </w:t>
      </w:r>
      <w:r w:rsidR="00C161A5" w:rsidRPr="00D526CB">
        <w:rPr>
          <w:rFonts w:ascii="Arial Narrow" w:hAnsi="Arial Narrow" w:cs="Arial"/>
          <w:sz w:val="18"/>
          <w:szCs w:val="18"/>
        </w:rPr>
        <w:t>INTERMACS</w:t>
      </w:r>
      <w:r w:rsidR="00C161A5">
        <w:rPr>
          <w:rFonts w:ascii="Arial Narrow" w:hAnsi="Arial Narrow" w:cs="Arial"/>
          <w:sz w:val="18"/>
          <w:szCs w:val="18"/>
        </w:rPr>
        <w:t>,</w:t>
      </w:r>
      <w:r w:rsidR="00C161A5" w:rsidRPr="00D526CB">
        <w:rPr>
          <w:rFonts w:ascii="Arial Narrow" w:hAnsi="Arial Narrow" w:cs="Arial"/>
          <w:sz w:val="18"/>
          <w:szCs w:val="18"/>
        </w:rPr>
        <w:t xml:space="preserve"> Interagency</w:t>
      </w:r>
      <w:r w:rsidR="002B5743" w:rsidRPr="00D526CB">
        <w:rPr>
          <w:rFonts w:ascii="Arial Narrow" w:hAnsi="Arial Narrow" w:cs="Arial"/>
          <w:sz w:val="18"/>
          <w:szCs w:val="18"/>
        </w:rPr>
        <w:t xml:space="preserve"> Registry for Mechanically Assisted Circulatory Support; LVAD</w:t>
      </w:r>
      <w:r w:rsidR="00847110">
        <w:rPr>
          <w:rFonts w:ascii="Arial Narrow" w:hAnsi="Arial Narrow" w:cs="Arial"/>
          <w:sz w:val="18"/>
          <w:szCs w:val="18"/>
        </w:rPr>
        <w:t>,</w:t>
      </w:r>
      <w:r w:rsidR="002B5743" w:rsidRPr="00D526CB">
        <w:rPr>
          <w:rFonts w:ascii="Arial Narrow" w:hAnsi="Arial Narrow" w:cs="Arial"/>
          <w:sz w:val="18"/>
          <w:szCs w:val="18"/>
        </w:rPr>
        <w:t xml:space="preserve"> left ventricular assist device; MCS</w:t>
      </w:r>
      <w:r w:rsidR="00847110">
        <w:rPr>
          <w:rFonts w:ascii="Arial Narrow" w:hAnsi="Arial Narrow" w:cs="Arial"/>
          <w:sz w:val="18"/>
          <w:szCs w:val="18"/>
        </w:rPr>
        <w:t xml:space="preserve">, </w:t>
      </w:r>
      <w:r w:rsidR="002B5743" w:rsidRPr="00D526CB">
        <w:rPr>
          <w:rFonts w:ascii="Arial Narrow" w:hAnsi="Arial Narrow" w:cs="Arial"/>
          <w:sz w:val="18"/>
          <w:szCs w:val="18"/>
        </w:rPr>
        <w:t>mechanical circulatory support; NYHA</w:t>
      </w:r>
      <w:r w:rsidR="00847110">
        <w:rPr>
          <w:rFonts w:ascii="Arial Narrow" w:hAnsi="Arial Narrow" w:cs="Arial"/>
          <w:sz w:val="18"/>
          <w:szCs w:val="18"/>
        </w:rPr>
        <w:t>,</w:t>
      </w:r>
      <w:r w:rsidR="002B5743" w:rsidRPr="00D526CB">
        <w:rPr>
          <w:rFonts w:ascii="Arial Narrow" w:hAnsi="Arial Narrow" w:cs="Arial"/>
          <w:sz w:val="18"/>
          <w:szCs w:val="18"/>
        </w:rPr>
        <w:t xml:space="preserve"> New York Heart Association</w:t>
      </w:r>
    </w:p>
    <w:p w14:paraId="768B7364" w14:textId="547FD090" w:rsidR="002B07A5" w:rsidRDefault="002B07A5" w:rsidP="00D5222D">
      <w:pPr>
        <w:spacing w:after="0" w:line="240" w:lineRule="auto"/>
        <w:jc w:val="both"/>
        <w:rPr>
          <w:rFonts w:ascii="Arial Narrow" w:hAnsi="Arial Narrow" w:cs="Arial"/>
          <w:sz w:val="18"/>
          <w:szCs w:val="18"/>
        </w:rPr>
      </w:pPr>
      <w:r>
        <w:rPr>
          <w:rFonts w:ascii="Arial Narrow" w:hAnsi="Arial Narrow" w:cs="Arial"/>
          <w:sz w:val="18"/>
          <w:szCs w:val="18"/>
        </w:rPr>
        <w:t xml:space="preserve">Notes: </w:t>
      </w:r>
      <w:r w:rsidR="00A41B1D" w:rsidRPr="00A41B1D">
        <w:rPr>
          <w:rFonts w:ascii="Arial Narrow" w:hAnsi="Arial Narrow" w:cs="Arial"/>
          <w:sz w:val="18"/>
          <w:szCs w:val="18"/>
        </w:rPr>
        <w:t xml:space="preserve">2022 AHA /ACC/HFSA </w:t>
      </w:r>
      <w:r w:rsidRPr="00D526CB">
        <w:rPr>
          <w:rFonts w:ascii="Arial Narrow" w:hAnsi="Arial Narrow" w:cs="Arial"/>
          <w:sz w:val="18"/>
          <w:szCs w:val="18"/>
        </w:rPr>
        <w:t xml:space="preserve">HF guidelines describe </w:t>
      </w:r>
      <w:r>
        <w:rPr>
          <w:rFonts w:ascii="Arial Narrow" w:hAnsi="Arial Narrow" w:cs="Arial"/>
          <w:sz w:val="18"/>
          <w:szCs w:val="18"/>
        </w:rPr>
        <w:t>profile</w:t>
      </w:r>
      <w:r w:rsidRPr="00D526CB">
        <w:rPr>
          <w:rFonts w:ascii="Arial Narrow" w:hAnsi="Arial Narrow" w:cs="Arial"/>
          <w:sz w:val="18"/>
          <w:szCs w:val="18"/>
        </w:rPr>
        <w:t xml:space="preserve"> 4 as ‘resting symptoms on oral therapy at home</w:t>
      </w:r>
      <w:r>
        <w:rPr>
          <w:rFonts w:ascii="Arial Narrow" w:hAnsi="Arial Narrow" w:cs="Arial"/>
          <w:sz w:val="18"/>
          <w:szCs w:val="18"/>
        </w:rPr>
        <w:t xml:space="preserve"> and </w:t>
      </w:r>
      <w:r w:rsidRPr="00D526CB">
        <w:rPr>
          <w:rFonts w:ascii="Arial Narrow" w:hAnsi="Arial Narrow" w:cs="Arial"/>
          <w:sz w:val="18"/>
          <w:szCs w:val="18"/>
        </w:rPr>
        <w:t>profile</w:t>
      </w:r>
      <w:r>
        <w:rPr>
          <w:rFonts w:ascii="Arial Narrow" w:hAnsi="Arial Narrow" w:cs="Arial"/>
          <w:sz w:val="18"/>
          <w:szCs w:val="18"/>
        </w:rPr>
        <w:t xml:space="preserve"> </w:t>
      </w:r>
      <w:r w:rsidRPr="00D526CB">
        <w:rPr>
          <w:rFonts w:ascii="Arial Narrow" w:hAnsi="Arial Narrow" w:cs="Arial"/>
          <w:sz w:val="18"/>
          <w:szCs w:val="18"/>
        </w:rPr>
        <w:t>5 as ‘exertion intolerant’</w:t>
      </w:r>
      <w:r>
        <w:rPr>
          <w:rFonts w:ascii="Arial Narrow" w:hAnsi="Arial Narrow" w:cs="Arial"/>
          <w:sz w:val="18"/>
          <w:szCs w:val="18"/>
        </w:rPr>
        <w:t xml:space="preserve"> </w:t>
      </w:r>
      <w:r>
        <w:rPr>
          <w:rFonts w:ascii="Arial Narrow" w:hAnsi="Arial Narrow" w:cs="Arial"/>
          <w:sz w:val="18"/>
          <w:szCs w:val="18"/>
        </w:rP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rPr>
          <w:rFonts w:ascii="Arial Narrow" w:hAnsi="Arial Narrow" w:cs="Arial"/>
          <w:sz w:val="18"/>
          <w:szCs w:val="18"/>
        </w:rPr>
        <w:instrText xml:space="preserve"> ADDIN EN.CITE </w:instrText>
      </w:r>
      <w:r w:rsidR="000A32C4">
        <w:rPr>
          <w:rFonts w:ascii="Arial Narrow" w:hAnsi="Arial Narrow" w:cs="Arial"/>
          <w:sz w:val="18"/>
          <w:szCs w:val="18"/>
        </w:rP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rPr>
          <w:rFonts w:ascii="Arial Narrow" w:hAnsi="Arial Narrow" w:cs="Arial"/>
          <w:sz w:val="18"/>
          <w:szCs w:val="18"/>
        </w:rPr>
        <w:instrText xml:space="preserve"> ADDIN EN.CITE.DATA </w:instrText>
      </w:r>
      <w:r w:rsidR="000A32C4">
        <w:rPr>
          <w:rFonts w:ascii="Arial Narrow" w:hAnsi="Arial Narrow" w:cs="Arial"/>
          <w:sz w:val="18"/>
          <w:szCs w:val="18"/>
        </w:rPr>
      </w:r>
      <w:r w:rsidR="000A32C4">
        <w:rPr>
          <w:rFonts w:ascii="Arial Narrow" w:hAnsi="Arial Narrow" w:cs="Arial"/>
          <w:sz w:val="18"/>
          <w:szCs w:val="18"/>
        </w:rPr>
        <w:fldChar w:fldCharType="end"/>
      </w:r>
      <w:r>
        <w:rPr>
          <w:rFonts w:ascii="Arial Narrow" w:hAnsi="Arial Narrow" w:cs="Arial"/>
          <w:sz w:val="18"/>
          <w:szCs w:val="18"/>
        </w:rPr>
      </w:r>
      <w:r>
        <w:rPr>
          <w:rFonts w:ascii="Arial Narrow" w:hAnsi="Arial Narrow" w:cs="Arial"/>
          <w:sz w:val="18"/>
          <w:szCs w:val="18"/>
        </w:rPr>
        <w:fldChar w:fldCharType="separate"/>
      </w:r>
      <w:r w:rsidR="000A32C4">
        <w:rPr>
          <w:rFonts w:ascii="Arial Narrow" w:hAnsi="Arial Narrow" w:cs="Arial"/>
          <w:noProof/>
          <w:sz w:val="18"/>
          <w:szCs w:val="18"/>
        </w:rPr>
        <w:t>(Heidenreich et al., 2022)</w:t>
      </w:r>
      <w:r>
        <w:rPr>
          <w:rFonts w:ascii="Arial Narrow" w:hAnsi="Arial Narrow" w:cs="Arial"/>
          <w:sz w:val="18"/>
          <w:szCs w:val="18"/>
        </w:rPr>
        <w:fldChar w:fldCharType="end"/>
      </w:r>
    </w:p>
    <w:p w14:paraId="389FE915" w14:textId="77777777" w:rsidR="00E76C63" w:rsidRDefault="00E76C63" w:rsidP="00D5222D">
      <w:pPr>
        <w:spacing w:after="0" w:line="240" w:lineRule="auto"/>
        <w:jc w:val="both"/>
        <w:rPr>
          <w:rFonts w:ascii="Arial Narrow" w:hAnsi="Arial Narrow" w:cs="Arial"/>
          <w:sz w:val="18"/>
          <w:szCs w:val="18"/>
        </w:rPr>
      </w:pPr>
    </w:p>
    <w:p w14:paraId="3AF63A35" w14:textId="1351A2EB" w:rsidR="00DD173A" w:rsidRDefault="003C17FC" w:rsidP="006E65B9">
      <w:pPr>
        <w:pStyle w:val="Heading4"/>
      </w:pPr>
      <w:r>
        <w:t xml:space="preserve">Advanced </w:t>
      </w:r>
      <w:r w:rsidR="00B003F1">
        <w:t>HF</w:t>
      </w:r>
      <w:r w:rsidR="006E65B9">
        <w:t xml:space="preserve"> </w:t>
      </w:r>
    </w:p>
    <w:p w14:paraId="7C965EFF" w14:textId="76A757B8" w:rsidR="00711B26" w:rsidRDefault="00A03FF2" w:rsidP="00DB5ABE">
      <w:pPr>
        <w:jc w:val="both"/>
      </w:pPr>
      <w:r>
        <w:t>A</w:t>
      </w:r>
      <w:r w:rsidR="000F7EA8" w:rsidRPr="000F7EA8">
        <w:t xml:space="preserve">dvanced </w:t>
      </w:r>
      <w:r w:rsidR="00EC6A67">
        <w:t>H</w:t>
      </w:r>
      <w:r w:rsidR="00C7634F">
        <w:t>F</w:t>
      </w:r>
      <w:r>
        <w:t xml:space="preserve"> (</w:t>
      </w:r>
      <w:r w:rsidR="00231B73">
        <w:t xml:space="preserve">ACC/AHA </w:t>
      </w:r>
      <w:r>
        <w:t>Stage D)</w:t>
      </w:r>
      <w:r w:rsidR="00EC6A67">
        <w:t>, also known as refractory or end</w:t>
      </w:r>
      <w:r w:rsidR="007E5F48">
        <w:t>-</w:t>
      </w:r>
      <w:r w:rsidR="00EC6A67">
        <w:t>stage H</w:t>
      </w:r>
      <w:r w:rsidR="00C7634F">
        <w:t>F</w:t>
      </w:r>
      <w:r w:rsidR="00EC6A67">
        <w:t>,</w:t>
      </w:r>
      <w:r w:rsidR="000F7EA8" w:rsidRPr="000F7EA8">
        <w:t xml:space="preserve"> </w:t>
      </w:r>
      <w:r>
        <w:t xml:space="preserve">is </w:t>
      </w:r>
      <w:r w:rsidRPr="000F7EA8">
        <w:t>characteri</w:t>
      </w:r>
      <w:r w:rsidR="00C7634F">
        <w:t>s</w:t>
      </w:r>
      <w:r w:rsidRPr="000F7EA8">
        <w:t>ed by persistent or progressive symptoms and ventricular dysfunction despite</w:t>
      </w:r>
      <w:r w:rsidRPr="00A03FF2">
        <w:t xml:space="preserve"> </w:t>
      </w:r>
      <w:r w:rsidRPr="0062551B">
        <w:t>optimal</w:t>
      </w:r>
      <w:r w:rsidRPr="00A03FF2">
        <w:t xml:space="preserve"> </w:t>
      </w:r>
      <w:r w:rsidR="00DE1AAA">
        <w:t>GDMT</w:t>
      </w:r>
      <w:r w:rsidR="001113CD">
        <w:t xml:space="preserve"> </w:t>
      </w:r>
      <w:r>
        <w:fldChar w:fldCharType="begin">
          <w:fldData xml:space="preserve">PEVuZE5vdGU+PENpdGU+PEF1dGhvcj5DcmVzcG8tTGVpcm88L0F1dGhvcj48WWVhcj4yMDE4PC9Z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</w:fldData>
        </w:fldChar>
      </w:r>
      <w:r w:rsidR="000A32C4">
        <w:instrText xml:space="preserve"> ADDIN EN.CITE </w:instrText>
      </w:r>
      <w:r w:rsidR="000A32C4">
        <w:fldChar w:fldCharType="begin">
          <w:fldData xml:space="preserve">PEVuZE5vdGU+PENpdGU+PEF1dGhvcj5DcmVzcG8tTGVpcm88L0F1dGhvcj48WWVhcj4yMDE4PC9Z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</w:fldData>
        </w:fldChar>
      </w:r>
      <w:r w:rsidR="000A32C4">
        <w:instrText xml:space="preserve"> ADDIN EN.CITE.DATA </w:instrText>
      </w:r>
      <w:r w:rsidR="000A32C4">
        <w:fldChar w:fldCharType="end"/>
      </w:r>
      <w:r>
        <w:fldChar w:fldCharType="separate"/>
      </w:r>
      <w:r w:rsidR="000A32C4">
        <w:rPr>
          <w:noProof/>
        </w:rPr>
        <w:t>(Crespo-Leiro et al., 2018; Truby &amp; Rogers, 2020)</w:t>
      </w:r>
      <w:r>
        <w:fldChar w:fldCharType="end"/>
      </w:r>
      <w:r w:rsidRPr="000F7EA8">
        <w:t>.</w:t>
      </w:r>
      <w:r>
        <w:t xml:space="preserve"> </w:t>
      </w:r>
      <w:r w:rsidR="00952107">
        <w:t xml:space="preserve">The prevalence </w:t>
      </w:r>
      <w:r w:rsidR="00D119BF">
        <w:t>of advance</w:t>
      </w:r>
      <w:r w:rsidR="00711B26">
        <w:t>d</w:t>
      </w:r>
      <w:r w:rsidR="00D119BF">
        <w:t xml:space="preserve"> H</w:t>
      </w:r>
      <w:r w:rsidR="00C7634F">
        <w:t>F</w:t>
      </w:r>
      <w:r w:rsidR="00D119BF">
        <w:t xml:space="preserve"> is increasing due to </w:t>
      </w:r>
      <w:r w:rsidR="007E5F48">
        <w:t xml:space="preserve">the </w:t>
      </w:r>
      <w:r w:rsidR="00D119BF">
        <w:t>ageing population and improve</w:t>
      </w:r>
      <w:r w:rsidR="007E5F48">
        <w:t>d</w:t>
      </w:r>
      <w:r w:rsidR="00D119BF">
        <w:t xml:space="preserve"> survival of H</w:t>
      </w:r>
      <w:r w:rsidR="00C7634F">
        <w:t>F</w:t>
      </w:r>
      <w:r w:rsidR="00D119BF">
        <w:t xml:space="preserve"> patients with modern treatments. It has been estimated that 1-10% of </w:t>
      </w:r>
      <w:r w:rsidR="007E5F48">
        <w:t xml:space="preserve">the </w:t>
      </w:r>
      <w:r w:rsidR="00D119BF" w:rsidRPr="0062551B">
        <w:t xml:space="preserve">overall </w:t>
      </w:r>
      <w:r w:rsidR="00D119BF">
        <w:t>H</w:t>
      </w:r>
      <w:r w:rsidR="00C7634F">
        <w:t>F</w:t>
      </w:r>
      <w:r w:rsidR="00D119BF" w:rsidRPr="0062551B">
        <w:t xml:space="preserve"> population</w:t>
      </w:r>
      <w:r w:rsidR="00D119BF">
        <w:t xml:space="preserve"> comprises advance</w:t>
      </w:r>
      <w:r w:rsidR="00711B26">
        <w:t>d</w:t>
      </w:r>
      <w:r w:rsidR="00D119BF">
        <w:t xml:space="preserve"> H</w:t>
      </w:r>
      <w:r w:rsidR="00C7634F">
        <w:t>F</w:t>
      </w:r>
      <w:r w:rsidR="00D119BF">
        <w:t xml:space="preserve"> patients </w:t>
      </w:r>
      <w:r w:rsidR="00D119BF">
        <w:fldChar w:fldCharType="begin"/>
      </w:r>
      <w:r w:rsidR="000A32C4">
        <w:instrText xml:space="preserve"> ADDIN EN.CITE &lt;EndNote&gt;&lt;Cite&gt;&lt;Author&gt;Crespo-Leiro&lt;/Author&gt;&lt;Year&gt;2018&lt;/Year&gt;&lt;RecNum&gt;1074&lt;/RecNum&gt;&lt;DisplayText&gt;(Crespo-Leiro et al., 2018)&lt;/DisplayText&gt;&lt;record&gt;&lt;rec-number&gt;1074&lt;/rec-number&gt;&lt;foreign-keys&gt;&lt;key app="EN" db-id="tv5vtp5rvavte4eretm59vz7rzdrwz5vaxat" timestamp="1686700725"&gt;1074&lt;/key&gt;&lt;/foreign-keys&gt;&lt;ref-type name="Journal Article"&gt;17&lt;/ref-type&gt;&lt;contributors&gt;&lt;authors&gt;&lt;author&gt;Crespo-Leiro, Maria G.&lt;/author&gt;&lt;author&gt;Metra, Marco&lt;/author&gt;&lt;author&gt;Lund, Lars H.&lt;/author&gt;&lt;author&gt;Milicic, Davor&lt;/author&gt;&lt;author&gt;Costanzo, Maria Rosa&lt;/author&gt;&lt;author&gt;Filippatos, Gerasimos&lt;/author&gt;&lt;author&gt;Gustafsson, Finn&lt;/author&gt;&lt;author&gt;Tsui, Steven&lt;/author&gt;&lt;author&gt;Barge-Caballero, Eduardo&lt;/author&gt;&lt;author&gt;De Jonge, Nicolaas&lt;/author&gt;&lt;author&gt;Frigerio, Maria&lt;/author&gt;&lt;author&gt;Hamdan, Righab&lt;/author&gt;&lt;author&gt;Hasin, Tal&lt;/author&gt;&lt;author&gt;Hülsmann, Martin&lt;/author&gt;&lt;author&gt;Nalbantgil, Sanem&lt;/author&gt;&lt;author&gt;Potena, Luciano&lt;/author&gt;&lt;author&gt;Bauersachs, Johann&lt;/author&gt;&lt;author&gt;Gkouziouta, Aggeliki&lt;/author&gt;&lt;author&gt;Ruhparwar, Arjang&lt;/author&gt;&lt;author&gt;Ristic, Arsen D.&lt;/author&gt;&lt;author&gt;Straburzynska-Migaj, Ewa&lt;/author&gt;&lt;author&gt;McDonagh, Theresa&lt;/author&gt;&lt;author&gt;Seferovic, Petar&lt;/author&gt;&lt;author&gt;Ruschitzka, Frank&lt;/author&gt;&lt;/authors&gt;&lt;/contributors&gt;&lt;titles&gt;&lt;title&gt;Advanced heart failure: a position statement of the Heart Failure Association of the European Society of Cardiology&lt;/title&gt;&lt;secondary-title&gt;Eur. J. Heart Fail.&lt;/secondary-title&gt;&lt;/titles&gt;&lt;periodical&gt;&lt;full-title&gt;Eur. J. Heart Fail.&lt;/full-title&gt;&lt;/periodical&gt;&lt;pages&gt;1505-1535&lt;/pages&gt;&lt;volume&gt;20&lt;/volume&gt;&lt;number&gt;11&lt;/number&gt;&lt;dates&gt;&lt;year&gt;2018&lt;/year&gt;&lt;/dates&gt;&lt;isbn&gt;1388-9842&lt;/isbn&gt;&lt;urls&gt;&lt;related-urls&gt;&lt;url&gt;https://onlinelibrary.wiley.com/doi/abs/10.1002/ejhf.1236&lt;/url&gt;&lt;url&gt;https://onlinelibrary.wiley.com/doi/pdfdirect/10.1002/ejhf.1236?download=true&lt;/url&gt;&lt;/related-urls&gt;&lt;/urls&gt;&lt;electronic-resource-num&gt;https://doi.org/10.1002/ejhf.1236&lt;/electronic-resource-num&gt;&lt;/record&gt;&lt;/Cite&gt;&lt;/EndNote&gt;</w:instrText>
      </w:r>
      <w:r w:rsidR="00D119BF">
        <w:fldChar w:fldCharType="separate"/>
      </w:r>
      <w:r w:rsidR="000A32C4">
        <w:rPr>
          <w:noProof/>
        </w:rPr>
        <w:t>(Crespo-Leiro et al., 2018)</w:t>
      </w:r>
      <w:r w:rsidR="00D119BF">
        <w:fldChar w:fldCharType="end"/>
      </w:r>
      <w:r w:rsidR="00D119BF">
        <w:t>.</w:t>
      </w:r>
      <w:r w:rsidR="002B07A5">
        <w:t xml:space="preserve"> </w:t>
      </w:r>
      <w:r w:rsidR="00711B26">
        <w:t>The prognosis of advanced H</w:t>
      </w:r>
      <w:r w:rsidR="00C7634F">
        <w:t>F</w:t>
      </w:r>
      <w:r w:rsidR="00711B26">
        <w:t xml:space="preserve"> is poor, </w:t>
      </w:r>
      <w:r w:rsidR="00711B26" w:rsidRPr="00711B26">
        <w:t>with 1-year mortality from 25% to 75%</w:t>
      </w:r>
      <w:r w:rsidR="00711B26">
        <w:t xml:space="preserve"> </w:t>
      </w:r>
      <w:r w:rsidR="00711B26">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 </w:instrText>
      </w:r>
      <w:r w:rsidR="000A32C4">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DATA </w:instrText>
      </w:r>
      <w:r w:rsidR="000A32C4">
        <w:fldChar w:fldCharType="end"/>
      </w:r>
      <w:r w:rsidR="00711B26">
        <w:fldChar w:fldCharType="separate"/>
      </w:r>
      <w:r w:rsidR="000A32C4">
        <w:rPr>
          <w:noProof/>
        </w:rPr>
        <w:t>(McDonagh et al., 2022)</w:t>
      </w:r>
      <w:r w:rsidR="00711B26">
        <w:fldChar w:fldCharType="end"/>
      </w:r>
      <w:r w:rsidR="00711B26">
        <w:t>.</w:t>
      </w:r>
      <w:r w:rsidR="00037A5B">
        <w:t xml:space="preserve"> The Australian HF data were mainly </w:t>
      </w:r>
      <w:r w:rsidR="00037A5B" w:rsidRPr="00037A5B">
        <w:t xml:space="preserve">based on self-reported </w:t>
      </w:r>
      <w:r w:rsidR="000F494B">
        <w:t>National Health Survey 2017-2018 data</w:t>
      </w:r>
      <w:r w:rsidR="00037A5B">
        <w:t xml:space="preserve">. Hence burden of HF is underestimated </w:t>
      </w:r>
      <w:r w:rsidR="00037A5B">
        <w:fldChar w:fldCharType="begin"/>
      </w:r>
      <w:r w:rsidR="000A32C4">
        <w:instrText xml:space="preserve"> ADDIN EN.CITE &lt;EndNote&gt;&lt;Cite&gt;&lt;Author&gt;Australian Institute of Health and Welfare&lt;/Author&gt;&lt;Year&gt;2023&lt;/Year&gt;&lt;RecNum&gt;1054&lt;/RecNum&gt;&lt;DisplayText&gt;(Australian Institute of </w:instrText>
      </w:r>
      <w:r w:rsidR="000A32C4">
        <w:lastRenderedPageBreak/>
        <w:instrText>Health and Welfare, 2023)&lt;/DisplayText&gt;&lt;record&gt;&lt;rec-number&gt;1054&lt;/rec-number&gt;&lt;foreign-keys&gt;&lt;key app="EN" db-id="tv5vtp5rvavte4eretm59vz7rzdrwz5vaxat" timestamp="1686007804"&gt;1054&lt;/key&gt;&lt;/foreign-keys&gt;&lt;ref-type name="Web Page"&gt;12&lt;/ref-type&gt;&lt;contributors&gt;&lt;authors&gt;&lt;author&gt;Australian Institute of Health and Welfare,&lt;/author&gt;&lt;/authors&gt;&lt;/contributors&gt;&lt;titles&gt;&lt;title&gt;Heart, stroke and vascular disease-Australian facts&lt;/title&gt;&lt;secondary-title&gt;23 Feb 2023&lt;/secondary-title&gt;&lt;/titles&gt;&lt;volume&gt;2023&lt;/volume&gt;&lt;number&gt;6 June, 2023&lt;/number&gt;&lt;dates&gt;&lt;year&gt;2023&lt;/year&gt;&lt;/dates&gt;&lt;pub-location&gt;Canberra&lt;/pub-location&gt;&lt;publisher&gt;AIHW&lt;/publisher&gt;&lt;urls&gt;&lt;related-urls&gt;&lt;url&gt;https://www.aihw.gov.au/reports/heart-stroke-vascular-diseases/hsvd-facts/contents/heart-stroke-and-vascular-disease-subtypes/heart-failure-and-cardiomyopathy&lt;/url&gt;&lt;/related-urls&gt;&lt;/urls&gt;&lt;/record&gt;&lt;/Cite&gt;&lt;/EndNote&gt;</w:instrText>
      </w:r>
      <w:r w:rsidR="00037A5B">
        <w:fldChar w:fldCharType="separate"/>
      </w:r>
      <w:r w:rsidR="000A32C4">
        <w:rPr>
          <w:noProof/>
        </w:rPr>
        <w:t>(Australian Institute of Health and Welfare, 2023)</w:t>
      </w:r>
      <w:r w:rsidR="00037A5B">
        <w:fldChar w:fldCharType="end"/>
      </w:r>
      <w:r w:rsidR="00037A5B">
        <w:t xml:space="preserve"> and evidence </w:t>
      </w:r>
      <w:r w:rsidR="00D5222D">
        <w:t xml:space="preserve">is </w:t>
      </w:r>
      <w:r w:rsidR="00037A5B">
        <w:t xml:space="preserve">limited for the proportion of advanced HF patients from </w:t>
      </w:r>
      <w:r w:rsidR="000F494B">
        <w:t xml:space="preserve">the </w:t>
      </w:r>
      <w:r w:rsidR="00037A5B" w:rsidRPr="0062551B">
        <w:t xml:space="preserve">overall </w:t>
      </w:r>
      <w:r w:rsidR="00037A5B">
        <w:t>HF</w:t>
      </w:r>
      <w:r w:rsidR="00037A5B" w:rsidRPr="0062551B">
        <w:t xml:space="preserve"> population</w:t>
      </w:r>
      <w:r w:rsidR="00037A5B">
        <w:t xml:space="preserve"> in Australia</w:t>
      </w:r>
      <w:r w:rsidR="00037A5B" w:rsidRPr="00037A5B">
        <w:t>.</w:t>
      </w:r>
    </w:p>
    <w:p w14:paraId="29425469" w14:textId="5713E6F7" w:rsidR="00466A0D" w:rsidRPr="004A5FCD" w:rsidRDefault="00466A0D" w:rsidP="00DB5ABE">
      <w:pPr>
        <w:jc w:val="both"/>
      </w:pPr>
      <w:r w:rsidRPr="004A5FCD">
        <w:t xml:space="preserve">Of note, the application used the wording ‘refractory HF’ to denote the patient population </w:t>
      </w:r>
      <w:r w:rsidR="004A5FCD" w:rsidRPr="004A5FCD">
        <w:t>in line</w:t>
      </w:r>
      <w:r w:rsidRPr="004A5FCD">
        <w:t xml:space="preserve"> with existing MBS descriptors requested to be amended </w:t>
      </w:r>
      <w:r w:rsidR="00D5222D">
        <w:t>in</w:t>
      </w:r>
      <w:r w:rsidR="00D5222D" w:rsidRPr="004A5FCD">
        <w:t xml:space="preserve"> </w:t>
      </w:r>
      <w:r w:rsidRPr="004A5FCD">
        <w:t>this application. However, ‘advanced HF’ is the most frequent</w:t>
      </w:r>
      <w:r w:rsidR="000F494B">
        <w:t>ly</w:t>
      </w:r>
      <w:r w:rsidRPr="004A5FCD">
        <w:t xml:space="preserve"> used </w:t>
      </w:r>
      <w:r w:rsidR="00B003F1">
        <w:t xml:space="preserve">term </w:t>
      </w:r>
      <w:r w:rsidRPr="004A5FCD">
        <w:t>in the HF guidelines</w:t>
      </w:r>
      <w:r w:rsidR="000F494B">
        <w:t xml:space="preserve"> </w:t>
      </w:r>
      <w:r w:rsidR="004A5FCD" w:rsidRPr="004A5FCD">
        <w:fldChar w:fldCharType="begin">
          <w:fldData xml:space="preserve">PEVuZE5vdGU+PENpdGU+PEF1dGhvcj5IZWlkZW5yZWljaDwvQXV0aG9yPjxZZWFyPjIwMjI8L1ll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</w:fldData>
        </w:fldChar>
      </w:r>
      <w:r w:rsidR="000A32C4">
        <w:instrText xml:space="preserve"> ADDIN EN.CITE </w:instrText>
      </w:r>
      <w:r w:rsidR="000A32C4">
        <w:fldChar w:fldCharType="begin">
          <w:fldData xml:space="preserve">PEVuZE5vdGU+PENpdGU+PEF1dGhvcj5IZWlkZW5yZWljaDwvQXV0aG9yPjxZZWFyPjIwMjI8L1ll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</w:fldData>
        </w:fldChar>
      </w:r>
      <w:r w:rsidR="000A32C4">
        <w:instrText xml:space="preserve"> ADDIN EN.CITE.DATA </w:instrText>
      </w:r>
      <w:r w:rsidR="000A32C4">
        <w:fldChar w:fldCharType="end"/>
      </w:r>
      <w:r w:rsidR="004A5FCD" w:rsidRPr="004A5FCD">
        <w:fldChar w:fldCharType="separate"/>
      </w:r>
      <w:r w:rsidR="000A32C4">
        <w:rPr>
          <w:noProof/>
        </w:rPr>
        <w:t>(Atherton et al., 2018; Heidenreich et al., 2022; McDonagh et al., 2022)</w:t>
      </w:r>
      <w:r w:rsidR="004A5FCD" w:rsidRPr="004A5FCD">
        <w:fldChar w:fldCharType="end"/>
      </w:r>
      <w:r w:rsidRPr="004A5FCD">
        <w:t>. Hence the wording</w:t>
      </w:r>
      <w:r w:rsidR="000F494B">
        <w:t xml:space="preserve"> ‘</w:t>
      </w:r>
      <w:r w:rsidRPr="004A5FCD">
        <w:t xml:space="preserve">advanced HF’ </w:t>
      </w:r>
      <w:r w:rsidR="002A0956">
        <w:t>is</w:t>
      </w:r>
      <w:r w:rsidRPr="004A5FCD">
        <w:t xml:space="preserve"> used hereafter.</w:t>
      </w:r>
    </w:p>
    <w:p w14:paraId="4CDFABE4" w14:textId="2D4E3BA1" w:rsidR="006A0A98" w:rsidRDefault="00711B26" w:rsidP="00E76C63">
      <w:pPr>
        <w:jc w:val="both"/>
      </w:pPr>
      <w:r>
        <w:t>The HFA/ESC position statement on advanced H</w:t>
      </w:r>
      <w:r w:rsidR="00C7634F">
        <w:t>F</w:t>
      </w:r>
      <w:r>
        <w:t xml:space="preserve"> 2018 suggested four </w:t>
      </w:r>
      <w:r w:rsidRPr="00D7666C">
        <w:t>distinct criteria</w:t>
      </w:r>
      <w:r>
        <w:t xml:space="preserve"> for </w:t>
      </w:r>
      <w:r w:rsidR="007E5F48">
        <w:t>defining</w:t>
      </w:r>
      <w:r>
        <w:t xml:space="preserve"> advanced H</w:t>
      </w:r>
      <w:r w:rsidR="00C7634F">
        <w:t>F</w:t>
      </w:r>
      <w:r>
        <w:t xml:space="preserve"> </w:t>
      </w:r>
      <w:r>
        <w:fldChar w:fldCharType="begin"/>
      </w:r>
      <w:r w:rsidR="000A32C4">
        <w:instrText xml:space="preserve"> ADDIN EN.CITE &lt;EndNote&gt;&lt;Cite&gt;&lt;Author&gt;Crespo-Leiro&lt;/Author&gt;&lt;Year&gt;2018&lt;/Year&gt;&lt;RecNum&gt;1074&lt;/RecNum&gt;&lt;DisplayText&gt;(Crespo-Leiro et al., 2018)&lt;/DisplayText&gt;&lt;record&gt;&lt;rec-number&gt;1074&lt;/rec-number&gt;&lt;foreign-keys&gt;&lt;key app="EN" db-id="tv5vtp5rvavte4eretm59vz7rzdrwz5vaxat" timestamp="1686700725"&gt;1074&lt;/key&gt;&lt;/foreign-keys&gt;&lt;ref-type name="Journal Article"&gt;17&lt;/ref-type&gt;&lt;contributors&gt;&lt;authors&gt;&lt;author&gt;Crespo-Leiro, Maria G.&lt;/author&gt;&lt;author&gt;Metra, Marco&lt;/author&gt;&lt;author&gt;Lund, Lars H.&lt;/author&gt;&lt;author&gt;Milicic, Davor&lt;/author&gt;&lt;author&gt;Costanzo, Maria Rosa&lt;/author&gt;&lt;author&gt;Filippatos, Gerasimos&lt;/author&gt;&lt;author&gt;Gustafsson, Finn&lt;/author&gt;&lt;author&gt;Tsui, Steven&lt;/author&gt;&lt;author&gt;Barge-Caballero, Eduardo&lt;/author&gt;&lt;author&gt;De Jonge, Nicolaas&lt;/author&gt;&lt;author&gt;Frigerio, Maria&lt;/author&gt;&lt;author&gt;Hamdan, Righab&lt;/author&gt;&lt;author&gt;Hasin, Tal&lt;/author&gt;&lt;author&gt;Hülsmann, Martin&lt;/author&gt;&lt;author&gt;Nalbantgil, Sanem&lt;/author&gt;&lt;author&gt;Potena, Luciano&lt;/author&gt;&lt;author&gt;Bauersachs, Johann&lt;/author&gt;&lt;author&gt;Gkouziouta, Aggeliki&lt;/author&gt;&lt;author&gt;Ruhparwar, Arjang&lt;/author&gt;&lt;author&gt;Ristic, Arsen D.&lt;/author&gt;&lt;author&gt;Straburzynska-Migaj, Ewa&lt;/author&gt;&lt;author&gt;McDonagh, Theresa&lt;/author&gt;&lt;author&gt;Seferovic, Petar&lt;/author&gt;&lt;author&gt;Ruschitzka, Frank&lt;/author&gt;&lt;/authors&gt;&lt;/contributors&gt;&lt;titles&gt;&lt;title&gt;Advanced heart failure: a position statement of the Heart Failure Association of the European Society of Cardiology&lt;/title&gt;&lt;secondary-title&gt;Eur. J. Heart Fail.&lt;/secondary-title&gt;&lt;/titles&gt;&lt;periodical&gt;&lt;full-title&gt;Eur. J. Heart Fail.&lt;/full-title&gt;&lt;/periodical&gt;&lt;pages&gt;1505-1535&lt;/pages&gt;&lt;volume&gt;20&lt;/volume&gt;&lt;number&gt;11&lt;/number&gt;&lt;dates&gt;&lt;year&gt;2018&lt;/year&gt;&lt;/dates&gt;&lt;isbn&gt;1388-9842&lt;/isbn&gt;&lt;urls&gt;&lt;related-urls&gt;&lt;url&gt;https://onlinelibrary.wiley.com/doi/abs/10.1002/ejhf.1236&lt;/url&gt;&lt;url&gt;https://onlinelibrary.wiley.com/doi/pdfdirect/10.1002/ejhf.1236?download=true&lt;/url&gt;&lt;/related-urls&gt;&lt;/urls&gt;&lt;electronic-resource-num&gt;https://doi.org/10.1002/ejhf.1236&lt;/electronic-resource-num&gt;&lt;/record&gt;&lt;/Cite&gt;&lt;/EndNote&gt;</w:instrText>
      </w:r>
      <w:r>
        <w:fldChar w:fldCharType="separate"/>
      </w:r>
      <w:r w:rsidR="000A32C4">
        <w:rPr>
          <w:noProof/>
        </w:rPr>
        <w:t>(Crespo-Leiro et al., 2018)</w:t>
      </w:r>
      <w:r>
        <w:fldChar w:fldCharType="end"/>
      </w:r>
      <w:r>
        <w:t xml:space="preserve"> (Table </w:t>
      </w:r>
      <w:r w:rsidR="006A0A98">
        <w:t>6</w:t>
      </w:r>
      <w:r>
        <w:t>).</w:t>
      </w:r>
      <w:r w:rsidR="006A0A98" w:rsidRPr="006A0A98">
        <w:t xml:space="preserve"> </w:t>
      </w:r>
      <w:r w:rsidR="006A0A98">
        <w:t>These criteria considered th</w:t>
      </w:r>
      <w:r w:rsidR="007E5F48">
        <w:t>at severely reduced LVEF is not mandatory for diagnosing</w:t>
      </w:r>
      <w:r w:rsidR="006A0A98" w:rsidRPr="006A0A98">
        <w:t xml:space="preserve"> advanced H</w:t>
      </w:r>
      <w:r w:rsidR="00C7634F">
        <w:t>F</w:t>
      </w:r>
      <w:r w:rsidR="006A0A98" w:rsidRPr="006A0A98">
        <w:t xml:space="preserve"> as it may </w:t>
      </w:r>
      <w:r w:rsidR="000F494B">
        <w:t>also develop in patients with preserved ejection fraction</w:t>
      </w:r>
      <w:r w:rsidR="006A0A98">
        <w:t xml:space="preserve"> </w:t>
      </w:r>
      <w:r w:rsidR="006A0A98">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 </w:instrText>
      </w:r>
      <w:r w:rsidR="000A32C4">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DATA </w:instrText>
      </w:r>
      <w:r w:rsidR="000A32C4">
        <w:fldChar w:fldCharType="end"/>
      </w:r>
      <w:r w:rsidR="006A0A98">
        <w:fldChar w:fldCharType="separate"/>
      </w:r>
      <w:r w:rsidR="000A32C4">
        <w:rPr>
          <w:noProof/>
        </w:rPr>
        <w:t>(McDonagh et al., 2022)</w:t>
      </w:r>
      <w:r w:rsidR="006A0A98">
        <w:fldChar w:fldCharType="end"/>
      </w:r>
      <w:r w:rsidR="006A0A98" w:rsidRPr="006A0A98">
        <w:t>.</w:t>
      </w:r>
    </w:p>
    <w:p w14:paraId="2D526608" w14:textId="4D2112E1" w:rsidR="008E79BA" w:rsidRDefault="008E79BA" w:rsidP="00E76C63">
      <w:pPr>
        <w:jc w:val="both"/>
      </w:pPr>
    </w:p>
    <w:p w14:paraId="08DE10A4" w14:textId="4A312152" w:rsidR="008E79BA" w:rsidRDefault="008E79BA" w:rsidP="00E76C63">
      <w:pPr>
        <w:jc w:val="both"/>
      </w:pPr>
    </w:p>
    <w:p w14:paraId="59D8140A" w14:textId="77777777" w:rsidR="008E79BA" w:rsidRDefault="008E79BA" w:rsidP="00E76C63">
      <w:pPr>
        <w:jc w:val="both"/>
      </w:pPr>
    </w:p>
    <w:p w14:paraId="4E585B67" w14:textId="3A663BDF" w:rsidR="00E76C63" w:rsidRDefault="00E76C63" w:rsidP="00E76C63">
      <w:pPr>
        <w:pStyle w:val="Caption"/>
      </w:pPr>
      <w:r>
        <w:t xml:space="preserve">Table </w:t>
      </w:r>
      <w:r>
        <w:fldChar w:fldCharType="begin"/>
      </w:r>
      <w:r>
        <w:instrText xml:space="preserve"> SEQ Table \* ARABIC </w:instrText>
      </w:r>
      <w:r>
        <w:fldChar w:fldCharType="separate"/>
      </w:r>
      <w:r w:rsidR="001C6D8C">
        <w:rPr>
          <w:noProof/>
        </w:rPr>
        <w:t>6</w:t>
      </w:r>
      <w:r>
        <w:fldChar w:fldCharType="end"/>
      </w:r>
      <w:r>
        <w:t xml:space="preserve">: </w:t>
      </w:r>
      <w:r w:rsidRPr="00B24599">
        <w:t>Advanced HF criteria as per the HFA ESC 2018 position statement</w:t>
      </w:r>
    </w:p>
    <w:tbl>
      <w:tblPr>
        <w:tblStyle w:val="TableGrid1"/>
        <w:tblW w:w="5000" w:type="pct"/>
        <w:tblInd w:w="0" w:type="dxa"/>
        <w:tblLook w:val="04A0" w:firstRow="1" w:lastRow="0" w:firstColumn="1" w:lastColumn="0" w:noHBand="0" w:noVBand="1"/>
      </w:tblPr>
      <w:tblGrid>
        <w:gridCol w:w="9571"/>
      </w:tblGrid>
      <w:tr w:rsidR="001319E7" w:rsidRPr="00D526CB" w14:paraId="66717565" w14:textId="77777777" w:rsidTr="0066544F">
        <w:tc>
          <w:tcPr>
            <w:tcW w:w="5000" w:type="pct"/>
            <w:shd w:val="clear" w:color="auto" w:fill="auto"/>
          </w:tcPr>
          <w:p w14:paraId="2007CDDE" w14:textId="4D33C92F" w:rsidR="001319E7" w:rsidRPr="006A0A98" w:rsidRDefault="00D7666C" w:rsidP="00A6040A">
            <w:pPr>
              <w:pStyle w:val="Tabletext"/>
              <w:ind w:left="0"/>
              <w:rPr>
                <w:b/>
                <w:bCs/>
              </w:rPr>
            </w:pPr>
            <w:r w:rsidRPr="006A0A98">
              <w:rPr>
                <w:b/>
                <w:bCs/>
              </w:rPr>
              <w:t>Updated HFA-ESC criteria for advanced H</w:t>
            </w:r>
            <w:r w:rsidR="00C7634F">
              <w:rPr>
                <w:b/>
                <w:bCs/>
              </w:rPr>
              <w:t>F.</w:t>
            </w:r>
          </w:p>
        </w:tc>
      </w:tr>
      <w:tr w:rsidR="001319E7" w:rsidRPr="00D526CB" w14:paraId="19F892C5" w14:textId="77777777" w:rsidTr="0066544F">
        <w:trPr>
          <w:trHeight w:val="300"/>
        </w:trPr>
        <w:tc>
          <w:tcPr>
            <w:tcW w:w="5000" w:type="pct"/>
          </w:tcPr>
          <w:p w14:paraId="29B182ED" w14:textId="2BDD0352" w:rsidR="001319E7" w:rsidRPr="00D526CB" w:rsidRDefault="00D7666C" w:rsidP="001113CD">
            <w:pPr>
              <w:pStyle w:val="Tabletext"/>
              <w:ind w:left="0"/>
              <w:jc w:val="both"/>
              <w:rPr>
                <w:bCs/>
              </w:rPr>
            </w:pPr>
            <w:r w:rsidRPr="00D526CB">
              <w:t>All the following criteria must be present despite optimal medical treatment:</w:t>
            </w:r>
          </w:p>
        </w:tc>
      </w:tr>
      <w:tr w:rsidR="00D7666C" w:rsidRPr="00D526CB" w14:paraId="4B3816BE" w14:textId="77777777" w:rsidTr="0066544F">
        <w:tc>
          <w:tcPr>
            <w:tcW w:w="5000" w:type="pct"/>
          </w:tcPr>
          <w:p w14:paraId="455E3C32" w14:textId="2DB24A66" w:rsidR="00D7666C" w:rsidRPr="00D526CB" w:rsidRDefault="00D7666C" w:rsidP="001113CD">
            <w:pPr>
              <w:pStyle w:val="Tabletext"/>
              <w:ind w:left="0"/>
              <w:jc w:val="both"/>
            </w:pPr>
            <w:r w:rsidRPr="00D526CB">
              <w:rPr>
                <w:bCs/>
              </w:rPr>
              <w:t>1. Severe and persistent symptoms of heart failure [NYHA class III (advanced) or IV].</w:t>
            </w:r>
          </w:p>
        </w:tc>
      </w:tr>
      <w:tr w:rsidR="001319E7" w:rsidRPr="00D526CB" w14:paraId="15457DDC" w14:textId="77777777" w:rsidTr="0066544F">
        <w:tc>
          <w:tcPr>
            <w:tcW w:w="5000" w:type="pct"/>
          </w:tcPr>
          <w:p w14:paraId="70234CC8" w14:textId="68FA3C1B" w:rsidR="001319E7" w:rsidRPr="00D526CB" w:rsidRDefault="001319E7" w:rsidP="001113CD">
            <w:pPr>
              <w:pStyle w:val="Tabletext"/>
              <w:ind w:left="0"/>
              <w:jc w:val="both"/>
              <w:rPr>
                <w:bCs/>
              </w:rPr>
            </w:pPr>
            <w:r w:rsidRPr="00D526CB">
              <w:rPr>
                <w:bCs/>
              </w:rPr>
              <w:t>2. Severe cardiac dysfunction defined by</w:t>
            </w:r>
            <w:r w:rsidR="00E14F8D">
              <w:t xml:space="preserve"> </w:t>
            </w:r>
            <w:r w:rsidR="00293A66">
              <w:rPr>
                <w:bCs/>
              </w:rPr>
              <w:t>one or more of</w:t>
            </w:r>
            <w:r w:rsidR="00E14F8D" w:rsidRPr="00E14F8D">
              <w:rPr>
                <w:bCs/>
              </w:rPr>
              <w:t xml:space="preserve"> </w:t>
            </w:r>
            <w:r w:rsidR="00A6040A" w:rsidRPr="00E14F8D">
              <w:rPr>
                <w:bCs/>
              </w:rPr>
              <w:t>these:</w:t>
            </w:r>
            <w:r w:rsidRPr="00D526CB">
              <w:rPr>
                <w:bCs/>
              </w:rPr>
              <w:t xml:space="preserve"> </w:t>
            </w:r>
          </w:p>
        </w:tc>
      </w:tr>
      <w:tr w:rsidR="001319E7" w:rsidRPr="00D526CB" w14:paraId="060FDD2E" w14:textId="77777777" w:rsidTr="0066544F">
        <w:tc>
          <w:tcPr>
            <w:tcW w:w="5000" w:type="pct"/>
          </w:tcPr>
          <w:p w14:paraId="25FA154C" w14:textId="77777777" w:rsidR="001319E7" w:rsidRPr="00D526CB" w:rsidRDefault="001319E7" w:rsidP="00036B54">
            <w:pPr>
              <w:pStyle w:val="Tabletext"/>
              <w:numPr>
                <w:ilvl w:val="0"/>
                <w:numId w:val="7"/>
              </w:numPr>
              <w:jc w:val="both"/>
              <w:rPr>
                <w:bCs/>
              </w:rPr>
            </w:pPr>
            <w:r w:rsidRPr="00D526CB">
              <w:rPr>
                <w:bCs/>
              </w:rPr>
              <w:t>LVEF ≤ 30%</w:t>
            </w:r>
          </w:p>
        </w:tc>
      </w:tr>
      <w:tr w:rsidR="001319E7" w:rsidRPr="00D526CB" w14:paraId="33A51407" w14:textId="77777777" w:rsidTr="0066544F">
        <w:tc>
          <w:tcPr>
            <w:tcW w:w="5000" w:type="pct"/>
          </w:tcPr>
          <w:p w14:paraId="29A4D5A6" w14:textId="37B6AC01" w:rsidR="001319E7" w:rsidRPr="00D526CB" w:rsidRDefault="001319E7" w:rsidP="00036B54">
            <w:pPr>
              <w:pStyle w:val="Tabletext"/>
              <w:numPr>
                <w:ilvl w:val="0"/>
                <w:numId w:val="7"/>
              </w:numPr>
              <w:jc w:val="both"/>
              <w:rPr>
                <w:bCs/>
              </w:rPr>
            </w:pPr>
            <w:r w:rsidRPr="00D526CB">
              <w:rPr>
                <w:bCs/>
              </w:rPr>
              <w:t>Isolated R</w:t>
            </w:r>
            <w:r w:rsidR="00C7634F">
              <w:rPr>
                <w:bCs/>
              </w:rPr>
              <w:t>V</w:t>
            </w:r>
            <w:r w:rsidRPr="00D526CB">
              <w:rPr>
                <w:bCs/>
              </w:rPr>
              <w:t xml:space="preserve"> failure </w:t>
            </w:r>
          </w:p>
        </w:tc>
      </w:tr>
      <w:tr w:rsidR="001319E7" w:rsidRPr="00D526CB" w14:paraId="54FAE250" w14:textId="77777777" w:rsidTr="0066544F">
        <w:tc>
          <w:tcPr>
            <w:tcW w:w="5000" w:type="pct"/>
          </w:tcPr>
          <w:p w14:paraId="5EFE1866" w14:textId="638399C2" w:rsidR="001319E7" w:rsidRPr="00D526CB" w:rsidRDefault="001319E7" w:rsidP="00036B54">
            <w:pPr>
              <w:pStyle w:val="Tabletext"/>
              <w:numPr>
                <w:ilvl w:val="0"/>
                <w:numId w:val="7"/>
              </w:numPr>
              <w:jc w:val="both"/>
              <w:rPr>
                <w:bCs/>
              </w:rPr>
            </w:pPr>
            <w:r w:rsidRPr="00D526CB">
              <w:rPr>
                <w:bCs/>
              </w:rPr>
              <w:t>Non-operable severe valve abnormalities</w:t>
            </w:r>
            <w:r w:rsidR="00E14F8D">
              <w:rPr>
                <w:bCs/>
              </w:rPr>
              <w:t xml:space="preserve"> </w:t>
            </w:r>
            <w:r w:rsidR="00293A66" w:rsidRPr="00293A66">
              <w:rPr>
                <w:bCs/>
              </w:rPr>
              <w:t>or congenital abnormalities</w:t>
            </w:r>
          </w:p>
        </w:tc>
      </w:tr>
      <w:tr w:rsidR="001319E7" w:rsidRPr="00D526CB" w14:paraId="317B6EDA" w14:textId="77777777" w:rsidTr="0066544F">
        <w:tc>
          <w:tcPr>
            <w:tcW w:w="5000" w:type="pct"/>
          </w:tcPr>
          <w:p w14:paraId="37C8E810" w14:textId="6250B0A3" w:rsidR="00293A66" w:rsidRPr="00293A66" w:rsidRDefault="001319E7" w:rsidP="00036B54">
            <w:pPr>
              <w:pStyle w:val="Tabletext"/>
              <w:numPr>
                <w:ilvl w:val="0"/>
                <w:numId w:val="7"/>
              </w:numPr>
              <w:jc w:val="both"/>
              <w:rPr>
                <w:bCs/>
              </w:rPr>
            </w:pPr>
            <w:r w:rsidRPr="00293A66">
              <w:rPr>
                <w:bCs/>
              </w:rPr>
              <w:t xml:space="preserve">Persistently high (or increasing) BNP or NT-proBNP values and severe diastolic dysfunction or </w:t>
            </w:r>
            <w:r w:rsidR="00D376A6" w:rsidRPr="00293A66">
              <w:rPr>
                <w:bCs/>
              </w:rPr>
              <w:t xml:space="preserve">LV </w:t>
            </w:r>
            <w:r w:rsidRPr="00293A66">
              <w:rPr>
                <w:bCs/>
              </w:rPr>
              <w:t xml:space="preserve">structural abnormalities </w:t>
            </w:r>
          </w:p>
        </w:tc>
      </w:tr>
      <w:tr w:rsidR="001319E7" w:rsidRPr="00D526CB" w14:paraId="4686702F" w14:textId="77777777" w:rsidTr="0066544F">
        <w:tc>
          <w:tcPr>
            <w:tcW w:w="5000" w:type="pct"/>
          </w:tcPr>
          <w:p w14:paraId="67586E25" w14:textId="418F96F2" w:rsidR="001319E7" w:rsidRPr="00D526CB" w:rsidRDefault="001319E7" w:rsidP="001113CD">
            <w:pPr>
              <w:pStyle w:val="Tabletext"/>
              <w:ind w:left="0"/>
              <w:jc w:val="both"/>
              <w:rPr>
                <w:bCs/>
              </w:rPr>
            </w:pPr>
            <w:r w:rsidRPr="00D526CB">
              <w:rPr>
                <w:bCs/>
              </w:rPr>
              <w:t xml:space="preserve">3. </w:t>
            </w:r>
            <w:r w:rsidR="00293A66">
              <w:rPr>
                <w:bCs/>
              </w:rPr>
              <w:t>P</w:t>
            </w:r>
            <w:r w:rsidR="00D376A6" w:rsidRPr="00D376A6">
              <w:rPr>
                <w:bCs/>
              </w:rPr>
              <w:t xml:space="preserve">ulmonary </w:t>
            </w:r>
            <w:r w:rsidR="00293A66" w:rsidRPr="00D376A6">
              <w:rPr>
                <w:bCs/>
              </w:rPr>
              <w:t xml:space="preserve">Episodes </w:t>
            </w:r>
            <w:r w:rsidR="00D376A6" w:rsidRPr="00D376A6">
              <w:rPr>
                <w:bCs/>
              </w:rPr>
              <w:t>or systemic congestion requiring high-dose intravenous or low</w:t>
            </w:r>
            <w:r w:rsidR="007E5F48">
              <w:rPr>
                <w:bCs/>
              </w:rPr>
              <w:t>-</w:t>
            </w:r>
            <w:r w:rsidR="00D376A6" w:rsidRPr="00D376A6">
              <w:rPr>
                <w:bCs/>
              </w:rPr>
              <w:t xml:space="preserve">output </w:t>
            </w:r>
            <w:r w:rsidR="00293A66">
              <w:rPr>
                <w:bCs/>
              </w:rPr>
              <w:t xml:space="preserve">episodes </w:t>
            </w:r>
            <w:r w:rsidR="00D376A6" w:rsidRPr="00D376A6">
              <w:rPr>
                <w:bCs/>
              </w:rPr>
              <w:t>requiring inotropes or vasoactive drugs or malignant arrhythmias causing &gt;1 unplanned visit or hospitali</w:t>
            </w:r>
            <w:r w:rsidR="00C7634F">
              <w:rPr>
                <w:bCs/>
              </w:rPr>
              <w:t>s</w:t>
            </w:r>
            <w:r w:rsidR="00D376A6" w:rsidRPr="00D376A6">
              <w:rPr>
                <w:bCs/>
              </w:rPr>
              <w:t>ation in the last 12 months</w:t>
            </w:r>
          </w:p>
        </w:tc>
      </w:tr>
      <w:tr w:rsidR="001319E7" w:rsidRPr="00D526CB" w14:paraId="182BC7E7" w14:textId="77777777" w:rsidTr="0066544F">
        <w:tc>
          <w:tcPr>
            <w:tcW w:w="5000" w:type="pct"/>
          </w:tcPr>
          <w:p w14:paraId="2E8AA6BF" w14:textId="7BA153FF" w:rsidR="001319E7" w:rsidRPr="00D526CB" w:rsidRDefault="001319E7" w:rsidP="001113CD">
            <w:pPr>
              <w:pStyle w:val="Tabletext"/>
              <w:ind w:left="0"/>
              <w:jc w:val="both"/>
              <w:rPr>
                <w:bCs/>
              </w:rPr>
            </w:pPr>
            <w:r w:rsidRPr="00D526CB">
              <w:rPr>
                <w:bCs/>
              </w:rPr>
              <w:t xml:space="preserve">4. </w:t>
            </w:r>
            <w:r w:rsidR="00D376A6" w:rsidRPr="00D376A6">
              <w:rPr>
                <w:bCs/>
              </w:rPr>
              <w:t xml:space="preserve">Severe </w:t>
            </w:r>
            <w:r w:rsidR="00293A66" w:rsidRPr="00D376A6">
              <w:rPr>
                <w:bCs/>
              </w:rPr>
              <w:t xml:space="preserve">exercise </w:t>
            </w:r>
            <w:r w:rsidR="00D376A6" w:rsidRPr="00D376A6">
              <w:rPr>
                <w:bCs/>
              </w:rPr>
              <w:t>impairment or low 6MWT (&lt;300 m) or pVO2 (&lt;12–14 mL/kg/min), estimated to be of cardiac origin</w:t>
            </w:r>
          </w:p>
        </w:tc>
      </w:tr>
    </w:tbl>
    <w:p w14:paraId="72E78CD8" w14:textId="26C6AF59" w:rsidR="003F7E12" w:rsidRDefault="003F7E12" w:rsidP="00D5222D">
      <w:pPr>
        <w:pStyle w:val="Tablenotes"/>
        <w:spacing w:after="0"/>
      </w:pPr>
      <w:r>
        <w:t xml:space="preserve">Source: </w:t>
      </w:r>
      <w:r>
        <w:fldChar w:fldCharType="begin"/>
      </w:r>
      <w:r w:rsidR="000A32C4">
        <w:instrText xml:space="preserve"> ADDIN EN.CITE &lt;EndNote&gt;&lt;Cite&gt;&lt;Author&gt;Crespo-Leiro&lt;/Author&gt;&lt;Year&gt;2018&lt;/Year&gt;&lt;RecNum&gt;1074&lt;/RecNum&gt;&lt;DisplayText&gt;(Crespo-Leiro et al., 2018)&lt;/DisplayText&gt;&lt;record&gt;&lt;rec-number&gt;1074&lt;/rec-number&gt;&lt;foreign-keys&gt;&lt;key app="EN" db-id="tv5vtp5rvavte4eretm59vz7rzdrwz5vaxat" timestamp="1686700725"&gt;1074&lt;/key&gt;&lt;/foreign-keys&gt;&lt;ref-type name="Journal Article"&gt;17&lt;/ref-type&gt;&lt;contributors&gt;&lt;authors&gt;&lt;author&gt;Crespo-Leiro, Maria G.&lt;/author&gt;&lt;author&gt;Metra, Marco&lt;/author&gt;&lt;author&gt;Lund, Lars H.&lt;/author&gt;&lt;author&gt;Milicic, Davor&lt;/author&gt;&lt;author&gt;Costanzo, Maria Rosa&lt;/author&gt;&lt;author&gt;Filippatos, Gerasimos&lt;/author&gt;&lt;author&gt;Gustafsson, Finn&lt;/author&gt;&lt;author&gt;Tsui, Steven&lt;/author&gt;&lt;author&gt;Barge-Caballero, Eduardo&lt;/author&gt;&lt;author&gt;De Jonge, Nicolaas&lt;/author&gt;&lt;author&gt;Frigerio, Maria&lt;/author&gt;&lt;author&gt;Hamdan, Righab&lt;/author&gt;&lt;author&gt;Hasin, Tal&lt;/author&gt;&lt;author&gt;Hülsmann, Martin&lt;/author&gt;&lt;author&gt;Nalbantgil, Sanem&lt;/author&gt;&lt;author&gt;Potena, Luciano&lt;/author&gt;&lt;author&gt;Bauersachs, Johann&lt;/author&gt;&lt;author&gt;Gkouziouta, Aggeliki&lt;/author&gt;&lt;author&gt;Ruhparwar, Arjang&lt;/author&gt;&lt;author&gt;Ristic, Arsen D.&lt;/author&gt;&lt;author&gt;Straburzynska-Migaj, Ewa&lt;/author&gt;&lt;author&gt;McDonagh, Theresa&lt;/author&gt;&lt;author&gt;Seferovic, Petar&lt;/author&gt;&lt;author&gt;Ruschitzka, Frank&lt;/author&gt;&lt;/authors&gt;&lt;/contributors&gt;&lt;titles&gt;&lt;title&gt;Advanced heart failure: a position statement of the Heart Failure Association of the European Society of Cardiology&lt;/title&gt;&lt;secondary-title&gt;Eur. J. Heart Fail.&lt;/secondary-title&gt;&lt;/titles&gt;&lt;periodical&gt;&lt;full-title&gt;Eur. J. Heart Fail.&lt;/full-title&gt;&lt;/periodical&gt;&lt;pages&gt;1505-1535&lt;/pages&gt;&lt;volume&gt;20&lt;/volume&gt;&lt;number&gt;11&lt;/number&gt;&lt;dates&gt;&lt;year&gt;2018&lt;/year&gt;&lt;/dates&gt;&lt;isbn&gt;1388-9842&lt;/isbn&gt;&lt;urls&gt;&lt;related-urls&gt;&lt;url&gt;https://onlinelibrary.wiley.com/doi/abs/10.1002/ejhf.1236&lt;/url&gt;&lt;url&gt;https://onlinelibrary.wiley.com/doi/pdfdirect/10.1002/ejhf.1236?download=true&lt;/url&gt;&lt;/related-urls&gt;&lt;/urls&gt;&lt;electronic-resource-num&gt;https://doi.org/10.1002/ejhf.1236&lt;/electronic-resource-num&gt;&lt;/record&gt;&lt;/Cite&gt;&lt;/EndNote&gt;</w:instrText>
      </w:r>
      <w:r>
        <w:fldChar w:fldCharType="separate"/>
      </w:r>
      <w:r w:rsidR="000A32C4">
        <w:rPr>
          <w:noProof/>
        </w:rPr>
        <w:t>(Crespo-Leiro et al., 2018)</w:t>
      </w:r>
      <w:r>
        <w:fldChar w:fldCharType="end"/>
      </w:r>
      <w:r>
        <w:t>,</w:t>
      </w:r>
      <w:r w:rsidRPr="00293A66">
        <w:t xml:space="preserve"> </w:t>
      </w:r>
      <w:r w:rsidRPr="00D526CB">
        <w:t>table 3, adapted.</w:t>
      </w:r>
    </w:p>
    <w:p w14:paraId="2D2A8AA8" w14:textId="20AA6FE2" w:rsidR="00293A66" w:rsidRDefault="00D7666C" w:rsidP="0066544F">
      <w:pPr>
        <w:pStyle w:val="Tablenotes"/>
        <w:spacing w:after="0"/>
      </w:pPr>
      <w:r>
        <w:t xml:space="preserve">Abbreviations: </w:t>
      </w:r>
      <w:r w:rsidR="001319E7" w:rsidRPr="00D526CB">
        <w:t>6MWT</w:t>
      </w:r>
      <w:r w:rsidR="001A0B65">
        <w:t xml:space="preserve">, </w:t>
      </w:r>
      <w:r w:rsidR="001319E7" w:rsidRPr="00D526CB">
        <w:t xml:space="preserve">6-minute walk test; </w:t>
      </w:r>
      <w:r w:rsidR="00393816" w:rsidRPr="00D526CB">
        <w:t>BNP</w:t>
      </w:r>
      <w:r w:rsidR="00393816">
        <w:t xml:space="preserve">, </w:t>
      </w:r>
      <w:r w:rsidR="00393816" w:rsidRPr="00D526CB">
        <w:t>B</w:t>
      </w:r>
      <w:r w:rsidR="001319E7" w:rsidRPr="00D526CB">
        <w:t>-type natriuretic peptide; LV</w:t>
      </w:r>
      <w:r w:rsidR="001A0B65">
        <w:t xml:space="preserve">, </w:t>
      </w:r>
      <w:r w:rsidR="001319E7" w:rsidRPr="00D526CB">
        <w:t>left ventricular; LVEF</w:t>
      </w:r>
      <w:r w:rsidR="001A0B65">
        <w:t xml:space="preserve">, </w:t>
      </w:r>
      <w:r w:rsidR="001319E7" w:rsidRPr="00D526CB">
        <w:t>left ventricular ejection fraction; NT-</w:t>
      </w:r>
      <w:r w:rsidR="00C161A5" w:rsidRPr="00D526CB">
        <w:t>proBNP</w:t>
      </w:r>
      <w:r w:rsidR="00C161A5">
        <w:t xml:space="preserve">, </w:t>
      </w:r>
      <w:r w:rsidR="00C161A5" w:rsidRPr="00D526CB">
        <w:t>N</w:t>
      </w:r>
      <w:r w:rsidR="001319E7" w:rsidRPr="00D526CB">
        <w:t>-terminal pro-B-type natriuretic peptide; NYHA</w:t>
      </w:r>
      <w:r w:rsidR="001A0B65">
        <w:t xml:space="preserve">, </w:t>
      </w:r>
      <w:r w:rsidR="001319E7" w:rsidRPr="00D526CB">
        <w:t>New York Heart Association; pVO2</w:t>
      </w:r>
      <w:r w:rsidR="001A0B65">
        <w:t xml:space="preserve">, </w:t>
      </w:r>
      <w:r w:rsidR="001319E7" w:rsidRPr="00D526CB">
        <w:t>peak oxygen consumption; R</w:t>
      </w:r>
      <w:r w:rsidR="00C7634F">
        <w:t>V</w:t>
      </w:r>
      <w:r w:rsidR="001A0B65">
        <w:t>,</w:t>
      </w:r>
      <w:r w:rsidR="001319E7" w:rsidRPr="00D526CB">
        <w:t xml:space="preserve"> right ventricular. </w:t>
      </w:r>
    </w:p>
    <w:p w14:paraId="0A12B8D8" w14:textId="77777777" w:rsidR="0066544F" w:rsidRDefault="0066544F" w:rsidP="00D5222D">
      <w:pPr>
        <w:spacing w:after="0"/>
      </w:pPr>
    </w:p>
    <w:p w14:paraId="3DC4D0CE" w14:textId="6ECC18E6" w:rsidR="00E962C6" w:rsidRDefault="003F7E12" w:rsidP="00E962C6">
      <w:pPr>
        <w:pStyle w:val="Heading4"/>
      </w:pPr>
      <w:r>
        <w:t>M</w:t>
      </w:r>
      <w:r w:rsidR="00E962C6">
        <w:t>anagement</w:t>
      </w:r>
      <w:r w:rsidR="006A0A98">
        <w:t xml:space="preserve"> of advanced </w:t>
      </w:r>
      <w:r w:rsidR="00BF1F9A">
        <w:t>H</w:t>
      </w:r>
      <w:r w:rsidR="00C7634F">
        <w:t>F</w:t>
      </w:r>
    </w:p>
    <w:p w14:paraId="5BE96327" w14:textId="03E470E7" w:rsidR="00BF1F9A" w:rsidRDefault="00B003F1" w:rsidP="00721B85">
      <w:pPr>
        <w:jc w:val="both"/>
        <w:rPr>
          <w:rFonts w:asciiTheme="minorHAnsi" w:hAnsiTheme="minorHAnsi" w:cstheme="minorHAnsi"/>
        </w:rPr>
      </w:pPr>
      <w:r>
        <w:rPr>
          <w:rFonts w:asciiTheme="minorHAnsi" w:hAnsiTheme="minorHAnsi" w:cstheme="minorHAnsi"/>
        </w:rPr>
        <w:t>HF</w:t>
      </w:r>
      <w:r w:rsidR="002C00F7">
        <w:rPr>
          <w:rFonts w:asciiTheme="minorHAnsi" w:hAnsiTheme="minorHAnsi" w:cstheme="minorHAnsi"/>
        </w:rPr>
        <w:t xml:space="preserve"> patients with </w:t>
      </w:r>
      <w:r w:rsidR="002C00F7" w:rsidRPr="002C00F7">
        <w:rPr>
          <w:rFonts w:asciiTheme="minorHAnsi" w:hAnsiTheme="minorHAnsi" w:cstheme="minorHAnsi"/>
        </w:rPr>
        <w:t xml:space="preserve">persistent or progressive symptoms and ventricular dysfunction despite optimal </w:t>
      </w:r>
      <w:r w:rsidR="002C00F7">
        <w:rPr>
          <w:rFonts w:asciiTheme="minorHAnsi" w:hAnsiTheme="minorHAnsi" w:cstheme="minorHAnsi"/>
        </w:rPr>
        <w:t xml:space="preserve">GDMT (Please see the section ‘comparator’ for more details on GDMT) </w:t>
      </w:r>
      <w:r w:rsidR="009B4B98">
        <w:rPr>
          <w:rFonts w:asciiTheme="minorHAnsi" w:hAnsiTheme="minorHAnsi" w:cstheme="minorHAnsi"/>
        </w:rPr>
        <w:t>are</w:t>
      </w:r>
      <w:r w:rsidR="00BE30A1">
        <w:rPr>
          <w:rFonts w:asciiTheme="minorHAnsi" w:hAnsiTheme="minorHAnsi" w:cstheme="minorHAnsi"/>
        </w:rPr>
        <w:t xml:space="preserve"> eligible</w:t>
      </w:r>
      <w:r w:rsidR="009B4B98">
        <w:rPr>
          <w:rFonts w:asciiTheme="minorHAnsi" w:hAnsiTheme="minorHAnsi" w:cstheme="minorHAnsi"/>
        </w:rPr>
        <w:t xml:space="preserve"> for</w:t>
      </w:r>
      <w:r w:rsidR="002C00F7">
        <w:rPr>
          <w:rFonts w:asciiTheme="minorHAnsi" w:hAnsiTheme="minorHAnsi" w:cstheme="minorHAnsi"/>
        </w:rPr>
        <w:t xml:space="preserve"> advanced H</w:t>
      </w:r>
      <w:r w:rsidR="00C7634F">
        <w:rPr>
          <w:rFonts w:asciiTheme="minorHAnsi" w:hAnsiTheme="minorHAnsi" w:cstheme="minorHAnsi"/>
        </w:rPr>
        <w:t>F</w:t>
      </w:r>
      <w:r w:rsidR="002C00F7">
        <w:rPr>
          <w:rFonts w:asciiTheme="minorHAnsi" w:hAnsiTheme="minorHAnsi" w:cstheme="minorHAnsi"/>
        </w:rPr>
        <w:t xml:space="preserve"> therapies</w:t>
      </w:r>
      <w:r w:rsidR="00BF6DC1">
        <w:rPr>
          <w:rFonts w:asciiTheme="minorHAnsi" w:hAnsiTheme="minorHAnsi" w:cstheme="minorHAnsi"/>
        </w:rPr>
        <w:t xml:space="preserve"> </w:t>
      </w:r>
      <w:r w:rsidR="00BF6DC1">
        <w:rPr>
          <w:rFonts w:asciiTheme="minorHAnsi" w:hAnsiTheme="minorHAnsi" w:cstheme="minorHAnsi"/>
        </w:rPr>
        <w:fldChar w:fldCharType="begin"/>
      </w:r>
      <w:r w:rsidR="000A32C4">
        <w:rPr>
          <w:rFonts w:asciiTheme="minorHAnsi" w:hAnsiTheme="minorHAnsi" w:cstheme="minorHAnsi"/>
        </w:rPr>
        <w:instrText xml:space="preserve"> ADDIN EN.CITE &lt;EndNote&gt;&lt;Cite&gt;&lt;Author&gt;Crespo-Leiro&lt;/Author&gt;&lt;Year&gt;2018&lt;/Year&gt;&lt;RecNum&gt;1074&lt;/RecNum&gt;&lt;DisplayText&gt;(Crespo-Leiro et al., 2018)&lt;/DisplayText&gt;&lt;record&gt;&lt;rec-number&gt;1074&lt;/rec-number&gt;&lt;foreign-keys&gt;&lt;key app="EN" db-id="tv5vtp5rvavte4eretm59vz7rzdrwz5vaxat" timestamp="1686700725"&gt;1074&lt;/key&gt;&lt;/foreign-keys&gt;&lt;ref-type name="Journal Article"&gt;17&lt;/ref-type&gt;&lt;contributors&gt;&lt;authors&gt;&lt;author&gt;Crespo-Leiro, Maria G.&lt;/author&gt;&lt;author&gt;Metra, Marco&lt;/author&gt;&lt;author&gt;Lund, Lars H.&lt;/author&gt;&lt;author&gt;Milicic, Davor&lt;/author&gt;&lt;author&gt;Costanzo, Maria Rosa&lt;/author&gt;&lt;author&gt;Filippatos, Gerasimos&lt;/author&gt;&lt;author&gt;Gustafsson, Finn&lt;/author&gt;&lt;author&gt;Tsui, Steven&lt;/author&gt;&lt;author&gt;Barge-Caballero, Eduardo&lt;/author&gt;&lt;author&gt;De Jonge, Nicolaas&lt;/author&gt;&lt;author&gt;Frigerio, Maria&lt;/author&gt;&lt;author&gt;Hamdan, Righab&lt;/author&gt;&lt;author&gt;Hasin, Tal&lt;/author&gt;&lt;author&gt;Hülsmann, Martin&lt;/author&gt;&lt;author&gt;Nalbantgil, Sanem&lt;/author&gt;&lt;author&gt;Potena, Luciano&lt;/author&gt;&lt;author&gt;Bauersachs, Johann&lt;/author&gt;&lt;author&gt;Gkouziouta, Aggeliki&lt;/author&gt;&lt;author&gt;Ruhparwar, Arjang&lt;/author&gt;&lt;author&gt;Ristic, Arsen </w:instrText>
      </w:r>
      <w:r w:rsidR="000A32C4">
        <w:rPr>
          <w:rFonts w:asciiTheme="minorHAnsi" w:hAnsiTheme="minorHAnsi" w:cstheme="minorHAnsi"/>
        </w:rPr>
        <w:lastRenderedPageBreak/>
        <w:instrText>D.&lt;/author&gt;&lt;author&gt;Straburzynska-Migaj, Ewa&lt;/author&gt;&lt;author&gt;McDonagh, Theresa&lt;/author&gt;&lt;author&gt;Seferovic, Petar&lt;/author&gt;&lt;author&gt;Ruschitzka, Frank&lt;/author&gt;&lt;/authors&gt;&lt;/contributors&gt;&lt;titles&gt;&lt;title&gt;Advanced heart failure: a position statement of the Heart Failure Association of the European Society of Cardiology&lt;/title&gt;&lt;secondary-title&gt;Eur. J. Heart Fail.&lt;/secondary-title&gt;&lt;/titles&gt;&lt;periodical&gt;&lt;full-title&gt;Eur. J. Heart Fail.&lt;/full-title&gt;&lt;/periodical&gt;&lt;pages&gt;1505-1535&lt;/pages&gt;&lt;volume&gt;20&lt;/volume&gt;&lt;number&gt;11&lt;/number&gt;&lt;dates&gt;&lt;year&gt;2018&lt;/year&gt;&lt;/dates&gt;&lt;isbn&gt;1388-9842&lt;/isbn&gt;&lt;urls&gt;&lt;related-urls&gt;&lt;url&gt;https://onlinelibrary.wiley.com/doi/abs/10.1002/ejhf.1236&lt;/url&gt;&lt;url&gt;https://onlinelibrary.wiley.com/doi/pdfdirect/10.1002/ejhf.1236?download=true&lt;/url&gt;&lt;/related-urls&gt;&lt;/urls&gt;&lt;electronic-resource-num&gt;https://doi.org/10.1002/ejhf.1236&lt;/electronic-resource-num&gt;&lt;/record&gt;&lt;/Cite&gt;&lt;/EndNote&gt;</w:instrText>
      </w:r>
      <w:r w:rsidR="00BF6DC1">
        <w:rPr>
          <w:rFonts w:asciiTheme="minorHAnsi" w:hAnsiTheme="minorHAnsi" w:cstheme="minorHAnsi"/>
        </w:rPr>
        <w:fldChar w:fldCharType="separate"/>
      </w:r>
      <w:r w:rsidR="000A32C4">
        <w:rPr>
          <w:rFonts w:asciiTheme="minorHAnsi" w:hAnsiTheme="minorHAnsi" w:cstheme="minorHAnsi"/>
          <w:noProof/>
        </w:rPr>
        <w:t>(Crespo-Leiro et al., 2018)</w:t>
      </w:r>
      <w:r w:rsidR="00BF6DC1">
        <w:rPr>
          <w:rFonts w:asciiTheme="minorHAnsi" w:hAnsiTheme="minorHAnsi" w:cstheme="minorHAnsi"/>
        </w:rPr>
        <w:fldChar w:fldCharType="end"/>
      </w:r>
      <w:r w:rsidR="00BF6DC1">
        <w:rPr>
          <w:rFonts w:asciiTheme="minorHAnsi" w:hAnsiTheme="minorHAnsi" w:cstheme="minorHAnsi"/>
        </w:rPr>
        <w:t xml:space="preserve">. </w:t>
      </w:r>
      <w:r w:rsidR="00421589">
        <w:rPr>
          <w:rFonts w:asciiTheme="minorHAnsi" w:hAnsiTheme="minorHAnsi" w:cstheme="minorHAnsi"/>
        </w:rPr>
        <w:t>A</w:t>
      </w:r>
      <w:r w:rsidR="00BF6DC1">
        <w:rPr>
          <w:rFonts w:asciiTheme="minorHAnsi" w:hAnsiTheme="minorHAnsi" w:cstheme="minorHAnsi"/>
        </w:rPr>
        <w:t xml:space="preserve"> timely referral</w:t>
      </w:r>
      <w:r w:rsidR="00BF6DC1" w:rsidRPr="00133980">
        <w:rPr>
          <w:rFonts w:asciiTheme="minorHAnsi" w:hAnsiTheme="minorHAnsi" w:cstheme="minorHAnsi"/>
        </w:rPr>
        <w:t xml:space="preserve"> is crucial for decisions on advanced therapies</w:t>
      </w:r>
      <w:r w:rsidR="00BF6DC1">
        <w:rPr>
          <w:rFonts w:asciiTheme="minorHAnsi" w:hAnsiTheme="minorHAnsi" w:cstheme="minorHAnsi"/>
        </w:rPr>
        <w:t xml:space="preserve"> and improving patient outcomes</w:t>
      </w:r>
      <w:r w:rsidR="009B4B98">
        <w:rPr>
          <w:rFonts w:asciiTheme="minorHAnsi" w:hAnsiTheme="minorHAnsi" w:cstheme="minorHAnsi"/>
        </w:rPr>
        <w:t xml:space="preserve"> </w:t>
      </w:r>
      <w:r w:rsidR="009B4B98">
        <w:rPr>
          <w:rFonts w:asciiTheme="minorHAnsi" w:hAnsiTheme="minorHAnsi" w:cstheme="minorHAnsi"/>
        </w:rPr>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rPr>
          <w:rFonts w:asciiTheme="minorHAnsi" w:hAnsiTheme="minorHAnsi" w:cstheme="minorHAnsi"/>
        </w:rPr>
        <w:instrText xml:space="preserve"> ADDIN EN.CITE </w:instrText>
      </w:r>
      <w:r w:rsidR="000A32C4">
        <w:rPr>
          <w:rFonts w:asciiTheme="minorHAnsi" w:hAnsiTheme="minorHAnsi" w:cstheme="minorHAnsi"/>
        </w:rPr>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rPr>
          <w:rFonts w:asciiTheme="minorHAnsi" w:hAnsiTheme="minorHAnsi" w:cstheme="minorHAnsi"/>
        </w:rPr>
        <w:instrText xml:space="preserve"> ADDIN EN.CITE.DATA </w:instrText>
      </w:r>
      <w:r w:rsidR="000A32C4">
        <w:rPr>
          <w:rFonts w:asciiTheme="minorHAnsi" w:hAnsiTheme="minorHAnsi" w:cstheme="minorHAnsi"/>
        </w:rPr>
      </w:r>
      <w:r w:rsidR="000A32C4">
        <w:rPr>
          <w:rFonts w:asciiTheme="minorHAnsi" w:hAnsiTheme="minorHAnsi" w:cstheme="minorHAnsi"/>
        </w:rPr>
        <w:fldChar w:fldCharType="end"/>
      </w:r>
      <w:r w:rsidR="009B4B98">
        <w:rPr>
          <w:rFonts w:asciiTheme="minorHAnsi" w:hAnsiTheme="minorHAnsi" w:cstheme="minorHAnsi"/>
        </w:rPr>
      </w:r>
      <w:r w:rsidR="009B4B98">
        <w:rPr>
          <w:rFonts w:asciiTheme="minorHAnsi" w:hAnsiTheme="minorHAnsi" w:cstheme="minorHAnsi"/>
        </w:rPr>
        <w:fldChar w:fldCharType="separate"/>
      </w:r>
      <w:r w:rsidR="000A32C4">
        <w:rPr>
          <w:rFonts w:asciiTheme="minorHAnsi" w:hAnsiTheme="minorHAnsi" w:cstheme="minorHAnsi"/>
          <w:noProof/>
        </w:rPr>
        <w:t>(Atherton et al., 2018)</w:t>
      </w:r>
      <w:r w:rsidR="009B4B98">
        <w:rPr>
          <w:rFonts w:asciiTheme="minorHAnsi" w:hAnsiTheme="minorHAnsi" w:cstheme="minorHAnsi"/>
        </w:rPr>
        <w:fldChar w:fldCharType="end"/>
      </w:r>
      <w:r w:rsidR="00421589">
        <w:rPr>
          <w:rFonts w:asciiTheme="minorHAnsi" w:hAnsiTheme="minorHAnsi" w:cstheme="minorHAnsi"/>
        </w:rPr>
        <w:t>.</w:t>
      </w:r>
      <w:r w:rsidR="007E5F48">
        <w:rPr>
          <w:rFonts w:asciiTheme="minorHAnsi" w:hAnsiTheme="minorHAnsi" w:cstheme="minorHAnsi"/>
        </w:rPr>
        <w:t xml:space="preserve"> </w:t>
      </w:r>
      <w:r w:rsidR="00BF1F9A" w:rsidRPr="00133980">
        <w:rPr>
          <w:rFonts w:asciiTheme="minorHAnsi" w:hAnsiTheme="minorHAnsi" w:cstheme="minorHAnsi"/>
        </w:rPr>
        <w:t>H</w:t>
      </w:r>
      <w:r w:rsidR="00C7634F">
        <w:rPr>
          <w:rFonts w:asciiTheme="minorHAnsi" w:hAnsiTheme="minorHAnsi" w:cstheme="minorHAnsi"/>
        </w:rPr>
        <w:t>F</w:t>
      </w:r>
      <w:r w:rsidR="00A17764" w:rsidRPr="00133980">
        <w:rPr>
          <w:rFonts w:asciiTheme="minorHAnsi" w:hAnsiTheme="minorHAnsi" w:cstheme="minorHAnsi"/>
        </w:rPr>
        <w:t xml:space="preserve"> patients with possible warning signs </w:t>
      </w:r>
      <w:r w:rsidR="007F6DCD" w:rsidRPr="00133980">
        <w:rPr>
          <w:rFonts w:asciiTheme="minorHAnsi" w:hAnsiTheme="minorHAnsi" w:cstheme="minorHAnsi"/>
        </w:rPr>
        <w:t xml:space="preserve">(e.g., persistent NYHA class IIIB to IV or persistently elevated natriuretic peptides, very low ejection fraction) </w:t>
      </w:r>
      <w:r>
        <w:rPr>
          <w:rFonts w:asciiTheme="minorHAnsi" w:hAnsiTheme="minorHAnsi" w:cstheme="minorHAnsi"/>
        </w:rPr>
        <w:t>should be</w:t>
      </w:r>
      <w:r w:rsidRPr="00133980">
        <w:rPr>
          <w:rFonts w:asciiTheme="minorHAnsi" w:hAnsiTheme="minorHAnsi" w:cstheme="minorHAnsi"/>
        </w:rPr>
        <w:t xml:space="preserve"> </w:t>
      </w:r>
      <w:r>
        <w:rPr>
          <w:rFonts w:asciiTheme="minorHAnsi" w:hAnsiTheme="minorHAnsi" w:cstheme="minorHAnsi"/>
        </w:rPr>
        <w:t>referred</w:t>
      </w:r>
      <w:r w:rsidR="00A17764" w:rsidRPr="00133980">
        <w:rPr>
          <w:rFonts w:asciiTheme="minorHAnsi" w:hAnsiTheme="minorHAnsi" w:cstheme="minorHAnsi"/>
        </w:rPr>
        <w:t xml:space="preserve"> to an advanced </w:t>
      </w:r>
      <w:r w:rsidR="007F6DCD" w:rsidRPr="00133980">
        <w:rPr>
          <w:rFonts w:asciiTheme="minorHAnsi" w:hAnsiTheme="minorHAnsi" w:cstheme="minorHAnsi"/>
        </w:rPr>
        <w:t>H</w:t>
      </w:r>
      <w:r w:rsidR="00C7634F">
        <w:rPr>
          <w:rFonts w:asciiTheme="minorHAnsi" w:hAnsiTheme="minorHAnsi" w:cstheme="minorHAnsi"/>
        </w:rPr>
        <w:t>F</w:t>
      </w:r>
      <w:r w:rsidR="00A17764" w:rsidRPr="00133980">
        <w:rPr>
          <w:rFonts w:asciiTheme="minorHAnsi" w:hAnsiTheme="minorHAnsi" w:cstheme="minorHAnsi"/>
        </w:rPr>
        <w:t xml:space="preserve"> specialist </w:t>
      </w:r>
      <w:r w:rsidR="00721B85" w:rsidRPr="00133980">
        <w:rPr>
          <w:rFonts w:asciiTheme="minorHAnsi" w:hAnsiTheme="minorHAnsi" w:cstheme="minorHAnsi"/>
        </w:rPr>
        <w:fldChar w:fldCharType="begin">
          <w:fldData xml:space="preserve">PEVuZE5vdGU+PENpdGU+PEF1dGhvcj5IZWlkZW5yZWljaDwvQXV0aG9yPjxZZWFyPjIwMjI8L1ll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5=
</w:fldData>
        </w:fldChar>
      </w:r>
      <w:r w:rsidR="000A32C4">
        <w:rPr>
          <w:rFonts w:asciiTheme="minorHAnsi" w:hAnsiTheme="minorHAnsi" w:cstheme="minorHAnsi"/>
        </w:rPr>
        <w:instrText xml:space="preserve"> ADDIN EN.CITE </w:instrText>
      </w:r>
      <w:r w:rsidR="000A32C4">
        <w:rPr>
          <w:rFonts w:asciiTheme="minorHAnsi" w:hAnsiTheme="minorHAnsi" w:cstheme="minorHAnsi"/>
        </w:rPr>
        <w:fldChar w:fldCharType="begin">
          <w:fldData xml:space="preserve">PEVuZE5vdGU+PENpdGU+PEF1dGhvcj5IZWlkZW5yZWljaDwvQXV0aG9yPjxZZWFyPjIwMjI8L1ll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5=
</w:fldData>
        </w:fldChar>
      </w:r>
      <w:r w:rsidR="000A32C4">
        <w:rPr>
          <w:rFonts w:asciiTheme="minorHAnsi" w:hAnsiTheme="minorHAnsi" w:cstheme="minorHAnsi"/>
        </w:rPr>
        <w:instrText xml:space="preserve"> ADDIN EN.CITE.DATA </w:instrText>
      </w:r>
      <w:r w:rsidR="000A32C4">
        <w:rPr>
          <w:rFonts w:asciiTheme="minorHAnsi" w:hAnsiTheme="minorHAnsi" w:cstheme="minorHAnsi"/>
        </w:rPr>
      </w:r>
      <w:r w:rsidR="000A32C4">
        <w:rPr>
          <w:rFonts w:asciiTheme="minorHAnsi" w:hAnsiTheme="minorHAnsi" w:cstheme="minorHAnsi"/>
        </w:rPr>
        <w:fldChar w:fldCharType="end"/>
      </w:r>
      <w:r w:rsidR="00721B85" w:rsidRPr="00133980">
        <w:rPr>
          <w:rFonts w:asciiTheme="minorHAnsi" w:hAnsiTheme="minorHAnsi" w:cstheme="minorHAnsi"/>
        </w:rPr>
      </w:r>
      <w:r w:rsidR="00721B85" w:rsidRPr="00133980">
        <w:rPr>
          <w:rFonts w:asciiTheme="minorHAnsi" w:hAnsiTheme="minorHAnsi" w:cstheme="minorHAnsi"/>
        </w:rPr>
        <w:fldChar w:fldCharType="separate"/>
      </w:r>
      <w:r w:rsidR="000A32C4">
        <w:rPr>
          <w:rFonts w:asciiTheme="minorHAnsi" w:hAnsiTheme="minorHAnsi" w:cstheme="minorHAnsi"/>
          <w:noProof/>
        </w:rPr>
        <w:t>(Heidenreich et al., 2022; McDonagh et al., 2022)</w:t>
      </w:r>
      <w:r w:rsidR="00721B85" w:rsidRPr="00133980">
        <w:rPr>
          <w:rFonts w:asciiTheme="minorHAnsi" w:hAnsiTheme="minorHAnsi" w:cstheme="minorHAnsi"/>
        </w:rPr>
        <w:fldChar w:fldCharType="end"/>
      </w:r>
      <w:r w:rsidR="007F6DCD" w:rsidRPr="00133980">
        <w:rPr>
          <w:rFonts w:asciiTheme="minorHAnsi" w:hAnsiTheme="minorHAnsi" w:cstheme="minorHAnsi"/>
        </w:rPr>
        <w:t>.</w:t>
      </w:r>
      <w:r w:rsidR="00DC48AC" w:rsidRPr="00133980">
        <w:rPr>
          <w:rFonts w:asciiTheme="minorHAnsi" w:hAnsiTheme="minorHAnsi" w:cstheme="minorHAnsi"/>
        </w:rPr>
        <w:t xml:space="preserve"> </w:t>
      </w:r>
      <w:r w:rsidR="00F51B65" w:rsidRPr="00133980">
        <w:rPr>
          <w:rFonts w:asciiTheme="minorHAnsi" w:hAnsiTheme="minorHAnsi" w:cstheme="minorHAnsi"/>
        </w:rPr>
        <w:t xml:space="preserve">The acronym ‘I-Need-Help’ has been suggested to </w:t>
      </w:r>
      <w:r w:rsidR="00F51B65" w:rsidRPr="00BF1F9A">
        <w:rPr>
          <w:rFonts w:asciiTheme="minorHAnsi" w:hAnsiTheme="minorHAnsi" w:cstheme="minorHAnsi"/>
        </w:rPr>
        <w:t>assist in decision</w:t>
      </w:r>
      <w:r w:rsidR="007E5F48">
        <w:rPr>
          <w:rFonts w:asciiTheme="minorHAnsi" w:hAnsiTheme="minorHAnsi" w:cstheme="minorHAnsi"/>
        </w:rPr>
        <w:t>-</w:t>
      </w:r>
      <w:r w:rsidR="00F51B65" w:rsidRPr="00BF1F9A">
        <w:rPr>
          <w:rFonts w:asciiTheme="minorHAnsi" w:hAnsiTheme="minorHAnsi" w:cstheme="minorHAnsi"/>
        </w:rPr>
        <w:t xml:space="preserve">making </w:t>
      </w:r>
      <w:r w:rsidR="00F51B65" w:rsidRPr="00133980">
        <w:rPr>
          <w:rFonts w:asciiTheme="minorHAnsi" w:hAnsiTheme="minorHAnsi" w:cstheme="minorHAnsi"/>
        </w:rPr>
        <w:t xml:space="preserve">on </w:t>
      </w:r>
      <w:r w:rsidR="00421589">
        <w:rPr>
          <w:rFonts w:asciiTheme="minorHAnsi" w:hAnsiTheme="minorHAnsi" w:cstheme="minorHAnsi"/>
        </w:rPr>
        <w:t xml:space="preserve">the </w:t>
      </w:r>
      <w:r w:rsidR="00F51B65" w:rsidRPr="00133980">
        <w:rPr>
          <w:rFonts w:asciiTheme="minorHAnsi" w:hAnsiTheme="minorHAnsi" w:cstheme="minorHAnsi"/>
        </w:rPr>
        <w:t>timely referral of advanced H</w:t>
      </w:r>
      <w:r w:rsidR="00C7634F">
        <w:rPr>
          <w:rFonts w:asciiTheme="minorHAnsi" w:hAnsiTheme="minorHAnsi" w:cstheme="minorHAnsi"/>
        </w:rPr>
        <w:t>F</w:t>
      </w:r>
      <w:r w:rsidR="00F51B65" w:rsidRPr="00133980">
        <w:rPr>
          <w:rFonts w:asciiTheme="minorHAnsi" w:hAnsiTheme="minorHAnsi" w:cstheme="minorHAnsi"/>
        </w:rPr>
        <w:t xml:space="preserve"> patients </w:t>
      </w:r>
      <w:r w:rsidR="00F51B65" w:rsidRPr="00133980">
        <w:rPr>
          <w:rFonts w:asciiTheme="minorHAnsi" w:hAnsiTheme="minorHAnsi" w:cstheme="minorHAnsi"/>
        </w:rPr>
        <w:fldChar w:fldCharType="begin"/>
      </w:r>
      <w:r w:rsidR="000A32C4">
        <w:rPr>
          <w:rFonts w:asciiTheme="minorHAnsi" w:hAnsiTheme="minorHAnsi" w:cstheme="minorHAnsi"/>
        </w:rPr>
        <w:instrText xml:space="preserve"> ADDIN EN.CITE &lt;EndNote&gt;&lt;Cite&gt;&lt;Author&gt;Baumwol&lt;/Author&gt;&lt;Year&gt;2017&lt;/Year&gt;&lt;RecNum&gt;1087&lt;/RecNum&gt;&lt;DisplayText&gt;(Baumwol, 2017)&lt;/DisplayText&gt;&lt;record&gt;&lt;rec-number&gt;1087&lt;/rec-number&gt;&lt;foreign-keys&gt;&lt;key app="EN" db-id="tv5vtp5rvavte4eretm59vz7rzdrwz5vaxat" timestamp="1687404861"&gt;1087&lt;/key&gt;&lt;/foreign-keys&gt;&lt;ref-type name="Journal Article"&gt;17&lt;/ref-type&gt;&lt;contributors&gt;&lt;authors&gt;&lt;author&gt;Baumwol, Jay&lt;/author&gt;&lt;/authors&gt;&lt;/contributors&gt;&lt;titles&gt;&lt;title&gt;“I Need Help”—A mnemonic to aid timely referral in advanced heart failure&lt;/title&gt;&lt;secondary-title&gt;J. Heart Lung Transplant&lt;/secondary-title&gt;&lt;/titles&gt;&lt;periodical&gt;&lt;full-title&gt;J. Heart Lung Transplant&lt;/full-title&gt;&lt;/periodical&gt;&lt;pages&gt;593-594&lt;/pages&gt;&lt;volume&gt;36&lt;/volume&gt;&lt;number&gt;5&lt;/number&gt;&lt;dates&gt;&lt;year&gt;2017&lt;/year&gt;&lt;pub-dates&gt;&lt;date&gt;2017/05/01/&lt;/date&gt;&lt;/pub-dates&gt;&lt;/dates&gt;&lt;isbn&gt;1053-2498&lt;/isbn&gt;&lt;urls&gt;&lt;related-urls&gt;&lt;url&gt;https://www.sciencedirect.com/science/article/pii/S1053249817313748&lt;/url&gt;&lt;url&gt;https://www.sciencedirect.com/science/article/pii/S1053249817313748?via%3Dihub&lt;/url&gt;&lt;/related-urls&gt;&lt;/urls&gt;&lt;electronic-resource-num&gt;https://doi.org/10.1016/j.healun.2017.02.010&lt;/electronic-resource-num&gt;&lt;/record&gt;&lt;/Cite&gt;&lt;/EndNote&gt;</w:instrText>
      </w:r>
      <w:r w:rsidR="00F51B65" w:rsidRPr="00133980">
        <w:rPr>
          <w:rFonts w:asciiTheme="minorHAnsi" w:hAnsiTheme="minorHAnsi" w:cstheme="minorHAnsi"/>
        </w:rPr>
        <w:fldChar w:fldCharType="separate"/>
      </w:r>
      <w:r w:rsidR="000A32C4">
        <w:rPr>
          <w:rFonts w:asciiTheme="minorHAnsi" w:hAnsiTheme="minorHAnsi" w:cstheme="minorHAnsi"/>
          <w:noProof/>
        </w:rPr>
        <w:t>(Baumwol, 2017)</w:t>
      </w:r>
      <w:r w:rsidR="00F51B65" w:rsidRPr="00133980">
        <w:rPr>
          <w:rFonts w:asciiTheme="minorHAnsi" w:hAnsiTheme="minorHAnsi" w:cstheme="minorHAnsi"/>
        </w:rPr>
        <w:fldChar w:fldCharType="end"/>
      </w:r>
      <w:r w:rsidR="00F51B65" w:rsidRPr="00133980">
        <w:rPr>
          <w:rFonts w:asciiTheme="minorHAnsi" w:hAnsiTheme="minorHAnsi" w:cstheme="minorHAnsi"/>
        </w:rPr>
        <w:t>.</w:t>
      </w:r>
    </w:p>
    <w:p w14:paraId="103CD980" w14:textId="32CB039B" w:rsidR="00BF1F9A" w:rsidRPr="00F51B65" w:rsidRDefault="00BF1F9A" w:rsidP="00F51B65">
      <w:pPr>
        <w:rPr>
          <w:b/>
          <w:bCs/>
        </w:rPr>
      </w:pPr>
      <w:bookmarkStart w:id="17" w:name="_Hlk138333371"/>
      <w:r w:rsidRPr="00F51B65">
        <w:rPr>
          <w:b/>
          <w:bCs/>
        </w:rPr>
        <w:t>I-Need-Help</w:t>
      </w:r>
    </w:p>
    <w:bookmarkEnd w:id="17"/>
    <w:p w14:paraId="0970BE06" w14:textId="77777777" w:rsidR="00BF1F9A" w:rsidRPr="00BF1F9A" w:rsidRDefault="00BF1F9A" w:rsidP="00F51B65">
      <w:r w:rsidRPr="00BF1F9A">
        <w:t>I=Intravenous inotropes</w:t>
      </w:r>
    </w:p>
    <w:p w14:paraId="45369A56" w14:textId="77777777" w:rsidR="00BF1F9A" w:rsidRPr="00BF1F9A" w:rsidRDefault="00BF1F9A" w:rsidP="00F51B65">
      <w:r w:rsidRPr="00BF1F9A">
        <w:t xml:space="preserve">N=NYHA class IIIb to IV or persistently elevated natriuretic peptides </w:t>
      </w:r>
    </w:p>
    <w:p w14:paraId="5ACBAAE2" w14:textId="77777777" w:rsidR="00BF1F9A" w:rsidRPr="00BF1F9A" w:rsidRDefault="00BF1F9A" w:rsidP="00F51B65">
      <w:r w:rsidRPr="00BF1F9A">
        <w:t>E=End-organ dysfunction</w:t>
      </w:r>
    </w:p>
    <w:p w14:paraId="5267918B" w14:textId="77777777" w:rsidR="00BF1F9A" w:rsidRPr="00BF1F9A" w:rsidRDefault="00BF1F9A" w:rsidP="00F51B65">
      <w:r w:rsidRPr="00BF1F9A">
        <w:t>E=EF≤35%</w:t>
      </w:r>
    </w:p>
    <w:p w14:paraId="6A475B7C" w14:textId="77777777" w:rsidR="00BF1F9A" w:rsidRPr="00BF1F9A" w:rsidRDefault="00BF1F9A" w:rsidP="00F51B65">
      <w:r w:rsidRPr="00BF1F9A">
        <w:t>D=Defibrillator shocks</w:t>
      </w:r>
    </w:p>
    <w:p w14:paraId="4E8D83A8" w14:textId="77777777" w:rsidR="00BF1F9A" w:rsidRPr="00BF1F9A" w:rsidRDefault="00BF1F9A" w:rsidP="00F51B65">
      <w:r w:rsidRPr="00BF1F9A">
        <w:t>H=Hospitalisations &gt;1</w:t>
      </w:r>
    </w:p>
    <w:p w14:paraId="2600952E" w14:textId="77777777" w:rsidR="00BF1F9A" w:rsidRPr="00BF1F9A" w:rsidRDefault="00BF1F9A" w:rsidP="00F51B65">
      <w:r w:rsidRPr="00BF1F9A">
        <w:t>E=Edema despite escalating diuretics</w:t>
      </w:r>
    </w:p>
    <w:p w14:paraId="7F67D4AF" w14:textId="77777777" w:rsidR="00BF1F9A" w:rsidRPr="00BF1F9A" w:rsidRDefault="00BF1F9A" w:rsidP="00F51B65">
      <w:r w:rsidRPr="00BF1F9A">
        <w:t>L=Low SBP ≤90 mmHg, high heart rate</w:t>
      </w:r>
    </w:p>
    <w:p w14:paraId="4D5728A5" w14:textId="77777777" w:rsidR="00BF1F9A" w:rsidRPr="00BF1F9A" w:rsidRDefault="00BF1F9A" w:rsidP="00F51B65">
      <w:r w:rsidRPr="00BF1F9A">
        <w:t>P=Prognostic medication, progressive intolerance or down-titration of GDMT</w:t>
      </w:r>
    </w:p>
    <w:p w14:paraId="77017234" w14:textId="2E241C41" w:rsidR="00AF7D19" w:rsidRDefault="00447E94" w:rsidP="00721B85">
      <w:pPr>
        <w:jc w:val="both"/>
      </w:pPr>
      <w:r>
        <w:lastRenderedPageBreak/>
        <w:t>The management of advanced HF patients include</w:t>
      </w:r>
      <w:r w:rsidR="000F494B">
        <w:t>s</w:t>
      </w:r>
      <w:r>
        <w:t xml:space="preserve"> short-term and long-term </w:t>
      </w:r>
      <w:r w:rsidR="00B003F1">
        <w:t>treatment</w:t>
      </w:r>
      <w:r>
        <w:t xml:space="preserve">. </w:t>
      </w:r>
      <w:r w:rsidR="00D31990">
        <w:t>Advanced H</w:t>
      </w:r>
      <w:r w:rsidR="00C7634F">
        <w:t>F</w:t>
      </w:r>
      <w:r w:rsidR="00D31990">
        <w:t xml:space="preserve"> patients may need short</w:t>
      </w:r>
      <w:r w:rsidR="007E5F48">
        <w:t>-</w:t>
      </w:r>
      <w:r w:rsidR="00D31990">
        <w:t xml:space="preserve">term management with pharmacological therapies such as </w:t>
      </w:r>
      <w:r w:rsidR="00425B56">
        <w:t>i</w:t>
      </w:r>
      <w:r w:rsidR="00D31990" w:rsidRPr="00E87400">
        <w:t>ntravenous vasoactive drug</w:t>
      </w:r>
      <w:r w:rsidR="00D31990">
        <w:t>s and short</w:t>
      </w:r>
      <w:r w:rsidR="007E5F48">
        <w:t>-</w:t>
      </w:r>
      <w:r w:rsidR="00D31990">
        <w:t xml:space="preserve">term MCS </w:t>
      </w:r>
      <w:r w:rsidR="008D6504" w:rsidRPr="008D6504">
        <w:t>such as intra-aortic balloon counter-pulsation (IABP), extracorporeal life support (ECLS) or extracorporeal membrane oxygenation (ECMO)</w:t>
      </w:r>
      <w:r w:rsidR="008D6504">
        <w:t xml:space="preserve"> </w:t>
      </w:r>
      <w:r w:rsidR="00D31990">
        <w:t xml:space="preserve">while waiting for the long term management strategies </w:t>
      </w:r>
      <w:r w:rsidR="00D31990">
        <w:fldChar w:fldCharType="begin"/>
      </w:r>
      <w:r w:rsidR="000A32C4">
        <w:instrText xml:space="preserve"> ADDIN EN.CITE &lt;EndNote&gt;&lt;Cite&gt;&lt;Author&gt;Crespo-Leiro&lt;/Author&gt;&lt;Year&gt;2018&lt;/Year&gt;&lt;RecNum&gt;1074&lt;/RecNum&gt;&lt;DisplayText&gt;(Crespo-Leiro et al., 2018)&lt;/DisplayText&gt;&lt;record&gt;&lt;rec-number&gt;1074&lt;/rec-number&gt;&lt;foreign-keys&gt;&lt;key app="EN" db-id="tv5vtp5rvavte4eretm59vz7rzdrwz5vaxat" timestamp="1686700725"&gt;1074&lt;/key&gt;&lt;/foreign-keys&gt;&lt;ref-type name="Journal Article"&gt;17&lt;/ref-type&gt;&lt;contributors&gt;&lt;authors&gt;&lt;author&gt;Crespo-Leiro, Maria G.&lt;/author&gt;&lt;author&gt;Metra, Marco&lt;/author&gt;&lt;author&gt;Lund, Lars H.&lt;/author&gt;&lt;author&gt;Milicic, Davor&lt;/author&gt;&lt;author&gt;Costanzo, Maria Rosa&lt;/author&gt;&lt;author&gt;Filippatos, Gerasimos&lt;/author&gt;&lt;author&gt;Gustafsson, Finn&lt;/author&gt;&lt;author&gt;Tsui, Steven&lt;/author&gt;&lt;author&gt;Barge-Caballero, Eduardo&lt;/author&gt;&lt;author&gt;De Jonge, Nicolaas&lt;/author&gt;&lt;author&gt;Frigerio, Maria&lt;/author&gt;&lt;author&gt;Hamdan, Righab&lt;/author&gt;&lt;author&gt;Hasin, Tal&lt;/author&gt;&lt;author&gt;Hülsmann, Martin&lt;/author&gt;&lt;author&gt;Nalbantgil, Sanem&lt;/author&gt;&lt;author&gt;Potena, Luciano&lt;/author&gt;&lt;author&gt;Bauersachs, Johann&lt;/author&gt;&lt;author&gt;Gkouziouta, Aggeliki&lt;/author&gt;&lt;author&gt;Ruhparwar, Arjang&lt;/author&gt;&lt;author&gt;Ristic, Arsen D.&lt;/author&gt;&lt;author&gt;Straburzynska-Migaj, Ewa&lt;/author&gt;&lt;author&gt;McDonagh, Theresa&lt;/author&gt;&lt;author&gt;Seferovic, Petar&lt;/author&gt;&lt;author&gt;Ruschitzka, Frank&lt;/author&gt;&lt;/authors&gt;&lt;/contributors&gt;&lt;titles&gt;&lt;title&gt;Advanced heart failure: a position statement of the Heart Failure Association of the European Society of Cardiology&lt;/title&gt;&lt;secondary-title&gt;Eur. J. Heart Fail.&lt;/secondary-title&gt;&lt;/titles&gt;&lt;periodical&gt;&lt;full-title&gt;Eur. J. Heart Fail.&lt;/full-title&gt;&lt;/periodical&gt;&lt;pages&gt;1505-1535&lt;/pages&gt;&lt;volume&gt;20&lt;/volume&gt;&lt;number&gt;11&lt;/number&gt;&lt;dates&gt;&lt;year&gt;2018&lt;/year&gt;&lt;/dates&gt;&lt;isbn&gt;1388-9842&lt;/isbn&gt;&lt;urls&gt;&lt;related-urls&gt;&lt;url&gt;https://onlinelibrary.wiley.com/doi/abs/10.1002/ejhf.1236&lt;/url&gt;&lt;url&gt;https://onlinelibrary.wiley.com/doi/pdfdirect/10.1002/ejhf.1236?download=true&lt;/url&gt;&lt;/related-urls&gt;&lt;/urls&gt;&lt;electronic-resource-num&gt;https://doi.org/10.1002/ejhf.1236&lt;/electronic-resource-num&gt;&lt;/record&gt;&lt;/Cite&gt;&lt;/EndNote&gt;</w:instrText>
      </w:r>
      <w:r w:rsidR="00D31990">
        <w:fldChar w:fldCharType="separate"/>
      </w:r>
      <w:r w:rsidR="000A32C4">
        <w:rPr>
          <w:noProof/>
        </w:rPr>
        <w:t>(Crespo-Leiro et al., 2018)</w:t>
      </w:r>
      <w:r w:rsidR="00D31990">
        <w:fldChar w:fldCharType="end"/>
      </w:r>
      <w:r w:rsidR="00D31990">
        <w:t xml:space="preserve">. </w:t>
      </w:r>
      <w:r w:rsidR="00D31990" w:rsidRPr="00004218">
        <w:t>The long-term management of advanced H</w:t>
      </w:r>
      <w:r w:rsidR="00C7634F">
        <w:t>F</w:t>
      </w:r>
      <w:r w:rsidR="00D31990" w:rsidRPr="00004218">
        <w:t xml:space="preserve"> include</w:t>
      </w:r>
      <w:r w:rsidR="007E5F48">
        <w:t>s</w:t>
      </w:r>
      <w:r w:rsidR="00D31990" w:rsidRPr="00004218">
        <w:t xml:space="preserve"> advanced therapies </w:t>
      </w:r>
      <w:r w:rsidR="00004218" w:rsidRPr="00004218">
        <w:t>(e.g.,</w:t>
      </w:r>
      <w:r w:rsidR="00D31990" w:rsidRPr="00004218">
        <w:t xml:space="preserve"> long-term MCS or cardiac transplantation</w:t>
      </w:r>
      <w:r w:rsidR="00004218" w:rsidRPr="00004218">
        <w:t>)</w:t>
      </w:r>
      <w:r w:rsidR="00D31990" w:rsidRPr="00004218">
        <w:t xml:space="preserve"> or palliative </w:t>
      </w:r>
      <w:r w:rsidR="00004218" w:rsidRPr="00004218">
        <w:t>care</w:t>
      </w:r>
      <w:r w:rsidR="00746487">
        <w:t xml:space="preserve"> </w:t>
      </w:r>
      <w:r w:rsidR="00746487">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 </w:instrText>
      </w:r>
      <w:r w:rsidR="000A32C4">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DATA </w:instrText>
      </w:r>
      <w:r w:rsidR="000A32C4">
        <w:fldChar w:fldCharType="end"/>
      </w:r>
      <w:r w:rsidR="00746487">
        <w:fldChar w:fldCharType="separate"/>
      </w:r>
      <w:r w:rsidR="000A32C4">
        <w:rPr>
          <w:noProof/>
        </w:rPr>
        <w:t>(Atherton et al., 2018)</w:t>
      </w:r>
      <w:r w:rsidR="00746487">
        <w:fldChar w:fldCharType="end"/>
      </w:r>
      <w:r w:rsidR="00004218" w:rsidRPr="00004218">
        <w:t xml:space="preserve">. Conventional cardiac surgeries are </w:t>
      </w:r>
      <w:r w:rsidR="000B47CF">
        <w:t xml:space="preserve">indicated </w:t>
      </w:r>
      <w:r w:rsidR="00BE30A1">
        <w:t>in</w:t>
      </w:r>
      <w:r w:rsidR="000B47CF">
        <w:t xml:space="preserve"> certain patients with advanced HF</w:t>
      </w:r>
      <w:r w:rsidR="00004218" w:rsidRPr="00004218">
        <w:t xml:space="preserve">. </w:t>
      </w:r>
      <w:r w:rsidR="00413658">
        <w:t>For example, c</w:t>
      </w:r>
      <w:r w:rsidR="00B003F1">
        <w:t>o</w:t>
      </w:r>
      <w:r w:rsidR="00004218" w:rsidRPr="00004218">
        <w:t>ronary artery bypass grafting</w:t>
      </w:r>
      <w:r w:rsidR="007E5F48">
        <w:t>,</w:t>
      </w:r>
      <w:r w:rsidR="00004218" w:rsidRPr="00004218">
        <w:t xml:space="preserve"> in addition to medical therapy</w:t>
      </w:r>
      <w:r w:rsidR="007E5F48">
        <w:t>,</w:t>
      </w:r>
      <w:r w:rsidR="00004218" w:rsidRPr="00004218">
        <w:t xml:space="preserve"> </w:t>
      </w:r>
      <w:r w:rsidR="00B003F1">
        <w:t xml:space="preserve">could </w:t>
      </w:r>
      <w:r w:rsidR="00004218" w:rsidRPr="00004218">
        <w:t>significantly reduce mortality and hospitali</w:t>
      </w:r>
      <w:r w:rsidR="00C7634F">
        <w:t>s</w:t>
      </w:r>
      <w:r w:rsidR="00004218" w:rsidRPr="00004218">
        <w:t>ations compared to medical therapy alone among patients with an LVEF ≤35% and coronary artery disease amenable to surgical revasculari</w:t>
      </w:r>
      <w:r w:rsidR="00C7634F">
        <w:t>s</w:t>
      </w:r>
      <w:r w:rsidR="00004218" w:rsidRPr="00004218">
        <w:t xml:space="preserve">ation </w:t>
      </w:r>
      <w:r w:rsidR="00004218" w:rsidRPr="00004218">
        <w:fldChar w:fldCharType="begin"/>
      </w:r>
      <w:r w:rsidR="000A32C4">
        <w:instrText xml:space="preserve"> ADDIN EN.CITE &lt;EndNote&gt;&lt;Cite&gt;&lt;Author&gt;Crespo-Leiro&lt;/Author&gt;&lt;Year&gt;2018&lt;/Year&gt;&lt;RecNum&gt;1074&lt;/RecNum&gt;&lt;DisplayText&gt;(Crespo-Leiro et al., 2018)&lt;/DisplayText&gt;&lt;record&gt;&lt;rec-number&gt;1074&lt;/rec-number&gt;&lt;foreign-keys&gt;&lt;key app="EN" db-id="tv5vtp5rvavte4eretm59vz7rzdrwz5vaxat" timestamp="1686700725"&gt;1074&lt;/key&gt;&lt;/foreign-keys&gt;&lt;ref-type name="Journal Article"&gt;17&lt;/ref-type&gt;&lt;contributors&gt;&lt;authors&gt;&lt;author&gt;Crespo-Leiro, Maria G.&lt;/author&gt;&lt;author&gt;Metra, Marco&lt;/author&gt;&lt;author&gt;Lund, Lars H.&lt;/author&gt;&lt;author&gt;Milicic, Davor&lt;/author&gt;&lt;author&gt;Costanzo, Maria Rosa&lt;/author&gt;&lt;author&gt;Filippatos, Gerasimos&lt;/author&gt;&lt;author&gt;Gustafsson, Finn&lt;/author&gt;&lt;author&gt;Tsui, Steven&lt;/author&gt;&lt;author&gt;Barge-Caballero, Eduardo&lt;/author&gt;&lt;author&gt;De Jonge, Nicolaas&lt;/author&gt;&lt;author&gt;Frigerio, Maria&lt;/author&gt;&lt;author&gt;Hamdan, Righab&lt;/author&gt;&lt;author&gt;Hasin, Tal&lt;/author&gt;&lt;author&gt;Hülsmann, Martin&lt;/author&gt;&lt;author&gt;Nalbantgil, Sanem&lt;/author&gt;&lt;author&gt;Potena, Luciano&lt;/author&gt;&lt;author&gt;Bauersachs, Johann&lt;/author&gt;&lt;author&gt;Gkouziouta, Aggeliki&lt;/author&gt;&lt;author&gt;Ruhparwar, Arjang&lt;/author&gt;&lt;author&gt;Ristic, Arsen </w:instrText>
      </w:r>
      <w:r w:rsidR="000A32C4">
        <w:lastRenderedPageBreak/>
        <w:instrText>D.&lt;/author&gt;&lt;author&gt;Straburzynska-Migaj, Ewa&lt;/author&gt;&lt;author&gt;McDonagh, Theresa&lt;/author&gt;&lt;author&gt;Seferovic, Petar&lt;/author&gt;&lt;author&gt;Ruschitzka, Frank&lt;/author&gt;&lt;/authors&gt;&lt;/contributors&gt;&lt;titles&gt;&lt;title&gt;Advanced heart failure: a position statement of the Heart Failure Association of the European Society of Cardiology&lt;/title&gt;&lt;secondary-title&gt;Eur. J. Heart Fail.&lt;/secondary-title&gt;&lt;/titles&gt;&lt;periodical&gt;&lt;full-title&gt;Eur. J. Heart Fail.&lt;/full-title&gt;&lt;/periodical&gt;&lt;pages&gt;1505-1535&lt;/pages&gt;&lt;volume&gt;20&lt;/volume&gt;&lt;number&gt;11&lt;/number&gt;&lt;dates&gt;&lt;year&gt;2018&lt;/year&gt;&lt;/dates&gt;&lt;isbn&gt;1388-9842&lt;/isbn&gt;&lt;urls&gt;&lt;related-urls&gt;&lt;url&gt;https://onlinelibrary.wiley.com/doi/abs/10.1002/ejhf.1236&lt;/url&gt;&lt;url&gt;https://onlinelibrary.wiley.com/doi/pdfdirect/10.1002/ejhf.1236?download=true&lt;/url&gt;&lt;/related-urls&gt;&lt;/urls&gt;&lt;electronic-resource-num&gt;https://doi.org/10.1002/ejhf.1236&lt;/electronic-resource-num&gt;&lt;/record&gt;&lt;/Cite&gt;&lt;/EndNote&gt;</w:instrText>
      </w:r>
      <w:r w:rsidR="00004218" w:rsidRPr="00004218">
        <w:fldChar w:fldCharType="separate"/>
      </w:r>
      <w:r w:rsidR="000A32C4">
        <w:rPr>
          <w:noProof/>
        </w:rPr>
        <w:t>(Crespo-Leiro et al., 2018)</w:t>
      </w:r>
      <w:r w:rsidR="00004218" w:rsidRPr="00004218">
        <w:fldChar w:fldCharType="end"/>
      </w:r>
      <w:r w:rsidR="00004218" w:rsidRPr="00004218">
        <w:t xml:space="preserve">. </w:t>
      </w:r>
    </w:p>
    <w:p w14:paraId="6F98B2E4" w14:textId="18310F97" w:rsidR="00004218" w:rsidRPr="007A067D" w:rsidRDefault="00C91F5E" w:rsidP="00721B85">
      <w:pPr>
        <w:jc w:val="both"/>
      </w:pPr>
      <w:r>
        <w:t xml:space="preserve">Observational cohort studies have </w:t>
      </w:r>
      <w:r w:rsidR="007E5F48">
        <w:t>shown</w:t>
      </w:r>
      <w:r>
        <w:t xml:space="preserve"> that cardiac transplantation </w:t>
      </w:r>
      <w:r w:rsidR="00BE30A1">
        <w:t>c</w:t>
      </w:r>
      <w:r>
        <w:t>ould reduce morbidity and mortality among advanced H</w:t>
      </w:r>
      <w:r w:rsidR="00C7634F">
        <w:t>F</w:t>
      </w:r>
      <w:r>
        <w:t xml:space="preserve"> patients </w:t>
      </w:r>
      <w: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 </w:instrText>
      </w:r>
      <w:r w:rsidR="000A32C4">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DATA </w:instrText>
      </w:r>
      <w:r w:rsidR="000A32C4">
        <w:fldChar w:fldCharType="end"/>
      </w:r>
      <w:r>
        <w:fldChar w:fldCharType="separate"/>
      </w:r>
      <w:r w:rsidR="000A32C4">
        <w:rPr>
          <w:noProof/>
        </w:rPr>
        <w:t>(Heidenreich et al., 2022)</w:t>
      </w:r>
      <w:r>
        <w:fldChar w:fldCharType="end"/>
      </w:r>
      <w:r>
        <w:t>. However, careful selection of patients is essential for cardiac transplantation.</w:t>
      </w:r>
      <w:r w:rsidR="007A067D">
        <w:t xml:space="preserve"> </w:t>
      </w:r>
      <w:r w:rsidR="00D5222D">
        <w:t xml:space="preserve">The </w:t>
      </w:r>
      <w:r w:rsidR="00D5222D">
        <w:rPr>
          <w:rFonts w:asciiTheme="minorHAnsi" w:eastAsia="Times New Roman" w:hAnsiTheme="minorHAnsi" w:cstheme="minorHAnsi"/>
        </w:rPr>
        <w:t>T</w:t>
      </w:r>
      <w:r w:rsidRPr="007A067D">
        <w:rPr>
          <w:rFonts w:asciiTheme="minorHAnsi" w:eastAsia="Times New Roman" w:hAnsiTheme="minorHAnsi" w:cstheme="minorHAnsi"/>
        </w:rPr>
        <w:t xml:space="preserve">ransplantation Society of Australia and New Zealand (TSANZ) clinical guidelines for organ transplantation recommend </w:t>
      </w:r>
      <w:r w:rsidR="007A067D" w:rsidRPr="007A067D">
        <w:rPr>
          <w:rFonts w:asciiTheme="minorHAnsi" w:eastAsia="Times New Roman" w:hAnsiTheme="minorHAnsi" w:cstheme="minorHAnsi"/>
        </w:rPr>
        <w:t xml:space="preserve">offering </w:t>
      </w:r>
      <w:r w:rsidRPr="007A067D">
        <w:rPr>
          <w:rFonts w:asciiTheme="minorHAnsi" w:eastAsia="Times New Roman" w:hAnsiTheme="minorHAnsi" w:cstheme="minorHAnsi"/>
        </w:rPr>
        <w:t>cardiac transplant</w:t>
      </w:r>
      <w:r w:rsidR="007A067D" w:rsidRPr="007A067D">
        <w:rPr>
          <w:rFonts w:asciiTheme="minorHAnsi" w:eastAsia="Times New Roman" w:hAnsiTheme="minorHAnsi" w:cstheme="minorHAnsi"/>
        </w:rPr>
        <w:t xml:space="preserve"> only to</w:t>
      </w:r>
      <w:r w:rsidRPr="007A067D">
        <w:rPr>
          <w:rFonts w:asciiTheme="minorHAnsi" w:eastAsia="Times New Roman" w:hAnsiTheme="minorHAnsi" w:cstheme="minorHAnsi"/>
        </w:rPr>
        <w:t xml:space="preserve"> </w:t>
      </w:r>
      <w:r w:rsidR="007A067D" w:rsidRPr="007A067D">
        <w:rPr>
          <w:rFonts w:asciiTheme="minorHAnsi" w:eastAsia="Times New Roman" w:hAnsiTheme="minorHAnsi" w:cstheme="minorHAnsi"/>
        </w:rPr>
        <w:t xml:space="preserve">end-stage heart disease </w:t>
      </w:r>
      <w:r w:rsidRPr="007A067D">
        <w:rPr>
          <w:rFonts w:asciiTheme="minorHAnsi" w:eastAsia="Times New Roman" w:hAnsiTheme="minorHAnsi" w:cstheme="minorHAnsi"/>
        </w:rPr>
        <w:t xml:space="preserve">patients who have exhausted all alternative options and are expected to </w:t>
      </w:r>
      <w:r w:rsidR="007A067D" w:rsidRPr="007A067D">
        <w:rPr>
          <w:rFonts w:asciiTheme="minorHAnsi" w:eastAsia="Times New Roman" w:hAnsiTheme="minorHAnsi" w:cstheme="minorHAnsi"/>
        </w:rPr>
        <w:t xml:space="preserve">gain </w:t>
      </w:r>
      <w:r w:rsidRPr="007A067D">
        <w:rPr>
          <w:rFonts w:asciiTheme="minorHAnsi" w:eastAsia="Times New Roman" w:hAnsiTheme="minorHAnsi" w:cstheme="minorHAnsi"/>
        </w:rPr>
        <w:t>survival benefit</w:t>
      </w:r>
      <w:r w:rsidR="007E5F48">
        <w:rPr>
          <w:rFonts w:asciiTheme="minorHAnsi" w:eastAsia="Times New Roman" w:hAnsiTheme="minorHAnsi" w:cstheme="minorHAnsi"/>
        </w:rPr>
        <w:t>s</w:t>
      </w:r>
      <w:r w:rsidRPr="007A067D">
        <w:rPr>
          <w:rFonts w:asciiTheme="minorHAnsi" w:eastAsia="Times New Roman" w:hAnsiTheme="minorHAnsi" w:cstheme="minorHAnsi"/>
        </w:rPr>
        <w:t xml:space="preserve"> with a reasonable chance of returning to an active lifestyle</w:t>
      </w:r>
      <w:r w:rsidR="007A067D" w:rsidRPr="007A067D">
        <w:rPr>
          <w:rFonts w:asciiTheme="minorHAnsi" w:eastAsia="Times New Roman" w:hAnsiTheme="minorHAnsi" w:cstheme="minorHAnsi"/>
        </w:rPr>
        <w:t xml:space="preserve"> </w:t>
      </w:r>
      <w:r w:rsidR="007A067D" w:rsidRPr="007A067D">
        <w:rPr>
          <w:rFonts w:asciiTheme="minorHAnsi" w:eastAsia="Times New Roman" w:hAnsiTheme="minorHAnsi" w:cstheme="minorHAnsi"/>
        </w:rPr>
        <w:fldChar w:fldCharType="begin"/>
      </w:r>
      <w:r w:rsidR="000A32C4">
        <w:rPr>
          <w:rFonts w:asciiTheme="minorHAnsi" w:eastAsia="Times New Roman" w:hAnsiTheme="minorHAnsi" w:cstheme="minorHAnsi"/>
        </w:rPr>
        <w:instrText xml:space="preserve"> ADDIN EN.CITE &lt;EndNote&gt;&lt;Cite&gt;&lt;Author&gt;Transplantation Society of Australia and New Zealand&lt;/Author&gt;&lt;Year&gt;2023&lt;/Year&gt;&lt;RecNum&gt;1088&lt;/RecNum&gt;&lt;DisplayText&gt;(Transplantation Society of Australia and New Zealand, 2023)&lt;/DisplayText&gt;&lt;record&gt;&lt;rec-number&gt;1088&lt;/rec-number&gt;&lt;foreign-keys&gt;&lt;key app="EN" db-id="tv5vtp5rvavte4eretm59vz7rzdrwz5vaxat" timestamp="1687411879"&gt;1088&lt;/key&gt;&lt;/foreign-keys&gt;&lt;ref-type name="Report"&gt;27&lt;/ref-type&gt;&lt;contributors&gt;&lt;authors&gt;&lt;author&gt;Transplantation Society of Australia and New Zealand,&lt;/author&gt;&lt;/authors&gt;&lt;/contributors&gt;&lt;titles&gt;&lt;title&gt;Clinical Guidelines for Organ Transplantation from Deceased Donors version 1.11- May 2023&lt;/title&gt;&lt;/titles&gt;&lt;dates&gt;&lt;year&gt;2023&lt;/year&gt;&lt;/dates&gt;&lt;publisher&gt;Transplantation Society of Australia and New Zealand (TSANZ)&lt;/publisher&gt;&lt;urls&gt;&lt;related-urls&gt;&lt;url&gt;https://tsanz.com.au/storage/documents/TSANZ_Clinical_Guidelines_Version-111_13062023Final-Version.pdf&lt;/url&gt;&lt;/related-urls&gt;&lt;/urls&gt;&lt;/record&gt;&lt;/Cite&gt;&lt;/EndNote&gt;</w:instrText>
      </w:r>
      <w:r w:rsidR="007A067D" w:rsidRPr="007A067D">
        <w:rPr>
          <w:rFonts w:asciiTheme="minorHAnsi" w:eastAsia="Times New Roman" w:hAnsiTheme="minorHAnsi" w:cstheme="minorHAnsi"/>
        </w:rPr>
        <w:fldChar w:fldCharType="separate"/>
      </w:r>
      <w:r w:rsidR="000A32C4">
        <w:rPr>
          <w:rFonts w:asciiTheme="minorHAnsi" w:eastAsia="Times New Roman" w:hAnsiTheme="minorHAnsi" w:cstheme="minorHAnsi"/>
          <w:noProof/>
        </w:rPr>
        <w:t>(Transplantation Society of Australia and New Zealand, 2023)</w:t>
      </w:r>
      <w:r w:rsidR="007A067D" w:rsidRPr="007A067D">
        <w:rPr>
          <w:rFonts w:asciiTheme="minorHAnsi" w:eastAsia="Times New Roman" w:hAnsiTheme="minorHAnsi" w:cstheme="minorHAnsi"/>
        </w:rPr>
        <w:fldChar w:fldCharType="end"/>
      </w:r>
      <w:r w:rsidR="007A067D" w:rsidRPr="007A067D">
        <w:rPr>
          <w:rFonts w:asciiTheme="minorHAnsi" w:eastAsia="Times New Roman" w:hAnsiTheme="minorHAnsi" w:cstheme="minorHAnsi"/>
        </w:rPr>
        <w:t>.</w:t>
      </w:r>
      <w:r w:rsidR="00AF7D19">
        <w:rPr>
          <w:rFonts w:asciiTheme="minorHAnsi" w:eastAsia="Times New Roman" w:hAnsiTheme="minorHAnsi" w:cstheme="minorHAnsi"/>
        </w:rPr>
        <w:t xml:space="preserve"> </w:t>
      </w:r>
    </w:p>
    <w:p w14:paraId="52D4C3B7" w14:textId="4770A262" w:rsidR="00AF7D19" w:rsidRDefault="00AF7D19" w:rsidP="00C77A6F">
      <w:pPr>
        <w:jc w:val="both"/>
      </w:pPr>
      <w:r w:rsidRPr="00AF7D19">
        <w:t xml:space="preserve">Long-term </w:t>
      </w:r>
      <w:r>
        <w:t>MCS strategies for advanced H</w:t>
      </w:r>
      <w:r w:rsidR="00C7634F">
        <w:t>F</w:t>
      </w:r>
      <w:r>
        <w:t xml:space="preserve"> patients </w:t>
      </w:r>
      <w:r w:rsidR="007E5F48">
        <w:t>include implanting</w:t>
      </w:r>
      <w:r>
        <w:t xml:space="preserve"> </w:t>
      </w:r>
      <w:r w:rsidRPr="00AF7D19">
        <w:t xml:space="preserve">durable </w:t>
      </w:r>
      <w:r w:rsidR="000F494B">
        <w:t>MCS devices such as</w:t>
      </w:r>
      <w:r w:rsidR="000F494B" w:rsidRPr="00AF7D19">
        <w:t xml:space="preserve"> </w:t>
      </w:r>
      <w:r w:rsidR="000A789D">
        <w:t>L</w:t>
      </w:r>
      <w:r w:rsidRPr="00AF7D19">
        <w:t>VAD</w:t>
      </w:r>
      <w:r w:rsidR="001373F1" w:rsidRPr="001373F1">
        <w:t xml:space="preserve"> </w:t>
      </w:r>
      <w:r w:rsidR="001373F1" w:rsidRPr="00ED25F1">
        <w:t>and total artificial heart (TAH)</w:t>
      </w:r>
      <w:r w:rsidR="00D5222D">
        <w:t xml:space="preserve"> </w:t>
      </w:r>
      <w:r w:rsidR="00D5222D">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 </w:instrText>
      </w:r>
      <w:r w:rsidR="000A32C4">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DATA </w:instrText>
      </w:r>
      <w:r w:rsidR="000A32C4">
        <w:fldChar w:fldCharType="end"/>
      </w:r>
      <w:r w:rsidR="00D5222D">
        <w:fldChar w:fldCharType="separate"/>
      </w:r>
      <w:r w:rsidR="000A32C4">
        <w:rPr>
          <w:noProof/>
        </w:rPr>
        <w:t>(McDonagh et al., 2022)</w:t>
      </w:r>
      <w:r w:rsidR="00D5222D">
        <w:fldChar w:fldCharType="end"/>
      </w:r>
      <w:r w:rsidR="007E7360">
        <w:t>, noting TAH is not available in Australia</w:t>
      </w:r>
      <w:r>
        <w:t xml:space="preserve">. </w:t>
      </w:r>
      <w:r w:rsidR="007B538F">
        <w:t>R</w:t>
      </w:r>
      <w:r w:rsidR="007B538F" w:rsidRPr="00E5321B">
        <w:t>andomi</w:t>
      </w:r>
      <w:r w:rsidR="007B538F">
        <w:t>s</w:t>
      </w:r>
      <w:r w:rsidR="007B538F" w:rsidRPr="00E5321B">
        <w:t>ed controlled trial</w:t>
      </w:r>
      <w:r w:rsidR="007B538F">
        <w:t>s</w:t>
      </w:r>
      <w:r w:rsidR="007B538F" w:rsidRPr="00E5321B">
        <w:t xml:space="preserve"> (RCT</w:t>
      </w:r>
      <w:r w:rsidR="007B538F">
        <w:t>s</w:t>
      </w:r>
      <w:r w:rsidR="007B538F" w:rsidRPr="00E5321B">
        <w:t xml:space="preserve">) </w:t>
      </w:r>
      <w:r w:rsidR="001373F1">
        <w:t xml:space="preserve">and observational studies have shown improved survival and quality of life among advanced HF patients treated with long-term MCS compared to optimal medical management </w:t>
      </w:r>
      <w:r w:rsidR="001373F1">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instrText xml:space="preserve"> ADDIN EN.CITE </w:instrText>
      </w:r>
      <w:r w:rsidR="000A32C4">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instrText xml:space="preserve"> ADDIN EN.CITE.DATA </w:instrText>
      </w:r>
      <w:r w:rsidR="000A32C4">
        <w:fldChar w:fldCharType="end"/>
      </w:r>
      <w:r w:rsidR="001373F1">
        <w:fldChar w:fldCharType="separate"/>
      </w:r>
      <w:r w:rsidR="000A32C4">
        <w:rPr>
          <w:noProof/>
        </w:rPr>
        <w:t>(Rose et al., 2001)</w:t>
      </w:r>
      <w:r w:rsidR="001373F1">
        <w:fldChar w:fldCharType="end"/>
      </w:r>
      <w:r w:rsidR="001373F1">
        <w:t xml:space="preserve">. </w:t>
      </w:r>
      <w:r w:rsidR="000F494B">
        <w:t>Long-</w:t>
      </w:r>
      <w:r w:rsidR="001373F1">
        <w:t xml:space="preserve">term MCS </w:t>
      </w:r>
      <w:r w:rsidR="000F494B">
        <w:t xml:space="preserve">devices </w:t>
      </w:r>
      <w:r w:rsidR="001373F1">
        <w:t xml:space="preserve">are indicated </w:t>
      </w:r>
      <w:r w:rsidR="001373F1" w:rsidRPr="00ED25F1">
        <w:t xml:space="preserve">in selected patients when GDMT is insufficient or short-term MCS </w:t>
      </w:r>
      <w:r w:rsidR="00BE30A1">
        <w:t>have</w:t>
      </w:r>
      <w:r w:rsidR="00BE30A1" w:rsidRPr="00ED25F1">
        <w:t xml:space="preserve"> </w:t>
      </w:r>
      <w:r w:rsidR="001373F1" w:rsidRPr="00ED25F1">
        <w:t>not led to cardiac recovery or improvement or to keep the patient alive until transplantation</w:t>
      </w:r>
      <w:r w:rsidR="001373F1">
        <w:t xml:space="preserve"> </w:t>
      </w:r>
      <w:r w:rsidR="001373F1">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 </w:instrText>
      </w:r>
      <w:r w:rsidR="000A32C4">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DATA </w:instrText>
      </w:r>
      <w:r w:rsidR="000A32C4">
        <w:fldChar w:fldCharType="end"/>
      </w:r>
      <w:r w:rsidR="001373F1">
        <w:fldChar w:fldCharType="separate"/>
      </w:r>
      <w:r w:rsidR="000A32C4">
        <w:rPr>
          <w:noProof/>
        </w:rPr>
        <w:t>(McDonagh et al., 2022)</w:t>
      </w:r>
      <w:r w:rsidR="001373F1">
        <w:fldChar w:fldCharType="end"/>
      </w:r>
      <w:r w:rsidR="001373F1">
        <w:t xml:space="preserve">. </w:t>
      </w:r>
    </w:p>
    <w:p w14:paraId="498B7473" w14:textId="5F426F55" w:rsidR="000F494B" w:rsidRDefault="000F494B" w:rsidP="000F494B">
      <w:pPr>
        <w:jc w:val="both"/>
      </w:pPr>
      <w:r>
        <w:t>Patients receiving advanced HF therapies require immediate post-operative and long-term follow-up with a multi</w:t>
      </w:r>
      <w:r w:rsidRPr="00176128">
        <w:t>disciplinary</w:t>
      </w:r>
      <w:r>
        <w:t xml:space="preserve"> team. This team may include a surgical team, </w:t>
      </w:r>
      <w:r w:rsidRPr="00176128">
        <w:t xml:space="preserve">a nutritionist, </w:t>
      </w:r>
      <w:r>
        <w:t xml:space="preserve">a </w:t>
      </w:r>
      <w:r w:rsidRPr="00176128">
        <w:t xml:space="preserve">physiotherapist, </w:t>
      </w:r>
      <w:r>
        <w:t xml:space="preserve">a </w:t>
      </w:r>
      <w:r w:rsidRPr="00176128">
        <w:t xml:space="preserve">psychiatrist, and </w:t>
      </w:r>
      <w:r>
        <w:t xml:space="preserve">a </w:t>
      </w:r>
      <w:r w:rsidRPr="00176128">
        <w:t>general practitioner</w:t>
      </w:r>
      <w:r>
        <w:t xml:space="preserve"> </w:t>
      </w:r>
      <w:r w:rsidRPr="00176128">
        <w:fldChar w:fldCharType="begin"/>
      </w:r>
      <w:r w:rsidR="000A32C4">
        <w:instrText xml:space="preserve"> ADDIN EN.CITE &lt;EndNote&gt;&lt;Cite&gt;&lt;Author&gt;Crespo-Leiro&lt;/Author&gt;&lt;Year&gt;2018&lt;/Year&gt;&lt;RecNum&gt;1074&lt;/RecNum&gt;&lt;DisplayText&gt;(Crespo-Leiro et al., 2018)&lt;/DisplayText&gt;&lt;record&gt;&lt;rec-number&gt;1074&lt;/rec-number&gt;&lt;foreign-keys&gt;&lt;key app="EN" db-id="tv5vtp5rvavte4eretm59vz7rzdrwz5vaxat" timestamp="1686700725"&gt;1074&lt;/key&gt;&lt;/foreign-keys&gt;&lt;ref-type name="Journal Article"&gt;17&lt;/ref-type&gt;&lt;contributors&gt;&lt;authors&gt;&lt;author&gt;Crespo-Leiro, Maria G.&lt;/author&gt;&lt;author&gt;Metra, Marco&lt;/author&gt;&lt;author&gt;Lund, Lars H.&lt;/author&gt;&lt;author&gt;Milicic, </w:instrText>
      </w:r>
      <w:r w:rsidR="000A32C4">
        <w:lastRenderedPageBreak/>
        <w:instrText>Davor&lt;/author&gt;&lt;author&gt;Costanzo, Maria Rosa&lt;/author&gt;&lt;author&gt;Filippatos, Gerasimos&lt;/author&gt;&lt;author&gt;Gustafsson, Finn&lt;/author&gt;&lt;author&gt;Tsui, Steven&lt;/author&gt;&lt;author&gt;Barge-Caballero, Eduardo&lt;/author&gt;&lt;author&gt;De Jonge, Nicolaas&lt;/author&gt;&lt;author&gt;Frigerio, Maria&lt;/author&gt;&lt;author&gt;Hamdan, Righab&lt;/author&gt;&lt;author&gt;Hasin, Tal&lt;/author&gt;&lt;author&gt;Hülsmann, Martin&lt;/author&gt;&lt;author&gt;Nalbantgil, Sanem&lt;/author&gt;&lt;author&gt;Potena, Luciano&lt;/author&gt;&lt;author&gt;Bauersachs, Johann&lt;/author&gt;&lt;author&gt;Gkouziouta, Aggeliki&lt;/author&gt;&lt;author&gt;Ruhparwar, Arjang&lt;/author&gt;&lt;author&gt;Ristic, Arsen D.&lt;/author&gt;&lt;author&gt;Straburzynska-Migaj, Ewa&lt;/author&gt;&lt;author&gt;McDonagh, Theresa&lt;/author&gt;&lt;author&gt;Seferovic, Petar&lt;/author&gt;&lt;author&gt;Ruschitzka, Frank&lt;/author&gt;&lt;/authors&gt;&lt;/contributors&gt;&lt;titles&gt;&lt;title&gt;Advanced heart failure: a position statement of the Heart Failure Association of the European Society of Cardiology&lt;/title&gt;&lt;secondary-title&gt;Eur. J. Heart Fail.&lt;/secondary-title&gt;&lt;/titles&gt;&lt;periodical&gt;&lt;full-title&gt;Eur. J. Heart Fail.&lt;/full-title&gt;&lt;/periodical&gt;&lt;pages&gt;1505-1535&lt;/pages&gt;&lt;volume&gt;20&lt;/volume&gt;&lt;number&gt;11&lt;/number&gt;&lt;dates&gt;&lt;year&gt;2018&lt;/year&gt;&lt;/dates&gt;&lt;isbn&gt;1388-9842&lt;/isbn&gt;&lt;urls&gt;&lt;related-urls&gt;&lt;url&gt;https://onlinelibrary.wiley.com/doi/abs/10.1002/ejhf.1236&lt;/url&gt;&lt;url&gt;https://onlinelibrary.wiley.com/doi/pdfdirect/10.1002/ejhf.1236?download=true&lt;/url&gt;&lt;/related-urls&gt;&lt;/urls&gt;&lt;electronic-resource-num&gt;https://doi.org/10.1002/ejhf.1236&lt;/electronic-resource-num&gt;&lt;/record&gt;&lt;/Cite&gt;&lt;/EndNote&gt;</w:instrText>
      </w:r>
      <w:r w:rsidRPr="00176128">
        <w:fldChar w:fldCharType="separate"/>
      </w:r>
      <w:r w:rsidR="000A32C4">
        <w:rPr>
          <w:noProof/>
        </w:rPr>
        <w:t>(Crespo-Leiro et al., 2018)</w:t>
      </w:r>
      <w:r w:rsidRPr="00176128">
        <w:fldChar w:fldCharType="end"/>
      </w:r>
      <w:r w:rsidRPr="00176128">
        <w:t>. Optimal care of advanced H</w:t>
      </w:r>
      <w:r>
        <w:t>F</w:t>
      </w:r>
      <w:r w:rsidRPr="00176128">
        <w:t xml:space="preserve"> patients also includes palliative care at </w:t>
      </w:r>
      <w:r>
        <w:t xml:space="preserve">the </w:t>
      </w:r>
      <w:r w:rsidRPr="00176128">
        <w:t>end</w:t>
      </w:r>
      <w:r>
        <w:t xml:space="preserve"> of </w:t>
      </w:r>
      <w:r w:rsidRPr="00176128">
        <w:t xml:space="preserve">life and whenever appropriate. </w:t>
      </w:r>
      <w:r>
        <w:t>P</w:t>
      </w:r>
      <w:r w:rsidRPr="00176128">
        <w:t>alliative care also involves shared care through a multidisciplinary team</w:t>
      </w:r>
      <w:r>
        <w:t>,</w:t>
      </w:r>
      <w:r w:rsidRPr="00176128">
        <w:t xml:space="preserve"> including speciali</w:t>
      </w:r>
      <w:r>
        <w:t>s</w:t>
      </w:r>
      <w:r w:rsidRPr="00176128">
        <w:t>ed advanced H</w:t>
      </w:r>
      <w:r>
        <w:t>F</w:t>
      </w:r>
      <w:r w:rsidRPr="00176128">
        <w:t xml:space="preserve"> services, primary care providers and specialist palliative care services </w:t>
      </w:r>
      <w:r w:rsidRPr="00176128">
        <w:fldChar w:fldCharType="begin"/>
      </w:r>
      <w:r w:rsidR="000A32C4">
        <w:instrText xml:space="preserve"> ADDIN EN.CITE &lt;EndNote&gt;&lt;Cite&gt;&lt;Author&gt;Crespo-Leiro&lt;/Author&gt;&lt;Year&gt;2018&lt;/Year&gt;&lt;RecNum&gt;1074&lt;/RecNum&gt;&lt;DisplayText&gt;(Crespo-Leiro et al., 2018)&lt;/DisplayText&gt;&lt;record&gt;&lt;rec-number&gt;1074&lt;/rec-number&gt;&lt;foreign-keys&gt;&lt;key app="EN" db-id="tv5vtp5rvavte4eretm59vz7rzdrwz5vaxat" timestamp="1686700725"&gt;1074&lt;/key&gt;&lt;/foreign-keys&gt;&lt;ref-type name="Journal Article"&gt;17&lt;/ref-type&gt;&lt;contributors&gt;&lt;authors&gt;&lt;author&gt;Crespo-Leiro, Maria G.&lt;/author&gt;&lt;author&gt;Metra, Marco&lt;/author&gt;&lt;author&gt;Lund, Lars H.&lt;/author&gt;&lt;author&gt;Milicic, Davor&lt;/author&gt;&lt;author&gt;Costanzo, Maria Rosa&lt;/author&gt;&lt;author&gt;Filippatos, Gerasimos&lt;/author&gt;&lt;author&gt;Gustafsson, Finn&lt;/author&gt;&lt;author&gt;Tsui, Steven&lt;/author&gt;&lt;author&gt;Barge-Caballero, Eduardo&lt;/author&gt;&lt;author&gt;De Jonge, Nicolaas&lt;/author&gt;&lt;author&gt;Frigerio, Maria&lt;/author&gt;&lt;author&gt;Hamdan, Righab&lt;/author&gt;&lt;author&gt;Hasin, Tal&lt;/author&gt;&lt;author&gt;Hülsmann, Martin&lt;/author&gt;&lt;author&gt;Nalbantgil, Sanem&lt;/author&gt;&lt;author&gt;Potena, Luciano&lt;/author&gt;&lt;author&gt;Bauersachs, Johann&lt;/author&gt;&lt;author&gt;Gkouziouta, Aggeliki&lt;/author&gt;&lt;author&gt;Ruhparwar, Arjang&lt;/author&gt;&lt;author&gt;Ristic, Arsen D.&lt;/author&gt;&lt;author&gt;Straburzynska-Migaj, Ewa&lt;/author&gt;&lt;author&gt;McDonagh, Theresa&lt;/author&gt;&lt;author&gt;Seferovic, Petar&lt;/author&gt;&lt;author&gt;Ruschitzka, Frank&lt;/author&gt;&lt;/authors&gt;&lt;/contributors&gt;&lt;titles&gt;&lt;title&gt;Advanced heart failure: a position statement of the Heart Failure Association of the European Society of Cardiology&lt;/title&gt;&lt;secondary-title&gt;Eur. J. Heart Fail.&lt;/secondary-title&gt;&lt;/titles&gt;&lt;periodical&gt;&lt;full-title&gt;Eur. J. Heart Fail.&lt;/full-title&gt;&lt;/periodical&gt;&lt;pages&gt;1505-1535&lt;/pages&gt;&lt;volume&gt;20&lt;/volume&gt;&lt;number&gt;11&lt;/number&gt;&lt;dates&gt;&lt;year&gt;2018&lt;/year&gt;&lt;/dates&gt;&lt;isbn&gt;1388-9842&lt;/isbn&gt;&lt;urls&gt;&lt;related-urls&gt;&lt;url&gt;https://onlinelibrary.wiley.com/doi/abs/10.1002/ejhf.1236&lt;/url&gt;&lt;url&gt;https://onlinelibrary.wiley.com/doi/pdfdirect/10.1002/ejhf.1236?download=true&lt;/url&gt;&lt;/related-urls&gt;&lt;/urls&gt;&lt;electronic-resource-num&gt;https://doi.org/10.1002/ejhf.1236&lt;/electronic-resource-num&gt;&lt;/record&gt;&lt;/Cite&gt;&lt;/EndNote&gt;</w:instrText>
      </w:r>
      <w:r w:rsidRPr="00176128">
        <w:fldChar w:fldCharType="separate"/>
      </w:r>
      <w:r w:rsidR="000A32C4">
        <w:rPr>
          <w:noProof/>
        </w:rPr>
        <w:t>(Crespo-Leiro et al., 2018)</w:t>
      </w:r>
      <w:r w:rsidRPr="00176128">
        <w:fldChar w:fldCharType="end"/>
      </w:r>
      <w:r w:rsidRPr="00176128">
        <w:t xml:space="preserve">.  </w:t>
      </w:r>
    </w:p>
    <w:p w14:paraId="05045A74" w14:textId="09702A67" w:rsidR="000F494B" w:rsidRDefault="000F494B" w:rsidP="000F494B">
      <w:pPr>
        <w:pStyle w:val="Heading4"/>
      </w:pPr>
      <w:r>
        <w:lastRenderedPageBreak/>
        <w:t>VAD as an MCS strategy for the management of advanced HF patients</w:t>
      </w:r>
    </w:p>
    <w:p w14:paraId="34A3C4D5" w14:textId="445B90BB" w:rsidR="00F26371" w:rsidRDefault="00C77A6F" w:rsidP="00F26371">
      <w:pPr>
        <w:spacing w:after="0" w:line="240" w:lineRule="auto"/>
        <w:jc w:val="both"/>
      </w:pPr>
      <w:r>
        <w:t xml:space="preserve">VAD is the </w:t>
      </w:r>
      <w:r w:rsidR="004B095C">
        <w:t xml:space="preserve">most </w:t>
      </w:r>
      <w:r>
        <w:t>common</w:t>
      </w:r>
      <w:r w:rsidR="000F494B">
        <w:t xml:space="preserve"> MCS device used for treating advanced HF,</w:t>
      </w:r>
      <w:r>
        <w:t xml:space="preserve"> and the i</w:t>
      </w:r>
      <w:r w:rsidR="00F26371">
        <w:t xml:space="preserve">ndications for VAD implantation </w:t>
      </w:r>
      <w:r w:rsidR="00D5222D">
        <w:t xml:space="preserve">can </w:t>
      </w:r>
      <w:r w:rsidR="00F26371">
        <w:t xml:space="preserve">be categorised into four broad areas </w:t>
      </w:r>
      <w:r w:rsidR="00F26371">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 </w:instrText>
      </w:r>
      <w:r w:rsidR="000A32C4">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DATA </w:instrText>
      </w:r>
      <w:r w:rsidR="000A32C4">
        <w:fldChar w:fldCharType="end"/>
      </w:r>
      <w:r w:rsidR="00F26371">
        <w:fldChar w:fldCharType="separate"/>
      </w:r>
      <w:r w:rsidR="000A32C4">
        <w:rPr>
          <w:noProof/>
        </w:rPr>
        <w:t>(Atherton et al., 2018)</w:t>
      </w:r>
      <w:r w:rsidR="00F26371">
        <w:fldChar w:fldCharType="end"/>
      </w:r>
      <w:r w:rsidR="00F26371">
        <w:t>.</w:t>
      </w:r>
    </w:p>
    <w:p w14:paraId="09C2E0CC" w14:textId="429128E3" w:rsidR="00F26371" w:rsidRDefault="00F26371" w:rsidP="00036B54">
      <w:pPr>
        <w:pStyle w:val="ListParagraph"/>
        <w:numPr>
          <w:ilvl w:val="0"/>
          <w:numId w:val="13"/>
        </w:numPr>
        <w:jc w:val="both"/>
      </w:pPr>
      <w:r>
        <w:t>bridge to transplantation (BTT)</w:t>
      </w:r>
      <w:r w:rsidR="00E76C63">
        <w:t xml:space="preserve"> - </w:t>
      </w:r>
      <w:r>
        <w:t xml:space="preserve"> for advanced HF patients who are awaiting cardiac transplantation</w:t>
      </w:r>
    </w:p>
    <w:p w14:paraId="1436952E" w14:textId="2F21116B" w:rsidR="00F26371" w:rsidRDefault="00F26371" w:rsidP="00F26371">
      <w:pPr>
        <w:pStyle w:val="ListParagraph"/>
        <w:ind w:left="360"/>
        <w:jc w:val="both"/>
      </w:pPr>
      <w:r>
        <w:t xml:space="preserve">e.g., </w:t>
      </w:r>
      <w:r w:rsidR="00C77A6F">
        <w:t>Left ventricular assist device (</w:t>
      </w:r>
      <w:r>
        <w:t>LVAD</w:t>
      </w:r>
      <w:r w:rsidR="00C77A6F">
        <w:t>)</w:t>
      </w:r>
      <w:r>
        <w:t xml:space="preserve"> or </w:t>
      </w:r>
      <w:r w:rsidR="001A52A2">
        <w:t>b</w:t>
      </w:r>
      <w:r w:rsidR="00C77A6F">
        <w:t>iventricular assist device (</w:t>
      </w:r>
      <w:r>
        <w:t>BiVAD</w:t>
      </w:r>
      <w:r w:rsidR="00C77A6F">
        <w:t>)</w:t>
      </w:r>
      <w:r>
        <w:t xml:space="preserve"> </w:t>
      </w:r>
    </w:p>
    <w:p w14:paraId="0D05B97D" w14:textId="4BB09CF8" w:rsidR="00F26371" w:rsidRDefault="00F26371" w:rsidP="00036B54">
      <w:pPr>
        <w:pStyle w:val="ListParagraph"/>
        <w:numPr>
          <w:ilvl w:val="0"/>
          <w:numId w:val="13"/>
        </w:numPr>
        <w:jc w:val="both"/>
      </w:pPr>
      <w:r>
        <w:t>bridge to candidacy (BTC)</w:t>
      </w:r>
      <w:r w:rsidR="00E76C63">
        <w:t xml:space="preserve"> - </w:t>
      </w:r>
      <w:r>
        <w:t xml:space="preserve"> for advanced HF patients who are not eligible for cardiac transplantation at the time of VAD implantation but who are expected to become eligible for cardiac transplantation following a period of VAD support (usually LVAD)</w:t>
      </w:r>
    </w:p>
    <w:p w14:paraId="2FA9B798" w14:textId="550A49B7" w:rsidR="00F26371" w:rsidRDefault="00F26371" w:rsidP="00036B54">
      <w:pPr>
        <w:pStyle w:val="ListParagraph"/>
        <w:numPr>
          <w:ilvl w:val="0"/>
          <w:numId w:val="13"/>
        </w:numPr>
        <w:jc w:val="both"/>
      </w:pPr>
      <w:r>
        <w:t>bridge to recovery (BTR)</w:t>
      </w:r>
      <w:r w:rsidR="00E76C63">
        <w:t xml:space="preserve"> - f</w:t>
      </w:r>
      <w:r>
        <w:t>or patients with acute severe HF complicating myocarditis or following cardiac surgery</w:t>
      </w:r>
    </w:p>
    <w:p w14:paraId="1CF50B20" w14:textId="0BAD63FC" w:rsidR="00F26371" w:rsidRDefault="00F26371" w:rsidP="00036B54">
      <w:pPr>
        <w:pStyle w:val="ListParagraph"/>
        <w:numPr>
          <w:ilvl w:val="0"/>
          <w:numId w:val="13"/>
        </w:numPr>
        <w:jc w:val="both"/>
      </w:pPr>
      <w:r>
        <w:t>destination therapy (DT)</w:t>
      </w:r>
      <w:r w:rsidR="00E76C63">
        <w:t xml:space="preserve"> -</w:t>
      </w:r>
      <w:r>
        <w:t xml:space="preserve"> for advanced HF patients who are ineligible for cardiac transplantation (LVAD)</w:t>
      </w:r>
      <w:r w:rsidR="00145C74">
        <w:t>.</w:t>
      </w:r>
    </w:p>
    <w:p w14:paraId="68062C5C" w14:textId="37C574F4" w:rsidR="00F26371" w:rsidRDefault="00F26371" w:rsidP="00E76C63">
      <w:pPr>
        <w:jc w:val="both"/>
      </w:pPr>
      <w:r>
        <w:t xml:space="preserve">BTR refers to using </w:t>
      </w:r>
      <w:r w:rsidR="00393816">
        <w:t>MCS to</w:t>
      </w:r>
      <w:r>
        <w:t xml:space="preserve"> keep a patient alive until cardiac function recovers sufficiently to remove MCS. The</w:t>
      </w:r>
      <w:r w:rsidRPr="008C50CD">
        <w:t xml:space="preserve"> </w:t>
      </w:r>
      <w:r w:rsidRPr="008C50CD">
        <w:rPr>
          <w:rStyle w:val="cf01"/>
          <w:rFonts w:asciiTheme="minorHAnsi" w:hAnsiTheme="minorHAnsi" w:cstheme="minorHAnsi"/>
          <w:sz w:val="22"/>
          <w:szCs w:val="22"/>
        </w:rPr>
        <w:t>2022</w:t>
      </w:r>
      <w:r>
        <w:rPr>
          <w:rStyle w:val="cf01"/>
          <w:rFonts w:asciiTheme="minorHAnsi" w:hAnsiTheme="minorHAnsi" w:cstheme="minorHAnsi"/>
        </w:rPr>
        <w:t xml:space="preserve"> </w:t>
      </w:r>
      <w:r w:rsidRPr="008C50CD">
        <w:rPr>
          <w:rStyle w:val="cf01"/>
          <w:rFonts w:asciiTheme="minorHAnsi" w:hAnsiTheme="minorHAnsi" w:cstheme="minorHAnsi"/>
          <w:sz w:val="22"/>
          <w:szCs w:val="22"/>
        </w:rPr>
        <w:t xml:space="preserve">AHA/ACC/HFSA </w:t>
      </w:r>
      <w:r>
        <w:t xml:space="preserve">guidelines recommend using temporary MCS, including percutaneous and extracorporeal VAD (such as ECMO), as BTR </w:t>
      </w:r>
      <w: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 </w:instrText>
      </w:r>
      <w:r w:rsidR="000A32C4">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DATA </w:instrText>
      </w:r>
      <w:r w:rsidR="000A32C4">
        <w:fldChar w:fldCharType="end"/>
      </w:r>
      <w:r>
        <w:fldChar w:fldCharType="separate"/>
      </w:r>
      <w:r w:rsidR="000A32C4">
        <w:rPr>
          <w:noProof/>
        </w:rPr>
        <w:t>(Heidenreich et al., 2022)</w:t>
      </w:r>
      <w:r>
        <w:fldChar w:fldCharType="end"/>
      </w:r>
      <w:r>
        <w:t xml:space="preserve">. Hence, BTT, BTC and DT are the main indications for durable VAD. </w:t>
      </w:r>
    </w:p>
    <w:p w14:paraId="1C6E51CB" w14:textId="758DC295" w:rsidR="000F494B" w:rsidRDefault="000F494B" w:rsidP="00E76C63">
      <w:pPr>
        <w:jc w:val="both"/>
      </w:pPr>
      <w:r w:rsidRPr="000F494B">
        <w:t>LVAD is the most common durable VAD device</w:t>
      </w:r>
      <w:r w:rsidR="003A30A0">
        <w:t xml:space="preserve"> </w:t>
      </w:r>
      <w:r w:rsidR="003A30A0">
        <w:fldChar w:fldCharType="begin"/>
      </w:r>
      <w:r w:rsidR="000A32C4">
        <w:instrText xml:space="preserve"> ADDIN EN.CITE &lt;EndNote&gt;&lt;Cite&gt;&lt;Author&gt;Birks&lt;/Author&gt;&lt;Year&gt;2022&lt;/Year&gt;&lt;RecNum&gt;1067&lt;/RecNum&gt;&lt;DisplayText&gt;(Birks &amp;amp; Mancini, 2022)&lt;/DisplayText&gt;&lt;record&gt;&lt;rec-number&gt;1067&lt;/rec-number&gt;&lt;foreign-keys&gt;&lt;key app="EN" db-id="tv5vtp5rvavte4eretm59vz7rzdrwz5vaxat" timestamp="1686361108"&gt;1067&lt;/key&gt;&lt;/foreign-keys&gt;&lt;ref-type name="Electronic Article"&gt;43&lt;/ref-type&gt;&lt;contributors&gt;&lt;authors&gt;&lt;author&gt;Birks, E.J.&lt;/author&gt;&lt;author&gt;Mancini, D.&lt;/author&gt;&lt;/authors&gt;&lt;/contributors&gt;&lt;titles&gt;&lt;title&gt;Treatment of advanced heart failure with a durable mechanical circulatory support device. UpToDate.&lt;/title&gt;&lt;/titles&gt;&lt;edition&gt;9th Nov 2022&lt;/edition&gt;&lt;section&gt;Topic 3459 Version 47.0&lt;/section&gt;&lt;dates&gt;&lt;year&gt;2022&lt;/year&gt;&lt;pub-dates&gt;&lt;date&gt;10 June, 2023&lt;/date&gt;&lt;/pub-dates&gt;&lt;/dates&gt;&lt;pub-location&gt;UpToDate&lt;/pub-location&gt;&lt;publisher&gt;UpToDate&lt;/publisher&gt;&lt;urls&gt;&lt;related-urls&gt;&lt;url&gt;https://www.uptodate.com/contents/treatment-of-advanced-heart-failure-with-a-durable-mechanical-circulatory-support-device#&lt;/url&gt;&lt;/related-urls&gt;&lt;/urls&gt;&lt;/record&gt;&lt;/Cite&gt;&lt;/EndNote&gt;</w:instrText>
      </w:r>
      <w:r w:rsidR="003A30A0">
        <w:fldChar w:fldCharType="separate"/>
      </w:r>
      <w:r w:rsidR="000A32C4">
        <w:rPr>
          <w:noProof/>
        </w:rPr>
        <w:t>(Birks &amp; Mancini, 2022)</w:t>
      </w:r>
      <w:r w:rsidR="003A30A0">
        <w:fldChar w:fldCharType="end"/>
      </w:r>
      <w:r w:rsidRPr="000F494B">
        <w:t xml:space="preserve">. Of note, two VADs; LVAD and right ventricular assist device (RVAD) can provide long-term MCS for patients with biventricular failure. However, due to the complexity of biventricular </w:t>
      </w:r>
      <w:r>
        <w:t>VAD</w:t>
      </w:r>
      <w:r w:rsidRPr="000F494B">
        <w:t>, patients who require biventricular support typically have worse outcomes than those who require only LVAD support. Therefore, BiVAD is intended as BTT, not DT</w:t>
      </w:r>
      <w:r w:rsidR="003A30A0">
        <w:t xml:space="preserve"> </w:t>
      </w:r>
      <w:r w:rsidR="003A30A0">
        <w:fldChar w:fldCharType="begin"/>
      </w:r>
      <w:r w:rsidR="000A32C4">
        <w:instrText xml:space="preserve"> ADDIN EN.CITE &lt;EndNote&gt;&lt;Cite&gt;&lt;Author&gt;Birks&lt;/Author&gt;&lt;Year&gt;2022&lt;/Year&gt;&lt;RecNum&gt;1067&lt;/RecNum&gt;&lt;DisplayText&gt;(Birks &amp;amp; Mancini, 2022)&lt;/DisplayText&gt;&lt;record&gt;&lt;rec-number&gt;1067&lt;/rec-number&gt;&lt;foreign-keys&gt;&lt;key app="EN" db-id="tv5vtp5rvavte4eretm59vz7rzdrwz5vaxat" timestamp="1686361108"&gt;1067&lt;/key&gt;&lt;/foreign-keys&gt;&lt;ref-type name="Electronic Article"&gt;43&lt;/ref-type&gt;&lt;contributors&gt;&lt;authors&gt;&lt;author&gt;Birks, E.J.&lt;/author&gt;&lt;author&gt;Mancini, D.&lt;/author&gt;&lt;/authors&gt;&lt;/contributors&gt;&lt;titles&gt;&lt;title&gt;Treatment of advanced heart failure with a durable mechanical circulatory support device. UpToDate.&lt;/title&gt;&lt;/titles&gt;&lt;edition&gt;9th Nov 2022&lt;/edition&gt;&lt;section&gt;Topic 3459 Version 47.0&lt;/section&gt;&lt;dates&gt;&lt;year&gt;2022&lt;/year&gt;&lt;pub-dates&gt;&lt;date&gt;10 June, 2023&lt;/date&gt;&lt;/pub-dates&gt;&lt;/dates&gt;&lt;pub-location&gt;UpToDate&lt;/pub-location&gt;&lt;publisher&gt;UpToDate&lt;/publisher&gt;&lt;urls&gt;&lt;related-urls&gt;&lt;url&gt;https://www.uptodate.com/contents/treatment-of-advanced-heart-failure-with-a-durable-mechanical-circulatory-support-device#&lt;/url&gt;&lt;/related-urls&gt;&lt;/urls&gt;&lt;/record&gt;&lt;/Cite&gt;&lt;/EndNote&gt;</w:instrText>
      </w:r>
      <w:r w:rsidR="003A30A0">
        <w:fldChar w:fldCharType="separate"/>
      </w:r>
      <w:r w:rsidR="000A32C4">
        <w:rPr>
          <w:noProof/>
        </w:rPr>
        <w:t>(Birks &amp; Mancini, 2022)</w:t>
      </w:r>
      <w:r w:rsidR="003A30A0">
        <w:fldChar w:fldCharType="end"/>
      </w:r>
      <w:r w:rsidRPr="000F494B">
        <w:t xml:space="preserve">. Hence, </w:t>
      </w:r>
      <w:r w:rsidRPr="000F494B">
        <w:lastRenderedPageBreak/>
        <w:t xml:space="preserve">LVAD is the device of choice for DT, and the clinical guidelines and clinical trials refer to the </w:t>
      </w:r>
      <w:r>
        <w:t xml:space="preserve">DT </w:t>
      </w:r>
      <w:r w:rsidRPr="000F494B">
        <w:t>intervention as LVAD.</w:t>
      </w:r>
    </w:p>
    <w:p w14:paraId="085DE78A" w14:textId="71904115" w:rsidR="00BE30A1" w:rsidRPr="00E76C63" w:rsidRDefault="000F494B" w:rsidP="00E76C63">
      <w:pPr>
        <w:jc w:val="both"/>
      </w:pPr>
      <w:r w:rsidRPr="00E76C63">
        <w:t xml:space="preserve">Of note, the application used both durable VAD and LVAD interchangeably to define the population and intervention relevant to this application considering the availability of both LVAD and RVAD and in line with the MBS item descriptors requested to be amended </w:t>
      </w:r>
      <w:r w:rsidR="00D5222D" w:rsidRPr="00E76C63">
        <w:t xml:space="preserve">in </w:t>
      </w:r>
      <w:r w:rsidRPr="00E76C63">
        <w:t xml:space="preserve">this application. </w:t>
      </w:r>
      <w:r w:rsidR="00515FE6" w:rsidRPr="005D3F0F">
        <w:t>‘</w:t>
      </w:r>
      <w:r w:rsidR="00515FE6">
        <w:t>D</w:t>
      </w:r>
      <w:r w:rsidR="00515FE6" w:rsidRPr="005D3F0F">
        <w:t xml:space="preserve">urable’ was also used </w:t>
      </w:r>
      <w:r w:rsidR="00515FE6">
        <w:t xml:space="preserve">in the application </w:t>
      </w:r>
      <w:r w:rsidR="00515FE6" w:rsidRPr="005D3F0F">
        <w:t>to distinguish from short-term/temporary MCS</w:t>
      </w:r>
      <w:r w:rsidR="00515FE6">
        <w:t>/VAD.</w:t>
      </w:r>
      <w:r w:rsidR="00515FE6" w:rsidRPr="005D3F0F">
        <w:t xml:space="preserve"> </w:t>
      </w:r>
      <w:r w:rsidRPr="00E76C63">
        <w:t xml:space="preserve">Hence, hereafter ‘durable VAD’ </w:t>
      </w:r>
      <w:r w:rsidR="00F878DF">
        <w:t>is</w:t>
      </w:r>
      <w:r w:rsidRPr="00E76C63">
        <w:t xml:space="preserve"> used to describe the details in common and ‘LVAD’ </w:t>
      </w:r>
      <w:r w:rsidR="007945C5">
        <w:t>is</w:t>
      </w:r>
      <w:r w:rsidRPr="00E76C63">
        <w:t xml:space="preserve"> used to specify the details relevant to LVAD.  </w:t>
      </w:r>
    </w:p>
    <w:p w14:paraId="2B6591A4" w14:textId="47125C2C" w:rsidR="00721B85" w:rsidRPr="00E76C63" w:rsidRDefault="00FA2760" w:rsidP="00052DE1">
      <w:pPr>
        <w:pStyle w:val="Heading4"/>
      </w:pPr>
      <w:r>
        <w:t>LVAD</w:t>
      </w:r>
      <w:r w:rsidR="009B4B98" w:rsidRPr="00E76C63">
        <w:t xml:space="preserve"> for p</w:t>
      </w:r>
      <w:r w:rsidR="008D2083" w:rsidRPr="00E76C63">
        <w:t xml:space="preserve">atients </w:t>
      </w:r>
      <w:r w:rsidR="009B4B98" w:rsidRPr="00E76C63">
        <w:t xml:space="preserve">not </w:t>
      </w:r>
      <w:r w:rsidR="008D2083" w:rsidRPr="00E76C63">
        <w:t xml:space="preserve">eligible for </w:t>
      </w:r>
      <w:r w:rsidR="009B4B98" w:rsidRPr="00E76C63">
        <w:t>cardiac transplantation</w:t>
      </w:r>
      <w:r w:rsidR="008A0527" w:rsidRPr="00E76C63">
        <w:t>.</w:t>
      </w:r>
    </w:p>
    <w:p w14:paraId="018A7335" w14:textId="48C78560" w:rsidR="00E75051" w:rsidRDefault="00E75051" w:rsidP="00E76C63">
      <w:pPr>
        <w:jc w:val="both"/>
      </w:pPr>
      <w:r>
        <w:t xml:space="preserve">LVAD as DT is indicated for advanced HF patients who are not eligible for cardiac transplantation </w:t>
      </w:r>
      <w:r>
        <w:fldChar w:fldCharType="begin">
          <w:fldData xml:space="preserve">PEVuZE5vdGU+PENpdGU+PEF1dGhvcj5BdGhlcnRvbjwvQXV0aG9yPjxZZWFyPjIwMTg8L1llYXI+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==
</w:fldData>
        </w:fldChar>
      </w:r>
      <w:r w:rsidR="000A32C4">
        <w:instrText xml:space="preserve"> ADDIN EN.CITE </w:instrText>
      </w:r>
      <w:r w:rsidR="000A32C4">
        <w:fldChar w:fldCharType="begin">
          <w:fldData xml:space="preserve">PEVuZE5vdGU+PENpdGU+PEF1dGhvcj5BdGhlcnRvbjwvQXV0aG9yPjxZZWFyPjIwMTg8L1llYXI+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==
</w:fldData>
        </w:fldChar>
      </w:r>
      <w:r w:rsidR="000A32C4">
        <w:instrText xml:space="preserve"> ADDIN EN.CITE.DATA </w:instrText>
      </w:r>
      <w:r w:rsidR="000A32C4">
        <w:fldChar w:fldCharType="end"/>
      </w:r>
      <w:r>
        <w:fldChar w:fldCharType="separate"/>
      </w:r>
      <w:r w:rsidR="000A32C4">
        <w:rPr>
          <w:noProof/>
        </w:rPr>
        <w:t>(Atherton et al., 2018; McDonagh et al., 2022)</w:t>
      </w:r>
      <w:r>
        <w:fldChar w:fldCharType="end"/>
      </w:r>
      <w:r>
        <w:t xml:space="preserve">. The </w:t>
      </w:r>
      <w:r w:rsidRPr="00E75051">
        <w:t>2018 NHFA/CSANZ HF guidelines</w:t>
      </w:r>
      <w:r>
        <w:t xml:space="preserve"> did not provide eligibility criteria for durable </w:t>
      </w:r>
      <w:r w:rsidR="003D6782">
        <w:t>VAD but</w:t>
      </w:r>
      <w:r>
        <w:t xml:space="preserve"> made </w:t>
      </w:r>
      <w:r w:rsidR="008A0527">
        <w:t>recommendations</w:t>
      </w:r>
      <w:r>
        <w:t xml:space="preserve"> for the consideration of durable VAD implantation. The </w:t>
      </w:r>
      <w:r w:rsidRPr="00E75051">
        <w:t>2022 AHA/ACC/HFSA guidelines</w:t>
      </w:r>
      <w:r>
        <w:t xml:space="preserve"> included eligibility criteria for durable VAD as BTT and DT. The </w:t>
      </w:r>
      <w:r w:rsidRPr="00E75051">
        <w:t>2021 ESC</w:t>
      </w:r>
      <w:r>
        <w:t xml:space="preserve"> </w:t>
      </w:r>
      <w:r w:rsidRPr="00E75051">
        <w:t>HF guidelines</w:t>
      </w:r>
      <w:r>
        <w:t xml:space="preserve"> provided eligibility criteria for LVAD </w:t>
      </w:r>
      <w:r w:rsidR="00BE30A1">
        <w:t xml:space="preserve">as </w:t>
      </w:r>
      <w:r>
        <w:t xml:space="preserve">BTT, BTC and DT. Hence, the patients who are eligible for LVAD and who are not eligible for </w:t>
      </w:r>
      <w:r w:rsidRPr="00E75051">
        <w:t>cardiac transplantation</w:t>
      </w:r>
      <w:r>
        <w:t xml:space="preserve"> should be considered for LVAD as DT. </w:t>
      </w:r>
    </w:p>
    <w:p w14:paraId="5B5BD48C" w14:textId="401C2DC3" w:rsidR="00E75051" w:rsidRDefault="00E75051" w:rsidP="00E76C63">
      <w:pPr>
        <w:jc w:val="both"/>
      </w:pPr>
      <w:r w:rsidRPr="00E75051">
        <w:t xml:space="preserve">Of note, the application provided inclusion and exclusion criteria for cardiac transplantation as the population of interest in this application is advanced HF patients who are indicated for VAD as DT and are not eligible for cardiac transplantation. However, there are common exclusion criteria (e.g., inability to comply with complex medical therapy and non-adherence and unstable psychosocial background) that contraindicate both cardiac transplantation and LVAD implantation among advanced HF patients </w:t>
      </w:r>
      <w:r w:rsidR="003A30A0">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 </w:instrText>
      </w:r>
      <w:r w:rsidR="000A32C4">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DATA </w:instrText>
      </w:r>
      <w:r w:rsidR="000A32C4">
        <w:fldChar w:fldCharType="end"/>
      </w:r>
      <w:r w:rsidR="003A30A0">
        <w:fldChar w:fldCharType="separate"/>
      </w:r>
      <w:r w:rsidR="000A32C4">
        <w:rPr>
          <w:noProof/>
        </w:rPr>
        <w:t>(McDonagh et al., 2022)</w:t>
      </w:r>
      <w:r w:rsidR="003A30A0">
        <w:fldChar w:fldCharType="end"/>
      </w:r>
      <w:r w:rsidRPr="00E75051">
        <w:t>.</w:t>
      </w:r>
    </w:p>
    <w:p w14:paraId="2726869C" w14:textId="384BEB4B" w:rsidR="00727A5F" w:rsidRDefault="00E75051" w:rsidP="00E76C63">
      <w:pPr>
        <w:jc w:val="both"/>
      </w:pPr>
      <w:r>
        <w:t xml:space="preserve">A summary of </w:t>
      </w:r>
      <w:r w:rsidR="000B2CB2">
        <w:t xml:space="preserve">the </w:t>
      </w:r>
      <w:r>
        <w:t xml:space="preserve">proposed population, </w:t>
      </w:r>
      <w:r w:rsidR="008B2E5C" w:rsidRPr="000F494B">
        <w:t xml:space="preserve">eligibility criteria for </w:t>
      </w:r>
      <w:r w:rsidR="00FA2760">
        <w:t>LVAD</w:t>
      </w:r>
      <w:r w:rsidR="004E5BB4" w:rsidRPr="000F494B">
        <w:t xml:space="preserve"> </w:t>
      </w:r>
      <w:bookmarkStart w:id="18" w:name="_Hlk140505656"/>
      <w:r w:rsidR="00517798">
        <w:t xml:space="preserve">for DT </w:t>
      </w:r>
      <w:r w:rsidR="000B2CB2">
        <w:t xml:space="preserve">across </w:t>
      </w:r>
      <w:r w:rsidR="004E5BB4" w:rsidRPr="000F494B">
        <w:t xml:space="preserve">HF guidelines </w:t>
      </w:r>
      <w:bookmarkEnd w:id="18"/>
      <w:r>
        <w:t xml:space="preserve">and the inclusion criteria of the pivotal MOMENTUM 3 </w:t>
      </w:r>
      <w:r w:rsidR="003D6782">
        <w:t xml:space="preserve">RCT </w:t>
      </w:r>
      <w:r>
        <w:t xml:space="preserve">quoted in the application is </w:t>
      </w:r>
      <w:r w:rsidR="00DD00C1" w:rsidRPr="000F494B">
        <w:t xml:space="preserve">provided in Table </w:t>
      </w:r>
      <w:r w:rsidR="008B2E5C" w:rsidRPr="000F494B">
        <w:t>7.</w:t>
      </w:r>
      <w:r w:rsidR="00F4676B" w:rsidRPr="000F494B">
        <w:t xml:space="preserve"> </w:t>
      </w:r>
    </w:p>
    <w:p w14:paraId="3C69E70C" w14:textId="77777777" w:rsidR="00413658" w:rsidRDefault="00413658" w:rsidP="004E5BB4">
      <w:pPr>
        <w:spacing w:after="0" w:line="240" w:lineRule="auto"/>
        <w:jc w:val="both"/>
      </w:pPr>
    </w:p>
    <w:p w14:paraId="6759722C" w14:textId="77777777" w:rsidR="00413658" w:rsidRDefault="00413658" w:rsidP="004E5BB4">
      <w:pPr>
        <w:spacing w:after="0" w:line="240" w:lineRule="auto"/>
        <w:jc w:val="both"/>
        <w:sectPr w:rsidR="00413658" w:rsidSect="00AE6FE0">
          <w:headerReference w:type="even" r:id="rId8"/>
          <w:headerReference w:type="default" r:id="rId9"/>
          <w:footerReference w:type="even" r:id="rId10"/>
          <w:footerReference w:type="default" r:id="rId11"/>
          <w:headerReference w:type="first" r:id="rId12"/>
          <w:footerReference w:type="first" r:id="rId13"/>
          <w:pgSz w:w="11906" w:h="16838"/>
          <w:pgMar w:top="682" w:right="1134" w:bottom="1021" w:left="1191" w:header="709" w:footer="709" w:gutter="0"/>
          <w:cols w:space="708"/>
          <w:docGrid w:linePitch="360"/>
        </w:sectPr>
      </w:pPr>
    </w:p>
    <w:p w14:paraId="25B03B32" w14:textId="22245F12" w:rsidR="008B2E5C" w:rsidRDefault="008B2E5C" w:rsidP="00727A5F">
      <w:pPr>
        <w:pStyle w:val="TableHeading"/>
      </w:pPr>
      <w:r>
        <w:lastRenderedPageBreak/>
        <w:t xml:space="preserve">Table </w:t>
      </w:r>
      <w:r w:rsidR="00DE60A6">
        <w:fldChar w:fldCharType="begin"/>
      </w:r>
      <w:r w:rsidR="00DE60A6">
        <w:instrText xml:space="preserve"> SEQ Table \* ARABIC </w:instrText>
      </w:r>
      <w:r w:rsidR="00DE60A6">
        <w:fldChar w:fldCharType="separate"/>
      </w:r>
      <w:r w:rsidR="001C6D8C">
        <w:rPr>
          <w:noProof/>
        </w:rPr>
        <w:t>7</w:t>
      </w:r>
      <w:r w:rsidR="00DE60A6">
        <w:rPr>
          <w:noProof/>
        </w:rPr>
        <w:fldChar w:fldCharType="end"/>
      </w:r>
      <w:r>
        <w:t>:</w:t>
      </w:r>
      <w:r w:rsidRPr="008B2E5C">
        <w:t xml:space="preserve"> </w:t>
      </w:r>
      <w:r>
        <w:t xml:space="preserve">Eligibility criteria for </w:t>
      </w:r>
      <w:r w:rsidR="004E5BB4">
        <w:t>VAD</w:t>
      </w:r>
      <w:r w:rsidR="00D95BFD">
        <w:t xml:space="preserve"> </w:t>
      </w:r>
      <w:r w:rsidR="009E4F8B">
        <w:t>for DT</w:t>
      </w:r>
    </w:p>
    <w:tbl>
      <w:tblPr>
        <w:tblStyle w:val="TableGrid"/>
        <w:tblW w:w="5000" w:type="pct"/>
        <w:tblInd w:w="0" w:type="dxa"/>
        <w:tblLook w:val="04A0" w:firstRow="1" w:lastRow="0" w:firstColumn="1" w:lastColumn="0" w:noHBand="0" w:noVBand="1"/>
      </w:tblPr>
      <w:tblGrid>
        <w:gridCol w:w="2405"/>
        <w:gridCol w:w="3119"/>
        <w:gridCol w:w="3545"/>
        <w:gridCol w:w="2974"/>
        <w:gridCol w:w="3082"/>
      </w:tblGrid>
      <w:tr w:rsidR="00413658" w14:paraId="117CFD3E" w14:textId="6C4210FA" w:rsidTr="005F576B">
        <w:trPr>
          <w:tblHeader/>
        </w:trPr>
        <w:tc>
          <w:tcPr>
            <w:tcW w:w="795" w:type="pct"/>
          </w:tcPr>
          <w:p w14:paraId="742AB9DC" w14:textId="60F6BE5E" w:rsidR="00413658" w:rsidRPr="00791EC9" w:rsidRDefault="00413658" w:rsidP="00F4676B">
            <w:pPr>
              <w:pStyle w:val="TableText0"/>
              <w:jc w:val="both"/>
              <w:rPr>
                <w:b/>
                <w:bCs/>
              </w:rPr>
            </w:pPr>
            <w:r>
              <w:rPr>
                <w:b/>
                <w:bCs/>
              </w:rPr>
              <w:t>Proposed Population in the application</w:t>
            </w:r>
          </w:p>
        </w:tc>
        <w:tc>
          <w:tcPr>
            <w:tcW w:w="1031" w:type="pct"/>
          </w:tcPr>
          <w:p w14:paraId="32EE94E0" w14:textId="17BC7B11" w:rsidR="00413658" w:rsidRPr="00791EC9" w:rsidRDefault="00413658" w:rsidP="00F4676B">
            <w:pPr>
              <w:pStyle w:val="TableText0"/>
              <w:jc w:val="both"/>
              <w:rPr>
                <w:b/>
                <w:bCs/>
              </w:rPr>
            </w:pPr>
            <w:r>
              <w:rPr>
                <w:b/>
                <w:bCs/>
              </w:rPr>
              <w:t xml:space="preserve">Recommendation for VAD based on </w:t>
            </w:r>
            <w:r w:rsidRPr="00413658">
              <w:rPr>
                <w:b/>
                <w:bCs/>
              </w:rPr>
              <w:t>2018 NHFA/CSANZ HF guidelines</w:t>
            </w:r>
          </w:p>
        </w:tc>
        <w:tc>
          <w:tcPr>
            <w:tcW w:w="1172" w:type="pct"/>
          </w:tcPr>
          <w:p w14:paraId="0695A4EA" w14:textId="4524E193" w:rsidR="00413658" w:rsidRPr="00791EC9" w:rsidRDefault="00413658" w:rsidP="00F4676B">
            <w:pPr>
              <w:pStyle w:val="TableText0"/>
              <w:jc w:val="both"/>
              <w:rPr>
                <w:b/>
                <w:bCs/>
              </w:rPr>
            </w:pPr>
            <w:r w:rsidRPr="00791EC9">
              <w:rPr>
                <w:b/>
                <w:bCs/>
              </w:rPr>
              <w:t>Patients eligible for durable</w:t>
            </w:r>
            <w:r>
              <w:rPr>
                <w:b/>
                <w:bCs/>
              </w:rPr>
              <w:t xml:space="preserve"> VAD*</w:t>
            </w:r>
            <w:r w:rsidRPr="00791EC9">
              <w:rPr>
                <w:b/>
                <w:bCs/>
              </w:rPr>
              <w:t xml:space="preserve"> based on </w:t>
            </w:r>
            <w:r>
              <w:rPr>
                <w:b/>
                <w:bCs/>
              </w:rPr>
              <w:t xml:space="preserve">the </w:t>
            </w:r>
            <w:r w:rsidRPr="00791EC9">
              <w:rPr>
                <w:b/>
                <w:bCs/>
              </w:rPr>
              <w:t xml:space="preserve">2017 AHA scientific statement and </w:t>
            </w:r>
            <w:r w:rsidRPr="00791EC9">
              <w:rPr>
                <w:rStyle w:val="cf01"/>
                <w:rFonts w:ascii="Arial Narrow" w:hAnsi="Arial Narrow" w:cstheme="minorBidi"/>
                <w:b/>
                <w:bCs/>
                <w:sz w:val="20"/>
                <w:szCs w:val="22"/>
              </w:rPr>
              <w:t>2022 AHA/ACC/HFSA</w:t>
            </w:r>
            <w:r w:rsidRPr="00791EC9">
              <w:rPr>
                <w:b/>
                <w:bCs/>
              </w:rPr>
              <w:t xml:space="preserve"> guidelines</w:t>
            </w:r>
          </w:p>
        </w:tc>
        <w:tc>
          <w:tcPr>
            <w:tcW w:w="983" w:type="pct"/>
          </w:tcPr>
          <w:p w14:paraId="35E446CD" w14:textId="44E61892" w:rsidR="00413658" w:rsidRPr="00791EC9" w:rsidRDefault="00413658" w:rsidP="00791EC9">
            <w:pPr>
              <w:pStyle w:val="TableText0"/>
              <w:rPr>
                <w:b/>
                <w:bCs/>
              </w:rPr>
            </w:pPr>
            <w:r w:rsidRPr="00791EC9">
              <w:rPr>
                <w:b/>
                <w:bCs/>
              </w:rPr>
              <w:t>Patients eligible for LVAD based on the 2021 ESC HF guidelines</w:t>
            </w:r>
          </w:p>
        </w:tc>
        <w:tc>
          <w:tcPr>
            <w:tcW w:w="1019" w:type="pct"/>
          </w:tcPr>
          <w:p w14:paraId="3D922B73" w14:textId="38CD5D00" w:rsidR="00413658" w:rsidRPr="00791EC9" w:rsidRDefault="00413658" w:rsidP="00791EC9">
            <w:pPr>
              <w:pStyle w:val="TableText0"/>
              <w:rPr>
                <w:b/>
                <w:bCs/>
              </w:rPr>
            </w:pPr>
            <w:r>
              <w:rPr>
                <w:b/>
                <w:bCs/>
              </w:rPr>
              <w:t>Population included in the MOMENTUM 3 RCT</w:t>
            </w:r>
          </w:p>
        </w:tc>
      </w:tr>
      <w:tr w:rsidR="00413658" w14:paraId="14F7A790" w14:textId="2B99B285" w:rsidTr="000C106E">
        <w:tc>
          <w:tcPr>
            <w:tcW w:w="795" w:type="pct"/>
          </w:tcPr>
          <w:p w14:paraId="155BAEE0" w14:textId="77777777" w:rsidR="00413658" w:rsidRPr="00F26371" w:rsidRDefault="00413658" w:rsidP="00791EC9">
            <w:pPr>
              <w:pStyle w:val="TableText0"/>
              <w:rPr>
                <w:b/>
                <w:bCs/>
              </w:rPr>
            </w:pPr>
          </w:p>
        </w:tc>
        <w:tc>
          <w:tcPr>
            <w:tcW w:w="1031" w:type="pct"/>
          </w:tcPr>
          <w:p w14:paraId="6BE2DD38" w14:textId="77777777" w:rsidR="00413658" w:rsidRPr="00F26371" w:rsidRDefault="00413658" w:rsidP="00791EC9">
            <w:pPr>
              <w:pStyle w:val="TableText0"/>
              <w:rPr>
                <w:b/>
                <w:bCs/>
              </w:rPr>
            </w:pPr>
          </w:p>
        </w:tc>
        <w:tc>
          <w:tcPr>
            <w:tcW w:w="1172" w:type="pct"/>
          </w:tcPr>
          <w:p w14:paraId="28E98326" w14:textId="05D2325D" w:rsidR="00413658" w:rsidRPr="00F26371" w:rsidRDefault="00413658" w:rsidP="00791EC9">
            <w:pPr>
              <w:pStyle w:val="TableText0"/>
              <w:rPr>
                <w:b/>
                <w:bCs/>
              </w:rPr>
            </w:pPr>
            <w:r w:rsidRPr="00F26371">
              <w:rPr>
                <w:b/>
                <w:bCs/>
              </w:rPr>
              <w:t>Indications</w:t>
            </w:r>
          </w:p>
        </w:tc>
        <w:tc>
          <w:tcPr>
            <w:tcW w:w="983" w:type="pct"/>
          </w:tcPr>
          <w:p w14:paraId="21591A54" w14:textId="392F1BD5" w:rsidR="00413658" w:rsidRPr="00F26371" w:rsidRDefault="00413658" w:rsidP="00791EC9">
            <w:pPr>
              <w:pStyle w:val="TableText0"/>
              <w:rPr>
                <w:b/>
                <w:bCs/>
              </w:rPr>
            </w:pPr>
            <w:r w:rsidRPr="00F26371">
              <w:rPr>
                <w:b/>
                <w:bCs/>
              </w:rPr>
              <w:t>Indications</w:t>
            </w:r>
          </w:p>
        </w:tc>
        <w:tc>
          <w:tcPr>
            <w:tcW w:w="1019" w:type="pct"/>
          </w:tcPr>
          <w:p w14:paraId="426266B1" w14:textId="5D9FCD4B" w:rsidR="00413658" w:rsidRPr="00F26371" w:rsidRDefault="00413658" w:rsidP="00791EC9">
            <w:pPr>
              <w:pStyle w:val="TableText0"/>
              <w:rPr>
                <w:b/>
                <w:bCs/>
              </w:rPr>
            </w:pPr>
            <w:r>
              <w:rPr>
                <w:b/>
                <w:bCs/>
              </w:rPr>
              <w:t>Inclusion criteria</w:t>
            </w:r>
          </w:p>
        </w:tc>
      </w:tr>
      <w:tr w:rsidR="00413658" w14:paraId="7E05896F" w14:textId="540A6DFD" w:rsidTr="000C106E">
        <w:tc>
          <w:tcPr>
            <w:tcW w:w="795" w:type="pct"/>
          </w:tcPr>
          <w:p w14:paraId="5CA84DB1" w14:textId="77777777" w:rsidR="00413658" w:rsidRDefault="00413658" w:rsidP="00791EC9">
            <w:pPr>
              <w:pStyle w:val="TableText0"/>
            </w:pPr>
            <w:r>
              <w:t>P</w:t>
            </w:r>
            <w:r w:rsidRPr="00413658">
              <w:t xml:space="preserve">atients with advanced HF despite optimal medical management, </w:t>
            </w:r>
          </w:p>
          <w:p w14:paraId="4C119698" w14:textId="1184BE6F" w:rsidR="00413658" w:rsidRDefault="00413658" w:rsidP="00036B54">
            <w:pPr>
              <w:pStyle w:val="TableText0"/>
              <w:numPr>
                <w:ilvl w:val="0"/>
                <w:numId w:val="21"/>
              </w:numPr>
              <w:ind w:left="414" w:hanging="357"/>
            </w:pPr>
            <w:r w:rsidRPr="00413658">
              <w:t>with INTERMACS profile 1–4</w:t>
            </w:r>
          </w:p>
          <w:p w14:paraId="112B61C0" w14:textId="77777777" w:rsidR="00413658" w:rsidRDefault="00413658" w:rsidP="00036B54">
            <w:pPr>
              <w:pStyle w:val="TableText0"/>
              <w:numPr>
                <w:ilvl w:val="0"/>
                <w:numId w:val="21"/>
              </w:numPr>
              <w:ind w:left="414" w:hanging="357"/>
            </w:pPr>
            <w:r w:rsidRPr="00413658">
              <w:t>who are not eligible for cardiac transplantation</w:t>
            </w:r>
          </w:p>
          <w:p w14:paraId="1F2CB2E1" w14:textId="714EBF49" w:rsidR="00413658" w:rsidRPr="00791EC9" w:rsidRDefault="00413658" w:rsidP="00036B54">
            <w:pPr>
              <w:pStyle w:val="TableText0"/>
              <w:numPr>
                <w:ilvl w:val="0"/>
                <w:numId w:val="21"/>
              </w:numPr>
              <w:ind w:left="414" w:hanging="357"/>
            </w:pPr>
            <w:r w:rsidRPr="00413658">
              <w:t>in whom VAD is used as DT</w:t>
            </w:r>
          </w:p>
        </w:tc>
        <w:tc>
          <w:tcPr>
            <w:tcW w:w="1031" w:type="pct"/>
          </w:tcPr>
          <w:p w14:paraId="7D756C9B" w14:textId="40551AB8" w:rsidR="00413658" w:rsidRDefault="00413658" w:rsidP="00E75051">
            <w:pPr>
              <w:pStyle w:val="TableText0"/>
              <w:jc w:val="both"/>
            </w:pPr>
            <w:r>
              <w:t>No specific eligibility criteria included. However following recommendations were suggested.</w:t>
            </w:r>
          </w:p>
          <w:p w14:paraId="693C3330" w14:textId="4FECF5C2" w:rsidR="00413658" w:rsidRDefault="00413658" w:rsidP="00036B54">
            <w:pPr>
              <w:pStyle w:val="TableText0"/>
              <w:numPr>
                <w:ilvl w:val="0"/>
                <w:numId w:val="24"/>
              </w:numPr>
              <w:ind w:left="414" w:hanging="357"/>
            </w:pPr>
            <w:r>
              <w:t>Referral to a specialist centre for consideration of VAD implantation should be considered in patients with intractable, severe HF despite GDMT and pacemaker therapy, and who do not suffer from major comorbidities, to decrease mortality.</w:t>
            </w:r>
          </w:p>
          <w:p w14:paraId="74869F9F" w14:textId="1220F263" w:rsidR="00413658" w:rsidRDefault="00413658" w:rsidP="00036B54">
            <w:pPr>
              <w:pStyle w:val="TableText0"/>
              <w:numPr>
                <w:ilvl w:val="0"/>
                <w:numId w:val="24"/>
              </w:numPr>
              <w:ind w:left="414" w:hanging="357"/>
            </w:pPr>
            <w:r>
              <w:t xml:space="preserve">Implantation of a VAD as </w:t>
            </w:r>
            <w:r w:rsidR="008A0527">
              <w:t>a BTT</w:t>
            </w:r>
            <w:r>
              <w:t xml:space="preserve"> should be considered in patients actively listed for </w:t>
            </w:r>
            <w:r w:rsidR="00D873D4">
              <w:t xml:space="preserve">cardiac </w:t>
            </w:r>
            <w:r>
              <w:t>transplantation who become inotrope-dependent or who progress to needing acute mechanical circulatory support.</w:t>
            </w:r>
          </w:p>
          <w:p w14:paraId="26934C31" w14:textId="77777777" w:rsidR="00413658" w:rsidRDefault="00413658" w:rsidP="00413658">
            <w:pPr>
              <w:pStyle w:val="TableText0"/>
            </w:pPr>
          </w:p>
          <w:p w14:paraId="422C1D45" w14:textId="77777777" w:rsidR="00413658" w:rsidRDefault="00413658" w:rsidP="00413658">
            <w:pPr>
              <w:pStyle w:val="TableText0"/>
            </w:pPr>
            <w:r>
              <w:t xml:space="preserve">INTERMACS: </w:t>
            </w:r>
          </w:p>
          <w:p w14:paraId="31054844" w14:textId="4734F3A8" w:rsidR="00413658" w:rsidRPr="00791EC9" w:rsidRDefault="00413658" w:rsidP="00E75051">
            <w:pPr>
              <w:pStyle w:val="TableText0"/>
              <w:jc w:val="both"/>
            </w:pPr>
            <w:r>
              <w:t xml:space="preserve">Highlighted the importance of approving DT as an </w:t>
            </w:r>
            <w:r w:rsidRPr="00413658">
              <w:t>approved indications for VAD implantatio</w:t>
            </w:r>
            <w:r>
              <w:t xml:space="preserve">n in Australia as the DT is the most common indication for </w:t>
            </w:r>
            <w:r w:rsidRPr="00413658">
              <w:t>VAD implantation</w:t>
            </w:r>
            <w:r>
              <w:t xml:space="preserve"> globally reported in recent INTERMACS registry data</w:t>
            </w:r>
          </w:p>
        </w:tc>
        <w:tc>
          <w:tcPr>
            <w:tcW w:w="1172" w:type="pct"/>
          </w:tcPr>
          <w:p w14:paraId="45016A4E" w14:textId="794D9976" w:rsidR="00413658" w:rsidRPr="00791EC9" w:rsidRDefault="00413658" w:rsidP="00791EC9">
            <w:pPr>
              <w:pStyle w:val="TableText0"/>
            </w:pPr>
            <w:r w:rsidRPr="00791EC9">
              <w:t xml:space="preserve">Combination of the following: </w:t>
            </w:r>
          </w:p>
          <w:p w14:paraId="6393E29D" w14:textId="4434BD40" w:rsidR="00413658" w:rsidRPr="00791EC9" w:rsidRDefault="00413658" w:rsidP="00036B54">
            <w:pPr>
              <w:pStyle w:val="TableText0"/>
              <w:numPr>
                <w:ilvl w:val="0"/>
                <w:numId w:val="20"/>
              </w:numPr>
              <w:ind w:left="414" w:hanging="357"/>
            </w:pPr>
            <w:r w:rsidRPr="00791EC9">
              <w:t xml:space="preserve">Frequent hospitalisations for heart failure </w:t>
            </w:r>
          </w:p>
          <w:p w14:paraId="3B698969" w14:textId="77777777" w:rsidR="00413658" w:rsidRPr="00791EC9" w:rsidRDefault="00413658" w:rsidP="00036B54">
            <w:pPr>
              <w:pStyle w:val="TableText0"/>
              <w:numPr>
                <w:ilvl w:val="0"/>
                <w:numId w:val="20"/>
              </w:numPr>
              <w:ind w:left="414" w:hanging="357"/>
              <w:jc w:val="both"/>
            </w:pPr>
            <w:r w:rsidRPr="00791EC9">
              <w:t xml:space="preserve">NYHA class IIIb–IV functional limitations despite maximal therapy </w:t>
            </w:r>
          </w:p>
          <w:p w14:paraId="5AC95BF5" w14:textId="77777777" w:rsidR="00413658" w:rsidRPr="00791EC9" w:rsidRDefault="00413658" w:rsidP="00036B54">
            <w:pPr>
              <w:pStyle w:val="TableText0"/>
              <w:numPr>
                <w:ilvl w:val="0"/>
                <w:numId w:val="20"/>
              </w:numPr>
              <w:ind w:left="414" w:hanging="357"/>
            </w:pPr>
            <w:r w:rsidRPr="00791EC9">
              <w:t xml:space="preserve">Intolerance of neurohormonal antagonists </w:t>
            </w:r>
          </w:p>
          <w:p w14:paraId="79D9A589" w14:textId="77777777" w:rsidR="00413658" w:rsidRPr="00791EC9" w:rsidRDefault="00413658" w:rsidP="00036B54">
            <w:pPr>
              <w:pStyle w:val="TableText0"/>
              <w:numPr>
                <w:ilvl w:val="0"/>
                <w:numId w:val="20"/>
              </w:numPr>
              <w:ind w:left="414" w:hanging="357"/>
            </w:pPr>
            <w:r w:rsidRPr="00791EC9">
              <w:t xml:space="preserve">Increasing diuretic requirement </w:t>
            </w:r>
          </w:p>
          <w:p w14:paraId="2DB06950" w14:textId="77777777" w:rsidR="00413658" w:rsidRPr="00791EC9" w:rsidRDefault="00413658" w:rsidP="00036B54">
            <w:pPr>
              <w:pStyle w:val="TableText0"/>
              <w:numPr>
                <w:ilvl w:val="0"/>
                <w:numId w:val="20"/>
              </w:numPr>
              <w:ind w:left="414" w:hanging="357"/>
            </w:pPr>
            <w:r w:rsidRPr="00791EC9">
              <w:t xml:space="preserve">Symptomatic despite CRT </w:t>
            </w:r>
          </w:p>
          <w:p w14:paraId="63C4F54E" w14:textId="77777777" w:rsidR="00413658" w:rsidRPr="00791EC9" w:rsidRDefault="00413658" w:rsidP="00036B54">
            <w:pPr>
              <w:pStyle w:val="TableText0"/>
              <w:numPr>
                <w:ilvl w:val="0"/>
                <w:numId w:val="20"/>
              </w:numPr>
              <w:ind w:left="414" w:hanging="357"/>
            </w:pPr>
            <w:r w:rsidRPr="00791EC9">
              <w:t xml:space="preserve">Inotrope dependence </w:t>
            </w:r>
          </w:p>
          <w:p w14:paraId="1603A9F9" w14:textId="080F7650" w:rsidR="00413658" w:rsidRPr="00791EC9" w:rsidRDefault="00413658" w:rsidP="00036B54">
            <w:pPr>
              <w:pStyle w:val="TableText0"/>
              <w:numPr>
                <w:ilvl w:val="0"/>
                <w:numId w:val="20"/>
              </w:numPr>
              <w:ind w:left="414" w:hanging="357"/>
            </w:pPr>
            <w:r w:rsidRPr="00791EC9">
              <w:t xml:space="preserve">Low peak </w:t>
            </w:r>
            <w:r>
              <w:t>vO</w:t>
            </w:r>
            <w:r w:rsidRPr="00447E94">
              <w:rPr>
                <w:vertAlign w:val="subscript"/>
              </w:rPr>
              <w:t>2</w:t>
            </w:r>
            <w:r w:rsidRPr="00791EC9">
              <w:t xml:space="preserve"> (&lt;14–16)</w:t>
            </w:r>
          </w:p>
          <w:p w14:paraId="259C79DE" w14:textId="77777777" w:rsidR="00413658" w:rsidRPr="00791EC9" w:rsidRDefault="00413658" w:rsidP="00036B54">
            <w:pPr>
              <w:pStyle w:val="TableText0"/>
              <w:numPr>
                <w:ilvl w:val="0"/>
                <w:numId w:val="20"/>
              </w:numPr>
              <w:ind w:left="414" w:hanging="357"/>
            </w:pPr>
            <w:r w:rsidRPr="00791EC9">
              <w:t xml:space="preserve">End-organ dysfunction attributable to low cardiac output </w:t>
            </w:r>
          </w:p>
          <w:p w14:paraId="7EFC0D44" w14:textId="77777777" w:rsidR="00413658" w:rsidRPr="00791EC9" w:rsidRDefault="00413658" w:rsidP="00791EC9">
            <w:pPr>
              <w:pStyle w:val="TableText0"/>
            </w:pPr>
          </w:p>
          <w:p w14:paraId="7D29573C" w14:textId="77777777" w:rsidR="00413658" w:rsidRDefault="00413658" w:rsidP="00791EC9">
            <w:pPr>
              <w:pStyle w:val="TableText0"/>
            </w:pPr>
            <w:r>
              <w:t xml:space="preserve">INTERMACS: </w:t>
            </w:r>
          </w:p>
          <w:p w14:paraId="7BE40A76" w14:textId="151BE96F" w:rsidR="00413658" w:rsidRPr="00791EC9" w:rsidRDefault="00CC12F4" w:rsidP="00E75051">
            <w:pPr>
              <w:pStyle w:val="TableText0"/>
              <w:jc w:val="both"/>
            </w:pPr>
            <w:r>
              <w:t>Eligibility</w:t>
            </w:r>
            <w:r w:rsidR="00413658">
              <w:t xml:space="preserve"> criteria are not based on INTERMACS profiles. However,</w:t>
            </w:r>
            <w:r w:rsidR="000B2CB2">
              <w:t xml:space="preserve"> </w:t>
            </w:r>
            <w:r w:rsidR="000B2CB2" w:rsidRPr="000B2CB2">
              <w:t>2022 AHA/ACC/HFSA guidelines</w:t>
            </w:r>
            <w:r w:rsidR="00413658">
              <w:t xml:space="preserve"> reported that MCS </w:t>
            </w:r>
            <w:r w:rsidR="00413658" w:rsidRPr="00413658">
              <w:t xml:space="preserve">implantation in INTERMACS profile 1 </w:t>
            </w:r>
            <w:r w:rsidR="00413658">
              <w:t xml:space="preserve">patients </w:t>
            </w:r>
            <w:r w:rsidR="00413658" w:rsidRPr="00413658">
              <w:t xml:space="preserve">has been associated with poorer outcome, while profiles 5 to 7 </w:t>
            </w:r>
            <w:r w:rsidR="00413658">
              <w:t xml:space="preserve">patients </w:t>
            </w:r>
            <w:r w:rsidR="00413658" w:rsidRPr="00413658">
              <w:t>might be too well to have significant benefit, depending on their symptom burden</w:t>
            </w:r>
            <w:r w:rsidR="00413658">
              <w:t>.</w:t>
            </w:r>
          </w:p>
        </w:tc>
        <w:tc>
          <w:tcPr>
            <w:tcW w:w="983" w:type="pct"/>
          </w:tcPr>
          <w:p w14:paraId="085C255E" w14:textId="41AA130B" w:rsidR="00413658" w:rsidRDefault="00413658" w:rsidP="00791EC9">
            <w:pPr>
              <w:pStyle w:val="TableText0"/>
            </w:pPr>
            <w:r w:rsidRPr="00791EC9">
              <w:t xml:space="preserve">Advanced HF </w:t>
            </w:r>
            <w:r>
              <w:t>p</w:t>
            </w:r>
            <w:r w:rsidRPr="00791EC9">
              <w:t xml:space="preserve">atients, </w:t>
            </w:r>
          </w:p>
          <w:p w14:paraId="55D73C61" w14:textId="5BC3125D" w:rsidR="00413658" w:rsidRPr="00791EC9" w:rsidRDefault="00413658" w:rsidP="00036B54">
            <w:pPr>
              <w:pStyle w:val="TableText0"/>
              <w:numPr>
                <w:ilvl w:val="0"/>
                <w:numId w:val="19"/>
              </w:numPr>
              <w:ind w:left="414" w:hanging="357"/>
            </w:pPr>
            <w:r>
              <w:t>W</w:t>
            </w:r>
            <w:r w:rsidRPr="00791EC9">
              <w:t xml:space="preserve">ith the persistence of severe symptoms despite optimal medical management and device therapy, </w:t>
            </w:r>
          </w:p>
          <w:p w14:paraId="4FDA8630" w14:textId="65A45D37" w:rsidR="00413658" w:rsidRPr="00791EC9" w:rsidRDefault="00413658" w:rsidP="00036B54">
            <w:pPr>
              <w:pStyle w:val="TableText0"/>
              <w:numPr>
                <w:ilvl w:val="0"/>
                <w:numId w:val="19"/>
              </w:numPr>
              <w:ind w:left="414" w:hanging="357"/>
            </w:pPr>
            <w:r>
              <w:t>W</w:t>
            </w:r>
            <w:r w:rsidRPr="00791EC9">
              <w:t>ithout severe right ventricular dysfunction and/or severe tricuspid regurgitation,</w:t>
            </w:r>
          </w:p>
          <w:p w14:paraId="7D765FF6" w14:textId="77777777" w:rsidR="00413658" w:rsidRPr="00791EC9" w:rsidRDefault="00413658" w:rsidP="00036B54">
            <w:pPr>
              <w:pStyle w:val="TableText0"/>
              <w:numPr>
                <w:ilvl w:val="0"/>
                <w:numId w:val="19"/>
              </w:numPr>
              <w:ind w:left="414" w:hanging="357"/>
            </w:pPr>
            <w:r w:rsidRPr="00791EC9">
              <w:t xml:space="preserve">and who have at least one of the following: </w:t>
            </w:r>
          </w:p>
          <w:p w14:paraId="414C5DDF" w14:textId="5F15A8F2" w:rsidR="00413658" w:rsidRPr="00791EC9" w:rsidRDefault="00413658" w:rsidP="00F26371">
            <w:pPr>
              <w:pStyle w:val="TableText0"/>
              <w:ind w:left="414"/>
            </w:pPr>
            <w:r w:rsidRPr="00791EC9">
              <w:t xml:space="preserve">LVEF &lt;25% and unable to exercise for HF or cardiopulmonary exercise testing, with </w:t>
            </w:r>
            <w:r>
              <w:t>peak vO</w:t>
            </w:r>
            <w:r w:rsidRPr="00CE4A87">
              <w:rPr>
                <w:vertAlign w:val="subscript"/>
              </w:rPr>
              <w:t>2</w:t>
            </w:r>
            <w:r w:rsidRPr="00791EC9">
              <w:t xml:space="preserve"> &lt;12 mL/kg/min and/or &lt;50% predicted value</w:t>
            </w:r>
          </w:p>
          <w:p w14:paraId="29BA1771" w14:textId="52ED02BD" w:rsidR="00413658" w:rsidRPr="00791EC9" w:rsidRDefault="00413658" w:rsidP="00F26371">
            <w:pPr>
              <w:pStyle w:val="TableText0"/>
              <w:ind w:left="414"/>
            </w:pPr>
            <w:r w:rsidRPr="00791EC9">
              <w:t>≥_3 HF hospitalisations in the previous 12 months without an obvious precipitating cause</w:t>
            </w:r>
          </w:p>
          <w:p w14:paraId="63222550" w14:textId="77777777" w:rsidR="00413658" w:rsidRPr="00791EC9" w:rsidRDefault="00413658" w:rsidP="00F26371">
            <w:pPr>
              <w:pStyle w:val="TableText0"/>
              <w:ind w:left="414"/>
            </w:pPr>
            <w:r w:rsidRPr="00791EC9">
              <w:t xml:space="preserve">Dependence on i.v. inotropic or temporary MCS </w:t>
            </w:r>
          </w:p>
          <w:p w14:paraId="5352BBD5" w14:textId="77777777" w:rsidR="00413658" w:rsidRDefault="00413658" w:rsidP="00F26371">
            <w:pPr>
              <w:pStyle w:val="TableText0"/>
              <w:ind w:left="414"/>
            </w:pPr>
            <w:r w:rsidRPr="00791EC9">
              <w:t>Progressive end-organ dysfunction</w:t>
            </w:r>
          </w:p>
          <w:p w14:paraId="398F59D1" w14:textId="77777777" w:rsidR="00413658" w:rsidRDefault="00413658" w:rsidP="00F26371">
            <w:pPr>
              <w:pStyle w:val="TableText0"/>
              <w:ind w:left="414"/>
            </w:pPr>
          </w:p>
          <w:p w14:paraId="4FD7F1F6" w14:textId="7A392CDF" w:rsidR="00413658" w:rsidRDefault="00413658" w:rsidP="00413658">
            <w:pPr>
              <w:pStyle w:val="TableText0"/>
            </w:pPr>
            <w:r>
              <w:t>INTERMACS:</w:t>
            </w:r>
          </w:p>
          <w:p w14:paraId="4C904C49" w14:textId="5315CB04" w:rsidR="00413658" w:rsidRDefault="00CC12F4" w:rsidP="00413658">
            <w:pPr>
              <w:pStyle w:val="TableText0"/>
            </w:pPr>
            <w:r>
              <w:t>E</w:t>
            </w:r>
            <w:r w:rsidRPr="00413658">
              <w:t>ligibility</w:t>
            </w:r>
            <w:r w:rsidR="00413658" w:rsidRPr="00413658">
              <w:t xml:space="preserve"> criteria are not based on INTERMACS profiles.</w:t>
            </w:r>
            <w:r w:rsidR="00413658">
              <w:t xml:space="preserve"> However, </w:t>
            </w:r>
            <w:r w:rsidR="00413658" w:rsidRPr="00413658">
              <w:t>2021 ESC HF guidelines</w:t>
            </w:r>
            <w:r w:rsidR="00413658">
              <w:t xml:space="preserve"> recommended that the </w:t>
            </w:r>
            <w:r w:rsidR="00413658" w:rsidRPr="00413658">
              <w:t xml:space="preserve">durable VAD should be considered in </w:t>
            </w:r>
          </w:p>
          <w:p w14:paraId="2CE6587C" w14:textId="007CA980" w:rsidR="00413658" w:rsidRDefault="00413658" w:rsidP="00036B54">
            <w:pPr>
              <w:pStyle w:val="TableText0"/>
              <w:numPr>
                <w:ilvl w:val="0"/>
                <w:numId w:val="23"/>
              </w:numPr>
            </w:pPr>
            <w:r>
              <w:lastRenderedPageBreak/>
              <w:t>P</w:t>
            </w:r>
            <w:r w:rsidRPr="00413658">
              <w:t xml:space="preserve">atients with INTERMACS profiles 2-4 </w:t>
            </w:r>
          </w:p>
          <w:p w14:paraId="7672582F" w14:textId="41852B99" w:rsidR="00413658" w:rsidRPr="00791EC9" w:rsidRDefault="00413658" w:rsidP="00036B54">
            <w:pPr>
              <w:pStyle w:val="TableText0"/>
              <w:numPr>
                <w:ilvl w:val="0"/>
                <w:numId w:val="23"/>
              </w:numPr>
            </w:pPr>
            <w:r w:rsidRPr="00413658">
              <w:t>INTERMACS profile 5-6 patients when they have high-risk characteristics</w:t>
            </w:r>
          </w:p>
        </w:tc>
        <w:tc>
          <w:tcPr>
            <w:tcW w:w="1019" w:type="pct"/>
          </w:tcPr>
          <w:p w14:paraId="1D79F262" w14:textId="12703202" w:rsidR="00413658" w:rsidRDefault="00413658" w:rsidP="00036B54">
            <w:pPr>
              <w:pStyle w:val="TableText0"/>
              <w:numPr>
                <w:ilvl w:val="0"/>
                <w:numId w:val="19"/>
              </w:numPr>
              <w:ind w:left="414" w:hanging="357"/>
            </w:pPr>
            <w:r>
              <w:lastRenderedPageBreak/>
              <w:t>Age ≥ 18 years and able to give consent</w:t>
            </w:r>
          </w:p>
          <w:p w14:paraId="74BC3EEB" w14:textId="77777777" w:rsidR="00413658" w:rsidRDefault="00413658" w:rsidP="00036B54">
            <w:pPr>
              <w:pStyle w:val="TableText0"/>
              <w:numPr>
                <w:ilvl w:val="0"/>
                <w:numId w:val="19"/>
              </w:numPr>
              <w:ind w:left="414" w:hanging="357"/>
            </w:pPr>
            <w:r>
              <w:t xml:space="preserve">Body Surface Area (BSA) ≥ 1.2 m2 </w:t>
            </w:r>
          </w:p>
          <w:p w14:paraId="2999DA07" w14:textId="77777777" w:rsidR="00413658" w:rsidRDefault="00413658" w:rsidP="00036B54">
            <w:pPr>
              <w:pStyle w:val="TableText0"/>
              <w:numPr>
                <w:ilvl w:val="0"/>
                <w:numId w:val="19"/>
              </w:numPr>
              <w:ind w:left="414" w:hanging="357"/>
            </w:pPr>
            <w:r>
              <w:t xml:space="preserve">NYHA Class III with dyspnea upon mild physical activity or NYHA Class IV </w:t>
            </w:r>
          </w:p>
          <w:p w14:paraId="07AEAC4A" w14:textId="744D0BD7" w:rsidR="00413658" w:rsidRDefault="00413658" w:rsidP="00036B54">
            <w:pPr>
              <w:pStyle w:val="TableText0"/>
              <w:numPr>
                <w:ilvl w:val="0"/>
                <w:numId w:val="19"/>
              </w:numPr>
              <w:ind w:left="414" w:hanging="357"/>
            </w:pPr>
            <w:r>
              <w:t xml:space="preserve">LVEF ≤ 25% </w:t>
            </w:r>
          </w:p>
          <w:p w14:paraId="20EFFB38" w14:textId="3050FC80" w:rsidR="00413658" w:rsidRDefault="00413658" w:rsidP="00036B54">
            <w:pPr>
              <w:pStyle w:val="TableText0"/>
              <w:numPr>
                <w:ilvl w:val="0"/>
                <w:numId w:val="19"/>
              </w:numPr>
              <w:ind w:left="414" w:hanging="357"/>
            </w:pPr>
            <w:r>
              <w:t xml:space="preserve">Inotrope dependent </w:t>
            </w:r>
            <w:r w:rsidR="007F6ADD">
              <w:t>or</w:t>
            </w:r>
          </w:p>
          <w:p w14:paraId="4DC27BAB" w14:textId="77777777" w:rsidR="00413658" w:rsidRDefault="00413658" w:rsidP="00036B54">
            <w:pPr>
              <w:pStyle w:val="TableText0"/>
              <w:numPr>
                <w:ilvl w:val="0"/>
                <w:numId w:val="19"/>
              </w:numPr>
              <w:ind w:left="414" w:hanging="357"/>
            </w:pPr>
            <w:r>
              <w:t>Cardiac Index (CI) &lt; 2.2 L/min/m2, while not on inotropes with one of the following:</w:t>
            </w:r>
          </w:p>
          <w:p w14:paraId="318554D5" w14:textId="0B6377AE" w:rsidR="00413658" w:rsidRDefault="00413658" w:rsidP="00E75051">
            <w:pPr>
              <w:pStyle w:val="TableText0"/>
              <w:ind w:left="414"/>
            </w:pPr>
            <w:r>
              <w:t>On OMM based on current HF practice guidelines for at least 45 out of the last 60 days and are failing to respond</w:t>
            </w:r>
          </w:p>
          <w:p w14:paraId="63143FC6" w14:textId="0FF94426" w:rsidR="00413658" w:rsidRDefault="00413658" w:rsidP="00E75051">
            <w:pPr>
              <w:pStyle w:val="TableText0"/>
              <w:ind w:left="414"/>
            </w:pPr>
            <w:r>
              <w:t>Advanced HF for at least 14 days AND dependent on intra</w:t>
            </w:r>
            <w:r>
              <w:rPr>
                <w:rFonts w:ascii="Cambria Math" w:hAnsi="Cambria Math" w:cs="Cambria Math"/>
              </w:rPr>
              <w:t>‐</w:t>
            </w:r>
            <w:r>
              <w:t>aortic balloon pump (IABP) for at least 7 days,</w:t>
            </w:r>
          </w:p>
          <w:p w14:paraId="0D63EEE0" w14:textId="061A3F7C" w:rsidR="00413658" w:rsidRDefault="00413658" w:rsidP="00036B54">
            <w:pPr>
              <w:pStyle w:val="TableText0"/>
              <w:numPr>
                <w:ilvl w:val="0"/>
                <w:numId w:val="22"/>
              </w:numPr>
              <w:ind w:left="414" w:hanging="357"/>
            </w:pPr>
            <w:r>
              <w:t>Females of child</w:t>
            </w:r>
            <w:r>
              <w:rPr>
                <w:rFonts w:ascii="Cambria Math" w:hAnsi="Cambria Math" w:cs="Cambria Math"/>
              </w:rPr>
              <w:t>‐</w:t>
            </w:r>
            <w:r>
              <w:t xml:space="preserve">bearing age must agree to use adequate </w:t>
            </w:r>
            <w:r w:rsidR="008A0527">
              <w:t>contraception</w:t>
            </w:r>
          </w:p>
          <w:p w14:paraId="32C75587" w14:textId="77777777" w:rsidR="00413658" w:rsidRDefault="00413658" w:rsidP="00413658">
            <w:pPr>
              <w:pStyle w:val="TableText0"/>
            </w:pPr>
          </w:p>
          <w:p w14:paraId="49EC6851" w14:textId="77777777" w:rsidR="00413658" w:rsidRDefault="00413658" w:rsidP="00413658">
            <w:pPr>
              <w:pStyle w:val="TableText0"/>
            </w:pPr>
            <w:r>
              <w:t xml:space="preserve">INTERMACS: </w:t>
            </w:r>
          </w:p>
          <w:p w14:paraId="0D6AD6CD" w14:textId="77777777" w:rsidR="00413658" w:rsidRDefault="00413658" w:rsidP="00036B54">
            <w:pPr>
              <w:pStyle w:val="TableText0"/>
              <w:numPr>
                <w:ilvl w:val="0"/>
                <w:numId w:val="19"/>
              </w:numPr>
              <w:ind w:left="414" w:hanging="357"/>
            </w:pPr>
            <w:r>
              <w:t xml:space="preserve">Eligibility criteria did not based on INETRMACS profiles </w:t>
            </w:r>
          </w:p>
          <w:p w14:paraId="56BF351D" w14:textId="77777777" w:rsidR="00413658" w:rsidRDefault="00413658" w:rsidP="00036B54">
            <w:pPr>
              <w:pStyle w:val="TableText0"/>
              <w:numPr>
                <w:ilvl w:val="0"/>
                <w:numId w:val="19"/>
              </w:numPr>
              <w:ind w:left="414" w:hanging="357"/>
            </w:pPr>
            <w:r w:rsidRPr="00413658">
              <w:t xml:space="preserve">included advanced HF patients with </w:t>
            </w:r>
            <w:r>
              <w:t xml:space="preserve">all </w:t>
            </w:r>
            <w:r w:rsidRPr="00413658">
              <w:t xml:space="preserve">INTERMACS profiles (1-7). </w:t>
            </w:r>
          </w:p>
          <w:p w14:paraId="00656DAF" w14:textId="77777777" w:rsidR="00413658" w:rsidRDefault="00413658" w:rsidP="00036B54">
            <w:pPr>
              <w:pStyle w:val="TableText0"/>
              <w:numPr>
                <w:ilvl w:val="0"/>
                <w:numId w:val="19"/>
              </w:numPr>
              <w:ind w:left="414" w:hanging="357"/>
            </w:pPr>
            <w:r>
              <w:lastRenderedPageBreak/>
              <w:t>However, only a</w:t>
            </w:r>
            <w:r w:rsidRPr="00413658">
              <w:t xml:space="preserve"> small number of patients with 5-7 profiles (n=25) </w:t>
            </w:r>
          </w:p>
          <w:p w14:paraId="2F2A6D03" w14:textId="4E2D8560" w:rsidR="00413658" w:rsidRPr="00791EC9" w:rsidRDefault="00413658" w:rsidP="00036B54">
            <w:pPr>
              <w:pStyle w:val="TableText0"/>
              <w:numPr>
                <w:ilvl w:val="0"/>
                <w:numId w:val="19"/>
              </w:numPr>
              <w:ind w:left="414" w:hanging="357"/>
            </w:pPr>
            <w:r w:rsidRPr="00413658">
              <w:t>A subgroup analysis showed no significant difference in the primary endpoint across INTERMACS profiles</w:t>
            </w:r>
          </w:p>
        </w:tc>
      </w:tr>
      <w:tr w:rsidR="00413658" w14:paraId="209D3A30" w14:textId="09A4C75D" w:rsidTr="000C106E">
        <w:tc>
          <w:tcPr>
            <w:tcW w:w="795" w:type="pct"/>
          </w:tcPr>
          <w:p w14:paraId="282D1B72" w14:textId="77777777" w:rsidR="00413658" w:rsidRPr="00C163CE" w:rsidRDefault="00413658" w:rsidP="007F1AE6">
            <w:pPr>
              <w:pStyle w:val="TableText0"/>
              <w:rPr>
                <w:rFonts w:eastAsia="Times New Roman" w:cs="Segoe UI"/>
                <w:b/>
                <w:bCs/>
                <w:szCs w:val="20"/>
              </w:rPr>
            </w:pPr>
          </w:p>
        </w:tc>
        <w:tc>
          <w:tcPr>
            <w:tcW w:w="1031" w:type="pct"/>
          </w:tcPr>
          <w:p w14:paraId="791052C0" w14:textId="77777777" w:rsidR="00413658" w:rsidRPr="00C163CE" w:rsidRDefault="00413658" w:rsidP="007F1AE6">
            <w:pPr>
              <w:pStyle w:val="TableText0"/>
              <w:rPr>
                <w:rFonts w:eastAsia="Times New Roman" w:cs="Segoe UI"/>
                <w:b/>
                <w:bCs/>
                <w:szCs w:val="20"/>
              </w:rPr>
            </w:pPr>
          </w:p>
        </w:tc>
        <w:tc>
          <w:tcPr>
            <w:tcW w:w="1172" w:type="pct"/>
          </w:tcPr>
          <w:p w14:paraId="07B2722B" w14:textId="32B2310B" w:rsidR="00413658" w:rsidRDefault="00413658" w:rsidP="007F1AE6">
            <w:pPr>
              <w:pStyle w:val="TableText0"/>
              <w:rPr>
                <w:szCs w:val="20"/>
              </w:rPr>
            </w:pPr>
            <w:r w:rsidRPr="00C163CE">
              <w:rPr>
                <w:rFonts w:eastAsia="Times New Roman" w:cs="Segoe UI"/>
                <w:b/>
                <w:bCs/>
                <w:szCs w:val="20"/>
              </w:rPr>
              <w:t>Contraindications</w:t>
            </w:r>
          </w:p>
        </w:tc>
        <w:tc>
          <w:tcPr>
            <w:tcW w:w="983" w:type="pct"/>
          </w:tcPr>
          <w:p w14:paraId="63D294A4" w14:textId="1D7D5EF3" w:rsidR="00413658" w:rsidRPr="00C163CE" w:rsidRDefault="00413658" w:rsidP="007F1AE6">
            <w:pPr>
              <w:pStyle w:val="TableText0"/>
              <w:rPr>
                <w:szCs w:val="20"/>
              </w:rPr>
            </w:pPr>
            <w:r w:rsidRPr="00C163CE">
              <w:rPr>
                <w:rFonts w:eastAsia="Times New Roman" w:cs="Segoe UI"/>
                <w:b/>
                <w:bCs/>
                <w:szCs w:val="20"/>
              </w:rPr>
              <w:t>Contraindications</w:t>
            </w:r>
          </w:p>
        </w:tc>
        <w:tc>
          <w:tcPr>
            <w:tcW w:w="1019" w:type="pct"/>
          </w:tcPr>
          <w:p w14:paraId="1180E1E7" w14:textId="0712E5BB" w:rsidR="00413658" w:rsidRPr="00C163CE" w:rsidRDefault="00413658" w:rsidP="007F1AE6">
            <w:pPr>
              <w:pStyle w:val="TableText0"/>
              <w:rPr>
                <w:rFonts w:eastAsia="Times New Roman" w:cs="Segoe UI"/>
                <w:b/>
                <w:bCs/>
                <w:szCs w:val="20"/>
              </w:rPr>
            </w:pPr>
            <w:r>
              <w:rPr>
                <w:rFonts w:eastAsia="Times New Roman" w:cs="Segoe UI"/>
                <w:b/>
                <w:bCs/>
                <w:szCs w:val="20"/>
              </w:rPr>
              <w:t>Exclusion criteria</w:t>
            </w:r>
          </w:p>
        </w:tc>
      </w:tr>
      <w:tr w:rsidR="00413658" w14:paraId="79888192" w14:textId="1867075A" w:rsidTr="000C106E">
        <w:tc>
          <w:tcPr>
            <w:tcW w:w="795" w:type="pct"/>
          </w:tcPr>
          <w:p w14:paraId="602BFEED" w14:textId="77777777" w:rsidR="00413658" w:rsidRPr="00C163CE" w:rsidRDefault="00413658" w:rsidP="007F1AE6">
            <w:pPr>
              <w:pStyle w:val="TableText0"/>
              <w:rPr>
                <w:szCs w:val="20"/>
              </w:rPr>
            </w:pPr>
          </w:p>
        </w:tc>
        <w:tc>
          <w:tcPr>
            <w:tcW w:w="1031" w:type="pct"/>
          </w:tcPr>
          <w:p w14:paraId="75BF8C55" w14:textId="77777777" w:rsidR="00413658" w:rsidRPr="00C163CE" w:rsidRDefault="00413658" w:rsidP="007F1AE6">
            <w:pPr>
              <w:pStyle w:val="TableText0"/>
              <w:rPr>
                <w:szCs w:val="20"/>
              </w:rPr>
            </w:pPr>
          </w:p>
        </w:tc>
        <w:tc>
          <w:tcPr>
            <w:tcW w:w="1172" w:type="pct"/>
          </w:tcPr>
          <w:p w14:paraId="75364D6E" w14:textId="02439534" w:rsidR="00413658" w:rsidRPr="00C163CE" w:rsidRDefault="00413658" w:rsidP="007F1AE6">
            <w:pPr>
              <w:pStyle w:val="TableText0"/>
              <w:rPr>
                <w:szCs w:val="20"/>
              </w:rPr>
            </w:pPr>
            <w:r w:rsidRPr="00C163CE">
              <w:rPr>
                <w:szCs w:val="20"/>
              </w:rPr>
              <w:t>Absolute</w:t>
            </w:r>
          </w:p>
          <w:p w14:paraId="3F455D09" w14:textId="5C3B9E8F" w:rsidR="00413658" w:rsidRPr="00C163CE" w:rsidRDefault="00413658" w:rsidP="00036B54">
            <w:pPr>
              <w:pStyle w:val="TableText0"/>
              <w:numPr>
                <w:ilvl w:val="0"/>
                <w:numId w:val="17"/>
              </w:numPr>
              <w:ind w:left="414" w:hanging="357"/>
              <w:rPr>
                <w:szCs w:val="20"/>
              </w:rPr>
            </w:pPr>
            <w:r w:rsidRPr="00C163CE">
              <w:rPr>
                <w:szCs w:val="20"/>
              </w:rPr>
              <w:t xml:space="preserve">Irreversible hepatic disease </w:t>
            </w:r>
          </w:p>
          <w:p w14:paraId="630F07A5" w14:textId="763ECD08" w:rsidR="00413658" w:rsidRPr="00C163CE" w:rsidRDefault="00413658" w:rsidP="00036B54">
            <w:pPr>
              <w:pStyle w:val="TableText0"/>
              <w:numPr>
                <w:ilvl w:val="0"/>
                <w:numId w:val="17"/>
              </w:numPr>
              <w:ind w:left="414" w:hanging="357"/>
              <w:rPr>
                <w:szCs w:val="20"/>
              </w:rPr>
            </w:pPr>
            <w:r w:rsidRPr="00C163CE">
              <w:rPr>
                <w:szCs w:val="20"/>
              </w:rPr>
              <w:t xml:space="preserve">Irreversible renal disease </w:t>
            </w:r>
          </w:p>
          <w:p w14:paraId="52A53BED" w14:textId="624C9A20" w:rsidR="00413658" w:rsidRPr="00C163CE" w:rsidRDefault="00413658" w:rsidP="00036B54">
            <w:pPr>
              <w:pStyle w:val="TableText0"/>
              <w:numPr>
                <w:ilvl w:val="0"/>
                <w:numId w:val="17"/>
              </w:numPr>
              <w:ind w:left="414" w:hanging="357"/>
              <w:rPr>
                <w:szCs w:val="20"/>
              </w:rPr>
            </w:pPr>
            <w:r w:rsidRPr="00C163CE">
              <w:rPr>
                <w:szCs w:val="20"/>
              </w:rPr>
              <w:t xml:space="preserve">Irreversible neurological disease </w:t>
            </w:r>
          </w:p>
          <w:p w14:paraId="27F8DE06" w14:textId="2FC19EF5" w:rsidR="00413658" w:rsidRPr="00C163CE" w:rsidRDefault="00413658" w:rsidP="00036B54">
            <w:pPr>
              <w:pStyle w:val="TableText0"/>
              <w:numPr>
                <w:ilvl w:val="0"/>
                <w:numId w:val="17"/>
              </w:numPr>
              <w:ind w:left="414" w:hanging="357"/>
              <w:rPr>
                <w:szCs w:val="20"/>
              </w:rPr>
            </w:pPr>
            <w:r w:rsidRPr="00C163CE">
              <w:rPr>
                <w:szCs w:val="20"/>
              </w:rPr>
              <w:t>Medical non</w:t>
            </w:r>
            <w:r>
              <w:rPr>
                <w:szCs w:val="20"/>
              </w:rPr>
              <w:t>-</w:t>
            </w:r>
            <w:r w:rsidRPr="00C163CE">
              <w:rPr>
                <w:szCs w:val="20"/>
              </w:rPr>
              <w:t xml:space="preserve">adherence </w:t>
            </w:r>
          </w:p>
          <w:p w14:paraId="116A4760" w14:textId="31FBF4F9" w:rsidR="00413658" w:rsidRPr="00C163CE" w:rsidRDefault="00413658" w:rsidP="00036B54">
            <w:pPr>
              <w:pStyle w:val="TableText0"/>
              <w:numPr>
                <w:ilvl w:val="0"/>
                <w:numId w:val="17"/>
              </w:numPr>
              <w:ind w:left="414" w:hanging="357"/>
              <w:rPr>
                <w:szCs w:val="20"/>
              </w:rPr>
            </w:pPr>
            <w:r w:rsidRPr="00C163CE">
              <w:rPr>
                <w:szCs w:val="20"/>
              </w:rPr>
              <w:t>Severe psychosocial limitations</w:t>
            </w:r>
          </w:p>
          <w:p w14:paraId="2E15FCDA" w14:textId="77777777" w:rsidR="00413658" w:rsidRPr="00C163CE" w:rsidRDefault="00413658" w:rsidP="007F1AE6">
            <w:pPr>
              <w:pStyle w:val="TableText0"/>
              <w:rPr>
                <w:szCs w:val="20"/>
              </w:rPr>
            </w:pPr>
            <w:r w:rsidRPr="00C163CE">
              <w:rPr>
                <w:szCs w:val="20"/>
              </w:rPr>
              <w:t xml:space="preserve">Relative </w:t>
            </w:r>
          </w:p>
          <w:p w14:paraId="1C9200B4" w14:textId="70735DAA" w:rsidR="00413658" w:rsidRPr="00C163CE" w:rsidRDefault="00413658" w:rsidP="00036B54">
            <w:pPr>
              <w:pStyle w:val="TableText0"/>
              <w:numPr>
                <w:ilvl w:val="0"/>
                <w:numId w:val="18"/>
              </w:numPr>
              <w:ind w:left="414" w:hanging="357"/>
              <w:rPr>
                <w:szCs w:val="20"/>
              </w:rPr>
            </w:pPr>
            <w:r w:rsidRPr="00C163CE">
              <w:rPr>
                <w:szCs w:val="20"/>
              </w:rPr>
              <w:t>Age&gt;80 y for D</w:t>
            </w:r>
            <w:r>
              <w:rPr>
                <w:szCs w:val="20"/>
              </w:rPr>
              <w:t>T.</w:t>
            </w:r>
            <w:r w:rsidRPr="00C163CE">
              <w:rPr>
                <w:szCs w:val="20"/>
              </w:rPr>
              <w:t xml:space="preserve"> </w:t>
            </w:r>
          </w:p>
          <w:p w14:paraId="2831B423" w14:textId="10B75313" w:rsidR="00413658" w:rsidRPr="00C163CE" w:rsidRDefault="00413658" w:rsidP="00036B54">
            <w:pPr>
              <w:pStyle w:val="TableText0"/>
              <w:numPr>
                <w:ilvl w:val="0"/>
                <w:numId w:val="18"/>
              </w:numPr>
              <w:ind w:left="414" w:hanging="357"/>
              <w:rPr>
                <w:szCs w:val="20"/>
              </w:rPr>
            </w:pPr>
            <w:r w:rsidRPr="00C163CE">
              <w:rPr>
                <w:szCs w:val="20"/>
              </w:rPr>
              <w:t xml:space="preserve">Obesity or malnutrition </w:t>
            </w:r>
          </w:p>
          <w:p w14:paraId="15D865C7" w14:textId="63FAC9B4" w:rsidR="00413658" w:rsidRPr="00C163CE" w:rsidRDefault="00413658" w:rsidP="00036B54">
            <w:pPr>
              <w:pStyle w:val="TableText0"/>
              <w:numPr>
                <w:ilvl w:val="0"/>
                <w:numId w:val="18"/>
              </w:numPr>
              <w:ind w:left="414" w:hanging="357"/>
              <w:rPr>
                <w:szCs w:val="20"/>
              </w:rPr>
            </w:pPr>
            <w:r w:rsidRPr="00C163CE">
              <w:rPr>
                <w:szCs w:val="20"/>
              </w:rPr>
              <w:t xml:space="preserve">Musculoskeletal disease that impairs rehabilitation </w:t>
            </w:r>
          </w:p>
          <w:p w14:paraId="29C54C93" w14:textId="2718FB5F" w:rsidR="00413658" w:rsidRPr="00C163CE" w:rsidRDefault="00413658" w:rsidP="00036B54">
            <w:pPr>
              <w:pStyle w:val="TableText0"/>
              <w:numPr>
                <w:ilvl w:val="0"/>
                <w:numId w:val="18"/>
              </w:numPr>
              <w:ind w:left="414" w:hanging="357"/>
              <w:rPr>
                <w:szCs w:val="20"/>
              </w:rPr>
            </w:pPr>
            <w:r w:rsidRPr="00C163CE">
              <w:rPr>
                <w:szCs w:val="20"/>
              </w:rPr>
              <w:t xml:space="preserve">Active systemic infection or prolonged intubation </w:t>
            </w:r>
          </w:p>
          <w:p w14:paraId="11176F9C" w14:textId="04704475" w:rsidR="00413658" w:rsidRPr="00C163CE" w:rsidRDefault="00413658" w:rsidP="00036B54">
            <w:pPr>
              <w:pStyle w:val="TableText0"/>
              <w:numPr>
                <w:ilvl w:val="0"/>
                <w:numId w:val="18"/>
              </w:numPr>
              <w:ind w:left="414" w:hanging="357"/>
              <w:rPr>
                <w:szCs w:val="20"/>
              </w:rPr>
            </w:pPr>
            <w:r w:rsidRPr="00C163CE">
              <w:rPr>
                <w:szCs w:val="20"/>
              </w:rPr>
              <w:t xml:space="preserve">Untreated malignancy </w:t>
            </w:r>
          </w:p>
          <w:p w14:paraId="4B215CBB" w14:textId="61FEE0EB" w:rsidR="00413658" w:rsidRPr="00C163CE" w:rsidRDefault="00413658" w:rsidP="00036B54">
            <w:pPr>
              <w:pStyle w:val="TableText0"/>
              <w:numPr>
                <w:ilvl w:val="0"/>
                <w:numId w:val="18"/>
              </w:numPr>
              <w:ind w:left="414" w:hanging="357"/>
              <w:rPr>
                <w:szCs w:val="20"/>
              </w:rPr>
            </w:pPr>
            <w:r w:rsidRPr="00C163CE">
              <w:rPr>
                <w:szCs w:val="20"/>
              </w:rPr>
              <w:t xml:space="preserve">Severe PVD </w:t>
            </w:r>
          </w:p>
          <w:p w14:paraId="59EF6074" w14:textId="0A077BDB" w:rsidR="00413658" w:rsidRPr="00C163CE" w:rsidRDefault="00413658" w:rsidP="00036B54">
            <w:pPr>
              <w:pStyle w:val="TableText0"/>
              <w:numPr>
                <w:ilvl w:val="0"/>
                <w:numId w:val="18"/>
              </w:numPr>
              <w:ind w:left="414" w:hanging="357"/>
              <w:rPr>
                <w:szCs w:val="20"/>
              </w:rPr>
            </w:pPr>
            <w:r w:rsidRPr="00C163CE">
              <w:rPr>
                <w:szCs w:val="20"/>
              </w:rPr>
              <w:t xml:space="preserve">Active substance abuse </w:t>
            </w:r>
          </w:p>
          <w:p w14:paraId="4F5418E8" w14:textId="5C2723EC" w:rsidR="00413658" w:rsidRPr="00C163CE" w:rsidRDefault="00413658" w:rsidP="00036B54">
            <w:pPr>
              <w:pStyle w:val="TableText0"/>
              <w:numPr>
                <w:ilvl w:val="0"/>
                <w:numId w:val="18"/>
              </w:numPr>
              <w:ind w:left="414" w:hanging="357"/>
              <w:rPr>
                <w:szCs w:val="20"/>
              </w:rPr>
            </w:pPr>
            <w:r w:rsidRPr="00C163CE">
              <w:rPr>
                <w:szCs w:val="20"/>
              </w:rPr>
              <w:t xml:space="preserve">Impaired cognitive function </w:t>
            </w:r>
          </w:p>
          <w:p w14:paraId="684C6328" w14:textId="649A0ABF" w:rsidR="00413658" w:rsidRPr="00C163CE" w:rsidRDefault="00413658" w:rsidP="00036B54">
            <w:pPr>
              <w:pStyle w:val="TableText0"/>
              <w:numPr>
                <w:ilvl w:val="0"/>
                <w:numId w:val="18"/>
              </w:numPr>
              <w:ind w:left="414" w:hanging="357"/>
              <w:rPr>
                <w:szCs w:val="20"/>
              </w:rPr>
            </w:pPr>
            <w:r w:rsidRPr="00C163CE">
              <w:rPr>
                <w:szCs w:val="20"/>
              </w:rPr>
              <w:t xml:space="preserve">Unmanaged psychiatric disorder </w:t>
            </w:r>
          </w:p>
          <w:p w14:paraId="6F5FF023" w14:textId="049B1E74" w:rsidR="00413658" w:rsidRDefault="00413658" w:rsidP="00036B54">
            <w:pPr>
              <w:pStyle w:val="TableText0"/>
              <w:numPr>
                <w:ilvl w:val="0"/>
                <w:numId w:val="18"/>
              </w:numPr>
              <w:ind w:left="414" w:hanging="357"/>
              <w:rPr>
                <w:szCs w:val="20"/>
              </w:rPr>
            </w:pPr>
            <w:r w:rsidRPr="00C163CE">
              <w:rPr>
                <w:szCs w:val="20"/>
              </w:rPr>
              <w:t>Lack of social support</w:t>
            </w:r>
          </w:p>
        </w:tc>
        <w:tc>
          <w:tcPr>
            <w:tcW w:w="983" w:type="pct"/>
          </w:tcPr>
          <w:p w14:paraId="1E958B98" w14:textId="4D242FE5" w:rsidR="00413658" w:rsidRPr="00791EC9" w:rsidRDefault="00413658" w:rsidP="00036B54">
            <w:pPr>
              <w:pStyle w:val="TableText0"/>
              <w:numPr>
                <w:ilvl w:val="0"/>
                <w:numId w:val="16"/>
              </w:numPr>
              <w:ind w:left="414" w:hanging="357"/>
            </w:pPr>
            <w:r w:rsidRPr="00791EC9">
              <w:t>major contraindications (i.e., long-term oral anticoagulation, infection, severe renal dysfunction, ventricular arrhythmias),</w:t>
            </w:r>
          </w:p>
          <w:p w14:paraId="4E8C5AE9" w14:textId="6A57B232" w:rsidR="00413658" w:rsidRPr="00C163CE" w:rsidRDefault="00413658" w:rsidP="00036B54">
            <w:pPr>
              <w:pStyle w:val="TableText0"/>
              <w:numPr>
                <w:ilvl w:val="0"/>
                <w:numId w:val="16"/>
              </w:numPr>
              <w:ind w:left="414" w:hanging="357"/>
              <w:rPr>
                <w:szCs w:val="20"/>
              </w:rPr>
            </w:pPr>
            <w:r>
              <w:t>un</w:t>
            </w:r>
            <w:r w:rsidRPr="00791EC9">
              <w:t>stable psychosocial background</w:t>
            </w:r>
          </w:p>
        </w:tc>
        <w:tc>
          <w:tcPr>
            <w:tcW w:w="1019" w:type="pct"/>
          </w:tcPr>
          <w:p w14:paraId="4391D685" w14:textId="38022228" w:rsidR="00413658" w:rsidRPr="00791EC9" w:rsidRDefault="00413658" w:rsidP="00036B54">
            <w:pPr>
              <w:pStyle w:val="TableText0"/>
              <w:numPr>
                <w:ilvl w:val="0"/>
                <w:numId w:val="16"/>
              </w:numPr>
              <w:ind w:left="414" w:hanging="357"/>
            </w:pPr>
            <w:r w:rsidRPr="00413658">
              <w:t xml:space="preserve">Patients were excluded from the trial if biventricular circulatory support was expected to be necessary or if irreversible </w:t>
            </w:r>
            <w:r w:rsidR="00CC12F4" w:rsidRPr="00413658">
              <w:t>end organ</w:t>
            </w:r>
            <w:r w:rsidRPr="00413658">
              <w:t xml:space="preserve"> dysfunction or active infection was present.</w:t>
            </w:r>
          </w:p>
        </w:tc>
      </w:tr>
    </w:tbl>
    <w:p w14:paraId="3A6DD01D" w14:textId="3832EAEF" w:rsidR="008B2E5C" w:rsidRPr="00414B37" w:rsidRDefault="008B2E5C" w:rsidP="00D5222D">
      <w:pPr>
        <w:pStyle w:val="Tablenotes"/>
        <w:spacing w:after="0"/>
      </w:pPr>
      <w:r w:rsidRPr="00414B37">
        <w:t xml:space="preserve">Source: Adapted from </w:t>
      </w:r>
      <w:r w:rsidRPr="00414B37">
        <w:fldChar w:fldCharType="begin">
          <w:fldData xml:space="preserve">PEVuZE5vdGU+PENpdGU+PEF1dGhvcj5Db29rPC9BdXRob3I+PFllYXI+MjAxNzwvWWVhcj48UmVj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</w:fldData>
        </w:fldChar>
      </w:r>
      <w:r w:rsidR="000A32C4">
        <w:instrText xml:space="preserve"> ADDIN EN.CITE </w:instrText>
      </w:r>
      <w:r w:rsidR="000A32C4">
        <w:fldChar w:fldCharType="begin">
          <w:fldData xml:space="preserve">PEVuZE5vdGU+PENpdGU+PEF1dGhvcj5Db29rPC9BdXRob3I+PFllYXI+MjAxNzwvWWVhcj48UmVj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</w:fldData>
        </w:fldChar>
      </w:r>
      <w:r w:rsidR="000A32C4">
        <w:instrText xml:space="preserve"> ADDIN EN.CITE.DATA </w:instrText>
      </w:r>
      <w:r w:rsidR="000A32C4">
        <w:fldChar w:fldCharType="end"/>
      </w:r>
      <w:r w:rsidRPr="00414B37">
        <w:fldChar w:fldCharType="separate"/>
      </w:r>
      <w:r w:rsidR="000A32C4">
        <w:rPr>
          <w:noProof/>
        </w:rPr>
        <w:t>(Cook et al., 2017; Heidenreich et al., 2022; McDonagh et al., 2022)</w:t>
      </w:r>
      <w:r w:rsidRPr="00414B37">
        <w:fldChar w:fldCharType="end"/>
      </w:r>
    </w:p>
    <w:p w14:paraId="0B118520" w14:textId="77777777" w:rsidR="000C106E" w:rsidRDefault="008B2E5C" w:rsidP="00D5222D">
      <w:pPr>
        <w:pStyle w:val="Tablenotes"/>
        <w:spacing w:after="0"/>
      </w:pPr>
      <w:r w:rsidRPr="00414B37">
        <w:t xml:space="preserve">Abbreviations: </w:t>
      </w:r>
      <w:r w:rsidR="007F6ADD">
        <w:t xml:space="preserve">ACC, American College of Cardiology; AHA, American Heart Association; BTT, bridge to transplant; </w:t>
      </w:r>
      <w:r w:rsidRPr="00414B37">
        <w:t>CRT cardiac resynchroni</w:t>
      </w:r>
      <w:r w:rsidR="00C7634F">
        <w:t>s</w:t>
      </w:r>
      <w:r w:rsidRPr="00414B37">
        <w:t>ation therapy; D</w:t>
      </w:r>
      <w:r w:rsidR="00C7634F">
        <w:t>T</w:t>
      </w:r>
      <w:r w:rsidRPr="00414B37">
        <w:t xml:space="preserve">, destination therapy; </w:t>
      </w:r>
      <w:r w:rsidR="007F6ADD">
        <w:t xml:space="preserve">ESC = European Society of Cardiology; GDMT, guideline directed medical therapy; </w:t>
      </w:r>
      <w:r w:rsidR="00F4676B" w:rsidRPr="00C80888">
        <w:t>H</w:t>
      </w:r>
      <w:r w:rsidR="00F4676B">
        <w:t>F</w:t>
      </w:r>
      <w:r w:rsidR="007F6ADD">
        <w:t>,</w:t>
      </w:r>
      <w:r w:rsidR="00F4676B">
        <w:t xml:space="preserve"> </w:t>
      </w:r>
      <w:r w:rsidR="00F4676B" w:rsidRPr="00C80888">
        <w:t>heart failure;</w:t>
      </w:r>
      <w:r w:rsidR="007F6ADD">
        <w:t xml:space="preserve"> HFSA, Heart Failure Society of America; INTERMACS,</w:t>
      </w:r>
      <w:r w:rsidR="007F6ADD" w:rsidRPr="007F6ADD">
        <w:t xml:space="preserve"> Interagency Registry for Mechanically Assisted Circulatory Support</w:t>
      </w:r>
      <w:r w:rsidR="007F6ADD">
        <w:t>;</w:t>
      </w:r>
      <w:r w:rsidR="00F4676B" w:rsidRPr="00C80888">
        <w:t xml:space="preserve"> </w:t>
      </w:r>
      <w:r w:rsidR="007F6ADD">
        <w:t>IV,</w:t>
      </w:r>
      <w:r w:rsidR="00F4676B" w:rsidRPr="00C80888">
        <w:t xml:space="preserve"> intravenous; LVAD</w:t>
      </w:r>
      <w:r w:rsidR="007F6ADD">
        <w:t>,</w:t>
      </w:r>
      <w:r w:rsidR="00F4676B" w:rsidRPr="00C80888">
        <w:t xml:space="preserve"> left ventricular assist device; LVEF</w:t>
      </w:r>
      <w:r w:rsidR="007F6ADD">
        <w:t>,</w:t>
      </w:r>
      <w:r w:rsidR="00F4676B" w:rsidRPr="00C80888">
        <w:t xml:space="preserve"> left ventricular ejection fraction; MCS</w:t>
      </w:r>
      <w:r w:rsidR="007F6ADD">
        <w:t>,</w:t>
      </w:r>
      <w:r w:rsidR="00F4676B" w:rsidRPr="00C80888">
        <w:t xml:space="preserve"> mechanical circulatory support</w:t>
      </w:r>
      <w:r w:rsidR="00F4676B">
        <w:t xml:space="preserve">; </w:t>
      </w:r>
      <w:r w:rsidRPr="00414B37">
        <w:t>NYHA, New York Heart Association;</w:t>
      </w:r>
      <w:r w:rsidR="007F6ADD">
        <w:t xml:space="preserve"> OMM, optimal medical management;</w:t>
      </w:r>
      <w:r w:rsidRPr="00414B37">
        <w:t xml:space="preserve"> </w:t>
      </w:r>
      <w:r w:rsidR="00F4676B" w:rsidRPr="00414B37">
        <w:t>PVD, peripheral vascular disease</w:t>
      </w:r>
      <w:r w:rsidR="00F4676B">
        <w:t xml:space="preserve">; </w:t>
      </w:r>
      <w:r w:rsidR="007F6ADD">
        <w:t>VAD,</w:t>
      </w:r>
      <w:r w:rsidR="007F6ADD" w:rsidRPr="007F6ADD">
        <w:t xml:space="preserve"> </w:t>
      </w:r>
      <w:r w:rsidR="007F6ADD" w:rsidRPr="00C80888">
        <w:t>ventricular assist device;</w:t>
      </w:r>
      <w:r w:rsidR="007F6ADD">
        <w:t xml:space="preserve"> </w:t>
      </w:r>
      <w:r w:rsidR="00F4676B">
        <w:t>vO</w:t>
      </w:r>
      <w:r w:rsidR="00F4676B" w:rsidRPr="00CE4A87">
        <w:rPr>
          <w:vertAlign w:val="subscript"/>
        </w:rPr>
        <w:t>2</w:t>
      </w:r>
      <w:r w:rsidRPr="00414B37">
        <w:t xml:space="preserve">, oxygen </w:t>
      </w:r>
      <w:r w:rsidR="00F4676B">
        <w:t>volume</w:t>
      </w:r>
      <w:r w:rsidR="00F4676B" w:rsidRPr="00414B37">
        <w:t>.</w:t>
      </w:r>
      <w:r w:rsidRPr="00414B37">
        <w:t xml:space="preserve"> </w:t>
      </w:r>
    </w:p>
    <w:p w14:paraId="68C8F65C" w14:textId="133DF7CF" w:rsidR="008C50CD" w:rsidRDefault="00F4676B" w:rsidP="005F576B">
      <w:pPr>
        <w:pStyle w:val="Tablenotes"/>
        <w:spacing w:after="0"/>
      </w:pPr>
      <w:r>
        <w:t xml:space="preserve">Notes: </w:t>
      </w:r>
      <w:r w:rsidR="00447E94">
        <w:t xml:space="preserve">* durable VAD </w:t>
      </w:r>
      <w:r w:rsidR="004E5BB4">
        <w:t xml:space="preserve">defined as durable MCS indicated for bridge to transplant and destination therapy in </w:t>
      </w:r>
      <w:r w:rsidR="00D5222D">
        <w:t xml:space="preserve">the </w:t>
      </w:r>
      <w:r w:rsidR="004E5BB4" w:rsidRPr="004E5BB4">
        <w:t>2017 AHA scientific statement.</w:t>
      </w:r>
    </w:p>
    <w:p w14:paraId="3B4B0BDB" w14:textId="77777777" w:rsidR="00413658" w:rsidRDefault="00413658" w:rsidP="00C80888">
      <w:pPr>
        <w:jc w:val="both"/>
        <w:sectPr w:rsidR="00413658" w:rsidSect="00413658">
          <w:pgSz w:w="16838" w:h="11906" w:orient="landscape"/>
          <w:pgMar w:top="1191" w:right="682" w:bottom="1134" w:left="1021" w:header="709" w:footer="709" w:gutter="0"/>
          <w:cols w:space="708"/>
          <w:docGrid w:linePitch="360"/>
        </w:sectPr>
      </w:pPr>
    </w:p>
    <w:p w14:paraId="4183449E" w14:textId="2C694C4A" w:rsidR="00D5222D" w:rsidRPr="00541C8E" w:rsidRDefault="00D5222D" w:rsidP="007F6ADD">
      <w:pPr>
        <w:jc w:val="both"/>
        <w:rPr>
          <w:shd w:val="clear" w:color="auto" w:fill="FFFFFF"/>
        </w:rPr>
      </w:pPr>
      <w:r w:rsidRPr="00541C8E">
        <w:lastRenderedPageBreak/>
        <w:t xml:space="preserve">The REMATCH RCT </w:t>
      </w:r>
      <w:r>
        <w:t xml:space="preserve">and </w:t>
      </w:r>
      <w:r>
        <w:rPr>
          <w:shd w:val="clear" w:color="auto" w:fill="FFFFFF"/>
        </w:rPr>
        <w:t>t</w:t>
      </w:r>
      <w:r w:rsidRPr="00541C8E">
        <w:rPr>
          <w:shd w:val="clear" w:color="auto" w:fill="FFFFFF"/>
        </w:rPr>
        <w:t xml:space="preserve">he ROADMAP observational study </w:t>
      </w:r>
      <w:r w:rsidRPr="00541C8E">
        <w:t xml:space="preserve">provided evidence on </w:t>
      </w:r>
      <w:r>
        <w:t xml:space="preserve">the </w:t>
      </w:r>
      <w:r w:rsidRPr="00541C8E">
        <w:t xml:space="preserve">comparative safety and effectiveness of LVAD therapy as DT compared to </w:t>
      </w:r>
      <w:r>
        <w:t>GDMT</w:t>
      </w:r>
      <w:r w:rsidRPr="00541C8E">
        <w:t xml:space="preserve"> among advanced H</w:t>
      </w:r>
      <w:r>
        <w:t>F</w:t>
      </w:r>
      <w:r w:rsidRPr="00541C8E">
        <w:t xml:space="preserve"> patients. The REMATCH trial included patients in NYHA class III or IV for at least 28 days </w:t>
      </w:r>
      <w:r w:rsidRPr="00541C8E">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instrText xml:space="preserve"> ADDIN EN.CITE </w:instrText>
      </w:r>
      <w:r w:rsidR="000A32C4">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instrText xml:space="preserve"> ADDIN EN.CITE.DATA </w:instrText>
      </w:r>
      <w:r w:rsidR="000A32C4">
        <w:fldChar w:fldCharType="end"/>
      </w:r>
      <w:r w:rsidRPr="00541C8E">
        <w:fldChar w:fldCharType="separate"/>
      </w:r>
      <w:r w:rsidR="000A32C4">
        <w:rPr>
          <w:noProof/>
        </w:rPr>
        <w:t>(Rose et al., 2001)</w:t>
      </w:r>
      <w:r w:rsidRPr="00541C8E">
        <w:fldChar w:fldCharType="end"/>
      </w:r>
      <w:r w:rsidRPr="00541C8E">
        <w:t xml:space="preserve">. </w:t>
      </w:r>
      <w:r w:rsidRPr="00541C8E">
        <w:rPr>
          <w:shd w:val="clear" w:color="auto" w:fill="FFFFFF"/>
        </w:rPr>
        <w:t xml:space="preserve">The ROADMAP study </w:t>
      </w:r>
      <w:r>
        <w:rPr>
          <w:shd w:val="clear" w:color="auto" w:fill="FFFFFF"/>
        </w:rPr>
        <w:t>included</w:t>
      </w:r>
      <w:r w:rsidRPr="00541C8E">
        <w:rPr>
          <w:shd w:val="clear" w:color="auto" w:fill="FFFFFF"/>
        </w:rPr>
        <w:t xml:space="preserve"> advanced H</w:t>
      </w:r>
      <w:r>
        <w:rPr>
          <w:shd w:val="clear" w:color="auto" w:fill="FFFFFF"/>
        </w:rPr>
        <w:t>F</w:t>
      </w:r>
      <w:r w:rsidRPr="00541C8E">
        <w:rPr>
          <w:shd w:val="clear" w:color="auto" w:fill="FFFFFF"/>
        </w:rPr>
        <w:t xml:space="preserve"> patients who </w:t>
      </w:r>
      <w:r>
        <w:rPr>
          <w:shd w:val="clear" w:color="auto" w:fill="FFFFFF"/>
        </w:rPr>
        <w:t>were</w:t>
      </w:r>
      <w:r w:rsidRPr="00541C8E">
        <w:rPr>
          <w:shd w:val="clear" w:color="auto" w:fill="FFFFFF"/>
        </w:rPr>
        <w:t xml:space="preserve"> not dependent on intravenous inotropic support </w:t>
      </w:r>
      <w:r w:rsidRPr="00541C8E">
        <w:rPr>
          <w:shd w:val="clear" w:color="auto" w:fill="FFFFFF"/>
        </w:rPr>
        <w:fldChar w:fldCharType="begin">
          <w:fldData xml:space="preserve">PEVuZE5vdGU+PENpdGU+PEF1dGhvcj5Sb2dlcnM8L0F1dGhvcj48WWVhcj4yMDE1PC9ZZWFyPjxS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==
</w:fldData>
        </w:fldChar>
      </w:r>
      <w:r w:rsidR="000A32C4">
        <w:rPr>
          <w:shd w:val="clear" w:color="auto" w:fill="FFFFFF"/>
        </w:rPr>
        <w:instrText xml:space="preserve"> ADDIN EN.CITE </w:instrText>
      </w:r>
      <w:r w:rsidR="000A32C4">
        <w:rPr>
          <w:shd w:val="clear" w:color="auto" w:fill="FFFFFF"/>
        </w:rPr>
        <w:fldChar w:fldCharType="begin">
          <w:fldData xml:space="preserve">PEVuZE5vdGU+PENpdGU+PEF1dGhvcj5Sb2dlcnM8L0F1dGhvcj48WWVhcj4yMDE1PC9ZZWFyPjxS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==
</w:fldData>
        </w:fldChar>
      </w:r>
      <w:r w:rsidR="000A32C4">
        <w:rPr>
          <w:shd w:val="clear" w:color="auto" w:fill="FFFFFF"/>
        </w:rPr>
        <w:instrText xml:space="preserve"> ADDIN EN.CITE.DATA </w:instrText>
      </w:r>
      <w:r w:rsidR="000A32C4">
        <w:rPr>
          <w:shd w:val="clear" w:color="auto" w:fill="FFFFFF"/>
        </w:rPr>
      </w:r>
      <w:r w:rsidR="000A32C4">
        <w:rPr>
          <w:shd w:val="clear" w:color="auto" w:fill="FFFFFF"/>
        </w:rPr>
        <w:fldChar w:fldCharType="end"/>
      </w:r>
      <w:r w:rsidRPr="00541C8E">
        <w:rPr>
          <w:shd w:val="clear" w:color="auto" w:fill="FFFFFF"/>
        </w:rPr>
      </w:r>
      <w:r w:rsidRPr="00541C8E">
        <w:rPr>
          <w:shd w:val="clear" w:color="auto" w:fill="FFFFFF"/>
        </w:rPr>
        <w:fldChar w:fldCharType="separate"/>
      </w:r>
      <w:r w:rsidR="000A32C4">
        <w:rPr>
          <w:noProof/>
          <w:shd w:val="clear" w:color="auto" w:fill="FFFFFF"/>
        </w:rPr>
        <w:t>(Estep et al., 2015; Rogers et al., 2015)</w:t>
      </w:r>
      <w:r w:rsidRPr="00541C8E">
        <w:rPr>
          <w:shd w:val="clear" w:color="auto" w:fill="FFFFFF"/>
        </w:rPr>
        <w:fldChar w:fldCharType="end"/>
      </w:r>
      <w:r w:rsidRPr="00541C8E">
        <w:rPr>
          <w:shd w:val="clear" w:color="auto" w:fill="FFFFFF"/>
        </w:rPr>
        <w:t>.</w:t>
      </w:r>
    </w:p>
    <w:p w14:paraId="50937170" w14:textId="48085A29" w:rsidR="00D5222D" w:rsidRDefault="00763807" w:rsidP="007F6ADD">
      <w:pPr>
        <w:jc w:val="both"/>
      </w:pPr>
      <w:r>
        <w:t xml:space="preserve">The application suggested defining patients suitable for </w:t>
      </w:r>
      <w:r w:rsidR="00FA2760">
        <w:t>LVAD</w:t>
      </w:r>
      <w:r>
        <w:t xml:space="preserve"> as DT to be INTERMACS profile 1-4 based on the </w:t>
      </w:r>
      <w:r w:rsidR="004C720A">
        <w:t>MOMENTUM</w:t>
      </w:r>
      <w:r>
        <w:t xml:space="preserve"> 3 trial</w:t>
      </w:r>
      <w:r w:rsidR="00D5222D">
        <w:t xml:space="preserve"> </w:t>
      </w:r>
      <w:r w:rsidR="00D5222D">
        <w:fldChar w:fldCharType="begin">
          <w:fldData xml:space="preserve">PEVuZE5vdGU+PENpdGU+PEF1dGhvcj5NZWhyYTwvQXV0aG9yPjxZZWFyPjIwMTk8L1llYXI+PFJl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==
</w:fldData>
        </w:fldChar>
      </w:r>
      <w:r w:rsidR="000A32C4">
        <w:instrText xml:space="preserve"> ADDIN EN.CITE </w:instrText>
      </w:r>
      <w:r w:rsidR="000A32C4">
        <w:fldChar w:fldCharType="begin">
          <w:fldData xml:space="preserve">PEVuZE5vdGU+PENpdGU+PEF1dGhvcj5NZWhyYTwvQXV0aG9yPjxZZWFyPjIwMTk8L1llYXI+PFJl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==
</w:fldData>
        </w:fldChar>
      </w:r>
      <w:r w:rsidR="000A32C4">
        <w:instrText xml:space="preserve"> ADDIN EN.CITE.DATA </w:instrText>
      </w:r>
      <w:r w:rsidR="000A32C4">
        <w:fldChar w:fldCharType="end"/>
      </w:r>
      <w:r w:rsidR="00D5222D">
        <w:fldChar w:fldCharType="separate"/>
      </w:r>
      <w:r w:rsidR="000A32C4">
        <w:rPr>
          <w:noProof/>
        </w:rPr>
        <w:t>(Mehra et al., 2019)</w:t>
      </w:r>
      <w:r w:rsidR="00D5222D">
        <w:fldChar w:fldCharType="end"/>
      </w:r>
      <w:r>
        <w:t xml:space="preserve">. However, </w:t>
      </w:r>
      <w:r w:rsidR="000B2CB2">
        <w:t xml:space="preserve">INTERMACS profiles included in </w:t>
      </w:r>
      <w:r w:rsidR="008A0527">
        <w:t>the MOMENTUM</w:t>
      </w:r>
      <w:r w:rsidR="000B2CB2">
        <w:t xml:space="preserve"> 3 RCT and ongoing RCT</w:t>
      </w:r>
      <w:r w:rsidR="00BE30A1">
        <w:t>s</w:t>
      </w:r>
      <w:r w:rsidR="000B2CB2">
        <w:t xml:space="preserve"> differed from the suggested INTERMACS profile</w:t>
      </w:r>
      <w:r w:rsidR="00BE30A1">
        <w:t>s</w:t>
      </w:r>
      <w:r w:rsidR="000B2CB2">
        <w:t xml:space="preserve"> in this application. T</w:t>
      </w:r>
      <w:r>
        <w:t xml:space="preserve">he </w:t>
      </w:r>
      <w:bookmarkStart w:id="19" w:name="_Hlk139548152"/>
      <w:r w:rsidR="004C720A">
        <w:t>MOMENTUM</w:t>
      </w:r>
      <w:r>
        <w:t xml:space="preserve"> 3</w:t>
      </w:r>
      <w:bookmarkEnd w:id="19"/>
      <w:r>
        <w:t xml:space="preserve"> </w:t>
      </w:r>
      <w:r w:rsidR="00393816">
        <w:t xml:space="preserve">trial </w:t>
      </w:r>
      <w:r>
        <w:t xml:space="preserve">included advanced HF patients with </w:t>
      </w:r>
      <w:r w:rsidRPr="00FF7488">
        <w:t>INTERMACS profiles (1-7)</w:t>
      </w:r>
      <w:r>
        <w:t xml:space="preserve">. </w:t>
      </w:r>
      <w:r w:rsidR="00C161A5">
        <w:t>A</w:t>
      </w:r>
      <w:r>
        <w:t xml:space="preserve"> </w:t>
      </w:r>
      <w:r w:rsidRPr="00FF7488">
        <w:t xml:space="preserve">subgroup analysis </w:t>
      </w:r>
      <w:r w:rsidR="00C161A5">
        <w:t xml:space="preserve">of </w:t>
      </w:r>
      <w:r w:rsidR="00C161A5" w:rsidRPr="00C161A5">
        <w:t>MOMENTUM 3</w:t>
      </w:r>
      <w:r w:rsidR="00C161A5">
        <w:t xml:space="preserve"> </w:t>
      </w:r>
      <w:r w:rsidR="000574F8">
        <w:t xml:space="preserve">that </w:t>
      </w:r>
      <w:r w:rsidR="00C161A5">
        <w:t>included a small number of patients</w:t>
      </w:r>
      <w:r w:rsidRPr="00FF7488">
        <w:t xml:space="preserve"> with </w:t>
      </w:r>
      <w:r>
        <w:t>5-7</w:t>
      </w:r>
      <w:r w:rsidR="00C161A5">
        <w:t xml:space="preserve"> </w:t>
      </w:r>
      <w:r>
        <w:t>profiles</w:t>
      </w:r>
      <w:r w:rsidRPr="00FF7488">
        <w:t xml:space="preserve"> </w:t>
      </w:r>
      <w:r w:rsidR="00C161A5">
        <w:t>(n=25) showed no</w:t>
      </w:r>
      <w:r w:rsidRPr="00FF7488">
        <w:t xml:space="preserve"> significan</w:t>
      </w:r>
      <w:r>
        <w:t>t</w:t>
      </w:r>
      <w:r w:rsidRPr="00FF7488">
        <w:t xml:space="preserve"> difference </w:t>
      </w:r>
      <w:r w:rsidR="00C161A5">
        <w:t>in</w:t>
      </w:r>
      <w:r w:rsidRPr="00FF7488">
        <w:t xml:space="preserve"> </w:t>
      </w:r>
      <w:r>
        <w:t xml:space="preserve">the </w:t>
      </w:r>
      <w:r w:rsidRPr="00FF7488">
        <w:t xml:space="preserve">primary endpoint </w:t>
      </w:r>
      <w:r w:rsidR="00C161A5">
        <w:t>across</w:t>
      </w:r>
      <w:r w:rsidRPr="00FF7488">
        <w:t xml:space="preserve"> INTERMACS profiles</w:t>
      </w:r>
      <w:r w:rsidR="00D5222D">
        <w:t xml:space="preserve"> </w:t>
      </w:r>
      <w:r w:rsidR="00D5222D">
        <w:fldChar w:fldCharType="begin">
          <w:fldData xml:space="preserve">PEVuZE5vdGU+PENpdGU+PEF1dGhvcj5NZWhyYTwvQXV0aG9yPjxZZWFyPjIwMTk8L1llYXI+PFJl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==
</w:fldData>
        </w:fldChar>
      </w:r>
      <w:r w:rsidR="000A32C4">
        <w:instrText xml:space="preserve"> ADDIN EN.CITE </w:instrText>
      </w:r>
      <w:r w:rsidR="000A32C4">
        <w:fldChar w:fldCharType="begin">
          <w:fldData xml:space="preserve">PEVuZE5vdGU+PENpdGU+PEF1dGhvcj5NZWhyYTwvQXV0aG9yPjxZZWFyPjIwMTk8L1llYXI+PFJl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==
</w:fldData>
        </w:fldChar>
      </w:r>
      <w:r w:rsidR="000A32C4">
        <w:instrText xml:space="preserve"> ADDIN EN.CITE.DATA </w:instrText>
      </w:r>
      <w:r w:rsidR="000A32C4">
        <w:fldChar w:fldCharType="end"/>
      </w:r>
      <w:r w:rsidR="00D5222D">
        <w:fldChar w:fldCharType="separate"/>
      </w:r>
      <w:r w:rsidR="000A32C4">
        <w:rPr>
          <w:noProof/>
        </w:rPr>
        <w:t>(Mehra et al., 2019)</w:t>
      </w:r>
      <w:r w:rsidR="00D5222D">
        <w:fldChar w:fldCharType="end"/>
      </w:r>
      <w:r w:rsidRPr="00FF7488">
        <w:t>.</w:t>
      </w:r>
      <w:r w:rsidR="00D5222D">
        <w:t xml:space="preserve"> </w:t>
      </w:r>
      <w:r w:rsidRPr="00541C8E">
        <w:t>The ongoing Swedish Evaluation of Left Ventricular Assist Device as Permanent Treatment in End-stage Heart Failure (SweVAD) (ClinicalTrials.gov Identifier: NCT02592499) RCT</w:t>
      </w:r>
      <w:r w:rsidR="00D5222D">
        <w:t xml:space="preserve">, which </w:t>
      </w:r>
      <w:r w:rsidRPr="00541C8E">
        <w:t>is evaluating LVAD as D</w:t>
      </w:r>
      <w:r>
        <w:t>T</w:t>
      </w:r>
      <w:r w:rsidRPr="00541C8E">
        <w:t xml:space="preserve"> compared to the OMM</w:t>
      </w:r>
      <w:r w:rsidR="00D5222D">
        <w:t>,</w:t>
      </w:r>
      <w:r w:rsidRPr="00541C8E">
        <w:t xml:space="preserve"> is at </w:t>
      </w:r>
      <w:r>
        <w:t xml:space="preserve">the </w:t>
      </w:r>
      <w:r w:rsidRPr="00541C8E">
        <w:t xml:space="preserve">participant </w:t>
      </w:r>
      <w:r w:rsidR="00D5222D" w:rsidRPr="00541C8E">
        <w:t>recruit</w:t>
      </w:r>
      <w:r w:rsidR="00D5222D">
        <w:t>ment</w:t>
      </w:r>
      <w:r w:rsidR="00D5222D" w:rsidRPr="00541C8E">
        <w:t xml:space="preserve"> </w:t>
      </w:r>
      <w:r w:rsidRPr="00541C8E">
        <w:t>stage.</w:t>
      </w:r>
      <w:r w:rsidRPr="00541C8E">
        <w:rPr>
          <w:rFonts w:eastAsia="Times New Roman"/>
          <w:color w:val="000000"/>
          <w:lang w:eastAsia="en-AU"/>
        </w:rPr>
        <w:t xml:space="preserve"> </w:t>
      </w:r>
      <w:r w:rsidR="00D5222D">
        <w:rPr>
          <w:rFonts w:eastAsia="Times New Roman"/>
          <w:color w:val="000000"/>
          <w:lang w:eastAsia="en-AU"/>
        </w:rPr>
        <w:t xml:space="preserve">The </w:t>
      </w:r>
      <w:r w:rsidR="000C106E" w:rsidRPr="00541C8E">
        <w:rPr>
          <w:rFonts w:eastAsia="Times New Roman"/>
          <w:color w:val="000000"/>
          <w:lang w:eastAsia="en-AU"/>
        </w:rPr>
        <w:t>SweVA</w:t>
      </w:r>
      <w:r w:rsidR="000C106E">
        <w:rPr>
          <w:rFonts w:eastAsia="Times New Roman"/>
          <w:color w:val="000000"/>
          <w:lang w:eastAsia="en-AU"/>
        </w:rPr>
        <w:t>D</w:t>
      </w:r>
      <w:r w:rsidR="000C106E" w:rsidRPr="00541C8E">
        <w:rPr>
          <w:rFonts w:eastAsia="Times New Roman"/>
          <w:color w:val="000000"/>
          <w:lang w:eastAsia="en-AU"/>
        </w:rPr>
        <w:t xml:space="preserve"> </w:t>
      </w:r>
      <w:r w:rsidRPr="00541C8E">
        <w:rPr>
          <w:rFonts w:eastAsia="Times New Roman"/>
          <w:color w:val="000000"/>
          <w:lang w:eastAsia="en-AU"/>
        </w:rPr>
        <w:t xml:space="preserve">trial </w:t>
      </w:r>
      <w:r>
        <w:rPr>
          <w:rFonts w:eastAsia="Times New Roman"/>
          <w:color w:val="000000"/>
          <w:lang w:eastAsia="en-AU"/>
        </w:rPr>
        <w:t xml:space="preserve">recruits advanced HF patients in NYHA IIIB-IV, INTERMACS profile 2-6 (exclude INTERMACS 1), whereas </w:t>
      </w:r>
      <w:r w:rsidR="008A0527">
        <w:rPr>
          <w:rFonts w:eastAsia="Times New Roman"/>
          <w:color w:val="000000"/>
          <w:lang w:eastAsia="en-AU"/>
        </w:rPr>
        <w:t>ongoing AMbuVAD</w:t>
      </w:r>
      <w:r>
        <w:rPr>
          <w:rFonts w:eastAsia="Times New Roman"/>
          <w:color w:val="000000"/>
          <w:lang w:eastAsia="en-AU"/>
        </w:rPr>
        <w:t xml:space="preserve"> study </w:t>
      </w:r>
      <w:r w:rsidR="002673BA">
        <w:rPr>
          <w:rFonts w:eastAsia="Times New Roman"/>
          <w:color w:val="000000"/>
          <w:lang w:eastAsia="en-AU"/>
        </w:rPr>
        <w:t>includes</w:t>
      </w:r>
      <w:r w:rsidR="002673BA" w:rsidRPr="00541C8E">
        <w:rPr>
          <w:rFonts w:eastAsia="Times New Roman"/>
          <w:color w:val="000000"/>
          <w:lang w:eastAsia="en-AU"/>
        </w:rPr>
        <w:t xml:space="preserve"> </w:t>
      </w:r>
      <w:r w:rsidRPr="00541C8E">
        <w:rPr>
          <w:rFonts w:eastAsia="Times New Roman"/>
          <w:color w:val="000000"/>
          <w:lang w:eastAsia="en-AU"/>
        </w:rPr>
        <w:t xml:space="preserve">patients </w:t>
      </w:r>
      <w:r w:rsidR="00C161A5">
        <w:rPr>
          <w:rFonts w:eastAsia="Times New Roman"/>
          <w:color w:val="000000"/>
          <w:lang w:eastAsia="en-AU"/>
        </w:rPr>
        <w:t>with</w:t>
      </w:r>
      <w:r w:rsidRPr="00541C8E">
        <w:rPr>
          <w:rFonts w:eastAsia="Times New Roman"/>
          <w:color w:val="000000"/>
          <w:lang w:eastAsia="en-AU"/>
        </w:rPr>
        <w:t xml:space="preserve"> </w:t>
      </w:r>
      <w:r>
        <w:rPr>
          <w:rFonts w:eastAsia="Times New Roman"/>
          <w:color w:val="000000"/>
          <w:lang w:eastAsia="en-AU"/>
        </w:rPr>
        <w:t xml:space="preserve">INTERMACS </w:t>
      </w:r>
      <w:r w:rsidRPr="00541C8E">
        <w:rPr>
          <w:rFonts w:eastAsia="Times New Roman"/>
          <w:color w:val="000000"/>
          <w:lang w:eastAsia="en-AU"/>
        </w:rPr>
        <w:t>4-6.</w:t>
      </w:r>
      <w:r>
        <w:t xml:space="preserve"> </w:t>
      </w:r>
    </w:p>
    <w:p w14:paraId="58D8A853" w14:textId="0377A6B2" w:rsidR="00523AC3" w:rsidRDefault="00D5222D" w:rsidP="00760581">
      <w:pPr>
        <w:jc w:val="both"/>
        <w:rPr>
          <w:i/>
          <w:iCs/>
        </w:rPr>
      </w:pPr>
      <w:r>
        <w:t>The recent INTERMACS report confirmed that p</w:t>
      </w:r>
      <w:r w:rsidRPr="00FF7488">
        <w:t xml:space="preserve">rofiles 5, 6, and 7 account for </w:t>
      </w:r>
      <w:r>
        <w:t xml:space="preserve">less than </w:t>
      </w:r>
      <w:r w:rsidRPr="00FF7488">
        <w:t xml:space="preserve">3% of </w:t>
      </w:r>
      <w:r>
        <w:t xml:space="preserve">continuous-flow LVAD </w:t>
      </w:r>
      <w:r w:rsidRPr="00FF7488">
        <w:t xml:space="preserve">implants </w:t>
      </w:r>
      <w:r>
        <w:fldChar w:fldCharType="begin"/>
      </w:r>
      <w:r w:rsidR="000A32C4">
        <w:instrText xml:space="preserve"> ADDIN EN.CITE &lt;EndNote&gt;&lt;Cite&gt;&lt;Author&gt;Yuzefpolskaya&lt;/Author&gt;&lt;Year&gt;2023&lt;/Year&gt;&lt;RecNum&gt;1083&lt;/RecNum&gt;&lt;DisplayText&gt;(Yuzefpolskaya et al., 2023)&lt;/DisplayText&gt;&lt;record&gt;&lt;rec-number&gt;1083&lt;/rec-number&gt;&lt;foreign-keys&gt;&lt;key app="EN" db-id="tv5vtp5rvavte4eretm59vz7rzdrwz5vaxat" timestamp="1687314107"&gt;1083&lt;/key&gt;&lt;/foreign-keys&gt;&lt;ref-type name="Journal Article"&gt;17&lt;/ref-type&gt;&lt;contributors&gt;&lt;authors&gt;&lt;author&gt;Yuzefpolskaya, Melana&lt;/author&gt;&lt;author&gt;Schroeder, Sarah E.&lt;/author&gt;&lt;author&gt;Houston, Brian A.&lt;/author&gt;&lt;author&gt;Robinson, Monique R.&lt;/author&gt;&lt;author&gt;Gosev, Igor&lt;/author&gt;&lt;author&gt;Reyentovich, Alex&lt;/author&gt;&lt;author&gt;Koehl, Devin&lt;/author&gt;&lt;author&gt;Cantor, Ryan&lt;/author&gt;&lt;author&gt;Jorde, Ulrich P.&lt;/author&gt;&lt;author&gt;Kirklin, James K.&lt;/author&gt;&lt;author&gt;Pagani, Francis D.&lt;/author&gt;&lt;author&gt;D’Alessandro, David A.&lt;/author&gt;&lt;/authors&gt;&lt;/contributors&gt;&lt;titles&gt;&lt;title&gt;The Society of Thoracic Surgeons Intermacs 2022 Annual Report: Focus on the 2018 Heart Transplant Allocation System&lt;/title&gt;&lt;secondary-title&gt;The Annals of Thoracic Surgery&lt;/secondary-title&gt;&lt;/titles&gt;&lt;periodical&gt;&lt;full-title&gt;The Annals of Thoracic Surgery&lt;/full-title&gt;&lt;/periodical&gt;&lt;pages&gt;311-327&lt;/pages&gt;&lt;volume&gt;115&lt;/volume&gt;&lt;number&gt;2&lt;/number&gt;&lt;dates&gt;&lt;year&gt;2023&lt;/year&gt;&lt;pub-dates&gt;&lt;date&gt;2023/02/01/&lt;/date&gt;&lt;/pub-dates&gt;&lt;/dates&gt;&lt;isbn&gt;0003-4975&lt;/isbn&gt;&lt;urls&gt;&lt;related-urls&gt;&lt;url&gt;https://www.sciencedirect.com/science/article/pii/S0003497522015028&lt;/url&gt;&lt;url&gt;https://www.sciencedirect.com/science/article/pii/S0003497522015028?via%3Dihub&lt;/url&gt;&lt;/related-urls&gt;&lt;/urls&gt;&lt;electronic-resource-num&gt;https://doi.org/10.1016/j.athoracsur.2022.11.023&lt;/electronic-resource-num&gt;&lt;/record&gt;&lt;/Cite&gt;&lt;/EndNote&gt;</w:instrText>
      </w:r>
      <w:r>
        <w:fldChar w:fldCharType="separate"/>
      </w:r>
      <w:r w:rsidR="000A32C4">
        <w:rPr>
          <w:noProof/>
        </w:rPr>
        <w:t>(Yuzefpolskaya et al., 2023)</w:t>
      </w:r>
      <w:r>
        <w:fldChar w:fldCharType="end"/>
      </w:r>
      <w:r>
        <w:t xml:space="preserve">. Nevertheless, the </w:t>
      </w:r>
      <w:r w:rsidR="00763807">
        <w:t xml:space="preserve">2021 ESC HF guidelines suggested that </w:t>
      </w:r>
      <w:r w:rsidR="00FA2760">
        <w:t>LVAD</w:t>
      </w:r>
      <w:r w:rsidRPr="00FD7811">
        <w:t xml:space="preserve"> </w:t>
      </w:r>
      <w:r w:rsidR="00763807" w:rsidRPr="00FD7811">
        <w:t>should be considered in patients with INTERMACS profiles 2</w:t>
      </w:r>
      <w:r>
        <w:t>-</w:t>
      </w:r>
      <w:r w:rsidR="00763807" w:rsidRPr="00FD7811">
        <w:t>4</w:t>
      </w:r>
      <w:r w:rsidR="00763807">
        <w:t xml:space="preserve"> and the</w:t>
      </w:r>
      <w:r w:rsidR="00763807" w:rsidRPr="00FD7811">
        <w:t xml:space="preserve"> INTERMACS</w:t>
      </w:r>
      <w:r w:rsidR="00763807">
        <w:t xml:space="preserve"> </w:t>
      </w:r>
      <w:r w:rsidR="00763807" w:rsidRPr="00FD7811">
        <w:t xml:space="preserve">profile </w:t>
      </w:r>
      <w:r w:rsidR="00763807">
        <w:t>5-6</w:t>
      </w:r>
      <w:r w:rsidR="00763807" w:rsidRPr="00FD7811">
        <w:t xml:space="preserve"> patients when they have high-risk characteristics</w:t>
      </w:r>
      <w:r w:rsidR="00763807">
        <w:t xml:space="preserve"> </w:t>
      </w:r>
      <w:r w:rsidR="00763807">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 </w:instrText>
      </w:r>
      <w:r w:rsidR="000A32C4">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DATA </w:instrText>
      </w:r>
      <w:r w:rsidR="000A32C4">
        <w:fldChar w:fldCharType="end"/>
      </w:r>
      <w:r w:rsidR="00763807">
        <w:fldChar w:fldCharType="separate"/>
      </w:r>
      <w:r w:rsidR="000A32C4">
        <w:rPr>
          <w:noProof/>
        </w:rPr>
        <w:t>(McDonagh et al., 2022)</w:t>
      </w:r>
      <w:r w:rsidR="00763807">
        <w:fldChar w:fldCharType="end"/>
      </w:r>
      <w:r w:rsidR="00763807" w:rsidRPr="00FD7811">
        <w:t xml:space="preserve">. INTERMACS </w:t>
      </w:r>
      <w:r w:rsidR="00763807">
        <w:t>profile</w:t>
      </w:r>
      <w:r w:rsidR="00763807" w:rsidRPr="00FD7811">
        <w:t xml:space="preserve"> 1</w:t>
      </w:r>
      <w:r w:rsidR="00763807">
        <w:t xml:space="preserve"> p</w:t>
      </w:r>
      <w:r w:rsidR="00763807" w:rsidRPr="00FD7811">
        <w:t>atient</w:t>
      </w:r>
      <w:r w:rsidR="00BE30A1">
        <w:t>s</w:t>
      </w:r>
      <w:r w:rsidR="00763807" w:rsidRPr="00FD7811">
        <w:t xml:space="preserve"> with no irreversible end-organ failure other than cardiac</w:t>
      </w:r>
      <w:r w:rsidR="00763807">
        <w:t xml:space="preserve"> and </w:t>
      </w:r>
      <w:r w:rsidR="00763807" w:rsidRPr="00FD7811">
        <w:t>recovering from while on short-term MCS may also qualify for long-term MCS</w:t>
      </w:r>
      <w:r w:rsidR="00763807">
        <w:t xml:space="preserve"> </w:t>
      </w:r>
      <w:r w:rsidR="00763807" w:rsidRPr="007E7360">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 </w:instrText>
      </w:r>
      <w:r w:rsidR="000A32C4">
        <w:fldChar w:fldCharType="begin">
          <w:fldData xml:space="preserve">PEVuZE5vdGU+PENpdGU+PEF1dGhvcj5NY0RvbmFnaDwvQXV0aG9yPjxZZWFyPjIwMjI8L1llYXI+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</w:fldData>
        </w:fldChar>
      </w:r>
      <w:r w:rsidR="000A32C4">
        <w:instrText xml:space="preserve"> ADDIN EN.CITE.DATA </w:instrText>
      </w:r>
      <w:r w:rsidR="000A32C4">
        <w:fldChar w:fldCharType="end"/>
      </w:r>
      <w:r w:rsidR="00763807" w:rsidRPr="007E7360">
        <w:fldChar w:fldCharType="separate"/>
      </w:r>
      <w:r w:rsidR="000A32C4">
        <w:rPr>
          <w:noProof/>
        </w:rPr>
        <w:t>(McDonagh et al., 2022)</w:t>
      </w:r>
      <w:r w:rsidR="00763807" w:rsidRPr="007E7360">
        <w:fldChar w:fldCharType="end"/>
      </w:r>
      <w:r w:rsidR="00763807" w:rsidRPr="007E7360">
        <w:t xml:space="preserve">. However, implantation of MCS among INTERMACS profile 1 showed poorer outcomes </w:t>
      </w:r>
      <w:r w:rsidR="00763807" w:rsidRPr="007E7360">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 </w:instrText>
      </w:r>
      <w:r w:rsidR="000A32C4">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DATA </w:instrText>
      </w:r>
      <w:r w:rsidR="000A32C4">
        <w:fldChar w:fldCharType="end"/>
      </w:r>
      <w:r w:rsidR="00763807" w:rsidRPr="007E7360">
        <w:fldChar w:fldCharType="separate"/>
      </w:r>
      <w:r w:rsidR="000A32C4">
        <w:rPr>
          <w:noProof/>
        </w:rPr>
        <w:t>(Heidenreich et al., 2022)</w:t>
      </w:r>
      <w:r w:rsidR="00763807" w:rsidRPr="007E7360">
        <w:fldChar w:fldCharType="end"/>
      </w:r>
      <w:r w:rsidR="00763807" w:rsidRPr="007E7360">
        <w:t>.</w:t>
      </w:r>
      <w:r w:rsidRPr="007E7360">
        <w:t xml:space="preserve"> </w:t>
      </w:r>
      <w:r w:rsidRPr="00281A11">
        <w:t xml:space="preserve">Hence, confining patients with INTERMACS profiles 1–4 in this application would </w:t>
      </w:r>
      <w:r w:rsidR="00334E2C" w:rsidRPr="00281A11">
        <w:t xml:space="preserve">exclude </w:t>
      </w:r>
      <w:r w:rsidRPr="00281A11">
        <w:t>INTERMACS profile 5-6 patients when they have high-risk characteristics.</w:t>
      </w:r>
      <w:r w:rsidR="000B2CB2" w:rsidRPr="00281A11">
        <w:t xml:space="preserve"> </w:t>
      </w:r>
    </w:p>
    <w:p w14:paraId="24262DA8" w14:textId="25E4B8E7" w:rsidR="001F245B" w:rsidRDefault="001F245B" w:rsidP="001F245B">
      <w:pPr>
        <w:jc w:val="both"/>
        <w:rPr>
          <w:i/>
          <w:iCs/>
        </w:rPr>
      </w:pPr>
      <w:r>
        <w:rPr>
          <w:i/>
          <w:iCs/>
        </w:rPr>
        <w:lastRenderedPageBreak/>
        <w:t xml:space="preserve">PASC queried the appropriateness of using INTERMACS profiles 1-4 to define the population relevant to this application, given that there is a possibility of excluding patients who may benefit from LVAD as DT. PASC noted that data from the INTERMACS register indicates that </w:t>
      </w:r>
      <w:r w:rsidR="00B111B5">
        <w:rPr>
          <w:i/>
          <w:iCs/>
        </w:rPr>
        <w:t>L</w:t>
      </w:r>
      <w:r>
        <w:rPr>
          <w:i/>
          <w:iCs/>
        </w:rPr>
        <w:t xml:space="preserve">VAD as DT is </w:t>
      </w:r>
      <w:r w:rsidR="007052FF">
        <w:rPr>
          <w:i/>
          <w:iCs/>
        </w:rPr>
        <w:t xml:space="preserve">predominantly </w:t>
      </w:r>
      <w:r>
        <w:rPr>
          <w:i/>
          <w:iCs/>
        </w:rPr>
        <w:t xml:space="preserve">used in patients with an INTERMACS profile of 1-4. However, a 2019 publication indicated that the benefit (percentage of patients alive at 12 months) is in patients with an INTERMACS profile of 4-7 </w:t>
      </w:r>
      <w:r>
        <w:rPr>
          <w:i/>
          <w:iCs/>
        </w:rPr>
        <w:fldChar w:fldCharType="begin">
          <w:fldData xml:space="preserve">PEVuZE5vdGU+PENpdGU+PEF1dGhvcj5LaXR0bGVzb248L0F1dGhvcj48WWVhcj4yMDIwPC9ZZWFy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==
</w:fldData>
        </w:fldChar>
      </w:r>
      <w:r>
        <w:rPr>
          <w:i/>
          <w:iCs/>
        </w:rPr>
        <w:instrText xml:space="preserve"> ADDIN EN.CITE </w:instrText>
      </w:r>
      <w:r>
        <w:rPr>
          <w:i/>
          <w:iCs/>
        </w:rPr>
        <w:fldChar w:fldCharType="begin">
          <w:fldData xml:space="preserve">PEVuZE5vdGU+PENpdGU+PEF1dGhvcj5LaXR0bGVzb248L0F1dGhvcj48WWVhcj4yMDIwPC9ZZWFy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==
</w:fldData>
        </w:fldChar>
      </w:r>
      <w:r>
        <w:rPr>
          <w:i/>
          <w:iCs/>
        </w:rPr>
        <w:instrText xml:space="preserve"> ADDIN EN.CITE.DATA </w:instrText>
      </w:r>
      <w:r>
        <w:rPr>
          <w:i/>
          <w:iCs/>
        </w:rPr>
      </w:r>
      <w:r>
        <w:rPr>
          <w:i/>
          <w:iCs/>
        </w:rPr>
        <w:fldChar w:fldCharType="end"/>
      </w:r>
      <w:r>
        <w:rPr>
          <w:i/>
          <w:iCs/>
        </w:rPr>
      </w:r>
      <w:r>
        <w:rPr>
          <w:i/>
          <w:iCs/>
        </w:rPr>
        <w:fldChar w:fldCharType="separate"/>
      </w:r>
      <w:r>
        <w:rPr>
          <w:i/>
          <w:iCs/>
          <w:noProof/>
        </w:rPr>
        <w:t>(Kittleson et al., 2020)</w:t>
      </w:r>
      <w:r>
        <w:rPr>
          <w:i/>
          <w:iCs/>
        </w:rPr>
        <w:fldChar w:fldCharType="end"/>
      </w:r>
      <w:r>
        <w:rPr>
          <w:i/>
          <w:iCs/>
        </w:rPr>
        <w:t xml:space="preserve">. PASC noted this could reflect that these were a healthier group of patients. The applicant advised that INTERMACS profiles are primarily used to select patients with the highest clinical need for this </w:t>
      </w:r>
      <w:r w:rsidRPr="001E0E97">
        <w:rPr>
          <w:i/>
          <w:iCs/>
          <w:strike/>
        </w:rPr>
        <w:t>highly expensive</w:t>
      </w:r>
      <w:r>
        <w:rPr>
          <w:i/>
          <w:iCs/>
        </w:rPr>
        <w:t xml:space="preserve"> </w:t>
      </w:r>
      <w:r w:rsidR="001E0E97">
        <w:rPr>
          <w:i/>
          <w:iCs/>
        </w:rPr>
        <w:t xml:space="preserve">high-cost </w:t>
      </w:r>
      <w:r>
        <w:rPr>
          <w:i/>
          <w:iCs/>
        </w:rPr>
        <w:t xml:space="preserve">yet lifesaving treatment, rather than exclude patients. The applicant’s clinical experts acknowledged the evidence that </w:t>
      </w:r>
      <w:r w:rsidR="00B111B5">
        <w:rPr>
          <w:i/>
          <w:iCs/>
        </w:rPr>
        <w:t>L</w:t>
      </w:r>
      <w:r>
        <w:rPr>
          <w:i/>
          <w:iCs/>
        </w:rPr>
        <w:t xml:space="preserve">VAD as DT is of a benefit in patients with an INTERMACS profile of </w:t>
      </w:r>
      <w:r w:rsidR="00FF6A22">
        <w:rPr>
          <w:i/>
          <w:iCs/>
        </w:rPr>
        <w:t>5-7 but</w:t>
      </w:r>
      <w:r>
        <w:rPr>
          <w:i/>
          <w:iCs/>
        </w:rPr>
        <w:t xml:space="preserve"> stated that the benefits from </w:t>
      </w:r>
      <w:r w:rsidR="00B111B5">
        <w:rPr>
          <w:i/>
          <w:iCs/>
        </w:rPr>
        <w:t>L</w:t>
      </w:r>
      <w:r>
        <w:rPr>
          <w:i/>
          <w:iCs/>
        </w:rPr>
        <w:t>VAD as DT were more prominent for patients with INTERMACS profiles 1-4</w:t>
      </w:r>
      <w:r w:rsidR="00FF6A22">
        <w:rPr>
          <w:i/>
          <w:iCs/>
        </w:rPr>
        <w:t>,</w:t>
      </w:r>
      <w:r w:rsidR="00FF6A22" w:rsidRPr="00FF6A22">
        <w:rPr>
          <w:i/>
          <w:iCs/>
        </w:rPr>
        <w:t xml:space="preserve"> </w:t>
      </w:r>
      <w:r w:rsidR="00FF6A22">
        <w:rPr>
          <w:i/>
          <w:iCs/>
        </w:rPr>
        <w:t xml:space="preserve">when patient outcomes with </w:t>
      </w:r>
      <w:r w:rsidR="00B111B5">
        <w:rPr>
          <w:i/>
          <w:iCs/>
        </w:rPr>
        <w:t>L</w:t>
      </w:r>
      <w:r w:rsidR="00FF6A22">
        <w:rPr>
          <w:i/>
          <w:iCs/>
        </w:rPr>
        <w:t xml:space="preserve">VAD as DT are compared with </w:t>
      </w:r>
      <w:r w:rsidR="005159BD">
        <w:rPr>
          <w:i/>
          <w:iCs/>
        </w:rPr>
        <w:t>GDMT</w:t>
      </w:r>
      <w:r>
        <w:rPr>
          <w:i/>
          <w:iCs/>
        </w:rPr>
        <w:t xml:space="preserve">. PASC queried the feasibility of providing </w:t>
      </w:r>
      <w:r w:rsidR="002C1DCA">
        <w:rPr>
          <w:i/>
          <w:iCs/>
        </w:rPr>
        <w:t>L</w:t>
      </w:r>
      <w:r>
        <w:rPr>
          <w:i/>
          <w:iCs/>
        </w:rPr>
        <w:t xml:space="preserve">VAD as DT to patients with </w:t>
      </w:r>
      <w:r w:rsidRPr="00B42F09">
        <w:rPr>
          <w:i/>
          <w:iCs/>
        </w:rPr>
        <w:t xml:space="preserve">INTERMACS profile 1, </w:t>
      </w:r>
      <w:r>
        <w:rPr>
          <w:i/>
          <w:iCs/>
        </w:rPr>
        <w:t xml:space="preserve">as these are patients </w:t>
      </w:r>
      <w:r w:rsidRPr="00B42F09">
        <w:rPr>
          <w:i/>
          <w:iCs/>
        </w:rPr>
        <w:t>who require definitive intervention within hours</w:t>
      </w:r>
      <w:r>
        <w:rPr>
          <w:i/>
          <w:iCs/>
        </w:rPr>
        <w:t xml:space="preserve"> and may be too unstable to transport to one of the four </w:t>
      </w:r>
      <w:r w:rsidRPr="006F1B93">
        <w:rPr>
          <w:i/>
          <w:iCs/>
        </w:rPr>
        <w:t>specialised quaternary centres</w:t>
      </w:r>
      <w:r>
        <w:rPr>
          <w:i/>
          <w:iCs/>
        </w:rPr>
        <w:t xml:space="preserve">. The applicant’s clinical experts responded that the number of patients presenting with INTERMACS profile 1 who require LVAD as DT would be very small. Patients with </w:t>
      </w:r>
      <w:r w:rsidRPr="00AA67D2">
        <w:rPr>
          <w:i/>
          <w:iCs/>
        </w:rPr>
        <w:t>INTERMACS profile 1</w:t>
      </w:r>
      <w:r>
        <w:rPr>
          <w:i/>
          <w:iCs/>
        </w:rPr>
        <w:t xml:space="preserve">, if deemed suitable may receive other short term MCS such as ECMO as a bridge to transplant or if not eligible for transplant, then as a bridge prior to LVAD as DT. Overall, PASC considered it appropriate to </w:t>
      </w:r>
      <w:r w:rsidRPr="005168FC">
        <w:rPr>
          <w:i/>
          <w:iCs/>
        </w:rPr>
        <w:t>us</w:t>
      </w:r>
      <w:r>
        <w:rPr>
          <w:i/>
          <w:iCs/>
        </w:rPr>
        <w:t>e</w:t>
      </w:r>
      <w:r w:rsidRPr="005168FC">
        <w:rPr>
          <w:i/>
          <w:iCs/>
        </w:rPr>
        <w:t xml:space="preserve"> INTERMACS profiles 1-4 to define the population</w:t>
      </w:r>
      <w:r>
        <w:rPr>
          <w:i/>
          <w:iCs/>
        </w:rPr>
        <w:t xml:space="preserve">.  </w:t>
      </w:r>
    </w:p>
    <w:p w14:paraId="636141FF" w14:textId="77777777" w:rsidR="00760581" w:rsidRPr="009E374D" w:rsidRDefault="00760581" w:rsidP="007F6ADD">
      <w:pPr>
        <w:jc w:val="both"/>
        <w:rPr>
          <w:i/>
          <w:iCs/>
        </w:rPr>
      </w:pPr>
    </w:p>
    <w:p w14:paraId="30C7FF9B" w14:textId="2042BF4D" w:rsidR="00B432D5" w:rsidRDefault="00FA2760" w:rsidP="00B432D5">
      <w:pPr>
        <w:pStyle w:val="Heading4"/>
      </w:pPr>
      <w:r>
        <w:t>LVAD</w:t>
      </w:r>
      <w:r w:rsidR="00B432D5">
        <w:t xml:space="preserve"> as destination therapy</w:t>
      </w:r>
    </w:p>
    <w:p w14:paraId="382CE48D" w14:textId="3A7680BD" w:rsidR="00F30FC0" w:rsidRDefault="004E5BB4" w:rsidP="007F6ADD">
      <w:pPr>
        <w:jc w:val="both"/>
      </w:pPr>
      <w:r>
        <w:t xml:space="preserve">The </w:t>
      </w:r>
      <w:r w:rsidR="00D5222D">
        <w:t xml:space="preserve">2018 </w:t>
      </w:r>
      <w:r w:rsidR="00D941B5" w:rsidRPr="0031735C">
        <w:t>NHFA</w:t>
      </w:r>
      <w:r w:rsidR="00D5222D">
        <w:t>/</w:t>
      </w:r>
      <w:r w:rsidR="00D941B5" w:rsidRPr="0031735C">
        <w:t xml:space="preserve">CSANZ HF </w:t>
      </w:r>
      <w:r w:rsidR="004C720A">
        <w:t>g</w:t>
      </w:r>
      <w:r w:rsidR="004C720A" w:rsidRPr="0031735C">
        <w:t xml:space="preserve">uidelines </w:t>
      </w:r>
      <w:r w:rsidR="00D941B5" w:rsidRPr="0031735C">
        <w:t xml:space="preserve">highlighted </w:t>
      </w:r>
      <w:r w:rsidR="007F341E">
        <w:t xml:space="preserve">the importance of approving DT as an indication of </w:t>
      </w:r>
      <w:r w:rsidR="007F341E" w:rsidRPr="0031735C">
        <w:t>VAD implantation in Australia</w:t>
      </w:r>
      <w:r w:rsidR="007F341E">
        <w:t xml:space="preserve"> </w:t>
      </w:r>
      <w:r w:rsidR="00D941B5" w:rsidRPr="0031735C">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 </w:instrText>
      </w:r>
      <w:r w:rsidR="000A32C4">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DATA </w:instrText>
      </w:r>
      <w:r w:rsidR="000A32C4">
        <w:fldChar w:fldCharType="end"/>
      </w:r>
      <w:r w:rsidR="00D941B5" w:rsidRPr="0031735C">
        <w:fldChar w:fldCharType="separate"/>
      </w:r>
      <w:r w:rsidR="000A32C4">
        <w:rPr>
          <w:noProof/>
        </w:rPr>
        <w:t>(Atherton et al., 2018)</w:t>
      </w:r>
      <w:r w:rsidR="00D941B5" w:rsidRPr="0031735C">
        <w:fldChar w:fldCharType="end"/>
      </w:r>
      <w:r w:rsidR="00D941B5" w:rsidRPr="0031735C">
        <w:t xml:space="preserve">. </w:t>
      </w:r>
      <w:r w:rsidR="009B1834" w:rsidRPr="0031735C">
        <w:t>Currently, BTT, BTC and BTR are the approved indications for VAD implantation in Australia</w:t>
      </w:r>
      <w:r w:rsidR="000F494B">
        <w:t>,</w:t>
      </w:r>
      <w:r w:rsidR="007F341E">
        <w:t xml:space="preserve"> despite DT being the </w:t>
      </w:r>
      <w:r w:rsidR="007F341E" w:rsidRPr="0031735C">
        <w:t xml:space="preserve">most predominant indication for </w:t>
      </w:r>
      <w:r w:rsidR="00FA2760">
        <w:t>LVAD</w:t>
      </w:r>
      <w:r w:rsidR="007F341E">
        <w:t xml:space="preserve"> internationally</w:t>
      </w:r>
      <w:r w:rsidR="007F341E" w:rsidRPr="0031735C">
        <w:t xml:space="preserve"> </w:t>
      </w:r>
      <w:r w:rsidR="009B1834" w:rsidRPr="0031735C">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 </w:instrText>
      </w:r>
      <w:r w:rsidR="000A32C4">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DATA </w:instrText>
      </w:r>
      <w:r w:rsidR="000A32C4">
        <w:fldChar w:fldCharType="end"/>
      </w:r>
      <w:r w:rsidR="009B1834" w:rsidRPr="0031735C">
        <w:fldChar w:fldCharType="separate"/>
      </w:r>
      <w:r w:rsidR="000A32C4">
        <w:rPr>
          <w:noProof/>
        </w:rPr>
        <w:t>(Atherton et al., 2018)</w:t>
      </w:r>
      <w:r w:rsidR="009B1834" w:rsidRPr="0031735C">
        <w:fldChar w:fldCharType="end"/>
      </w:r>
      <w:r w:rsidR="009B1834" w:rsidRPr="0031735C">
        <w:t xml:space="preserve">. </w:t>
      </w:r>
      <w:r w:rsidR="0031735C" w:rsidRPr="0031735C">
        <w:t xml:space="preserve">The recent INTERMACS annual report also reported </w:t>
      </w:r>
      <w:r w:rsidR="007E5F48">
        <w:t xml:space="preserve">a </w:t>
      </w:r>
      <w:r w:rsidR="0031735C" w:rsidRPr="0031735C">
        <w:t>marked increase in VAD implantation as D</w:t>
      </w:r>
      <w:r w:rsidR="00C7634F">
        <w:t>T</w:t>
      </w:r>
      <w:r w:rsidR="0031735C" w:rsidRPr="0031735C">
        <w:t xml:space="preserve"> over the recent years </w:t>
      </w:r>
      <w:r w:rsidR="0031735C" w:rsidRPr="0031735C">
        <w:rPr>
          <w:color w:val="2E2E2E"/>
        </w:rPr>
        <w:t>(56.5% in 2018 vs 81.1% in 2021)</w:t>
      </w:r>
      <w:r w:rsidR="007E5F48">
        <w:rPr>
          <w:color w:val="2E2E2E"/>
        </w:rPr>
        <w:t xml:space="preserve"> </w:t>
      </w:r>
      <w:r w:rsidR="0031735C" w:rsidRPr="0031735C">
        <w:rPr>
          <w:color w:val="2E2E2E"/>
        </w:rPr>
        <w:fldChar w:fldCharType="begin">
          <w:fldData xml:space="preserve">PEVuZE5vdGU+PENpdGU+PEF1dGhvcj5ZdXplZnBvbHNrYXlhPC9BdXRob3I+PFllYXI+MjAyMzwv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</w:fldData>
        </w:fldChar>
      </w:r>
      <w:r w:rsidR="000A32C4">
        <w:rPr>
          <w:color w:val="2E2E2E"/>
        </w:rPr>
        <w:instrText xml:space="preserve"> ADDIN EN.CITE </w:instrText>
      </w:r>
      <w:r w:rsidR="000A32C4">
        <w:rPr>
          <w:color w:val="2E2E2E"/>
        </w:rPr>
        <w:fldChar w:fldCharType="begin">
          <w:fldData xml:space="preserve">PEVuZE5vdGU+PENpdGU+PEF1dGhvcj5ZdXplZnBvbHNrYXlhPC9BdXRob3I+PFllYXI+MjAyMzwv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</w:fldData>
        </w:fldChar>
      </w:r>
      <w:r w:rsidR="000A32C4">
        <w:rPr>
          <w:color w:val="2E2E2E"/>
        </w:rPr>
        <w:instrText xml:space="preserve"> ADDIN EN.CITE.DATA </w:instrText>
      </w:r>
      <w:r w:rsidR="000A32C4">
        <w:rPr>
          <w:color w:val="2E2E2E"/>
        </w:rPr>
      </w:r>
      <w:r w:rsidR="000A32C4">
        <w:rPr>
          <w:color w:val="2E2E2E"/>
        </w:rPr>
        <w:fldChar w:fldCharType="end"/>
      </w:r>
      <w:r w:rsidR="0031735C" w:rsidRPr="0031735C">
        <w:rPr>
          <w:color w:val="2E2E2E"/>
        </w:rPr>
      </w:r>
      <w:r w:rsidR="0031735C" w:rsidRPr="0031735C">
        <w:rPr>
          <w:color w:val="2E2E2E"/>
        </w:rPr>
        <w:fldChar w:fldCharType="separate"/>
      </w:r>
      <w:r w:rsidR="000A32C4">
        <w:rPr>
          <w:noProof/>
          <w:color w:val="2E2E2E"/>
        </w:rPr>
        <w:t>(Yuzefpolskaya et al., 2023)</w:t>
      </w:r>
      <w:r w:rsidR="0031735C" w:rsidRPr="0031735C">
        <w:rPr>
          <w:color w:val="2E2E2E"/>
        </w:rPr>
        <w:fldChar w:fldCharType="end"/>
      </w:r>
      <w:r w:rsidR="0031735C" w:rsidRPr="0031735C">
        <w:t xml:space="preserve">. Furthermore, </w:t>
      </w:r>
      <w:r w:rsidR="00FA2760">
        <w:t>LVAD</w:t>
      </w:r>
      <w:r w:rsidR="009B1834" w:rsidRPr="0031735C">
        <w:t xml:space="preserve"> as D</w:t>
      </w:r>
      <w:r w:rsidR="00C7634F">
        <w:t>T</w:t>
      </w:r>
      <w:r w:rsidR="009B1834" w:rsidRPr="0031735C">
        <w:t xml:space="preserve"> </w:t>
      </w:r>
      <w:r w:rsidR="007E5F48">
        <w:t xml:space="preserve">is an approved indication </w:t>
      </w:r>
      <w:r w:rsidR="007F341E">
        <w:t xml:space="preserve">by </w:t>
      </w:r>
      <w:r w:rsidR="00D33331">
        <w:t xml:space="preserve">the </w:t>
      </w:r>
      <w:r w:rsidR="007F341E">
        <w:rPr>
          <w:noProof/>
        </w:rPr>
        <w:t xml:space="preserve">National Institute of Health and </w:t>
      </w:r>
      <w:r w:rsidR="00D33331">
        <w:rPr>
          <w:noProof/>
        </w:rPr>
        <w:t xml:space="preserve">Care </w:t>
      </w:r>
      <w:r w:rsidR="007F341E">
        <w:rPr>
          <w:noProof/>
        </w:rPr>
        <w:t xml:space="preserve">Excellence and </w:t>
      </w:r>
      <w:r w:rsidR="00D5222D">
        <w:rPr>
          <w:noProof/>
        </w:rPr>
        <w:t>other international health technology assessment</w:t>
      </w:r>
      <w:r w:rsidR="007F341E">
        <w:t xml:space="preserve"> </w:t>
      </w:r>
      <w:r w:rsidR="00D5222D">
        <w:t xml:space="preserve">agencies </w:t>
      </w:r>
      <w:r w:rsidR="007F341E">
        <w:t xml:space="preserve">such as </w:t>
      </w:r>
      <w:r w:rsidR="00D5222D">
        <w:t xml:space="preserve">the </w:t>
      </w:r>
      <w:r w:rsidR="007F341E" w:rsidRPr="007F341E">
        <w:rPr>
          <w:noProof/>
        </w:rPr>
        <w:t xml:space="preserve">Ontario Health </w:t>
      </w:r>
      <w:r w:rsidR="007F341E" w:rsidRPr="00B679BD">
        <w:rPr>
          <w:noProof/>
        </w:rPr>
        <w:t>Technology Assessment</w:t>
      </w:r>
      <w:r w:rsidR="009B1834" w:rsidRPr="00B679BD">
        <w:t xml:space="preserve"> </w:t>
      </w:r>
      <w:r w:rsidR="00D941B5" w:rsidRPr="00B679BD">
        <w:fldChar w:fldCharType="begin">
          <w:fldData xml:space="preserve">PEVuZE5vdGU+PENpdGU+PEF1dGhvcj5OYXRpb25hbCBJbnN0aXR1dGUgZm9yIEhlYWx0aCBhbmQg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</w:fldData>
        </w:fldChar>
      </w:r>
      <w:r w:rsidR="000A32C4">
        <w:instrText xml:space="preserve"> ADDIN EN.CITE </w:instrText>
      </w:r>
      <w:r w:rsidR="000A32C4">
        <w:fldChar w:fldCharType="begin">
          <w:fldData xml:space="preserve">PEVuZE5vdGU+PENpdGU+PEF1dGhvcj5OYXRpb25hbCBJbnN0aXR1dGUgZm9yIEhlYWx0aCBhbmQg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</w:fldData>
        </w:fldChar>
      </w:r>
      <w:r w:rsidR="000A32C4">
        <w:instrText xml:space="preserve"> ADDIN EN.CITE.DATA </w:instrText>
      </w:r>
      <w:r w:rsidR="000A32C4">
        <w:fldChar w:fldCharType="end"/>
      </w:r>
      <w:r w:rsidR="00D941B5" w:rsidRPr="00B679BD">
        <w:fldChar w:fldCharType="separate"/>
      </w:r>
      <w:r w:rsidR="000A32C4">
        <w:rPr>
          <w:noProof/>
        </w:rPr>
        <w:t>(Health Quality Ontario, 2016; National Institute for Health and Care Excellence, 2015)</w:t>
      </w:r>
      <w:r w:rsidR="00D941B5" w:rsidRPr="00B679BD">
        <w:fldChar w:fldCharType="end"/>
      </w:r>
      <w:r w:rsidR="00D941B5" w:rsidRPr="00B679BD">
        <w:t xml:space="preserve">. </w:t>
      </w:r>
      <w:r w:rsidR="00717590" w:rsidRPr="00B679BD">
        <w:t xml:space="preserve">Furthermore, the </w:t>
      </w:r>
      <w:r w:rsidR="007E5F48" w:rsidRPr="00B679BD">
        <w:t>D</w:t>
      </w:r>
      <w:r w:rsidR="00717590" w:rsidRPr="00B679BD">
        <w:t xml:space="preserve">epartment received statements from </w:t>
      </w:r>
      <w:r w:rsidR="007E5F48" w:rsidRPr="00B679BD">
        <w:t>The Cardiac Society of Australia and New Zealand stating that treating</w:t>
      </w:r>
      <w:r w:rsidR="00717590" w:rsidRPr="00B679BD">
        <w:t xml:space="preserve"> advanced H</w:t>
      </w:r>
      <w:r w:rsidR="00C7634F" w:rsidRPr="00B679BD">
        <w:t>F</w:t>
      </w:r>
      <w:r w:rsidR="00717590" w:rsidRPr="00B679BD">
        <w:t xml:space="preserve"> patients using </w:t>
      </w:r>
      <w:r w:rsidR="00FA2760">
        <w:t>LVAD</w:t>
      </w:r>
      <w:r w:rsidR="00717590" w:rsidRPr="00B679BD">
        <w:t xml:space="preserve"> as D</w:t>
      </w:r>
      <w:r w:rsidR="00C7634F" w:rsidRPr="00B679BD">
        <w:t>T</w:t>
      </w:r>
      <w:r w:rsidR="00717590" w:rsidRPr="00B679BD">
        <w:t xml:space="preserve"> has merit and warrants appropriate consideration from MSAC. </w:t>
      </w:r>
      <w:r w:rsidR="0031735C" w:rsidRPr="00B679BD">
        <w:t>Hence</w:t>
      </w:r>
      <w:r w:rsidR="00D33331" w:rsidRPr="00B679BD">
        <w:t>,</w:t>
      </w:r>
      <w:r w:rsidR="0031735C" w:rsidRPr="00B679BD">
        <w:t xml:space="preserve"> the suggested indication for VAD in this application is appropriate.</w:t>
      </w:r>
    </w:p>
    <w:p w14:paraId="1073B956" w14:textId="6934B4E8" w:rsidR="00A41B1D" w:rsidRDefault="00A41B1D" w:rsidP="00A41B1D">
      <w:pPr>
        <w:pStyle w:val="Heading4"/>
      </w:pPr>
      <w:r>
        <w:t>Estimated size of the proposed population in Australia</w:t>
      </w:r>
    </w:p>
    <w:p w14:paraId="16E8EDB1" w14:textId="6F359D96" w:rsidR="00586507" w:rsidRDefault="00A41B1D" w:rsidP="007F6ADD">
      <w:pPr>
        <w:jc w:val="both"/>
      </w:pPr>
      <w:r w:rsidRPr="002B478E">
        <w:t xml:space="preserve">Currently, VAD is </w:t>
      </w:r>
      <w:r w:rsidR="00095E41">
        <w:t>MBS listed for</w:t>
      </w:r>
      <w:r w:rsidRPr="002B478E">
        <w:t xml:space="preserve"> BTT</w:t>
      </w:r>
      <w:r w:rsidR="006D6046">
        <w:t xml:space="preserve">, </w:t>
      </w:r>
      <w:r w:rsidRPr="002B478E">
        <w:t>BTC</w:t>
      </w:r>
      <w:r w:rsidR="006D6046">
        <w:t xml:space="preserve"> and </w:t>
      </w:r>
      <w:r w:rsidR="00AF4DB1">
        <w:t>BTR</w:t>
      </w:r>
      <w:r w:rsidRPr="002B478E">
        <w:t xml:space="preserve"> in Australia</w:t>
      </w:r>
      <w:r w:rsidR="00D147E3">
        <w:t xml:space="preserve"> (MBS items 38615 and 38616)</w:t>
      </w:r>
      <w:r>
        <w:t>.</w:t>
      </w:r>
      <w:r w:rsidRPr="002B478E">
        <w:t xml:space="preserve"> </w:t>
      </w:r>
      <w:r w:rsidR="00D33331">
        <w:t>The</w:t>
      </w:r>
      <w:r w:rsidR="00FC0F4D" w:rsidRPr="002B478E">
        <w:t xml:space="preserve"> application suggested</w:t>
      </w:r>
      <w:r w:rsidR="00FC0F4D" w:rsidRPr="00400D30">
        <w:t xml:space="preserve"> </w:t>
      </w:r>
      <w:r w:rsidR="00FC0F4D" w:rsidRPr="002B478E">
        <w:t xml:space="preserve">estimating the incidence of patients </w:t>
      </w:r>
      <w:r w:rsidR="00D5222D">
        <w:t>who</w:t>
      </w:r>
      <w:r w:rsidR="00D5222D" w:rsidRPr="002B478E">
        <w:t xml:space="preserve"> </w:t>
      </w:r>
      <w:r w:rsidR="00FC0F4D" w:rsidRPr="002B478E">
        <w:t xml:space="preserve">could receive </w:t>
      </w:r>
      <w:r w:rsidR="00FA2760">
        <w:t>LVAD</w:t>
      </w:r>
      <w:r w:rsidR="00FC0F4D" w:rsidRPr="002B478E">
        <w:t xml:space="preserve"> as D</w:t>
      </w:r>
      <w:r w:rsidR="00C7634F">
        <w:t>T</w:t>
      </w:r>
      <w:r w:rsidR="00FC0F4D" w:rsidRPr="002B478E">
        <w:t xml:space="preserve"> based on the relative number of patients receiving VAD as BTT or BTC as a potentially reliable approach. </w:t>
      </w:r>
      <w:r w:rsidR="000F494B">
        <w:t>Based on MBS utilisation statistics, an average of 30 VAD procedures were funded via the MBS (items 38615, 38618) in Australia during 2010-2020</w:t>
      </w:r>
      <w:r w:rsidR="00FC0F4D" w:rsidRPr="002B478E">
        <w:t>. The VAD procedures funded under these MBS items in 2021 and 2022 were 30 and 28</w:t>
      </w:r>
      <w:r w:rsidR="007E5F48">
        <w:t>,</w:t>
      </w:r>
      <w:r w:rsidR="00FC0F4D" w:rsidRPr="002B478E">
        <w:t xml:space="preserve"> respectively. </w:t>
      </w:r>
      <w:r w:rsidR="00047AE3" w:rsidRPr="002B478E">
        <w:t>However, the MBS items relevant for VAD insertion (items 38615 and 38618) a</w:t>
      </w:r>
      <w:r w:rsidR="007E5F48">
        <w:t>lso include</w:t>
      </w:r>
      <w:r w:rsidR="00047AE3" w:rsidRPr="002B478E">
        <w:t xml:space="preserve"> </w:t>
      </w:r>
      <w:r w:rsidR="006A0BEE" w:rsidRPr="14D29866">
        <w:rPr>
          <w:color w:val="000000" w:themeColor="text1"/>
        </w:rPr>
        <w:t>BTR</w:t>
      </w:r>
      <w:r w:rsidR="00047AE3" w:rsidRPr="14D29866">
        <w:rPr>
          <w:color w:val="000000" w:themeColor="text1"/>
        </w:rPr>
        <w:t xml:space="preserve"> indication</w:t>
      </w:r>
      <w:r w:rsidR="00470168" w:rsidRPr="14D29866">
        <w:rPr>
          <w:color w:val="000000" w:themeColor="text1"/>
        </w:rPr>
        <w:t>s</w:t>
      </w:r>
      <w:r w:rsidR="000F494B" w:rsidRPr="14D29866">
        <w:rPr>
          <w:color w:val="000000" w:themeColor="text1"/>
        </w:rPr>
        <w:t>,</w:t>
      </w:r>
      <w:r w:rsidR="00470168" w:rsidRPr="14D29866">
        <w:rPr>
          <w:color w:val="000000" w:themeColor="text1"/>
        </w:rPr>
        <w:t xml:space="preserve"> such as acute </w:t>
      </w:r>
      <w:r w:rsidR="000F494B" w:rsidRPr="14D29866">
        <w:rPr>
          <w:color w:val="000000" w:themeColor="text1"/>
        </w:rPr>
        <w:t>post-</w:t>
      </w:r>
      <w:r w:rsidR="00470168" w:rsidRPr="14D29866">
        <w:rPr>
          <w:color w:val="000000" w:themeColor="text1"/>
        </w:rPr>
        <w:t>cardiotomy and cardiores</w:t>
      </w:r>
      <w:r w:rsidR="000F494B" w:rsidRPr="14D29866">
        <w:rPr>
          <w:color w:val="000000" w:themeColor="text1"/>
        </w:rPr>
        <w:t>p</w:t>
      </w:r>
      <w:r w:rsidR="00470168" w:rsidRPr="14D29866">
        <w:rPr>
          <w:color w:val="000000" w:themeColor="text1"/>
        </w:rPr>
        <w:t>iratory support</w:t>
      </w:r>
      <w:r w:rsidR="00047AE3" w:rsidRPr="002B478E">
        <w:t xml:space="preserve">. Hence, the VAD procedures </w:t>
      </w:r>
      <w:r w:rsidR="00387AC1">
        <w:t>for</w:t>
      </w:r>
      <w:r w:rsidR="00047AE3" w:rsidRPr="002B478E">
        <w:t xml:space="preserve"> BTT and BTC would be slightly less than the total number of procedures funded under these MBS items. </w:t>
      </w:r>
    </w:p>
    <w:p w14:paraId="10C20FAD" w14:textId="43431B44" w:rsidR="00586507" w:rsidRDefault="00047AE3" w:rsidP="007F6ADD">
      <w:pPr>
        <w:jc w:val="both"/>
        <w:rPr>
          <w:color w:val="000000"/>
        </w:rPr>
      </w:pPr>
      <w:r w:rsidRPr="00521EB4">
        <w:t xml:space="preserve">The recent INTERMACS annual report </w:t>
      </w:r>
      <w:r w:rsidR="000B2CB2">
        <w:t xml:space="preserve">based on </w:t>
      </w:r>
      <w:r w:rsidR="00CD0491">
        <w:t xml:space="preserve">the </w:t>
      </w:r>
      <w:r w:rsidR="000B2CB2">
        <w:t>US</w:t>
      </w:r>
      <w:r w:rsidR="00CD0491">
        <w:t>A</w:t>
      </w:r>
      <w:r w:rsidR="000B2CB2">
        <w:t xml:space="preserve"> data </w:t>
      </w:r>
      <w:r w:rsidR="00D33331">
        <w:t>showed</w:t>
      </w:r>
      <w:r w:rsidR="00F52B9F" w:rsidRPr="00521EB4">
        <w:t xml:space="preserve"> an increas</w:t>
      </w:r>
      <w:r w:rsidR="007E5F48">
        <w:t>ing</w:t>
      </w:r>
      <w:r w:rsidR="00F52B9F" w:rsidRPr="00521EB4">
        <w:t xml:space="preserve"> number of patients receiving VAD </w:t>
      </w:r>
      <w:r w:rsidR="008D61EA">
        <w:t>for</w:t>
      </w:r>
      <w:r w:rsidR="008D61EA" w:rsidRPr="00521EB4">
        <w:t xml:space="preserve"> </w:t>
      </w:r>
      <w:r w:rsidR="00F52B9F" w:rsidRPr="00521EB4">
        <w:t>D</w:t>
      </w:r>
      <w:r w:rsidR="00C7634F">
        <w:t>T</w:t>
      </w:r>
      <w:r w:rsidR="00F52B9F" w:rsidRPr="00521EB4">
        <w:t xml:space="preserve"> (56.5% in 2018 vs 81.1% in 2021) </w:t>
      </w:r>
      <w:r w:rsidR="002B478E" w:rsidRPr="00521EB4">
        <w:fldChar w:fldCharType="begin"/>
      </w:r>
      <w:r w:rsidR="000A32C4">
        <w:instrText xml:space="preserve"> ADDIN EN.CITE &lt;EndNote&gt;&lt;Cite&gt;&lt;Author&gt;Yuzefpolskaya&lt;/Author&gt;&lt;Year&gt;2023&lt;/Year&gt;&lt;RecNum&gt;1083&lt;/RecNum&gt;&lt;Displa</w:instrText>
      </w:r>
      <w:r w:rsidR="000A32C4">
        <w:lastRenderedPageBreak/>
        <w:instrText>yText&gt;(Yuzefpolskaya et al., 2023)&lt;/DisplayText&gt;&lt;record&gt;&lt;rec-number&gt;1083&lt;/rec-number&gt;&lt;foreign-keys&gt;&lt;key app="EN" db-id="tv5vtp5rvavte4eretm59vz7rzdrwz5vaxat" timestamp="1687314107"&gt;1083&lt;/key&gt;&lt;/foreign-keys&gt;&lt;ref-type name="Journal Article"&gt;17&lt;/ref-type&gt;&lt;contributors&gt;&lt;authors&gt;&lt;author&gt;Yuzefpolskaya, Melana&lt;/author&gt;&lt;author&gt;Schroeder, Sarah E.&lt;/author&gt;&lt;author&gt;Houston, Brian A.&lt;/author&gt;&lt;author&gt;Robinson, Monique R.&lt;/author&gt;&lt;author&gt;Gosev, Igor&lt;/author&gt;&lt;author&gt;Reyentovich, Alex&lt;/author&gt;&lt;author&gt;Koehl, Devin&lt;/author&gt;&lt;author&gt;Cantor, Ryan&lt;/author&gt;&lt;author&gt;Jorde, Ulrich P.&lt;/author&gt;&lt;author&gt;Kirklin, James K.&lt;/author&gt;&lt;author&gt;Pagani, Francis D.&lt;/author&gt;&lt;author&gt;D’Alessandro, David A.&lt;/author&gt;&lt;/authors&gt;&lt;/contributors&gt;&lt;titles&gt;&lt;title&gt;The Society of Thoracic Surgeons Intermacs 2022 Annual Report: Focus on the 2018 Heart Transplant Allocation System&lt;/title&gt;&lt;secondary-title&gt;The Annals of Thoracic Surgery&lt;/secondary-title&gt;&lt;/titles&gt;&lt;periodical&gt;&lt;full-title&gt;The Annals of Thoracic Surgery&lt;/full-title&gt;&lt;/periodical&gt;&lt;pages&gt;311-327&lt;/pages&gt;&lt;volume&gt;115&lt;/volume&gt;&lt;number&gt;2&lt;/number&gt;&lt;dates&gt;&lt;year&gt;2023&lt;/year&gt;&lt;pub-dates&gt;&lt;date&gt;2023/02/01/&lt;/date&gt;&lt;/pub-dates&gt;&lt;/dates&gt;&lt;isbn&gt;0003-4975&lt;/isbn&gt;&lt;urls&gt;&lt;related-urls&gt;&lt;url&gt;https://www.sciencedirect.com/science/article/pii/S0003497522015028&lt;/url&gt;&lt;url&gt;https://www.sciencedirect.com/science/article/pii/S0003497522015028?via%3Dihub&lt;/url&gt;&lt;/related-urls&gt;&lt;/urls&gt;&lt;electronic-resource-num&gt;https://doi.org/10.1016/j.athoracsur.2022.11.023&lt;/electronic-resource-num&gt;&lt;/record&gt;&lt;/Cite&gt;&lt;/EndNote&gt;</w:instrText>
      </w:r>
      <w:r w:rsidR="002B478E" w:rsidRPr="00521EB4">
        <w:fldChar w:fldCharType="separate"/>
      </w:r>
      <w:r w:rsidR="000A32C4">
        <w:rPr>
          <w:noProof/>
        </w:rPr>
        <w:t>(Yuzefpolskaya et al., 2023)</w:t>
      </w:r>
      <w:r w:rsidR="002B478E" w:rsidRPr="00521EB4">
        <w:fldChar w:fldCharType="end"/>
      </w:r>
      <w:r w:rsidR="002B478E" w:rsidRPr="00521EB4">
        <w:t>.</w:t>
      </w:r>
      <w:r w:rsidR="00586507" w:rsidRPr="00521EB4">
        <w:t xml:space="preserve"> However, during </w:t>
      </w:r>
      <w:r w:rsidR="00D5222D">
        <w:t xml:space="preserve">the </w:t>
      </w:r>
      <w:r w:rsidR="00586507" w:rsidRPr="00521EB4">
        <w:t>2012-2021 period, 21.9% BTT, 26.9% BTC and 50.4% D</w:t>
      </w:r>
      <w:r w:rsidR="00C7634F">
        <w:t>T</w:t>
      </w:r>
      <w:r w:rsidR="00586507" w:rsidRPr="00521EB4">
        <w:t xml:space="preserve"> procedures were reported. </w:t>
      </w:r>
      <w:r w:rsidR="00D33331">
        <w:t>Furthermore</w:t>
      </w:r>
      <w:r w:rsidR="00586507" w:rsidRPr="00521EB4">
        <w:t>, the early period 2012-2017 D</w:t>
      </w:r>
      <w:r w:rsidR="00C7634F">
        <w:t>T</w:t>
      </w:r>
      <w:r w:rsidR="00586507" w:rsidRPr="00521EB4">
        <w:t xml:space="preserve"> procedure represented</w:t>
      </w:r>
      <w:r w:rsidR="007E5F48">
        <w:t>,</w:t>
      </w:r>
      <w:r w:rsidR="00586507" w:rsidRPr="00521EB4">
        <w:t xml:space="preserve"> on average</w:t>
      </w:r>
      <w:r w:rsidR="007E5F48">
        <w:t>,</w:t>
      </w:r>
      <w:r w:rsidR="00586507" w:rsidRPr="00521EB4">
        <w:t xml:space="preserve"> approximately 49% of VAD procedures per year in </w:t>
      </w:r>
      <w:r w:rsidR="007E5F48">
        <w:t xml:space="preserve">the </w:t>
      </w:r>
      <w:r w:rsidR="00586507" w:rsidRPr="00521EB4">
        <w:t>INTERMACS registry</w:t>
      </w:r>
      <w:r w:rsidR="000B2CB2">
        <w:t>.</w:t>
      </w:r>
      <w:r w:rsidR="008A0527">
        <w:t xml:space="preserve"> </w:t>
      </w:r>
      <w:r w:rsidR="000B2CB2">
        <w:t>The applicant considered</w:t>
      </w:r>
      <w:r w:rsidR="000B2CB2" w:rsidRPr="00521EB4">
        <w:t xml:space="preserve"> </w:t>
      </w:r>
      <w:r w:rsidR="000B2CB2">
        <w:t xml:space="preserve">the percentage reported during the early period of DT introduction in registry data </w:t>
      </w:r>
      <w:r w:rsidR="00586507" w:rsidRPr="00521EB4">
        <w:t xml:space="preserve">would be more applicable </w:t>
      </w:r>
      <w:r w:rsidR="00D5222D">
        <w:t>to</w:t>
      </w:r>
      <w:r w:rsidR="00D5222D" w:rsidRPr="00521EB4">
        <w:t xml:space="preserve"> </w:t>
      </w:r>
      <w:r w:rsidR="00586507" w:rsidRPr="00521EB4">
        <w:t>the adoption of D</w:t>
      </w:r>
      <w:r w:rsidR="00C7634F">
        <w:t>T</w:t>
      </w:r>
      <w:r w:rsidR="00586507" w:rsidRPr="00521EB4">
        <w:t xml:space="preserve"> </w:t>
      </w:r>
      <w:r w:rsidR="009B4B98">
        <w:t xml:space="preserve">for the first time </w:t>
      </w:r>
      <w:r w:rsidR="00586507" w:rsidRPr="00521EB4">
        <w:t>on the MBS in Australia</w:t>
      </w:r>
      <w:r w:rsidR="009B4B98">
        <w:t>.</w:t>
      </w:r>
      <w:r w:rsidR="00CC12F4">
        <w:t xml:space="preserve"> </w:t>
      </w:r>
      <w:r w:rsidR="00D33331">
        <w:t>Thus</w:t>
      </w:r>
      <w:r w:rsidR="00586507" w:rsidRPr="00521EB4">
        <w:t>, it can be expected that the D</w:t>
      </w:r>
      <w:r w:rsidR="00C7634F">
        <w:t>T</w:t>
      </w:r>
      <w:r w:rsidR="00586507" w:rsidRPr="00521EB4">
        <w:t xml:space="preserve"> procedures will be similar to the combined number of procedures for BTT and BTC (</w:t>
      </w:r>
      <w:r w:rsidR="00466A0D" w:rsidRPr="00521EB4">
        <w:t>i.e.,</w:t>
      </w:r>
      <w:r w:rsidR="00586507" w:rsidRPr="00521EB4">
        <w:t xml:space="preserve"> 50% D</w:t>
      </w:r>
      <w:r w:rsidR="00C7634F">
        <w:t>T</w:t>
      </w:r>
      <w:r w:rsidR="00586507" w:rsidRPr="00521EB4">
        <w:t>, 50%</w:t>
      </w:r>
      <w:r w:rsidR="00BE30A1">
        <w:t xml:space="preserve"> </w:t>
      </w:r>
      <w:r w:rsidR="00586507" w:rsidRPr="00521EB4">
        <w:t>BTT/</w:t>
      </w:r>
      <w:r w:rsidR="00466A0D">
        <w:t>BT</w:t>
      </w:r>
      <w:r w:rsidR="00586507" w:rsidRPr="00521EB4">
        <w:t xml:space="preserve">C) per year in Australia. The application estimated up to 30 procedures </w:t>
      </w:r>
      <w:r w:rsidR="00521EB4" w:rsidRPr="00521EB4">
        <w:t>of VAD as D</w:t>
      </w:r>
      <w:r w:rsidR="00C7634F">
        <w:t>T</w:t>
      </w:r>
      <w:r w:rsidR="00521EB4" w:rsidRPr="00521EB4">
        <w:t xml:space="preserve"> </w:t>
      </w:r>
      <w:r w:rsidR="00586507" w:rsidRPr="00521EB4">
        <w:t>being conducted on the MBS each year when the indication for D</w:t>
      </w:r>
      <w:r w:rsidR="00C7634F">
        <w:t>T</w:t>
      </w:r>
      <w:r w:rsidR="00586507" w:rsidRPr="00521EB4">
        <w:t xml:space="preserve"> has been established after several years of </w:t>
      </w:r>
      <w:r w:rsidR="00D5222D">
        <w:t>availability</w:t>
      </w:r>
      <w:r w:rsidR="00586507" w:rsidRPr="00521EB4">
        <w:t>.</w:t>
      </w:r>
      <w:r w:rsidR="00521EB4" w:rsidRPr="00521EB4">
        <w:t xml:space="preserve"> </w:t>
      </w:r>
      <w:r w:rsidR="000B2CB2" w:rsidRPr="00521EB4">
        <w:t>Th</w:t>
      </w:r>
      <w:r w:rsidR="000B2CB2">
        <w:t>e applicant considered that the</w:t>
      </w:r>
      <w:r w:rsidR="000B2CB2" w:rsidRPr="00521EB4">
        <w:t xml:space="preserve"> </w:t>
      </w:r>
      <w:r w:rsidR="007E5F48">
        <w:t xml:space="preserve">estimation </w:t>
      </w:r>
      <w:r w:rsidR="00521EB4" w:rsidRPr="00521EB4">
        <w:t>is appropriate based on MBS utili</w:t>
      </w:r>
      <w:r w:rsidR="00C7634F">
        <w:t>s</w:t>
      </w:r>
      <w:r w:rsidR="00521EB4" w:rsidRPr="00521EB4">
        <w:t xml:space="preserve">ation data and assuming </w:t>
      </w:r>
      <w:r w:rsidR="00521EB4" w:rsidRPr="00521EB4">
        <w:rPr>
          <w:color w:val="000000"/>
        </w:rPr>
        <w:t>that each procedure is conducted in a unique patient and systems of referral to identify patients potentially eligible for D</w:t>
      </w:r>
      <w:r w:rsidR="00C7634F">
        <w:rPr>
          <w:color w:val="000000"/>
        </w:rPr>
        <w:t>T</w:t>
      </w:r>
      <w:r w:rsidR="00521EB4" w:rsidRPr="00521EB4">
        <w:rPr>
          <w:color w:val="000000"/>
        </w:rPr>
        <w:t xml:space="preserve"> are similar between the U</w:t>
      </w:r>
      <w:r w:rsidR="00C7634F">
        <w:rPr>
          <w:color w:val="000000"/>
        </w:rPr>
        <w:t>S</w:t>
      </w:r>
      <w:r w:rsidR="00CD0491">
        <w:rPr>
          <w:color w:val="000000"/>
        </w:rPr>
        <w:t>A</w:t>
      </w:r>
      <w:r w:rsidR="00521EB4" w:rsidRPr="00521EB4">
        <w:rPr>
          <w:color w:val="000000"/>
        </w:rPr>
        <w:t xml:space="preserve"> and Australia.</w:t>
      </w:r>
    </w:p>
    <w:p w14:paraId="7A62563C" w14:textId="77777777" w:rsidR="00523AC3" w:rsidRPr="00CA55F4" w:rsidRDefault="00523AC3" w:rsidP="00CA55F4">
      <w:pPr>
        <w:jc w:val="both"/>
        <w:rPr>
          <w:i/>
          <w:iCs/>
        </w:rPr>
      </w:pPr>
      <w:r w:rsidRPr="00CA55F4">
        <w:rPr>
          <w:i/>
          <w:iCs/>
        </w:rPr>
        <w:t>PASC queried whether the INTERMACS registry included any Australian patients and whether the Australian patient population may be different to the American patients in the INTERMACS registry. The applicant stated that patients potentially eligible for LVAD as DT should be similar between the USA and Australia. Furthermore, the applicant’s clinical experts indicated that the establishment of a registry similar to the INTERMACS for Australia is in progress.</w:t>
      </w:r>
    </w:p>
    <w:p w14:paraId="77D28471" w14:textId="3A39DA31" w:rsidR="00033DCD" w:rsidRDefault="0049135D" w:rsidP="007F6ADD">
      <w:pPr>
        <w:jc w:val="both"/>
      </w:pPr>
      <w:r>
        <w:t>T</w:t>
      </w:r>
      <w:r w:rsidR="007E5F48">
        <w:t>he insertion of VAD is currently</w:t>
      </w:r>
      <w:r w:rsidR="00521EB4" w:rsidRPr="00521EB4">
        <w:t xml:space="preserve"> </w:t>
      </w:r>
      <w:bookmarkStart w:id="20" w:name="_Hlk142903891"/>
      <w:r w:rsidR="00521EB4" w:rsidRPr="00521EB4">
        <w:t xml:space="preserve">limited to </w:t>
      </w:r>
      <w:r w:rsidR="00D5222D">
        <w:t>specialised quaternary</w:t>
      </w:r>
      <w:r w:rsidR="00400D30">
        <w:t xml:space="preserve"> </w:t>
      </w:r>
      <w:r w:rsidR="00521EB4" w:rsidRPr="00521EB4">
        <w:t>centres</w:t>
      </w:r>
      <w:bookmarkEnd w:id="20"/>
      <w:r w:rsidR="00521EB4" w:rsidRPr="00521EB4">
        <w:t xml:space="preserve">, </w:t>
      </w:r>
      <w:r w:rsidR="00DC3C2E">
        <w:t>which may place</w:t>
      </w:r>
      <w:r w:rsidR="00521EB4" w:rsidRPr="00521EB4">
        <w:t xml:space="preserve"> capacity and capability constraints</w:t>
      </w:r>
      <w:r w:rsidR="00FF7FCB">
        <w:t xml:space="preserve"> to deliver the service</w:t>
      </w:r>
      <w:r w:rsidR="00521EB4" w:rsidRPr="00521EB4">
        <w:t xml:space="preserve"> in Australia. This could lead </w:t>
      </w:r>
      <w:r w:rsidR="00D5222D">
        <w:t xml:space="preserve">to </w:t>
      </w:r>
      <w:r w:rsidR="00521EB4" w:rsidRPr="00521EB4">
        <w:t xml:space="preserve">the number of </w:t>
      </w:r>
      <w:r w:rsidR="00CE440E">
        <w:t xml:space="preserve">VAD insertion for </w:t>
      </w:r>
      <w:r w:rsidR="00521EB4" w:rsidRPr="00521EB4">
        <w:t>D</w:t>
      </w:r>
      <w:r w:rsidR="00C7634F">
        <w:t>T</w:t>
      </w:r>
      <w:r w:rsidR="00521EB4" w:rsidRPr="00521EB4">
        <w:t xml:space="preserve"> procedures that can be performed in the Australian setting </w:t>
      </w:r>
      <w:r w:rsidR="007E5F48">
        <w:t>being</w:t>
      </w:r>
      <w:r w:rsidR="00521EB4" w:rsidRPr="00521EB4">
        <w:t xml:space="preserve"> significantly less than the estimate of 30 procedures per year.</w:t>
      </w:r>
      <w:r w:rsidR="000B2CB2">
        <w:t xml:space="preserve"> The application confirmed that four quaternary hospitals</w:t>
      </w:r>
      <w:r w:rsidR="000B2CB2" w:rsidRPr="000B2CB2">
        <w:t xml:space="preserve"> </w:t>
      </w:r>
      <w:r w:rsidR="000B2CB2">
        <w:t xml:space="preserve">for </w:t>
      </w:r>
      <w:r w:rsidR="000B2CB2" w:rsidRPr="000B2CB2">
        <w:t>adult</w:t>
      </w:r>
      <w:r w:rsidR="000B2CB2">
        <w:t>s and one children</w:t>
      </w:r>
      <w:r w:rsidR="000B2CB2" w:rsidRPr="000B2CB2">
        <w:t xml:space="preserve"> </w:t>
      </w:r>
      <w:r w:rsidR="000B2CB2">
        <w:t xml:space="preserve">hospital </w:t>
      </w:r>
      <w:r w:rsidR="000B2CB2" w:rsidRPr="000B2CB2">
        <w:t xml:space="preserve">perform heart transplants and implant </w:t>
      </w:r>
      <w:r w:rsidR="00FA2760">
        <w:t>LVAD</w:t>
      </w:r>
      <w:r w:rsidR="000B2CB2" w:rsidRPr="000B2CB2">
        <w:t>s</w:t>
      </w:r>
      <w:r w:rsidR="000B2CB2">
        <w:t xml:space="preserve"> </w:t>
      </w:r>
      <w:r w:rsidR="000B2CB2" w:rsidRPr="000B2CB2">
        <w:t xml:space="preserve">in Australia. Therefore, access to </w:t>
      </w:r>
      <w:r w:rsidR="00FA2760">
        <w:t>LVAD</w:t>
      </w:r>
      <w:r w:rsidR="000B2CB2" w:rsidRPr="000B2CB2">
        <w:t xml:space="preserve"> in the proposed population is limited by capacity constraints due to </w:t>
      </w:r>
      <w:r w:rsidR="000B2CB2">
        <w:t xml:space="preserve">Australia's low number of implant </w:t>
      </w:r>
      <w:r w:rsidR="000B2CB2" w:rsidRPr="007E7360">
        <w:t>centres. Considering that VAD implantation and patient assessment are already well-established for the current MBS items (VAD for BTT or BTC), the applicant raises the question of what would be appropriate accreditation for clinicians and hospitals for the additional DT population. Further, the applicant suggested continued liaison with local experts will determine the necessity for accreditations of centres and clinicians to ensure appropriate patient care in the expanded patient population (Application: Proposed MBS item).</w:t>
      </w:r>
    </w:p>
    <w:p w14:paraId="73444123" w14:textId="04F918EF" w:rsidR="00523AC3" w:rsidRDefault="00523AC3" w:rsidP="00523AC3">
      <w:pPr>
        <w:jc w:val="both"/>
        <w:rPr>
          <w:i/>
          <w:iCs/>
        </w:rPr>
      </w:pPr>
      <w:r w:rsidRPr="00910ABE">
        <w:rPr>
          <w:i/>
          <w:iCs/>
        </w:rPr>
        <w:lastRenderedPageBreak/>
        <w:t xml:space="preserve">PASC </w:t>
      </w:r>
      <w:r w:rsidRPr="0098729A">
        <w:rPr>
          <w:i/>
          <w:iCs/>
        </w:rPr>
        <w:t>queried</w:t>
      </w:r>
      <w:r w:rsidRPr="00910ABE">
        <w:rPr>
          <w:i/>
          <w:iCs/>
        </w:rPr>
        <w:t xml:space="preserve"> </w:t>
      </w:r>
      <w:r>
        <w:rPr>
          <w:i/>
          <w:iCs/>
        </w:rPr>
        <w:t>the evidence for, and accessibility of, LVAD as DT for children v</w:t>
      </w:r>
      <w:r w:rsidR="00363E31">
        <w:rPr>
          <w:i/>
          <w:iCs/>
        </w:rPr>
        <w:t>er</w:t>
      </w:r>
      <w:r>
        <w:rPr>
          <w:i/>
          <w:iCs/>
        </w:rPr>
        <w:t>s</w:t>
      </w:r>
      <w:r w:rsidR="00363E31">
        <w:rPr>
          <w:i/>
          <w:iCs/>
        </w:rPr>
        <w:t>us</w:t>
      </w:r>
      <w:r>
        <w:rPr>
          <w:i/>
          <w:iCs/>
        </w:rPr>
        <w:t xml:space="preserve"> adults, noting only one centre in Australia could provide LVAD as DT for children. The applicant’s clinical experts advised that it would be very uncommon for a child or a teenager to receive LVAD as DT because clinicians advocate for cardiac transplantation to achieve the best long-term outcome for children. However, if a child was ineligible for cardiac transplant (i.e., absolute contraindication, such as malignancy or a genetic disorder for malignancy) then the child might be eligible for LVAD as DT. The applicant’s clinical experts estimated that this would be less than one child per year.</w:t>
      </w:r>
    </w:p>
    <w:p w14:paraId="1F1BB8A6" w14:textId="16053CF2" w:rsidR="00523AC3" w:rsidRDefault="00523AC3" w:rsidP="007F6ADD">
      <w:pPr>
        <w:jc w:val="both"/>
        <w:rPr>
          <w:i/>
          <w:iCs/>
        </w:rPr>
      </w:pPr>
      <w:r>
        <w:rPr>
          <w:i/>
          <w:iCs/>
        </w:rPr>
        <w:t xml:space="preserve">PASC also raised concerns over accessibility issues for regional and remote patients given that the insertion of LVAD is currently </w:t>
      </w:r>
      <w:r w:rsidRPr="00FE6D63">
        <w:rPr>
          <w:i/>
          <w:iCs/>
        </w:rPr>
        <w:t>limited to specialised quaternary centres</w:t>
      </w:r>
      <w:r>
        <w:rPr>
          <w:i/>
          <w:iCs/>
        </w:rPr>
        <w:t xml:space="preserve"> and there is a high level of device care required to live with the LVAD. As such, PASC queried whether the travel required would reduce remote patients’ eligibility for LVAD as DT and subsequently ability to access the follow up care. The applicant’s clinical </w:t>
      </w:r>
      <w:r w:rsidR="003A1AD2">
        <w:rPr>
          <w:i/>
          <w:iCs/>
        </w:rPr>
        <w:t>expert acknowledged</w:t>
      </w:r>
      <w:r>
        <w:rPr>
          <w:i/>
          <w:iCs/>
        </w:rPr>
        <w:t xml:space="preserve"> that the specialists and multidisciplinary teams for VAD insertion and post-operative management are located in the specialised quaternary centres but confirmed the </w:t>
      </w:r>
      <w:r w:rsidRPr="00FE6D63">
        <w:rPr>
          <w:i/>
          <w:iCs/>
        </w:rPr>
        <w:t>specialised quaternary centres</w:t>
      </w:r>
      <w:r>
        <w:rPr>
          <w:i/>
          <w:iCs/>
        </w:rPr>
        <w:t xml:space="preserve"> receive patient referrals from local expert teams across Australia. The clinical experts also stated that there is a well-established back referral system to local expert centres for further management. Moreover, VAD as DT is more effective if patients are able to operate independently in their home environment with appropriate care and family support.</w:t>
      </w:r>
    </w:p>
    <w:p w14:paraId="0E38780D" w14:textId="77777777" w:rsidR="007A66C8" w:rsidRPr="008F1532" w:rsidRDefault="007A66C8" w:rsidP="00713728">
      <w:pPr>
        <w:pStyle w:val="Heading3"/>
      </w:pPr>
      <w:r w:rsidRPr="008F1532">
        <w:t>Intervention</w:t>
      </w:r>
    </w:p>
    <w:p w14:paraId="3399403C" w14:textId="77777777" w:rsidR="00FC00E7" w:rsidRDefault="00FC00E7" w:rsidP="00FC00E7">
      <w:pPr>
        <w:pStyle w:val="Heading4"/>
      </w:pPr>
      <w:r>
        <w:t>Overview</w:t>
      </w:r>
    </w:p>
    <w:p w14:paraId="6827E4A8" w14:textId="21DBB6D8" w:rsidR="00445CC5" w:rsidRDefault="00FC00E7" w:rsidP="00445CC5">
      <w:pPr>
        <w:jc w:val="both"/>
        <w:rPr>
          <w:i/>
          <w:iCs/>
        </w:rPr>
      </w:pPr>
      <w:r w:rsidRPr="00FC00E7">
        <w:t>The proposed medical service is a therapeutic technology</w:t>
      </w:r>
      <w:r w:rsidR="00D5222D">
        <w:t>, which involves</w:t>
      </w:r>
      <w:r w:rsidRPr="00180713">
        <w:t xml:space="preserve"> the insertion of a VAD </w:t>
      </w:r>
      <w:r w:rsidR="00180713">
        <w:t>to</w:t>
      </w:r>
      <w:r w:rsidRPr="00180713">
        <w:t xml:space="preserve"> </w:t>
      </w:r>
      <w:r w:rsidR="00180713">
        <w:t xml:space="preserve">provide </w:t>
      </w:r>
      <w:r w:rsidRPr="00180713">
        <w:t xml:space="preserve">MCS for at least </w:t>
      </w:r>
      <w:r w:rsidR="007E5F48">
        <w:t>six</w:t>
      </w:r>
      <w:r w:rsidRPr="00180713">
        <w:t xml:space="preserve"> months</w:t>
      </w:r>
      <w:r w:rsidR="00180713">
        <w:t xml:space="preserve"> as </w:t>
      </w:r>
      <w:r w:rsidR="008C50CD">
        <w:t>DT</w:t>
      </w:r>
      <w:r w:rsidR="00180713">
        <w:t xml:space="preserve"> for advanced </w:t>
      </w:r>
      <w:r w:rsidR="008C50CD">
        <w:t>HF</w:t>
      </w:r>
      <w:r w:rsidR="00180713">
        <w:t xml:space="preserve"> patients who are not eligible for </w:t>
      </w:r>
      <w:r w:rsidR="00787B22">
        <w:t>cardiac</w:t>
      </w:r>
      <w:r w:rsidR="00180713">
        <w:t xml:space="preserve"> transplantation.</w:t>
      </w:r>
      <w:r w:rsidR="00AC4045">
        <w:t xml:space="preserve"> </w:t>
      </w:r>
      <w:r w:rsidR="00BA1599">
        <w:t>The available evidence is mixed regarding whether VAD for DT is or is not in addition to the GDMT (</w:t>
      </w:r>
      <w:r w:rsidR="001F42A5">
        <w:t>i.e.,</w:t>
      </w:r>
      <w:r w:rsidR="00BA1599">
        <w:t xml:space="preserve"> some studies include OMM in the intervention arm along with VAD </w:t>
      </w:r>
      <w:r w:rsidR="001F42A5">
        <w:t>whereas</w:t>
      </w:r>
      <w:r w:rsidR="00BA1599">
        <w:t xml:space="preserve"> </w:t>
      </w:r>
      <w:r w:rsidR="001F42A5">
        <w:t xml:space="preserve">other </w:t>
      </w:r>
      <w:r w:rsidR="00BA1599">
        <w:t xml:space="preserve">studies do not). </w:t>
      </w:r>
    </w:p>
    <w:p w14:paraId="21CB5E40" w14:textId="1A4CECB9" w:rsidR="00FE5A5A" w:rsidRPr="00CA55F4" w:rsidRDefault="00FE5A5A" w:rsidP="008E79BA">
      <w:pPr>
        <w:jc w:val="both"/>
        <w:rPr>
          <w:rFonts w:asciiTheme="minorHAnsi" w:hAnsiTheme="minorHAnsi" w:cstheme="minorHAnsi"/>
          <w:i/>
          <w:iCs/>
        </w:rPr>
      </w:pPr>
      <w:r w:rsidRPr="00CA55F4">
        <w:rPr>
          <w:rFonts w:asciiTheme="minorHAnsi" w:hAnsiTheme="minorHAnsi" w:cstheme="minorHAnsi"/>
          <w:i/>
          <w:iCs/>
        </w:rPr>
        <w:t>PASC noted that there is conflicting evidence on whether the LVAD is in addition to the GDMT or not.</w:t>
      </w:r>
      <w:r w:rsidR="00F53ED8" w:rsidRPr="00CA55F4">
        <w:t xml:space="preserve"> </w:t>
      </w:r>
      <w:r w:rsidR="007F333F">
        <w:rPr>
          <w:rFonts w:asciiTheme="minorHAnsi" w:hAnsiTheme="minorHAnsi" w:cstheme="minorHAnsi"/>
          <w:i/>
          <w:iCs/>
        </w:rPr>
        <w:t xml:space="preserve">PASC noted </w:t>
      </w:r>
      <w:r w:rsidR="00F53ED8" w:rsidRPr="00CA55F4">
        <w:rPr>
          <w:rFonts w:asciiTheme="minorHAnsi" w:hAnsiTheme="minorHAnsi" w:cstheme="minorHAnsi"/>
          <w:i/>
          <w:iCs/>
        </w:rPr>
        <w:t>that LVAD</w:t>
      </w:r>
      <w:r w:rsidR="00D87066" w:rsidRPr="00CA55F4">
        <w:rPr>
          <w:rStyle w:val="Hyperlink"/>
          <w:rFonts w:asciiTheme="minorHAnsi" w:hAnsiTheme="minorHAnsi" w:cstheme="minorHAnsi"/>
          <w:i/>
          <w:iCs/>
          <w:u w:val="none"/>
        </w:rPr>
        <w:t xml:space="preserve"> </w:t>
      </w:r>
      <w:r w:rsidRPr="00CA55F4">
        <w:rPr>
          <w:rStyle w:val="cf01"/>
          <w:rFonts w:asciiTheme="minorHAnsi" w:hAnsiTheme="minorHAnsi" w:cstheme="minorHAnsi"/>
          <w:i/>
          <w:iCs/>
          <w:sz w:val="22"/>
          <w:szCs w:val="22"/>
        </w:rPr>
        <w:t>as DT might reduce some pharmacological treatments, but most adjunct care will continue. Therefore, PASC considered that the intervention should be LVAD as DT in addition to the GDMT.</w:t>
      </w:r>
    </w:p>
    <w:p w14:paraId="716FDEAF" w14:textId="1B5A844A" w:rsidR="007B4C76" w:rsidRDefault="000223A3" w:rsidP="008E79BA">
      <w:pPr>
        <w:jc w:val="both"/>
        <w:sectPr w:rsidR="007B4C76" w:rsidSect="00F15944">
          <w:pgSz w:w="11906" w:h="16838"/>
          <w:pgMar w:top="680" w:right="1134" w:bottom="1021" w:left="1191" w:header="709" w:footer="709" w:gutter="0"/>
          <w:cols w:space="708"/>
          <w:docGrid w:linePitch="360"/>
        </w:sectPr>
      </w:pPr>
      <w:r>
        <w:t>Over the years</w:t>
      </w:r>
      <w:r w:rsidR="007E5F48">
        <w:t>,</w:t>
      </w:r>
      <w:r>
        <w:t xml:space="preserve"> different types of </w:t>
      </w:r>
      <w:r w:rsidR="001A4A62">
        <w:t>L</w:t>
      </w:r>
      <w:r>
        <w:t>VAD</w:t>
      </w:r>
      <w:r w:rsidR="000F494B">
        <w:t>s</w:t>
      </w:r>
      <w:r>
        <w:t xml:space="preserve"> ha</w:t>
      </w:r>
      <w:r w:rsidR="007E5F48">
        <w:t>ve</w:t>
      </w:r>
      <w:r>
        <w:t xml:space="preserve"> been introduced. A</w:t>
      </w:r>
      <w:r w:rsidRPr="0023141A">
        <w:t xml:space="preserve">n overview of </w:t>
      </w:r>
      <w:r w:rsidR="00FA2760">
        <w:t>LVAD</w:t>
      </w:r>
      <w:r w:rsidRPr="0023141A">
        <w:t xml:space="preserve"> characteristics from first to third</w:t>
      </w:r>
      <w:r w:rsidR="007E5F48">
        <w:t>-</w:t>
      </w:r>
      <w:r w:rsidRPr="0023141A">
        <w:t xml:space="preserve">generation devices is provided in </w:t>
      </w:r>
      <w:r>
        <w:t xml:space="preserve">Table </w:t>
      </w:r>
      <w:r w:rsidR="006941CE">
        <w:t>8</w:t>
      </w:r>
      <w:r w:rsidRPr="0023141A">
        <w:t>.</w:t>
      </w:r>
    </w:p>
    <w:p w14:paraId="3B8F174F" w14:textId="7A91C1CD" w:rsidR="007E5F48" w:rsidRPr="007E5F48" w:rsidRDefault="007E5F48" w:rsidP="007E5F48">
      <w:pPr>
        <w:pStyle w:val="TableHeading"/>
      </w:pPr>
      <w:r>
        <w:lastRenderedPageBreak/>
        <w:t xml:space="preserve">Table </w:t>
      </w:r>
      <w:r w:rsidR="00DE60A6">
        <w:fldChar w:fldCharType="begin"/>
      </w:r>
      <w:r w:rsidR="00DE60A6">
        <w:instrText xml:space="preserve"> SEQ Table \* ARABIC </w:instrText>
      </w:r>
      <w:r w:rsidR="00DE60A6">
        <w:fldChar w:fldCharType="separate"/>
      </w:r>
      <w:r w:rsidR="001C6D8C">
        <w:rPr>
          <w:noProof/>
        </w:rPr>
        <w:t>8</w:t>
      </w:r>
      <w:r w:rsidR="00DE60A6">
        <w:rPr>
          <w:noProof/>
        </w:rPr>
        <w:fldChar w:fldCharType="end"/>
      </w:r>
      <w:r>
        <w:t>:</w:t>
      </w:r>
      <w:r w:rsidRPr="007E5F48">
        <w:t xml:space="preserve"> </w:t>
      </w:r>
      <w:r w:rsidRPr="0023141A">
        <w:t xml:space="preserve">Overview of </w:t>
      </w:r>
      <w:r w:rsidR="001A4A62">
        <w:t>L</w:t>
      </w:r>
      <w:r w:rsidRPr="0023141A">
        <w:t>VAD characteristics – first through third</w:t>
      </w:r>
      <w:r>
        <w:t>-</w:t>
      </w:r>
      <w:r w:rsidRPr="0023141A">
        <w:t>generation devices</w:t>
      </w:r>
    </w:p>
    <w:tbl>
      <w:tblPr>
        <w:tblStyle w:val="TableGrid2"/>
        <w:tblW w:w="5012" w:type="pct"/>
        <w:tblLook w:val="04A0" w:firstRow="1" w:lastRow="0" w:firstColumn="1" w:lastColumn="0" w:noHBand="0" w:noVBand="1"/>
      </w:tblPr>
      <w:tblGrid>
        <w:gridCol w:w="2598"/>
        <w:gridCol w:w="2217"/>
        <w:gridCol w:w="2693"/>
        <w:gridCol w:w="3688"/>
        <w:gridCol w:w="3967"/>
      </w:tblGrid>
      <w:tr w:rsidR="000223A3" w:rsidRPr="0023141A" w14:paraId="394FD165" w14:textId="77777777" w:rsidTr="007B4C76">
        <w:tc>
          <w:tcPr>
            <w:tcW w:w="857" w:type="pct"/>
            <w:tcBorders>
              <w:bottom w:val="single" w:sz="4" w:space="0" w:color="auto"/>
            </w:tcBorders>
          </w:tcPr>
          <w:p w14:paraId="308B5BD6" w14:textId="77777777" w:rsidR="000223A3" w:rsidRPr="0023141A" w:rsidRDefault="000223A3" w:rsidP="00FC4EC1">
            <w:pPr>
              <w:pStyle w:val="TableText0"/>
              <w:rPr>
                <w:lang w:eastAsia="en-AU"/>
              </w:rPr>
            </w:pPr>
          </w:p>
        </w:tc>
        <w:tc>
          <w:tcPr>
            <w:tcW w:w="731" w:type="pct"/>
            <w:tcBorders>
              <w:bottom w:val="single" w:sz="4" w:space="0" w:color="auto"/>
            </w:tcBorders>
          </w:tcPr>
          <w:p w14:paraId="6D4EF209" w14:textId="77777777" w:rsidR="000223A3" w:rsidRPr="007E5F48" w:rsidRDefault="000223A3" w:rsidP="00FC4EC1">
            <w:pPr>
              <w:pStyle w:val="TableText0"/>
              <w:rPr>
                <w:b/>
                <w:bCs/>
                <w:lang w:eastAsia="en-AU"/>
              </w:rPr>
            </w:pPr>
            <w:r w:rsidRPr="007E5F48">
              <w:rPr>
                <w:b/>
                <w:bCs/>
                <w:lang w:eastAsia="en-AU"/>
              </w:rPr>
              <w:t>First generation</w:t>
            </w:r>
          </w:p>
        </w:tc>
        <w:tc>
          <w:tcPr>
            <w:tcW w:w="888" w:type="pct"/>
            <w:tcBorders>
              <w:bottom w:val="single" w:sz="4" w:space="0" w:color="auto"/>
            </w:tcBorders>
          </w:tcPr>
          <w:p w14:paraId="08A8468C" w14:textId="77777777" w:rsidR="000223A3" w:rsidRPr="007E5F48" w:rsidRDefault="000223A3" w:rsidP="00FC4EC1">
            <w:pPr>
              <w:pStyle w:val="TableText0"/>
              <w:rPr>
                <w:b/>
                <w:bCs/>
                <w:lang w:eastAsia="en-AU"/>
              </w:rPr>
            </w:pPr>
            <w:r w:rsidRPr="007E5F48">
              <w:rPr>
                <w:b/>
                <w:bCs/>
                <w:lang w:eastAsia="en-AU"/>
              </w:rPr>
              <w:t>Second generation</w:t>
            </w:r>
          </w:p>
        </w:tc>
        <w:tc>
          <w:tcPr>
            <w:tcW w:w="2525" w:type="pct"/>
            <w:gridSpan w:val="2"/>
            <w:tcBorders>
              <w:bottom w:val="single" w:sz="4" w:space="0" w:color="auto"/>
            </w:tcBorders>
          </w:tcPr>
          <w:p w14:paraId="3AA72554" w14:textId="77777777" w:rsidR="000223A3" w:rsidRPr="007E5F48" w:rsidRDefault="000223A3" w:rsidP="00FC4EC1">
            <w:pPr>
              <w:pStyle w:val="TableText0"/>
              <w:rPr>
                <w:b/>
                <w:bCs/>
                <w:lang w:eastAsia="en-AU"/>
              </w:rPr>
            </w:pPr>
            <w:r w:rsidRPr="007E5F48">
              <w:rPr>
                <w:b/>
                <w:bCs/>
                <w:lang w:eastAsia="en-AU"/>
              </w:rPr>
              <w:t>Third generation</w:t>
            </w:r>
          </w:p>
        </w:tc>
      </w:tr>
      <w:tr w:rsidR="000223A3" w:rsidRPr="0023141A" w14:paraId="4A038346" w14:textId="77777777" w:rsidTr="007B4C76">
        <w:tc>
          <w:tcPr>
            <w:tcW w:w="857" w:type="pct"/>
            <w:tcBorders>
              <w:top w:val="single" w:sz="4" w:space="0" w:color="auto"/>
              <w:left w:val="single" w:sz="4" w:space="0" w:color="auto"/>
              <w:bottom w:val="single" w:sz="4" w:space="0" w:color="auto"/>
              <w:right w:val="single" w:sz="4" w:space="0" w:color="auto"/>
            </w:tcBorders>
          </w:tcPr>
          <w:p w14:paraId="4620ED47" w14:textId="77777777" w:rsidR="000223A3" w:rsidRPr="0023141A" w:rsidRDefault="000223A3" w:rsidP="00FC4EC1">
            <w:pPr>
              <w:pStyle w:val="TableText0"/>
              <w:rPr>
                <w:bCs/>
                <w:lang w:eastAsia="en-AU"/>
              </w:rPr>
            </w:pPr>
            <w:r w:rsidRPr="0023141A">
              <w:rPr>
                <w:bCs/>
                <w:lang w:eastAsia="en-AU"/>
              </w:rPr>
              <w:t>Example</w:t>
            </w:r>
          </w:p>
        </w:tc>
        <w:tc>
          <w:tcPr>
            <w:tcW w:w="731" w:type="pct"/>
            <w:tcBorders>
              <w:top w:val="single" w:sz="4" w:space="0" w:color="auto"/>
              <w:left w:val="single" w:sz="4" w:space="0" w:color="auto"/>
              <w:bottom w:val="single" w:sz="4" w:space="0" w:color="auto"/>
              <w:right w:val="single" w:sz="4" w:space="0" w:color="auto"/>
            </w:tcBorders>
          </w:tcPr>
          <w:p w14:paraId="783B919C" w14:textId="77777777" w:rsidR="000223A3" w:rsidRPr="0023141A" w:rsidRDefault="000223A3" w:rsidP="00FC4EC1">
            <w:pPr>
              <w:pStyle w:val="TableText0"/>
              <w:rPr>
                <w:bCs/>
                <w:lang w:eastAsia="en-AU"/>
              </w:rPr>
            </w:pPr>
            <w:r w:rsidRPr="0023141A">
              <w:rPr>
                <w:bCs/>
                <w:lang w:eastAsia="en-AU"/>
              </w:rPr>
              <w:t>HeartMate XVE</w:t>
            </w:r>
          </w:p>
        </w:tc>
        <w:tc>
          <w:tcPr>
            <w:tcW w:w="888" w:type="pct"/>
            <w:tcBorders>
              <w:top w:val="single" w:sz="4" w:space="0" w:color="auto"/>
              <w:left w:val="single" w:sz="4" w:space="0" w:color="auto"/>
              <w:bottom w:val="single" w:sz="4" w:space="0" w:color="auto"/>
              <w:right w:val="single" w:sz="4" w:space="0" w:color="auto"/>
            </w:tcBorders>
          </w:tcPr>
          <w:p w14:paraId="204DFF31" w14:textId="77777777" w:rsidR="000223A3" w:rsidRPr="0023141A" w:rsidRDefault="000223A3" w:rsidP="00FC4EC1">
            <w:pPr>
              <w:pStyle w:val="TableText0"/>
              <w:rPr>
                <w:bCs/>
                <w:lang w:eastAsia="en-AU"/>
              </w:rPr>
            </w:pPr>
            <w:r w:rsidRPr="0023141A">
              <w:rPr>
                <w:bCs/>
                <w:lang w:eastAsia="en-AU"/>
              </w:rPr>
              <w:t>HeartMate II</w:t>
            </w:r>
          </w:p>
        </w:tc>
        <w:tc>
          <w:tcPr>
            <w:tcW w:w="1216" w:type="pct"/>
            <w:tcBorders>
              <w:top w:val="single" w:sz="4" w:space="0" w:color="auto"/>
              <w:left w:val="single" w:sz="4" w:space="0" w:color="auto"/>
              <w:bottom w:val="single" w:sz="4" w:space="0" w:color="auto"/>
              <w:right w:val="single" w:sz="4" w:space="0" w:color="auto"/>
            </w:tcBorders>
          </w:tcPr>
          <w:p w14:paraId="6B43B578" w14:textId="77777777" w:rsidR="000223A3" w:rsidRPr="0023141A" w:rsidRDefault="000223A3" w:rsidP="00FC4EC1">
            <w:pPr>
              <w:pStyle w:val="TableText0"/>
              <w:rPr>
                <w:bCs/>
                <w:lang w:eastAsia="en-AU"/>
              </w:rPr>
            </w:pPr>
            <w:r w:rsidRPr="0023141A">
              <w:rPr>
                <w:bCs/>
                <w:lang w:eastAsia="en-AU"/>
              </w:rPr>
              <w:t>HeartWare</w:t>
            </w:r>
          </w:p>
        </w:tc>
        <w:tc>
          <w:tcPr>
            <w:tcW w:w="1308" w:type="pct"/>
            <w:tcBorders>
              <w:top w:val="single" w:sz="4" w:space="0" w:color="auto"/>
              <w:left w:val="single" w:sz="4" w:space="0" w:color="auto"/>
              <w:bottom w:val="single" w:sz="4" w:space="0" w:color="auto"/>
              <w:right w:val="single" w:sz="4" w:space="0" w:color="auto"/>
            </w:tcBorders>
          </w:tcPr>
          <w:p w14:paraId="1F959F0D" w14:textId="6CEB3DD4" w:rsidR="000223A3" w:rsidRPr="0023141A" w:rsidRDefault="000223A3" w:rsidP="00FC4EC1">
            <w:pPr>
              <w:pStyle w:val="TableText0"/>
              <w:rPr>
                <w:bCs/>
                <w:lang w:eastAsia="en-AU"/>
              </w:rPr>
            </w:pPr>
            <w:r w:rsidRPr="0023141A">
              <w:rPr>
                <w:bCs/>
                <w:lang w:eastAsia="en-AU"/>
              </w:rPr>
              <w:t>HeartMate 3</w:t>
            </w:r>
            <w:r w:rsidR="002318D9" w:rsidRPr="0023141A">
              <w:t>™</w:t>
            </w:r>
            <w:r w:rsidRPr="0023141A">
              <w:rPr>
                <w:bCs/>
                <w:lang w:eastAsia="en-AU"/>
              </w:rPr>
              <w:t xml:space="preserve"> </w:t>
            </w:r>
          </w:p>
        </w:tc>
      </w:tr>
      <w:tr w:rsidR="000223A3" w:rsidRPr="0023141A" w14:paraId="4755F420" w14:textId="77777777" w:rsidTr="007B4C76">
        <w:trPr>
          <w:trHeight w:val="362"/>
        </w:trPr>
        <w:tc>
          <w:tcPr>
            <w:tcW w:w="857" w:type="pct"/>
            <w:tcBorders>
              <w:top w:val="single" w:sz="4" w:space="0" w:color="auto"/>
              <w:left w:val="single" w:sz="4" w:space="0" w:color="auto"/>
              <w:bottom w:val="single" w:sz="4" w:space="0" w:color="auto"/>
              <w:right w:val="single" w:sz="4" w:space="0" w:color="auto"/>
            </w:tcBorders>
          </w:tcPr>
          <w:p w14:paraId="03CFEE33" w14:textId="77777777" w:rsidR="000223A3" w:rsidRPr="0023141A" w:rsidRDefault="000223A3" w:rsidP="00FC4EC1">
            <w:pPr>
              <w:pStyle w:val="TableText0"/>
              <w:rPr>
                <w:bCs/>
                <w:lang w:eastAsia="en-AU"/>
              </w:rPr>
            </w:pPr>
            <w:r w:rsidRPr="0023141A">
              <w:rPr>
                <w:bCs/>
                <w:lang w:eastAsia="en-AU"/>
              </w:rPr>
              <w:t>Flow type</w:t>
            </w:r>
          </w:p>
        </w:tc>
        <w:tc>
          <w:tcPr>
            <w:tcW w:w="731" w:type="pct"/>
            <w:tcBorders>
              <w:top w:val="single" w:sz="4" w:space="0" w:color="auto"/>
              <w:left w:val="single" w:sz="4" w:space="0" w:color="auto"/>
              <w:bottom w:val="single" w:sz="4" w:space="0" w:color="auto"/>
              <w:right w:val="single" w:sz="4" w:space="0" w:color="auto"/>
            </w:tcBorders>
          </w:tcPr>
          <w:p w14:paraId="5AF1BEDE" w14:textId="77777777" w:rsidR="000223A3" w:rsidRPr="0023141A" w:rsidRDefault="000223A3" w:rsidP="00FC4EC1">
            <w:pPr>
              <w:pStyle w:val="TableText0"/>
              <w:rPr>
                <w:bCs/>
                <w:lang w:eastAsia="en-AU"/>
              </w:rPr>
            </w:pPr>
            <w:r w:rsidRPr="0023141A">
              <w:rPr>
                <w:bCs/>
                <w:lang w:eastAsia="en-AU"/>
              </w:rPr>
              <w:t>Pulsatile</w:t>
            </w:r>
          </w:p>
        </w:tc>
        <w:tc>
          <w:tcPr>
            <w:tcW w:w="888" w:type="pct"/>
            <w:tcBorders>
              <w:top w:val="single" w:sz="4" w:space="0" w:color="auto"/>
              <w:left w:val="single" w:sz="4" w:space="0" w:color="auto"/>
              <w:bottom w:val="single" w:sz="4" w:space="0" w:color="auto"/>
              <w:right w:val="single" w:sz="4" w:space="0" w:color="auto"/>
            </w:tcBorders>
          </w:tcPr>
          <w:p w14:paraId="0734282A" w14:textId="77777777" w:rsidR="000223A3" w:rsidRPr="0023141A" w:rsidRDefault="000223A3" w:rsidP="00FC4EC1">
            <w:pPr>
              <w:pStyle w:val="TableText0"/>
              <w:rPr>
                <w:bCs/>
                <w:lang w:eastAsia="en-AU"/>
              </w:rPr>
            </w:pPr>
            <w:r w:rsidRPr="0023141A">
              <w:rPr>
                <w:bCs/>
                <w:lang w:eastAsia="en-AU"/>
              </w:rPr>
              <w:t>Axial-continuous</w:t>
            </w:r>
          </w:p>
        </w:tc>
        <w:tc>
          <w:tcPr>
            <w:tcW w:w="1216" w:type="pct"/>
            <w:tcBorders>
              <w:top w:val="single" w:sz="4" w:space="0" w:color="auto"/>
              <w:left w:val="single" w:sz="4" w:space="0" w:color="auto"/>
              <w:bottom w:val="single" w:sz="4" w:space="0" w:color="auto"/>
              <w:right w:val="single" w:sz="4" w:space="0" w:color="auto"/>
            </w:tcBorders>
          </w:tcPr>
          <w:p w14:paraId="76F57ABE" w14:textId="77777777" w:rsidR="000223A3" w:rsidRPr="0023141A" w:rsidRDefault="000223A3" w:rsidP="00FC4EC1">
            <w:pPr>
              <w:pStyle w:val="TableText0"/>
              <w:rPr>
                <w:bCs/>
                <w:lang w:eastAsia="en-AU"/>
              </w:rPr>
            </w:pPr>
            <w:r w:rsidRPr="0023141A">
              <w:rPr>
                <w:bCs/>
                <w:lang w:eastAsia="en-AU"/>
              </w:rPr>
              <w:t>Centrifugal</w:t>
            </w:r>
          </w:p>
        </w:tc>
        <w:tc>
          <w:tcPr>
            <w:tcW w:w="1308" w:type="pct"/>
            <w:tcBorders>
              <w:top w:val="single" w:sz="4" w:space="0" w:color="auto"/>
              <w:left w:val="single" w:sz="4" w:space="0" w:color="auto"/>
              <w:bottom w:val="single" w:sz="4" w:space="0" w:color="auto"/>
              <w:right w:val="single" w:sz="4" w:space="0" w:color="auto"/>
            </w:tcBorders>
          </w:tcPr>
          <w:p w14:paraId="4272C0A9" w14:textId="77777777" w:rsidR="000223A3" w:rsidRPr="0023141A" w:rsidRDefault="000223A3" w:rsidP="00FC4EC1">
            <w:pPr>
              <w:pStyle w:val="TableText0"/>
              <w:rPr>
                <w:bCs/>
                <w:lang w:eastAsia="en-AU"/>
              </w:rPr>
            </w:pPr>
            <w:r w:rsidRPr="0023141A">
              <w:rPr>
                <w:bCs/>
                <w:lang w:eastAsia="en-AU"/>
              </w:rPr>
              <w:t>Fully magnetically levitated centrifugal</w:t>
            </w:r>
          </w:p>
        </w:tc>
      </w:tr>
      <w:tr w:rsidR="000223A3" w:rsidRPr="0023141A" w14:paraId="3F990151" w14:textId="77777777" w:rsidTr="007B4C76">
        <w:tc>
          <w:tcPr>
            <w:tcW w:w="857" w:type="pct"/>
            <w:tcBorders>
              <w:top w:val="single" w:sz="4" w:space="0" w:color="auto"/>
              <w:left w:val="single" w:sz="4" w:space="0" w:color="auto"/>
              <w:bottom w:val="single" w:sz="4" w:space="0" w:color="auto"/>
              <w:right w:val="single" w:sz="4" w:space="0" w:color="auto"/>
            </w:tcBorders>
          </w:tcPr>
          <w:p w14:paraId="47835C92" w14:textId="77777777" w:rsidR="000223A3" w:rsidRPr="0023141A" w:rsidRDefault="000223A3" w:rsidP="00FC4EC1">
            <w:pPr>
              <w:pStyle w:val="TableText0"/>
              <w:rPr>
                <w:bCs/>
                <w:lang w:eastAsia="en-AU"/>
              </w:rPr>
            </w:pPr>
            <w:r w:rsidRPr="0023141A">
              <w:rPr>
                <w:bCs/>
                <w:lang w:eastAsia="en-AU"/>
              </w:rPr>
              <w:t>Implant site</w:t>
            </w:r>
          </w:p>
        </w:tc>
        <w:tc>
          <w:tcPr>
            <w:tcW w:w="731" w:type="pct"/>
            <w:tcBorders>
              <w:top w:val="single" w:sz="4" w:space="0" w:color="auto"/>
              <w:left w:val="single" w:sz="4" w:space="0" w:color="auto"/>
              <w:bottom w:val="single" w:sz="4" w:space="0" w:color="auto"/>
              <w:right w:val="single" w:sz="4" w:space="0" w:color="auto"/>
            </w:tcBorders>
          </w:tcPr>
          <w:p w14:paraId="15832AED" w14:textId="77777777" w:rsidR="000223A3" w:rsidRPr="0023141A" w:rsidRDefault="000223A3" w:rsidP="00FC4EC1">
            <w:pPr>
              <w:pStyle w:val="TableText0"/>
              <w:rPr>
                <w:bCs/>
                <w:lang w:eastAsia="en-AU"/>
              </w:rPr>
            </w:pPr>
            <w:r w:rsidRPr="0023141A">
              <w:rPr>
                <w:bCs/>
                <w:lang w:eastAsia="en-AU"/>
              </w:rPr>
              <w:t>Abdomen</w:t>
            </w:r>
          </w:p>
        </w:tc>
        <w:tc>
          <w:tcPr>
            <w:tcW w:w="888" w:type="pct"/>
            <w:tcBorders>
              <w:top w:val="single" w:sz="4" w:space="0" w:color="auto"/>
              <w:left w:val="single" w:sz="4" w:space="0" w:color="auto"/>
              <w:bottom w:val="single" w:sz="4" w:space="0" w:color="auto"/>
              <w:right w:val="single" w:sz="4" w:space="0" w:color="auto"/>
            </w:tcBorders>
          </w:tcPr>
          <w:p w14:paraId="6412906D" w14:textId="77777777" w:rsidR="000223A3" w:rsidRPr="0023141A" w:rsidRDefault="000223A3" w:rsidP="00FC4EC1">
            <w:pPr>
              <w:pStyle w:val="TableText0"/>
              <w:rPr>
                <w:bCs/>
                <w:lang w:eastAsia="en-AU"/>
              </w:rPr>
            </w:pPr>
            <w:r w:rsidRPr="0023141A">
              <w:rPr>
                <w:bCs/>
                <w:lang w:eastAsia="en-AU"/>
              </w:rPr>
              <w:t>Abdomen/chest</w:t>
            </w:r>
          </w:p>
        </w:tc>
        <w:tc>
          <w:tcPr>
            <w:tcW w:w="1216" w:type="pct"/>
            <w:tcBorders>
              <w:top w:val="single" w:sz="4" w:space="0" w:color="auto"/>
              <w:left w:val="single" w:sz="4" w:space="0" w:color="auto"/>
              <w:bottom w:val="single" w:sz="4" w:space="0" w:color="auto"/>
              <w:right w:val="single" w:sz="4" w:space="0" w:color="auto"/>
            </w:tcBorders>
          </w:tcPr>
          <w:p w14:paraId="373B86A1" w14:textId="77777777" w:rsidR="000223A3" w:rsidRPr="0023141A" w:rsidRDefault="000223A3" w:rsidP="00FC4EC1">
            <w:pPr>
              <w:pStyle w:val="TableText0"/>
              <w:rPr>
                <w:bCs/>
                <w:lang w:eastAsia="en-AU"/>
              </w:rPr>
            </w:pPr>
            <w:r w:rsidRPr="0023141A">
              <w:rPr>
                <w:bCs/>
                <w:lang w:eastAsia="en-AU"/>
              </w:rPr>
              <w:t>Pericardium</w:t>
            </w:r>
          </w:p>
        </w:tc>
        <w:tc>
          <w:tcPr>
            <w:tcW w:w="1308" w:type="pct"/>
            <w:tcBorders>
              <w:top w:val="single" w:sz="4" w:space="0" w:color="auto"/>
              <w:left w:val="single" w:sz="4" w:space="0" w:color="auto"/>
              <w:bottom w:val="single" w:sz="4" w:space="0" w:color="auto"/>
              <w:right w:val="single" w:sz="4" w:space="0" w:color="auto"/>
            </w:tcBorders>
          </w:tcPr>
          <w:p w14:paraId="01A8B0F3" w14:textId="77777777" w:rsidR="000223A3" w:rsidRPr="0023141A" w:rsidRDefault="000223A3" w:rsidP="00FC4EC1">
            <w:pPr>
              <w:pStyle w:val="TableText0"/>
              <w:rPr>
                <w:bCs/>
                <w:lang w:eastAsia="en-AU"/>
              </w:rPr>
            </w:pPr>
            <w:r w:rsidRPr="0023141A">
              <w:rPr>
                <w:bCs/>
                <w:lang w:eastAsia="en-AU"/>
              </w:rPr>
              <w:t>Pericardium</w:t>
            </w:r>
          </w:p>
        </w:tc>
      </w:tr>
      <w:tr w:rsidR="000223A3" w:rsidRPr="0023141A" w14:paraId="54E34DFC" w14:textId="77777777" w:rsidTr="007B4C76">
        <w:tc>
          <w:tcPr>
            <w:tcW w:w="857" w:type="pct"/>
            <w:tcBorders>
              <w:top w:val="single" w:sz="4" w:space="0" w:color="auto"/>
              <w:left w:val="single" w:sz="4" w:space="0" w:color="auto"/>
              <w:bottom w:val="single" w:sz="4" w:space="0" w:color="auto"/>
              <w:right w:val="single" w:sz="4" w:space="0" w:color="auto"/>
            </w:tcBorders>
          </w:tcPr>
          <w:p w14:paraId="6BD44C41" w14:textId="77777777" w:rsidR="000223A3" w:rsidRPr="0023141A" w:rsidRDefault="000223A3" w:rsidP="00FC4EC1">
            <w:pPr>
              <w:pStyle w:val="TableText0"/>
              <w:rPr>
                <w:bCs/>
                <w:lang w:eastAsia="en-AU"/>
              </w:rPr>
            </w:pPr>
            <w:r w:rsidRPr="0023141A">
              <w:rPr>
                <w:bCs/>
                <w:lang w:eastAsia="en-AU"/>
              </w:rPr>
              <w:t>Electrical source</w:t>
            </w:r>
          </w:p>
        </w:tc>
        <w:tc>
          <w:tcPr>
            <w:tcW w:w="731" w:type="pct"/>
            <w:tcBorders>
              <w:top w:val="single" w:sz="4" w:space="0" w:color="auto"/>
              <w:left w:val="single" w:sz="4" w:space="0" w:color="auto"/>
              <w:bottom w:val="single" w:sz="4" w:space="0" w:color="auto"/>
              <w:right w:val="single" w:sz="4" w:space="0" w:color="auto"/>
            </w:tcBorders>
          </w:tcPr>
          <w:p w14:paraId="4A7E3806" w14:textId="77777777" w:rsidR="000223A3" w:rsidRPr="0023141A" w:rsidRDefault="000223A3" w:rsidP="00FC4EC1">
            <w:pPr>
              <w:pStyle w:val="TableText0"/>
              <w:rPr>
                <w:bCs/>
                <w:lang w:eastAsia="en-AU"/>
              </w:rPr>
            </w:pPr>
            <w:r w:rsidRPr="0023141A">
              <w:rPr>
                <w:bCs/>
                <w:lang w:eastAsia="en-AU"/>
              </w:rPr>
              <w:t>Pneumatic</w:t>
            </w:r>
          </w:p>
        </w:tc>
        <w:tc>
          <w:tcPr>
            <w:tcW w:w="888" w:type="pct"/>
            <w:tcBorders>
              <w:top w:val="single" w:sz="4" w:space="0" w:color="auto"/>
              <w:left w:val="single" w:sz="4" w:space="0" w:color="auto"/>
              <w:bottom w:val="single" w:sz="4" w:space="0" w:color="auto"/>
              <w:right w:val="single" w:sz="4" w:space="0" w:color="auto"/>
            </w:tcBorders>
          </w:tcPr>
          <w:p w14:paraId="673812EC" w14:textId="77777777" w:rsidR="000223A3" w:rsidRPr="0023141A" w:rsidRDefault="000223A3" w:rsidP="00FC4EC1">
            <w:pPr>
              <w:pStyle w:val="TableText0"/>
              <w:rPr>
                <w:bCs/>
                <w:lang w:eastAsia="en-AU"/>
              </w:rPr>
            </w:pPr>
            <w:r w:rsidRPr="0023141A">
              <w:rPr>
                <w:bCs/>
                <w:lang w:eastAsia="en-AU"/>
              </w:rPr>
              <w:t>Electric</w:t>
            </w:r>
          </w:p>
        </w:tc>
        <w:tc>
          <w:tcPr>
            <w:tcW w:w="1216" w:type="pct"/>
            <w:tcBorders>
              <w:top w:val="single" w:sz="4" w:space="0" w:color="auto"/>
              <w:left w:val="single" w:sz="4" w:space="0" w:color="auto"/>
              <w:bottom w:val="single" w:sz="4" w:space="0" w:color="auto"/>
              <w:right w:val="single" w:sz="4" w:space="0" w:color="auto"/>
            </w:tcBorders>
          </w:tcPr>
          <w:p w14:paraId="6D3AD248" w14:textId="77777777" w:rsidR="000223A3" w:rsidRPr="0023141A" w:rsidRDefault="000223A3" w:rsidP="00FC4EC1">
            <w:pPr>
              <w:pStyle w:val="TableText0"/>
              <w:rPr>
                <w:bCs/>
                <w:lang w:eastAsia="en-AU"/>
              </w:rPr>
            </w:pPr>
            <w:r w:rsidRPr="0023141A">
              <w:rPr>
                <w:bCs/>
                <w:lang w:eastAsia="en-AU"/>
              </w:rPr>
              <w:t>Electric</w:t>
            </w:r>
          </w:p>
        </w:tc>
        <w:tc>
          <w:tcPr>
            <w:tcW w:w="1308" w:type="pct"/>
            <w:tcBorders>
              <w:top w:val="single" w:sz="4" w:space="0" w:color="auto"/>
              <w:left w:val="single" w:sz="4" w:space="0" w:color="auto"/>
              <w:bottom w:val="single" w:sz="8" w:space="0" w:color="auto"/>
              <w:right w:val="single" w:sz="4" w:space="0" w:color="auto"/>
            </w:tcBorders>
          </w:tcPr>
          <w:p w14:paraId="04A1F93D" w14:textId="77777777" w:rsidR="000223A3" w:rsidRPr="0023141A" w:rsidRDefault="000223A3" w:rsidP="00FC4EC1">
            <w:pPr>
              <w:pStyle w:val="TableText0"/>
              <w:rPr>
                <w:bCs/>
                <w:lang w:eastAsia="en-AU"/>
              </w:rPr>
            </w:pPr>
            <w:r w:rsidRPr="0023141A">
              <w:rPr>
                <w:bCs/>
                <w:lang w:eastAsia="en-AU"/>
              </w:rPr>
              <w:t>Electric</w:t>
            </w:r>
          </w:p>
        </w:tc>
      </w:tr>
      <w:tr w:rsidR="007B4C76" w:rsidRPr="0023141A" w14:paraId="3D0FAE3A" w14:textId="77777777" w:rsidTr="007B4C76">
        <w:tc>
          <w:tcPr>
            <w:tcW w:w="856" w:type="pct"/>
            <w:tcBorders>
              <w:top w:val="single" w:sz="4" w:space="0" w:color="auto"/>
              <w:left w:val="single" w:sz="4" w:space="0" w:color="auto"/>
              <w:bottom w:val="single" w:sz="4" w:space="0" w:color="auto"/>
              <w:right w:val="single" w:sz="4" w:space="0" w:color="auto"/>
            </w:tcBorders>
          </w:tcPr>
          <w:p w14:paraId="313C9CA4" w14:textId="67925294" w:rsidR="003B3515" w:rsidRPr="0023141A" w:rsidRDefault="003B3515" w:rsidP="00FC4EC1">
            <w:pPr>
              <w:pStyle w:val="TableText0"/>
              <w:rPr>
                <w:bCs/>
                <w:lang w:eastAsia="en-AU"/>
              </w:rPr>
            </w:pPr>
          </w:p>
        </w:tc>
        <w:tc>
          <w:tcPr>
            <w:tcW w:w="731" w:type="pct"/>
            <w:tcBorders>
              <w:top w:val="single" w:sz="4" w:space="0" w:color="auto"/>
              <w:left w:val="single" w:sz="4" w:space="0" w:color="auto"/>
              <w:bottom w:val="single" w:sz="4" w:space="0" w:color="auto"/>
              <w:right w:val="single" w:sz="4" w:space="0" w:color="auto"/>
            </w:tcBorders>
          </w:tcPr>
          <w:p w14:paraId="7D520436" w14:textId="5179C1A2" w:rsidR="003B3515" w:rsidRPr="0023141A" w:rsidRDefault="00F84E52" w:rsidP="007F6ADD">
            <w:pPr>
              <w:pStyle w:val="TableText0"/>
              <w:rPr>
                <w:bCs/>
                <w:lang w:eastAsia="en-AU"/>
              </w:rPr>
            </w:pPr>
            <w:r>
              <w:rPr>
                <w:bCs/>
                <w:lang w:eastAsia="en-AU"/>
              </w:rPr>
              <w:t>Not on ARTG</w:t>
            </w:r>
          </w:p>
        </w:tc>
        <w:tc>
          <w:tcPr>
            <w:tcW w:w="888" w:type="pct"/>
            <w:tcBorders>
              <w:top w:val="single" w:sz="4" w:space="0" w:color="auto"/>
              <w:left w:val="single" w:sz="4" w:space="0" w:color="auto"/>
              <w:bottom w:val="single" w:sz="4" w:space="0" w:color="auto"/>
              <w:right w:val="single" w:sz="4" w:space="0" w:color="auto"/>
            </w:tcBorders>
          </w:tcPr>
          <w:p w14:paraId="4E787424" w14:textId="44C4DB25" w:rsidR="003B3515" w:rsidRPr="0023141A" w:rsidRDefault="00F84E52" w:rsidP="007F6ADD">
            <w:pPr>
              <w:pStyle w:val="TableText0"/>
              <w:rPr>
                <w:bCs/>
                <w:lang w:eastAsia="en-AU"/>
              </w:rPr>
            </w:pPr>
            <w:r>
              <w:rPr>
                <w:bCs/>
                <w:lang w:eastAsia="en-AU"/>
              </w:rPr>
              <w:t>No</w:t>
            </w:r>
            <w:r w:rsidR="00CC01EC">
              <w:rPr>
                <w:bCs/>
                <w:lang w:eastAsia="en-AU"/>
              </w:rPr>
              <w:t xml:space="preserve"> longer included </w:t>
            </w:r>
            <w:r>
              <w:rPr>
                <w:bCs/>
                <w:lang w:eastAsia="en-AU"/>
              </w:rPr>
              <w:t>on ARTG</w:t>
            </w:r>
            <w:r w:rsidR="0043011E">
              <w:rPr>
                <w:bCs/>
                <w:lang w:eastAsia="en-AU"/>
              </w:rPr>
              <w:t xml:space="preserve">; </w:t>
            </w:r>
            <w:r w:rsidR="00BE2913">
              <w:rPr>
                <w:bCs/>
                <w:lang w:eastAsia="en-AU"/>
              </w:rPr>
              <w:t>however,</w:t>
            </w:r>
            <w:r w:rsidR="0043011E">
              <w:rPr>
                <w:bCs/>
                <w:lang w:eastAsia="en-AU"/>
              </w:rPr>
              <w:t xml:space="preserve"> </w:t>
            </w:r>
            <w:r w:rsidR="00CC01EC">
              <w:rPr>
                <w:bCs/>
                <w:lang w:eastAsia="en-AU"/>
              </w:rPr>
              <w:t>accessories are included on the ARTG still</w:t>
            </w:r>
            <w:r w:rsidR="008A146D">
              <w:rPr>
                <w:bCs/>
                <w:lang w:eastAsia="en-AU"/>
              </w:rPr>
              <w:t xml:space="preserve"> (</w:t>
            </w:r>
            <w:r w:rsidR="00DD5CF7">
              <w:rPr>
                <w:bCs/>
                <w:lang w:eastAsia="en-AU"/>
              </w:rPr>
              <w:t>e.g.,</w:t>
            </w:r>
            <w:r w:rsidR="008A146D">
              <w:rPr>
                <w:bCs/>
                <w:lang w:eastAsia="en-AU"/>
              </w:rPr>
              <w:t xml:space="preserve"> HeartMate II </w:t>
            </w:r>
            <w:r w:rsidR="004530DB">
              <w:rPr>
                <w:bCs/>
                <w:lang w:eastAsia="en-AU"/>
              </w:rPr>
              <w:t>system controller, ARTG 292290)</w:t>
            </w:r>
          </w:p>
        </w:tc>
        <w:tc>
          <w:tcPr>
            <w:tcW w:w="1215" w:type="pct"/>
            <w:tcBorders>
              <w:top w:val="single" w:sz="4" w:space="0" w:color="auto"/>
              <w:left w:val="single" w:sz="4" w:space="0" w:color="auto"/>
              <w:bottom w:val="single" w:sz="4" w:space="0" w:color="auto"/>
              <w:right w:val="single" w:sz="4" w:space="0" w:color="auto"/>
            </w:tcBorders>
          </w:tcPr>
          <w:p w14:paraId="7E0C71E6" w14:textId="37A47C25" w:rsidR="000B2CB2" w:rsidRPr="0023141A" w:rsidRDefault="000B2CB2" w:rsidP="007F6ADD">
            <w:pPr>
              <w:pStyle w:val="TableText0"/>
              <w:rPr>
                <w:bCs/>
                <w:lang w:eastAsia="en-AU"/>
              </w:rPr>
            </w:pPr>
            <w:r>
              <w:rPr>
                <w:bCs/>
                <w:lang w:eastAsia="en-AU"/>
              </w:rPr>
              <w:t>HeartWare is included on ARTG (ARTG 181875). However, this device is no longer available in the market as Medtronic cease the supply of HeartWare globally due to safety issues.</w:t>
            </w:r>
          </w:p>
        </w:tc>
        <w:tc>
          <w:tcPr>
            <w:tcW w:w="1309" w:type="pct"/>
            <w:tcBorders>
              <w:top w:val="single" w:sz="8" w:space="0" w:color="auto"/>
              <w:left w:val="single" w:sz="4" w:space="0" w:color="auto"/>
              <w:bottom w:val="single" w:sz="4" w:space="0" w:color="auto"/>
              <w:right w:val="single" w:sz="4" w:space="0" w:color="auto"/>
            </w:tcBorders>
          </w:tcPr>
          <w:p w14:paraId="1ED3EF87" w14:textId="77777777" w:rsidR="002E1D1A" w:rsidRPr="00FC00E7" w:rsidRDefault="002E1D1A" w:rsidP="007F6ADD">
            <w:pPr>
              <w:pStyle w:val="TableText0"/>
              <w:rPr>
                <w:lang w:eastAsia="en-AU"/>
              </w:rPr>
            </w:pPr>
            <w:r w:rsidRPr="00FC00E7">
              <w:rPr>
                <w:b/>
                <w:bCs/>
                <w:lang w:eastAsia="en-AU"/>
              </w:rPr>
              <w:t>ARTG ID</w:t>
            </w:r>
            <w:r w:rsidRPr="00FC00E7">
              <w:rPr>
                <w:lang w:eastAsia="en-AU"/>
              </w:rPr>
              <w:t xml:space="preserve">: </w:t>
            </w:r>
            <w:r w:rsidRPr="00312DBD">
              <w:rPr>
                <w:lang w:eastAsia="en-AU"/>
              </w:rPr>
              <w:t>300895</w:t>
            </w:r>
          </w:p>
          <w:p w14:paraId="4398D7FF" w14:textId="77777777" w:rsidR="002E1D1A" w:rsidRPr="00FC00E7" w:rsidRDefault="002E1D1A" w:rsidP="007F6ADD">
            <w:pPr>
              <w:pStyle w:val="TableText0"/>
              <w:rPr>
                <w:lang w:eastAsia="en-AU"/>
              </w:rPr>
            </w:pPr>
            <w:r w:rsidRPr="00FC00E7">
              <w:rPr>
                <w:b/>
                <w:bCs/>
                <w:lang w:eastAsia="en-AU"/>
              </w:rPr>
              <w:t>Start date</w:t>
            </w:r>
            <w:r w:rsidRPr="00FC00E7">
              <w:rPr>
                <w:lang w:eastAsia="en-AU"/>
              </w:rPr>
              <w:t xml:space="preserve">: </w:t>
            </w:r>
            <w:r>
              <w:rPr>
                <w:lang w:eastAsia="en-AU"/>
              </w:rPr>
              <w:t>16/03/2018</w:t>
            </w:r>
          </w:p>
          <w:p w14:paraId="59A33630" w14:textId="77777777" w:rsidR="002E1D1A" w:rsidRPr="00FC00E7" w:rsidRDefault="002E1D1A" w:rsidP="007F6ADD">
            <w:pPr>
              <w:pStyle w:val="TableText0"/>
              <w:rPr>
                <w:lang w:eastAsia="en-AU"/>
              </w:rPr>
            </w:pPr>
            <w:r w:rsidRPr="00FC00E7">
              <w:rPr>
                <w:b/>
                <w:bCs/>
                <w:lang w:eastAsia="en-AU"/>
              </w:rPr>
              <w:t>Category</w:t>
            </w:r>
            <w:r w:rsidRPr="00FC00E7">
              <w:rPr>
                <w:lang w:eastAsia="en-AU"/>
              </w:rPr>
              <w:t xml:space="preserve">: </w:t>
            </w:r>
            <w:r w:rsidRPr="00312DBD">
              <w:rPr>
                <w:lang w:eastAsia="en-AU"/>
              </w:rPr>
              <w:t xml:space="preserve">Medical device </w:t>
            </w:r>
            <w:r>
              <w:rPr>
                <w:lang w:eastAsia="en-AU"/>
              </w:rPr>
              <w:t>AIMD</w:t>
            </w:r>
          </w:p>
          <w:p w14:paraId="36A23D99" w14:textId="77777777" w:rsidR="003B3515" w:rsidRDefault="002E1D1A" w:rsidP="007F6ADD">
            <w:pPr>
              <w:pStyle w:val="TableText0"/>
              <w:rPr>
                <w:lang w:eastAsia="en-AU"/>
              </w:rPr>
            </w:pPr>
            <w:r w:rsidRPr="00FC00E7">
              <w:rPr>
                <w:b/>
                <w:bCs/>
                <w:lang w:eastAsia="en-AU"/>
              </w:rPr>
              <w:t>GMDN</w:t>
            </w:r>
            <w:r w:rsidRPr="00FC00E7">
              <w:rPr>
                <w:lang w:eastAsia="en-AU"/>
              </w:rPr>
              <w:t xml:space="preserve">: </w:t>
            </w:r>
            <w:r w:rsidRPr="00312DBD">
              <w:rPr>
                <w:lang w:eastAsia="en-AU"/>
              </w:rPr>
              <w:t>47533 Implantable ventricular circulatory assist system</w:t>
            </w:r>
          </w:p>
          <w:p w14:paraId="2ED99A46" w14:textId="0A0D8837" w:rsidR="00AC3ACB" w:rsidRPr="00AC3ACB" w:rsidRDefault="00AC3ACB" w:rsidP="007F6ADD">
            <w:pPr>
              <w:pStyle w:val="TableText0"/>
              <w:rPr>
                <w:lang w:eastAsia="en-AU"/>
              </w:rPr>
            </w:pPr>
            <w:r>
              <w:rPr>
                <w:b/>
                <w:bCs/>
                <w:lang w:eastAsia="en-AU"/>
              </w:rPr>
              <w:t xml:space="preserve">Sponsor: </w:t>
            </w:r>
            <w:r w:rsidRPr="00312DBD">
              <w:rPr>
                <w:lang w:eastAsia="en-AU"/>
              </w:rPr>
              <w:t>Abbott Medical Australia Pty Ltd</w:t>
            </w:r>
          </w:p>
          <w:p w14:paraId="5E473B16" w14:textId="0BF41BC2" w:rsidR="002E1D1A" w:rsidRDefault="00AC3ACB" w:rsidP="007F6ADD">
            <w:pPr>
              <w:pStyle w:val="TableText0"/>
              <w:rPr>
                <w:b/>
                <w:bCs/>
                <w:lang w:eastAsia="en-AU"/>
              </w:rPr>
            </w:pPr>
            <w:r>
              <w:rPr>
                <w:b/>
                <w:bCs/>
                <w:lang w:eastAsia="en-AU"/>
              </w:rPr>
              <w:t>Intended purpose:</w:t>
            </w:r>
          </w:p>
          <w:p w14:paraId="65C9B798" w14:textId="4F21D59B" w:rsidR="00AC3ACB" w:rsidRPr="00312DBD" w:rsidRDefault="00AC3ACB" w:rsidP="007F6ADD">
            <w:pPr>
              <w:pStyle w:val="TableText0"/>
              <w:rPr>
                <w:lang w:eastAsia="en-AU"/>
              </w:rPr>
            </w:pPr>
            <w:r w:rsidRPr="00312DBD">
              <w:rPr>
                <w:lang w:eastAsia="en-AU"/>
              </w:rPr>
              <w:t>The HeartMate 3</w:t>
            </w:r>
            <w:r w:rsidR="00AE4FB3" w:rsidRPr="0023141A">
              <w:t>™</w:t>
            </w:r>
            <w:r w:rsidRPr="00312DBD">
              <w:rPr>
                <w:lang w:eastAsia="en-AU"/>
              </w:rPr>
              <w:t xml:space="preserve"> </w:t>
            </w:r>
            <w:r>
              <w:rPr>
                <w:lang w:eastAsia="en-AU"/>
              </w:rPr>
              <w:t>LVAS</w:t>
            </w:r>
            <w:r w:rsidRPr="00312DBD">
              <w:rPr>
                <w:lang w:eastAsia="en-AU"/>
              </w:rPr>
              <w:t xml:space="preserve"> is intended to provide long</w:t>
            </w:r>
            <w:r>
              <w:rPr>
                <w:lang w:eastAsia="en-AU"/>
              </w:rPr>
              <w:t>-</w:t>
            </w:r>
            <w:r w:rsidRPr="00312DBD">
              <w:rPr>
                <w:lang w:eastAsia="en-AU"/>
              </w:rPr>
              <w:t>term haemodynamic</w:t>
            </w:r>
            <w:r>
              <w:rPr>
                <w:lang w:eastAsia="en-AU"/>
              </w:rPr>
              <w:t xml:space="preserve"> </w:t>
            </w:r>
            <w:r w:rsidRPr="00312DBD">
              <w:rPr>
                <w:lang w:eastAsia="en-AU"/>
              </w:rPr>
              <w:t xml:space="preserve">support in patients with advanced, refractory left ventricular </w:t>
            </w:r>
            <w:r>
              <w:rPr>
                <w:lang w:eastAsia="en-AU"/>
              </w:rPr>
              <w:t>HF.</w:t>
            </w:r>
            <w:r w:rsidRPr="00312DBD">
              <w:rPr>
                <w:lang w:eastAsia="en-AU"/>
              </w:rPr>
              <w:t xml:space="preserve"> It is intended either for temporary support, such as a</w:t>
            </w:r>
          </w:p>
          <w:p w14:paraId="3E7A892E" w14:textId="600C6B55" w:rsidR="00AC3ACB" w:rsidRPr="00AC3ACB" w:rsidRDefault="00AC3ACB" w:rsidP="007F6ADD">
            <w:pPr>
              <w:pStyle w:val="TableText0"/>
              <w:rPr>
                <w:b/>
                <w:bCs/>
                <w:lang w:eastAsia="en-AU"/>
              </w:rPr>
            </w:pPr>
            <w:r w:rsidRPr="00312DBD">
              <w:rPr>
                <w:lang w:eastAsia="en-AU"/>
              </w:rPr>
              <w:t>BTT</w:t>
            </w:r>
            <w:r>
              <w:rPr>
                <w:lang w:eastAsia="en-AU"/>
              </w:rPr>
              <w:t>,</w:t>
            </w:r>
            <w:r w:rsidRPr="00312DBD">
              <w:rPr>
                <w:lang w:eastAsia="en-AU"/>
              </w:rPr>
              <w:t xml:space="preserve"> or DT.</w:t>
            </w:r>
            <w:r>
              <w:rPr>
                <w:lang w:eastAsia="en-AU"/>
              </w:rPr>
              <w:t xml:space="preserve"> </w:t>
            </w:r>
            <w:r w:rsidRPr="00312DBD">
              <w:rPr>
                <w:lang w:eastAsia="en-AU"/>
              </w:rPr>
              <w:t>The HeartMate 3</w:t>
            </w:r>
            <w:r w:rsidR="00AE4FB3" w:rsidRPr="0023141A">
              <w:t>™</w:t>
            </w:r>
            <w:r w:rsidRPr="00312DBD">
              <w:rPr>
                <w:lang w:eastAsia="en-AU"/>
              </w:rPr>
              <w:t xml:space="preserve"> is intended for use inside or</w:t>
            </w:r>
            <w:r>
              <w:rPr>
                <w:lang w:eastAsia="en-AU"/>
              </w:rPr>
              <w:t xml:space="preserve"> </w:t>
            </w:r>
            <w:r w:rsidRPr="00312DBD">
              <w:rPr>
                <w:lang w:eastAsia="en-AU"/>
              </w:rPr>
              <w:t>outside the hospital.</w:t>
            </w:r>
          </w:p>
        </w:tc>
      </w:tr>
    </w:tbl>
    <w:p w14:paraId="598AB0F2" w14:textId="121C1E18" w:rsidR="0002248B" w:rsidRDefault="000223A3" w:rsidP="0002248B">
      <w:pPr>
        <w:pStyle w:val="Tablenotes"/>
        <w:spacing w:after="0"/>
      </w:pPr>
      <w:r w:rsidRPr="0023141A">
        <w:t xml:space="preserve">Source: </w:t>
      </w:r>
      <w:r w:rsidR="007E5F48">
        <w:t xml:space="preserve">Adapted from </w:t>
      </w:r>
      <w:r w:rsidR="007E5F48">
        <w:fldChar w:fldCharType="begin"/>
      </w:r>
      <w:r w:rsidR="000A32C4">
        <w:instrText xml:space="preserve"> ADDIN EN.CITE &lt;EndNote&gt;&lt;Cite&gt;&lt;Author&gt;Griffin&lt;/Author&gt;&lt;Year&gt;2014&lt;/Year&gt;&lt;RecNum&gt;1092&lt;/RecNum&gt;&lt;DisplayText&gt;(Griffin &amp;amp; Katz, 2014)&lt;/DisplayText&gt;&lt;record&gt;&lt;rec-number&gt;1092&lt;/rec-number&gt;&lt;foreign-keys&gt;&lt;key app="EN" db-id="tv5vtp5rvavte4eretm59vz7rzdrwz5vaxat" timestamp="1687759642"&gt;1092&lt;/key&gt;&lt;/foreign-keys&gt;&lt;ref-type name="Journal Article"&gt;17&lt;/ref-type&gt;&lt;contributors&gt;&lt;authors&gt;&lt;author&gt;Griffin, J. M.&lt;/author&gt;&lt;author&gt;Katz, J. N.&lt;/author&gt;&lt;/authors&gt;&lt;/contributors&gt;&lt;auth-address&gt;Department of Internal Medicine, University of North Carolina.&amp;#xD;Division of Cardiology, Center for Heart and Vascular Care, University of North Carolina, US.&lt;/auth-address&gt;&lt;titles&gt;&lt;title&gt;The Burden of Ventricular Arrhythmias Following Left Ventricular Assist Device Implantation&lt;/title&gt;&lt;secondary-title&gt;Arrhythm Electrophysiol Rev&lt;/secondary-title&gt;&lt;/titles&gt;&lt;periodical&gt;&lt;full-title&gt;Arrhythm Electrophysiol Rev&lt;/full-title&gt;&lt;/periodical&gt;&lt;pages&gt;145-8&lt;/pages&gt;&lt;volume&gt;3&lt;/volume&gt;&lt;number&gt;3&lt;/number&gt;&lt;edition&gt;20141129&lt;/edition&gt;&lt;keywords&gt;&lt;keyword&gt;Ventricular assist device&lt;/keyword&gt;&lt;keyword&gt;treatment&lt;/keyword&gt;&lt;keyword&gt;ventricular arrhythmias&lt;/keyword&gt;&lt;/keywords&gt;&lt;dates&gt;&lt;year&gt;2014&lt;/year&gt;&lt;pub-dates&gt;&lt;date&gt;Nov&lt;/date&gt;&lt;/pub-dates&gt;&lt;/dates&gt;&lt;isbn&gt;2050-3369 (Print)&amp;#xD;2050-3369&lt;/isbn&gt;&lt;accession-num&gt;26835082&lt;/accession-num&gt;&lt;urls&gt;&lt;/urls&gt;&lt;custom2&gt;PMC4711528&lt;/custom2&gt;&lt;electronic-resource-num&gt;10.15420/aer.2014.3.3.145&lt;/electronic-resource-num&gt;&lt;remote-database-provider&gt;NLM&lt;/remote-database-provider&gt;&lt;language&gt;eng&lt;/language&gt;&lt;/record&gt;&lt;/Cite&gt;&lt;/EndNote&gt;</w:instrText>
      </w:r>
      <w:r w:rsidR="007E5F48">
        <w:fldChar w:fldCharType="separate"/>
      </w:r>
      <w:r w:rsidR="000A32C4">
        <w:rPr>
          <w:noProof/>
        </w:rPr>
        <w:t>(Griffin &amp; Katz, 2014)</w:t>
      </w:r>
      <w:r w:rsidR="007E5F48">
        <w:fldChar w:fldCharType="end"/>
      </w:r>
      <w:r w:rsidR="0002248B">
        <w:t xml:space="preserve"> and Therapeutic Goods Administration, ARTG Public Summary, accessed 12th June 2023.</w:t>
      </w:r>
    </w:p>
    <w:p w14:paraId="2F33988F" w14:textId="5F868813" w:rsidR="000223A3" w:rsidRDefault="0002248B" w:rsidP="0002248B">
      <w:pPr>
        <w:pStyle w:val="Tablenotes"/>
        <w:spacing w:after="0"/>
      </w:pPr>
      <w:r>
        <w:t xml:space="preserve">Abbreviations: ARTG, Australian Register of Therapeutic Goods; BTT, bridge to cardiac transplantation; DT destination therapy; </w:t>
      </w:r>
      <w:r w:rsidR="000F6735">
        <w:t>GMDN,</w:t>
      </w:r>
      <w:r w:rsidR="00E64CC4">
        <w:t xml:space="preserve"> Global Medical Device Nomenclature</w:t>
      </w:r>
      <w:r w:rsidR="000F6735">
        <w:t xml:space="preserve">; </w:t>
      </w:r>
      <w:r>
        <w:t>HF, Heart Failure</w:t>
      </w:r>
      <w:r w:rsidR="000F6735">
        <w:t xml:space="preserve">; </w:t>
      </w:r>
      <w:r w:rsidR="00DC3DAC">
        <w:t>HVAD,</w:t>
      </w:r>
      <w:r w:rsidR="005001DA" w:rsidRPr="005001DA">
        <w:t xml:space="preserve"> HeartWare Ventricular Assist Device</w:t>
      </w:r>
      <w:r w:rsidR="005001DA">
        <w:t xml:space="preserve">; </w:t>
      </w:r>
      <w:r w:rsidR="000F6735">
        <w:t>LVAS, Left ventricular circulatory assist system</w:t>
      </w:r>
      <w:r w:rsidR="007B4C76">
        <w:t>.</w:t>
      </w:r>
    </w:p>
    <w:p w14:paraId="272D9E0B" w14:textId="77777777" w:rsidR="00F15944" w:rsidRDefault="00F15944" w:rsidP="00D5222D">
      <w:pPr>
        <w:spacing w:after="0"/>
      </w:pPr>
    </w:p>
    <w:p w14:paraId="1937E0BC" w14:textId="77777777" w:rsidR="00F15944" w:rsidRDefault="00F15944" w:rsidP="00D5222D">
      <w:pPr>
        <w:spacing w:after="0"/>
      </w:pPr>
    </w:p>
    <w:p w14:paraId="0594262A" w14:textId="77777777" w:rsidR="007B4C76" w:rsidRDefault="007B4C76" w:rsidP="00D5222D">
      <w:pPr>
        <w:spacing w:after="0"/>
        <w:sectPr w:rsidR="007B4C76" w:rsidSect="007B4C76">
          <w:pgSz w:w="16838" w:h="11906" w:orient="landscape"/>
          <w:pgMar w:top="1191" w:right="680" w:bottom="1134" w:left="1021" w:header="709" w:footer="709" w:gutter="0"/>
          <w:cols w:space="708"/>
          <w:docGrid w:linePitch="360"/>
        </w:sectPr>
      </w:pPr>
    </w:p>
    <w:p w14:paraId="41FC0BCE" w14:textId="22B0325E" w:rsidR="009B4B98" w:rsidRDefault="000F494B" w:rsidP="009B4B98">
      <w:pPr>
        <w:jc w:val="both"/>
      </w:pPr>
      <w:bookmarkStart w:id="21" w:name="_Hlk139442593"/>
      <w:r w:rsidRPr="000F494B">
        <w:lastRenderedPageBreak/>
        <w:t xml:space="preserve">LVAD is the most common type of durable VAD and the device of choice for the DT (Please see more details in the section: </w:t>
      </w:r>
      <w:r>
        <w:t>population:</w:t>
      </w:r>
      <w:r w:rsidRPr="000F494B">
        <w:t xml:space="preserve"> </w:t>
      </w:r>
      <w:r>
        <w:t>VAD as an MCS strategy for the management of advanced HF patients).</w:t>
      </w:r>
    </w:p>
    <w:bookmarkEnd w:id="21"/>
    <w:p w14:paraId="6BAFF279" w14:textId="4316720B" w:rsidR="000223A3" w:rsidRDefault="000223A3" w:rsidP="0033268E">
      <w:pPr>
        <w:jc w:val="both"/>
      </w:pPr>
      <w:r w:rsidRPr="0023141A">
        <w:t>HeartMate 3</w:t>
      </w:r>
      <w:r w:rsidR="00AE4FB3" w:rsidRPr="0023141A">
        <w:t>™</w:t>
      </w:r>
      <w:r>
        <w:t xml:space="preserve"> is the </w:t>
      </w:r>
      <w:r w:rsidR="009E7E6D" w:rsidRPr="0023141A">
        <w:t xml:space="preserve">most recent and current generation </w:t>
      </w:r>
      <w:r w:rsidR="000F494B">
        <w:t>L</w:t>
      </w:r>
      <w:r w:rsidR="009E7E6D" w:rsidRPr="0023141A">
        <w:t>VAD available in Australia</w:t>
      </w:r>
      <w:r>
        <w:t xml:space="preserve">. It is a </w:t>
      </w:r>
      <w:r w:rsidR="000F494B" w:rsidRPr="0023141A">
        <w:t>third</w:t>
      </w:r>
      <w:r w:rsidR="000F494B">
        <w:t>-</w:t>
      </w:r>
      <w:r w:rsidR="007249AF">
        <w:t>generation</w:t>
      </w:r>
      <w:r w:rsidRPr="0023141A">
        <w:t xml:space="preserve">, fully magnetically levitated centrifugal-flow </w:t>
      </w:r>
      <w:r w:rsidR="000F494B">
        <w:t>L</w:t>
      </w:r>
      <w:r w:rsidRPr="0023141A">
        <w:t>VAD</w:t>
      </w:r>
      <w:r w:rsidR="00D5222D">
        <w:t xml:space="preserve">, </w:t>
      </w:r>
      <w:r>
        <w:t xml:space="preserve">listed on </w:t>
      </w:r>
      <w:r w:rsidR="009E7E6D" w:rsidRPr="0023141A">
        <w:t xml:space="preserve">the </w:t>
      </w:r>
      <w:r w:rsidR="009E34A2">
        <w:t>Australian Register of Therapeutic Goods (</w:t>
      </w:r>
      <w:r w:rsidR="009E7E6D" w:rsidRPr="0023141A">
        <w:t>ARTG</w:t>
      </w:r>
      <w:r w:rsidR="009E34A2">
        <w:t>)</w:t>
      </w:r>
      <w:r w:rsidR="009E7E6D" w:rsidRPr="0023141A">
        <w:t xml:space="preserve"> and </w:t>
      </w:r>
      <w:r w:rsidR="00D5222D">
        <w:t xml:space="preserve">the </w:t>
      </w:r>
      <w:r>
        <w:t xml:space="preserve">current </w:t>
      </w:r>
      <w:r w:rsidR="0086782A">
        <w:t>Prescribed</w:t>
      </w:r>
      <w:r w:rsidR="000B2CB2">
        <w:t xml:space="preserve"> </w:t>
      </w:r>
      <w:r w:rsidR="0086782A">
        <w:t>L</w:t>
      </w:r>
      <w:r>
        <w:t>ist</w:t>
      </w:r>
      <w:r w:rsidR="009E34A2">
        <w:t xml:space="preserve"> (P</w:t>
      </w:r>
      <w:r w:rsidR="00C7634F">
        <w:t>L</w:t>
      </w:r>
      <w:r w:rsidR="009E34A2">
        <w:t>)</w:t>
      </w:r>
      <w:r>
        <w:t>.</w:t>
      </w:r>
      <w:r w:rsidR="008C5552">
        <w:t xml:space="preserve"> </w:t>
      </w:r>
      <w:r>
        <w:t xml:space="preserve">HeartWare is another </w:t>
      </w:r>
      <w:r w:rsidR="0033268E" w:rsidRPr="0023141A">
        <w:t>third</w:t>
      </w:r>
      <w:r w:rsidR="0033268E">
        <w:t>-generation</w:t>
      </w:r>
      <w:r w:rsidR="009E7E6D" w:rsidRPr="0023141A">
        <w:t xml:space="preserve"> </w:t>
      </w:r>
      <w:r w:rsidRPr="0023141A">
        <w:t xml:space="preserve">continuous flow </w:t>
      </w:r>
      <w:r w:rsidR="000F494B">
        <w:t>L</w:t>
      </w:r>
      <w:r w:rsidR="009E7E6D" w:rsidRPr="0023141A">
        <w:t>VAD</w:t>
      </w:r>
      <w:r w:rsidR="007E5F48">
        <w:t>;</w:t>
      </w:r>
      <w:r w:rsidR="009E7E6D" w:rsidRPr="0023141A">
        <w:t xml:space="preserve"> </w:t>
      </w:r>
      <w:r w:rsidRPr="0023141A">
        <w:t xml:space="preserve">however, </w:t>
      </w:r>
      <w:r>
        <w:t xml:space="preserve">it </w:t>
      </w:r>
      <w:r w:rsidRPr="0023141A">
        <w:t>is not fully magnetically levitated like the HeartMate 3</w:t>
      </w:r>
      <w:r w:rsidR="006B0041" w:rsidRPr="0023141A">
        <w:t>™</w:t>
      </w:r>
      <w:r>
        <w:t>. Although Hear</w:t>
      </w:r>
      <w:r w:rsidR="00B84D48">
        <w:t>t</w:t>
      </w:r>
      <w:r>
        <w:t>Wa</w:t>
      </w:r>
      <w:r w:rsidR="000A3372">
        <w:t>r</w:t>
      </w:r>
      <w:r>
        <w:t xml:space="preserve">e is registered </w:t>
      </w:r>
      <w:r w:rsidR="009E34A2">
        <w:t xml:space="preserve">in </w:t>
      </w:r>
      <w:r w:rsidR="001B721E">
        <w:t xml:space="preserve">the </w:t>
      </w:r>
      <w:r w:rsidR="009E34A2">
        <w:t xml:space="preserve">ARTG </w:t>
      </w:r>
      <w:r w:rsidR="009E34A2" w:rsidRPr="0023141A">
        <w:t>(ARTG 181875)</w:t>
      </w:r>
      <w:r w:rsidR="009E34A2">
        <w:t>, it is no longer listed in</w:t>
      </w:r>
      <w:r w:rsidR="00574026">
        <w:t xml:space="preserve"> the</w:t>
      </w:r>
      <w:r w:rsidR="009E34A2">
        <w:t xml:space="preserve"> P</w:t>
      </w:r>
      <w:r w:rsidR="00C7634F">
        <w:t>L</w:t>
      </w:r>
      <w:r w:rsidR="009E34A2">
        <w:t xml:space="preserve"> or </w:t>
      </w:r>
      <w:r w:rsidR="007E5F48">
        <w:t>used</w:t>
      </w:r>
      <w:r w:rsidR="009E34A2">
        <w:t xml:space="preserve"> globally</w:t>
      </w:r>
      <w:r w:rsidR="001A2F98">
        <w:t>.</w:t>
      </w:r>
      <w:r w:rsidR="00906EE6">
        <w:t xml:space="preserve"> </w:t>
      </w:r>
      <w:r w:rsidR="00166223">
        <w:t xml:space="preserve">Medtronic </w:t>
      </w:r>
      <w:r w:rsidR="001F5E0D">
        <w:t>ceased the</w:t>
      </w:r>
      <w:r w:rsidR="00A66A3C">
        <w:t xml:space="preserve"> distribution and sale of </w:t>
      </w:r>
      <w:r w:rsidR="00C53729">
        <w:t>the HeartWare VAD Sys</w:t>
      </w:r>
      <w:r w:rsidR="005001DA">
        <w:t>tem</w:t>
      </w:r>
      <w:r w:rsidR="00A66A3C">
        <w:t xml:space="preserve"> </w:t>
      </w:r>
      <w:r w:rsidR="00C44305">
        <w:t xml:space="preserve">in June 2021 </w:t>
      </w:r>
      <w:r w:rsidR="009D348F">
        <w:t xml:space="preserve">due to </w:t>
      </w:r>
      <w:r w:rsidR="003E75F4" w:rsidRPr="003E75F4">
        <w:t>a growing body of observational clinical comparisons showing a higher frequency of neurological adverse events and mortality among H</w:t>
      </w:r>
      <w:r w:rsidR="006E2AC7">
        <w:t xml:space="preserve">eartWare </w:t>
      </w:r>
      <w:r w:rsidR="003E75F4" w:rsidRPr="003E75F4">
        <w:t>VAD System patients as compared to those who receive other commercially available LVAD</w:t>
      </w:r>
      <w:r w:rsidR="003E75F4">
        <w:t xml:space="preserve"> </w:t>
      </w:r>
      <w:r w:rsidR="008C5552">
        <w:fldChar w:fldCharType="begin"/>
      </w:r>
      <w:r w:rsidR="000A32C4">
        <w:instrText xml:space="preserve"> ADDIN EN.CITE &lt;EndNote&gt;&lt;Cite&gt;&lt;Author&gt;U.S. Food and Drug Administration&lt;/Author&gt;&lt;Year&gt;2021&lt;/Year&gt;&lt;RecNum&gt;1066&lt;/RecNum&gt;&lt;DisplayText&gt;(Medtronic, 2021; U.S. Food and Drug Administration, 2021)&lt;/DisplayText&gt;&lt;record&gt;&lt;rec-number&gt;1066&lt;/rec-number&gt;&lt;foreign-keys&gt;&lt;key app="EN" db-id="tv5vtp5rvavte4eretm59vz7rzdrwz5vaxat" timestamp="1686198457"&gt;1066&lt;/key&gt;&lt;/foreign-keys&gt;&lt;ref-type name="Web Page"&gt;12&lt;/ref-type&gt;&lt;contributors&gt;&lt;authors&gt;&lt;author&gt;U.S. Food and Drug Administration,&lt;/author&gt;&lt;/authors&gt;&lt;/contributors&gt;&lt;titles&gt;&lt;title&gt;Medtronic Stops Distribution and Sale of HeartWare HVAD System Due to Risk of Neurological Adverse Events, Mortality, and Potential Failure to Restart&lt;/title&gt;&lt;/titles&gt;&lt;volume&gt;2023&lt;/volume&gt;&lt;number&gt;8 June 2023&lt;/number&gt;&lt;dates&gt;&lt;year&gt;2021&lt;/year&gt;&lt;/dates&gt;&lt;urls&gt;&lt;related-urls&gt;&lt;url&gt;https://www.fda.gov/medical-devices/medical-device-recalls/medtronic-stops-distribution-and-sale-heartware-hvad-system-due-risk-neurological-adverse-events&lt;/url&gt;&lt;/related-urls&gt;&lt;/urls&gt;&lt;/record&gt;&lt;/Cite&gt;&lt;Cite&gt;&lt;Author&gt;Medtronic&lt;/Author&gt;&lt;Year&gt;2021&lt;/Year&gt;&lt;RecNum&gt;1096&lt;/RecNum&gt;&lt;record&gt;&lt;rec-number&gt;1096&lt;/rec-number&gt;&lt;foreign-keys&gt;&lt;key app="EN" db-id="tv5vtp5rvavte4eretm59vz7rzdrwz5vaxat" timestamp="1689309169"&gt;1096&lt;/key&gt;&lt;/foreign-keys&gt;&lt;ref-type name="Web Page"&gt;12&lt;/ref-type&gt;&lt;contributors&gt;&lt;authors&gt;&lt;author&gt;Medtronic&lt;/author&gt;&lt;/authors&gt;&lt;/contributors&gt;&lt;titles&gt;&lt;title&gt;Left ventricular assist device (LVAD) for advanced heart failure services and support for hvad patients. Urgent product update &lt;/title&gt;&lt;/titles&gt;&lt;number&gt;22 Julne, 2023&lt;/number&gt;&lt;dates&gt;&lt;year&gt;2021&lt;/year&gt;&lt;/dates&gt;&lt;urls&gt;&lt;related-urls&gt;&lt;url&gt;https://www.medtronic.com/us-en/patients/treatments-therapies/ventricular-assist-device.html&lt;/url&gt;&lt;/related-urls&gt;&lt;/urls&gt;&lt;/record&gt;&lt;/Cite&gt;&lt;/EndNote&gt;</w:instrText>
      </w:r>
      <w:r w:rsidR="008C5552">
        <w:fldChar w:fldCharType="separate"/>
      </w:r>
      <w:r w:rsidR="000A32C4">
        <w:rPr>
          <w:noProof/>
        </w:rPr>
        <w:t>(Medtronic, 2021; U.S. Food and Drug Administration, 2021)</w:t>
      </w:r>
      <w:r w:rsidR="008C5552">
        <w:fldChar w:fldCharType="end"/>
      </w:r>
      <w:r w:rsidR="008C5552">
        <w:t xml:space="preserve">. Therefore, the application has provided details related to the </w:t>
      </w:r>
      <w:r w:rsidR="008C5552" w:rsidRPr="0023141A">
        <w:t>HeartMate 3</w:t>
      </w:r>
      <w:r w:rsidR="006B0041" w:rsidRPr="0023141A">
        <w:t>™</w:t>
      </w:r>
      <w:r w:rsidR="008C5552" w:rsidRPr="0023141A">
        <w:t xml:space="preserve"> system</w:t>
      </w:r>
      <w:r w:rsidR="0033268E">
        <w:t xml:space="preserve"> as the nominated intervention.</w:t>
      </w:r>
    </w:p>
    <w:p w14:paraId="0FAA40FF" w14:textId="1DE70779" w:rsidR="00B37363" w:rsidRDefault="00517B1B" w:rsidP="00E5321B">
      <w:pPr>
        <w:jc w:val="both"/>
        <w:rPr>
          <w:rFonts w:asciiTheme="minorHAnsi" w:eastAsia="Times New Roman" w:hAnsiTheme="minorHAnsi" w:cstheme="minorHAnsi"/>
        </w:rPr>
      </w:pPr>
      <w:r w:rsidRPr="00E5321B">
        <w:t xml:space="preserve">HeartMate II is a second-generation </w:t>
      </w:r>
      <w:r w:rsidR="000F494B">
        <w:t>L</w:t>
      </w:r>
      <w:r w:rsidRPr="00E5321B">
        <w:t>VAD with a continuous axial flow pump</w:t>
      </w:r>
      <w:r w:rsidR="007E5F48">
        <w:t>,</w:t>
      </w:r>
      <w:r w:rsidR="00B37363" w:rsidRPr="00E5321B">
        <w:t xml:space="preserve"> whereas HeartMate 3</w:t>
      </w:r>
      <w:r w:rsidR="00AE4FB3" w:rsidRPr="0023141A">
        <w:t>™</w:t>
      </w:r>
      <w:r w:rsidR="00B37363" w:rsidRPr="00E5321B">
        <w:t xml:space="preserve"> is a fully magnetically levitated, continuous flow, centrifugal pump. </w:t>
      </w:r>
      <w:r w:rsidR="00051475" w:rsidRPr="00E5321B">
        <w:t>The axial vs centrifugal refer</w:t>
      </w:r>
      <w:r w:rsidR="007E5F48">
        <w:t>s</w:t>
      </w:r>
      <w:r w:rsidR="00051475" w:rsidRPr="00E5321B">
        <w:t xml:space="preserve"> to the </w:t>
      </w:r>
      <w:r w:rsidR="00B37363" w:rsidRPr="00E5321B">
        <w:t>blades’</w:t>
      </w:r>
      <w:r w:rsidR="00051475" w:rsidRPr="00E5321B">
        <w:t xml:space="preserve"> rotat</w:t>
      </w:r>
      <w:r w:rsidR="00B37363" w:rsidRPr="00E5321B">
        <w:t>ion</w:t>
      </w:r>
      <w:r w:rsidR="00051475" w:rsidRPr="00E5321B">
        <w:t xml:space="preserve"> within the pump and </w:t>
      </w:r>
      <w:r w:rsidR="00D5222D">
        <w:t xml:space="preserve">how blood is </w:t>
      </w:r>
      <w:r w:rsidR="00D5222D" w:rsidRPr="00E5321B">
        <w:t>transport</w:t>
      </w:r>
      <w:r w:rsidR="00D5222D">
        <w:t>ed</w:t>
      </w:r>
      <w:r w:rsidR="00D5222D" w:rsidRPr="00E5321B">
        <w:t xml:space="preserve"> </w:t>
      </w:r>
      <w:r w:rsidR="00051475" w:rsidRPr="00E5321B">
        <w:t xml:space="preserve">through the pump. </w:t>
      </w:r>
      <w:r w:rsidR="00B37363" w:rsidRPr="00E5321B">
        <w:t xml:space="preserve">The MOMENTUM 3 RCT </w:t>
      </w:r>
      <w:r w:rsidR="00E5321B" w:rsidRPr="00E5321B">
        <w:t>compared the</w:t>
      </w:r>
      <w:r w:rsidR="00B37363" w:rsidRPr="00E5321B">
        <w:t xml:space="preserve"> safety and effectiveness of HeartMate 3</w:t>
      </w:r>
      <w:r w:rsidR="00AE4FB3" w:rsidRPr="0023141A">
        <w:t>™</w:t>
      </w:r>
      <w:r w:rsidR="00E5321B" w:rsidRPr="00E5321B">
        <w:t xml:space="preserve"> and</w:t>
      </w:r>
      <w:r w:rsidR="00B37363" w:rsidRPr="00E5321B">
        <w:t xml:space="preserve"> HeartMate II as a bridge to transplantation or as </w:t>
      </w:r>
      <w:r w:rsidR="000F494B">
        <w:t>DT</w:t>
      </w:r>
      <w:r w:rsidR="00B37363" w:rsidRPr="00E5321B">
        <w:t xml:space="preserve"> among advanced H</w:t>
      </w:r>
      <w:r w:rsidR="00C7634F">
        <w:t>F</w:t>
      </w:r>
      <w:r w:rsidR="00B37363" w:rsidRPr="00E5321B">
        <w:t xml:space="preserve"> patients. </w:t>
      </w:r>
      <w:r w:rsidR="00E5321B" w:rsidRPr="00E5321B">
        <w:t xml:space="preserve">The results showed that </w:t>
      </w:r>
      <w:r w:rsidR="00E5321B" w:rsidRPr="00E5321B">
        <w:rPr>
          <w:rFonts w:eastAsia="Times New Roman"/>
        </w:rPr>
        <w:t>HeartMate 3</w:t>
      </w:r>
      <w:r w:rsidR="00AE4FB3" w:rsidRPr="0023141A">
        <w:t>™</w:t>
      </w:r>
      <w:r w:rsidR="00E5321B" w:rsidRPr="00E5321B">
        <w:rPr>
          <w:rFonts w:eastAsia="Times New Roman"/>
        </w:rPr>
        <w:t xml:space="preserve"> was associated with less frequent pump replacement and was superior with survival free of disabling </w:t>
      </w:r>
      <w:r w:rsidR="00E5321B" w:rsidRPr="00EE291D">
        <w:rPr>
          <w:rFonts w:asciiTheme="minorHAnsi" w:eastAsia="Times New Roman" w:hAnsiTheme="minorHAnsi" w:cstheme="minorHAnsi"/>
        </w:rPr>
        <w:t xml:space="preserve">stroke or reoperation to replace or remove a malfunctioning device compared to HeartMate II </w:t>
      </w:r>
      <w:r w:rsidR="00E5321B" w:rsidRPr="00EE291D">
        <w:rPr>
          <w:rFonts w:asciiTheme="minorHAnsi" w:eastAsia="Times New Roman" w:hAnsiTheme="minorHAnsi" w:cstheme="minorHAnsi"/>
        </w:rPr>
        <w:fldChar w:fldCharType="begin">
          <w:fldData xml:space="preserve">PEVuZE5vdGU+PENpdGU+PEF1dGhvcj5NZWhyYTwvQXV0aG9yPjxZZWFyPjIwMTk8L1llYXI+PFJl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==
</w:fldData>
        </w:fldChar>
      </w:r>
      <w:r w:rsidR="000A32C4">
        <w:rPr>
          <w:rFonts w:asciiTheme="minorHAnsi" w:eastAsia="Times New Roman" w:hAnsiTheme="minorHAnsi" w:cstheme="minorHAnsi"/>
        </w:rPr>
        <w:instrText xml:space="preserve"> ADDIN EN.CITE </w:instrText>
      </w:r>
      <w:r w:rsidR="000A32C4">
        <w:rPr>
          <w:rFonts w:asciiTheme="minorHAnsi" w:eastAsia="Times New Roman" w:hAnsiTheme="minorHAnsi" w:cstheme="minorHAnsi"/>
        </w:rPr>
        <w:fldChar w:fldCharType="begin">
          <w:fldData xml:space="preserve">PEVuZE5vdGU+PENpdGU+PEF1dGhvcj5NZWhyYTwvQXV0aG9yPjxZZWFyPjIwMTk8L1llYXI+PFJl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==
</w:fldData>
        </w:fldChar>
      </w:r>
      <w:r w:rsidR="000A32C4">
        <w:rPr>
          <w:rFonts w:asciiTheme="minorHAnsi" w:eastAsia="Times New Roman" w:hAnsiTheme="minorHAnsi" w:cstheme="minorHAnsi"/>
        </w:rPr>
        <w:instrText xml:space="preserve"> ADDIN EN.CITE.DATA </w:instrText>
      </w:r>
      <w:r w:rsidR="000A32C4">
        <w:rPr>
          <w:rFonts w:asciiTheme="minorHAnsi" w:eastAsia="Times New Roman" w:hAnsiTheme="minorHAnsi" w:cstheme="minorHAnsi"/>
        </w:rPr>
      </w:r>
      <w:r w:rsidR="000A32C4">
        <w:rPr>
          <w:rFonts w:asciiTheme="minorHAnsi" w:eastAsia="Times New Roman" w:hAnsiTheme="minorHAnsi" w:cstheme="minorHAnsi"/>
        </w:rPr>
        <w:fldChar w:fldCharType="end"/>
      </w:r>
      <w:r w:rsidR="00E5321B" w:rsidRPr="00EE291D">
        <w:rPr>
          <w:rFonts w:asciiTheme="minorHAnsi" w:eastAsia="Times New Roman" w:hAnsiTheme="minorHAnsi" w:cstheme="minorHAnsi"/>
        </w:rPr>
      </w:r>
      <w:r w:rsidR="00E5321B" w:rsidRPr="00EE291D">
        <w:rPr>
          <w:rFonts w:asciiTheme="minorHAnsi" w:eastAsia="Times New Roman" w:hAnsiTheme="minorHAnsi" w:cstheme="minorHAnsi"/>
        </w:rPr>
        <w:fldChar w:fldCharType="separate"/>
      </w:r>
      <w:r w:rsidR="000A32C4">
        <w:rPr>
          <w:rFonts w:asciiTheme="minorHAnsi" w:eastAsia="Times New Roman" w:hAnsiTheme="minorHAnsi" w:cstheme="minorHAnsi"/>
          <w:noProof/>
        </w:rPr>
        <w:t>(Mehra et al., 2019)</w:t>
      </w:r>
      <w:r w:rsidR="00E5321B" w:rsidRPr="00EE291D">
        <w:rPr>
          <w:rFonts w:asciiTheme="minorHAnsi" w:eastAsia="Times New Roman" w:hAnsiTheme="minorHAnsi" w:cstheme="minorHAnsi"/>
        </w:rPr>
        <w:fldChar w:fldCharType="end"/>
      </w:r>
      <w:r w:rsidR="00E5321B" w:rsidRPr="00EE291D">
        <w:rPr>
          <w:rFonts w:asciiTheme="minorHAnsi" w:eastAsia="Times New Roman" w:hAnsiTheme="minorHAnsi" w:cstheme="minorHAnsi"/>
        </w:rPr>
        <w:t xml:space="preserve">. Considering the superior outcomes of </w:t>
      </w:r>
      <w:r w:rsidR="00D5222D" w:rsidRPr="00EE291D">
        <w:rPr>
          <w:rFonts w:asciiTheme="minorHAnsi" w:eastAsia="Times New Roman" w:hAnsiTheme="minorHAnsi" w:cstheme="minorHAnsi"/>
        </w:rPr>
        <w:t>H</w:t>
      </w:r>
      <w:r w:rsidR="00D5222D">
        <w:rPr>
          <w:rFonts w:asciiTheme="minorHAnsi" w:eastAsia="Times New Roman" w:hAnsiTheme="minorHAnsi" w:cstheme="minorHAnsi"/>
        </w:rPr>
        <w:t>eart</w:t>
      </w:r>
      <w:r w:rsidR="00D5222D" w:rsidRPr="00EE291D">
        <w:rPr>
          <w:rFonts w:asciiTheme="minorHAnsi" w:eastAsia="Times New Roman" w:hAnsiTheme="minorHAnsi" w:cstheme="minorHAnsi"/>
        </w:rPr>
        <w:t xml:space="preserve">Mate </w:t>
      </w:r>
      <w:r w:rsidR="00E5321B" w:rsidRPr="00EE291D">
        <w:rPr>
          <w:rFonts w:asciiTheme="minorHAnsi" w:eastAsia="Times New Roman" w:hAnsiTheme="minorHAnsi" w:cstheme="minorHAnsi"/>
        </w:rPr>
        <w:t>3</w:t>
      </w:r>
      <w:r w:rsidR="006B0041" w:rsidRPr="0023141A">
        <w:t>™</w:t>
      </w:r>
      <w:r w:rsidR="00E5321B" w:rsidRPr="00EE291D">
        <w:rPr>
          <w:rFonts w:asciiTheme="minorHAnsi" w:eastAsia="Times New Roman" w:hAnsiTheme="minorHAnsi" w:cstheme="minorHAnsi"/>
        </w:rPr>
        <w:t xml:space="preserve">, the most recent generation device, </w:t>
      </w:r>
      <w:r w:rsidR="000B2CB2">
        <w:rPr>
          <w:rFonts w:asciiTheme="minorHAnsi" w:eastAsia="Times New Roman" w:hAnsiTheme="minorHAnsi" w:cstheme="minorHAnsi"/>
        </w:rPr>
        <w:t xml:space="preserve">the device-specific details provided in </w:t>
      </w:r>
      <w:r w:rsidR="00E5321B" w:rsidRPr="00EE291D">
        <w:rPr>
          <w:rFonts w:asciiTheme="minorHAnsi" w:eastAsia="Times New Roman" w:hAnsiTheme="minorHAnsi" w:cstheme="minorHAnsi"/>
        </w:rPr>
        <w:t>the application</w:t>
      </w:r>
      <w:r w:rsidR="000B2CB2">
        <w:rPr>
          <w:rFonts w:asciiTheme="minorHAnsi" w:eastAsia="Times New Roman" w:hAnsiTheme="minorHAnsi" w:cstheme="minorHAnsi"/>
        </w:rPr>
        <w:t xml:space="preserve"> </w:t>
      </w:r>
      <w:r w:rsidR="00F15944">
        <w:rPr>
          <w:rFonts w:asciiTheme="minorHAnsi" w:eastAsia="Times New Roman" w:hAnsiTheme="minorHAnsi" w:cstheme="minorHAnsi"/>
        </w:rPr>
        <w:t>were specific</w:t>
      </w:r>
      <w:r w:rsidR="00E5321B" w:rsidRPr="00EE291D">
        <w:rPr>
          <w:rFonts w:asciiTheme="minorHAnsi" w:eastAsia="Times New Roman" w:hAnsiTheme="minorHAnsi" w:cstheme="minorHAnsi"/>
        </w:rPr>
        <w:t xml:space="preserve"> to HeartMate</w:t>
      </w:r>
      <w:r w:rsidR="00EF0422">
        <w:rPr>
          <w:rFonts w:asciiTheme="minorHAnsi" w:eastAsia="Times New Roman" w:hAnsiTheme="minorHAnsi" w:cstheme="minorHAnsi"/>
        </w:rPr>
        <w:t> </w:t>
      </w:r>
      <w:r w:rsidR="00E5321B" w:rsidRPr="00EE291D">
        <w:rPr>
          <w:rFonts w:asciiTheme="minorHAnsi" w:eastAsia="Times New Roman" w:hAnsiTheme="minorHAnsi" w:cstheme="minorHAnsi"/>
        </w:rPr>
        <w:t>3</w:t>
      </w:r>
      <w:r w:rsidR="006B0041" w:rsidRPr="0023141A">
        <w:t>™</w:t>
      </w:r>
      <w:r w:rsidR="00E5321B" w:rsidRPr="00EE291D">
        <w:rPr>
          <w:rFonts w:asciiTheme="minorHAnsi" w:eastAsia="Times New Roman" w:hAnsiTheme="minorHAnsi" w:cstheme="minorHAnsi"/>
        </w:rPr>
        <w:t>.</w:t>
      </w:r>
    </w:p>
    <w:p w14:paraId="5AE16603" w14:textId="4A4FCF80" w:rsidR="009E7E6D" w:rsidRPr="00051475" w:rsidRDefault="0033268E" w:rsidP="001B79F0">
      <w:pPr>
        <w:pStyle w:val="Heading4"/>
      </w:pPr>
      <w:r w:rsidRPr="00051475">
        <w:lastRenderedPageBreak/>
        <w:t>HeartMate 3™ Left Ventricular Assist System (LVAS)</w:t>
      </w:r>
    </w:p>
    <w:p w14:paraId="3DA67394" w14:textId="3019D7F6" w:rsidR="001B79F0" w:rsidRPr="00E5321B" w:rsidRDefault="009E7E6D" w:rsidP="00E5321B">
      <w:pPr>
        <w:jc w:val="both"/>
        <w:rPr>
          <w:rFonts w:asciiTheme="minorHAnsi" w:eastAsia="Times New Roman" w:hAnsiTheme="minorHAnsi" w:cstheme="minorHAnsi"/>
        </w:rPr>
      </w:pPr>
      <w:r w:rsidRPr="00051475">
        <w:rPr>
          <w:rFonts w:asciiTheme="minorHAnsi" w:eastAsia="Times New Roman" w:hAnsiTheme="minorHAnsi" w:cstheme="minorHAnsi"/>
        </w:rPr>
        <w:t xml:space="preserve">The </w:t>
      </w:r>
      <w:bookmarkStart w:id="22" w:name="_Hlk137127058"/>
      <w:r w:rsidRPr="00051475">
        <w:rPr>
          <w:rFonts w:asciiTheme="minorHAnsi" w:eastAsia="Times New Roman" w:hAnsiTheme="minorHAnsi" w:cstheme="minorHAnsi"/>
        </w:rPr>
        <w:t xml:space="preserve">HeartMate 3™ LVAS </w:t>
      </w:r>
      <w:bookmarkEnd w:id="22"/>
      <w:r w:rsidR="00FC4EC1" w:rsidRPr="00051475">
        <w:rPr>
          <w:rFonts w:asciiTheme="minorHAnsi" w:eastAsia="Times New Roman" w:hAnsiTheme="minorHAnsi" w:cstheme="minorHAnsi"/>
        </w:rPr>
        <w:t xml:space="preserve">comprises </w:t>
      </w:r>
      <w:r w:rsidR="00051475" w:rsidRPr="00051475">
        <w:rPr>
          <w:rFonts w:asciiTheme="minorHAnsi" w:eastAsia="Times New Roman" w:hAnsiTheme="minorHAnsi" w:cstheme="minorHAnsi"/>
        </w:rPr>
        <w:t>a</w:t>
      </w:r>
      <w:r w:rsidRPr="00051475">
        <w:rPr>
          <w:rFonts w:asciiTheme="minorHAnsi" w:eastAsia="Times New Roman" w:hAnsiTheme="minorHAnsi" w:cstheme="minorHAnsi"/>
        </w:rPr>
        <w:t xml:space="preserve"> set of equipment and materials to provide therapeutic benefit</w:t>
      </w:r>
      <w:r w:rsidR="007E5F48">
        <w:rPr>
          <w:rFonts w:asciiTheme="minorHAnsi" w:eastAsia="Times New Roman" w:hAnsiTheme="minorHAnsi" w:cstheme="minorHAnsi"/>
        </w:rPr>
        <w:t>s</w:t>
      </w:r>
      <w:r w:rsidRPr="00051475">
        <w:rPr>
          <w:rFonts w:asciiTheme="minorHAnsi" w:eastAsia="Times New Roman" w:hAnsiTheme="minorHAnsi" w:cstheme="minorHAnsi"/>
        </w:rPr>
        <w:t xml:space="preserve"> to advanced heart failure</w:t>
      </w:r>
      <w:r w:rsidR="00051475" w:rsidRPr="00051475">
        <w:rPr>
          <w:rFonts w:asciiTheme="minorHAnsi" w:eastAsia="Times New Roman" w:hAnsiTheme="minorHAnsi" w:cstheme="minorHAnsi"/>
        </w:rPr>
        <w:t xml:space="preserve"> patients</w:t>
      </w:r>
      <w:r w:rsidRPr="00051475">
        <w:rPr>
          <w:rFonts w:asciiTheme="minorHAnsi" w:eastAsia="Times New Roman" w:hAnsiTheme="minorHAnsi" w:cstheme="minorHAnsi"/>
        </w:rPr>
        <w:t xml:space="preserve">. The LVAS </w:t>
      </w:r>
      <w:r w:rsidR="00E5321B">
        <w:rPr>
          <w:rFonts w:asciiTheme="minorHAnsi" w:eastAsia="Times New Roman" w:hAnsiTheme="minorHAnsi" w:cstheme="minorHAnsi"/>
        </w:rPr>
        <w:t xml:space="preserve">(Figure 1) </w:t>
      </w:r>
      <w:r w:rsidR="00FC4EC1" w:rsidRPr="00051475">
        <w:rPr>
          <w:rFonts w:asciiTheme="minorHAnsi" w:eastAsia="Times New Roman" w:hAnsiTheme="minorHAnsi" w:cstheme="minorHAnsi"/>
        </w:rPr>
        <w:t xml:space="preserve">includes </w:t>
      </w:r>
      <w:r w:rsidRPr="00051475">
        <w:rPr>
          <w:rFonts w:asciiTheme="minorHAnsi" w:eastAsia="Times New Roman" w:hAnsiTheme="minorHAnsi" w:cstheme="minorHAnsi"/>
        </w:rPr>
        <w:t>a</w:t>
      </w:r>
      <w:r w:rsidR="007E5F48">
        <w:rPr>
          <w:rFonts w:asciiTheme="minorHAnsi" w:eastAsia="Times New Roman" w:hAnsiTheme="minorHAnsi" w:cstheme="minorHAnsi"/>
        </w:rPr>
        <w:t>n</w:t>
      </w:r>
      <w:r w:rsidRPr="00051475">
        <w:rPr>
          <w:rFonts w:asciiTheme="minorHAnsi" w:eastAsia="Times New Roman" w:hAnsiTheme="minorHAnsi" w:cstheme="minorHAnsi"/>
        </w:rPr>
        <w:t xml:space="preserve"> LVAD, a blood pump, </w:t>
      </w:r>
      <w:r w:rsidR="007E5F48">
        <w:rPr>
          <w:rFonts w:asciiTheme="minorHAnsi" w:eastAsia="Times New Roman" w:hAnsiTheme="minorHAnsi" w:cstheme="minorHAnsi"/>
        </w:rPr>
        <w:t xml:space="preserve">and </w:t>
      </w:r>
      <w:r w:rsidRPr="00051475">
        <w:rPr>
          <w:rFonts w:asciiTheme="minorHAnsi" w:eastAsia="Times New Roman" w:hAnsiTheme="minorHAnsi" w:cstheme="minorHAnsi"/>
        </w:rPr>
        <w:t xml:space="preserve">an extracorporeal </w:t>
      </w:r>
      <w:r w:rsidR="001B79F0" w:rsidRPr="00051475">
        <w:rPr>
          <w:rFonts w:asciiTheme="minorHAnsi" w:eastAsia="Times New Roman" w:hAnsiTheme="minorHAnsi" w:cstheme="minorHAnsi"/>
        </w:rPr>
        <w:t>controller</w:t>
      </w:r>
      <w:r w:rsidR="007E5F48">
        <w:rPr>
          <w:rFonts w:asciiTheme="minorHAnsi" w:eastAsia="Times New Roman" w:hAnsiTheme="minorHAnsi" w:cstheme="minorHAnsi"/>
        </w:rPr>
        <w:t>,</w:t>
      </w:r>
      <w:r w:rsidR="001B79F0">
        <w:rPr>
          <w:rFonts w:asciiTheme="minorHAnsi" w:eastAsia="Times New Roman" w:hAnsiTheme="minorHAnsi" w:cstheme="minorHAnsi"/>
        </w:rPr>
        <w:t xml:space="preserve"> including</w:t>
      </w:r>
      <w:r w:rsidRPr="00051475">
        <w:rPr>
          <w:rFonts w:asciiTheme="minorHAnsi" w:eastAsia="Times New Roman" w:hAnsiTheme="minorHAnsi" w:cstheme="minorHAnsi"/>
        </w:rPr>
        <w:t xml:space="preserve"> controls, attachments, interfaces, power sources, supporting equipment, labelling, and tools required to </w:t>
      </w:r>
      <w:r w:rsidR="001B79F0">
        <w:rPr>
          <w:rFonts w:asciiTheme="minorHAnsi" w:eastAsia="Times New Roman" w:hAnsiTheme="minorHAnsi" w:cstheme="minorHAnsi"/>
        </w:rPr>
        <w:t>provide the intended</w:t>
      </w:r>
      <w:r w:rsidRPr="00051475">
        <w:rPr>
          <w:rFonts w:asciiTheme="minorHAnsi" w:eastAsia="Times New Roman" w:hAnsiTheme="minorHAnsi" w:cstheme="minorHAnsi"/>
        </w:rPr>
        <w:t xml:space="preserve"> therapeutic benefit.</w:t>
      </w:r>
    </w:p>
    <w:p w14:paraId="34B65E39" w14:textId="22EA4881" w:rsidR="001B79F0" w:rsidRPr="0023141A" w:rsidRDefault="001B79F0" w:rsidP="00036B54">
      <w:pPr>
        <w:pStyle w:val="ListParagraph"/>
        <w:numPr>
          <w:ilvl w:val="0"/>
          <w:numId w:val="2"/>
        </w:numPr>
        <w:jc w:val="both"/>
      </w:pPr>
      <w:r w:rsidRPr="00B84D48">
        <w:rPr>
          <w:b/>
          <w:bCs/>
        </w:rPr>
        <w:t>L</w:t>
      </w:r>
      <w:r w:rsidR="009E7E6D" w:rsidRPr="00B84D48">
        <w:rPr>
          <w:b/>
          <w:bCs/>
        </w:rPr>
        <w:t>VAD</w:t>
      </w:r>
      <w:r w:rsidR="00D5222D">
        <w:t>:</w:t>
      </w:r>
      <w:r w:rsidR="009E7E6D" w:rsidRPr="0023141A">
        <w:t xml:space="preserve"> The HeartMate 3™ </w:t>
      </w:r>
      <w:r w:rsidR="00E5321B">
        <w:t>LVAD</w:t>
      </w:r>
      <w:r w:rsidR="009E7E6D" w:rsidRPr="0023141A">
        <w:t xml:space="preserve"> is a </w:t>
      </w:r>
      <w:r w:rsidRPr="001B79F0">
        <w:t xml:space="preserve">fully magnetically levitated, </w:t>
      </w:r>
      <w:r w:rsidR="009E7E6D" w:rsidRPr="0023141A">
        <w:t>centrifugal flow rotary heart pump</w:t>
      </w:r>
      <w:r>
        <w:t xml:space="preserve"> (Figure 2). </w:t>
      </w:r>
      <w:r w:rsidR="00B84D48" w:rsidRPr="0023141A">
        <w:t>The inflow cannula of the LVAD attaches to the apex of the left ventricle</w:t>
      </w:r>
      <w:r w:rsidR="007E5F48">
        <w:t>,</w:t>
      </w:r>
      <w:r w:rsidR="00B84D48">
        <w:t xml:space="preserve"> and</w:t>
      </w:r>
      <w:r w:rsidR="00B84D48" w:rsidRPr="0023141A">
        <w:t xml:space="preserve"> its sealed outflow graft connects to the ascending aorta</w:t>
      </w:r>
      <w:r w:rsidR="00B84D48">
        <w:t xml:space="preserve">. </w:t>
      </w:r>
      <w:r w:rsidR="00B84D48" w:rsidRPr="0023141A">
        <w:t xml:space="preserve"> </w:t>
      </w:r>
      <w:r w:rsidR="00B84D48">
        <w:t>It is</w:t>
      </w:r>
      <w:r w:rsidR="00B84D48" w:rsidRPr="0023141A">
        <w:t xml:space="preserve"> implanted in the thorax of </w:t>
      </w:r>
      <w:r w:rsidR="00B84D48">
        <w:t>the advanced H</w:t>
      </w:r>
      <w:r w:rsidR="00C7634F">
        <w:t>F</w:t>
      </w:r>
      <w:r w:rsidR="00B84D48">
        <w:t xml:space="preserve"> patient. </w:t>
      </w:r>
    </w:p>
    <w:p w14:paraId="2D43582D" w14:textId="5842AF46" w:rsidR="009E7E6D" w:rsidRPr="0023141A" w:rsidRDefault="009E7E6D" w:rsidP="00036B54">
      <w:pPr>
        <w:pStyle w:val="ListParagraph"/>
        <w:numPr>
          <w:ilvl w:val="0"/>
          <w:numId w:val="2"/>
        </w:numPr>
        <w:jc w:val="both"/>
      </w:pPr>
      <w:r w:rsidRPr="00B84D48">
        <w:rPr>
          <w:b/>
          <w:bCs/>
        </w:rPr>
        <w:t>Driveline</w:t>
      </w:r>
      <w:r w:rsidRPr="0023141A">
        <w:t xml:space="preserve">: </w:t>
      </w:r>
      <w:r w:rsidR="00B84D48">
        <w:t xml:space="preserve">consists of </w:t>
      </w:r>
      <w:r w:rsidRPr="0023141A">
        <w:t xml:space="preserve">two cables, the pump cable </w:t>
      </w:r>
      <w:r w:rsidR="00B84D48">
        <w:t>(</w:t>
      </w:r>
      <w:r w:rsidRPr="0023141A">
        <w:t xml:space="preserve">that extends from the </w:t>
      </w:r>
      <w:r w:rsidR="000F494B">
        <w:t>L</w:t>
      </w:r>
      <w:r w:rsidRPr="0023141A">
        <w:t>VAD through the skin</w:t>
      </w:r>
      <w:r w:rsidR="00B84D48">
        <w:t>)</w:t>
      </w:r>
      <w:r w:rsidRPr="0023141A">
        <w:t xml:space="preserve"> and the modular cable </w:t>
      </w:r>
      <w:r w:rsidR="00B84D48">
        <w:t>(</w:t>
      </w:r>
      <w:r w:rsidRPr="0023141A">
        <w:t>which connects the pump cable to the system controller</w:t>
      </w:r>
      <w:r w:rsidR="00B84D48">
        <w:t>)</w:t>
      </w:r>
      <w:r w:rsidRPr="0023141A">
        <w:t xml:space="preserve"> </w:t>
      </w:r>
    </w:p>
    <w:p w14:paraId="4BEE2D3B" w14:textId="24558E94" w:rsidR="000A3372" w:rsidRDefault="009E7E6D" w:rsidP="00036B54">
      <w:pPr>
        <w:pStyle w:val="ListParagraph"/>
        <w:numPr>
          <w:ilvl w:val="0"/>
          <w:numId w:val="2"/>
        </w:numPr>
        <w:jc w:val="both"/>
      </w:pPr>
      <w:r w:rsidRPr="000A3372">
        <w:rPr>
          <w:rFonts w:asciiTheme="minorHAnsi" w:hAnsiTheme="minorHAnsi" w:cstheme="minorHAnsi"/>
          <w:b/>
          <w:bCs/>
        </w:rPr>
        <w:t>System controller</w:t>
      </w:r>
      <w:r w:rsidRPr="000A3372">
        <w:rPr>
          <w:rFonts w:asciiTheme="minorHAnsi" w:hAnsiTheme="minorHAnsi" w:cstheme="minorHAnsi"/>
        </w:rPr>
        <w:t xml:space="preserve">: </w:t>
      </w:r>
      <w:r w:rsidR="00B84D48" w:rsidRPr="000A3372">
        <w:rPr>
          <w:rFonts w:asciiTheme="minorHAnsi" w:hAnsiTheme="minorHAnsi" w:cstheme="minorHAnsi"/>
        </w:rPr>
        <w:t>A</w:t>
      </w:r>
      <w:r w:rsidRPr="000A3372">
        <w:rPr>
          <w:rFonts w:asciiTheme="minorHAnsi" w:hAnsiTheme="minorHAnsi" w:cstheme="minorHAnsi"/>
        </w:rPr>
        <w:t xml:space="preserve">n extracorporeal interface device that receives power from the power module, the </w:t>
      </w:r>
      <w:r w:rsidR="007E5F48">
        <w:rPr>
          <w:rFonts w:asciiTheme="minorHAnsi" w:hAnsiTheme="minorHAnsi" w:cstheme="minorHAnsi"/>
        </w:rPr>
        <w:t>portab</w:t>
      </w:r>
      <w:r w:rsidRPr="000A3372">
        <w:rPr>
          <w:rFonts w:asciiTheme="minorHAnsi" w:hAnsiTheme="minorHAnsi" w:cstheme="minorHAnsi"/>
        </w:rPr>
        <w:t xml:space="preserve">le power unit, or portable batteries and appropriately </w:t>
      </w:r>
      <w:r w:rsidR="00B84D48" w:rsidRPr="000A3372">
        <w:rPr>
          <w:rFonts w:asciiTheme="minorHAnsi" w:hAnsiTheme="minorHAnsi" w:cstheme="minorHAnsi"/>
        </w:rPr>
        <w:t>transfer</w:t>
      </w:r>
      <w:r w:rsidR="007E5F48">
        <w:rPr>
          <w:rFonts w:asciiTheme="minorHAnsi" w:hAnsiTheme="minorHAnsi" w:cstheme="minorHAnsi"/>
        </w:rPr>
        <w:t>s</w:t>
      </w:r>
      <w:r w:rsidR="00B84D48" w:rsidRPr="000A3372">
        <w:rPr>
          <w:rFonts w:asciiTheme="minorHAnsi" w:hAnsiTheme="minorHAnsi" w:cstheme="minorHAnsi"/>
        </w:rPr>
        <w:t xml:space="preserve"> the </w:t>
      </w:r>
      <w:r w:rsidRPr="000A3372">
        <w:rPr>
          <w:rFonts w:asciiTheme="minorHAnsi" w:hAnsiTheme="minorHAnsi" w:cstheme="minorHAnsi"/>
        </w:rPr>
        <w:t xml:space="preserve">power to the </w:t>
      </w:r>
      <w:r w:rsidR="000F494B">
        <w:rPr>
          <w:rFonts w:asciiTheme="minorHAnsi" w:hAnsiTheme="minorHAnsi" w:cstheme="minorHAnsi"/>
        </w:rPr>
        <w:t>L</w:t>
      </w:r>
      <w:r w:rsidRPr="000A3372">
        <w:rPr>
          <w:rFonts w:asciiTheme="minorHAnsi" w:hAnsiTheme="minorHAnsi" w:cstheme="minorHAnsi"/>
        </w:rPr>
        <w:t xml:space="preserve">VAD. </w:t>
      </w:r>
      <w:r w:rsidR="00B84D48" w:rsidRPr="000A3372">
        <w:rPr>
          <w:rFonts w:asciiTheme="minorHAnsi" w:hAnsiTheme="minorHAnsi" w:cstheme="minorHAnsi"/>
        </w:rPr>
        <w:t>The system controller is the primary user interface</w:t>
      </w:r>
      <w:r w:rsidR="00D5222D">
        <w:rPr>
          <w:rFonts w:asciiTheme="minorHAnsi" w:hAnsiTheme="minorHAnsi" w:cstheme="minorHAnsi"/>
        </w:rPr>
        <w:t>. It</w:t>
      </w:r>
      <w:r w:rsidR="00B84D48" w:rsidRPr="000A3372">
        <w:rPr>
          <w:rFonts w:asciiTheme="minorHAnsi" w:hAnsiTheme="minorHAnsi" w:cstheme="minorHAnsi"/>
        </w:rPr>
        <w:t xml:space="preserve"> has several important functions</w:t>
      </w:r>
      <w:r w:rsidR="007E5F48">
        <w:rPr>
          <w:rFonts w:asciiTheme="minorHAnsi" w:hAnsiTheme="minorHAnsi" w:cstheme="minorHAnsi"/>
        </w:rPr>
        <w:t>,</w:t>
      </w:r>
      <w:r w:rsidR="00B84D48" w:rsidRPr="000A3372">
        <w:rPr>
          <w:rFonts w:asciiTheme="minorHAnsi" w:hAnsiTheme="minorHAnsi" w:cstheme="minorHAnsi"/>
        </w:rPr>
        <w:t xml:space="preserve"> including operating condition display, </w:t>
      </w:r>
      <w:r w:rsidR="007E5F48">
        <w:rPr>
          <w:rFonts w:asciiTheme="minorHAnsi" w:hAnsiTheme="minorHAnsi" w:cstheme="minorHAnsi"/>
        </w:rPr>
        <w:t xml:space="preserve">the </w:t>
      </w:r>
      <w:r w:rsidR="00B84D48" w:rsidRPr="000A3372">
        <w:rPr>
          <w:rFonts w:asciiTheme="minorHAnsi" w:hAnsiTheme="minorHAnsi" w:cstheme="minorHAnsi"/>
        </w:rPr>
        <w:t>source for audible and visible alarms, transfer event/period log and alarm information and battery backup in the case of full power disconnection.</w:t>
      </w:r>
      <w:r w:rsidR="000A3372" w:rsidRPr="000A3372">
        <w:t xml:space="preserve"> </w:t>
      </w:r>
      <w:r w:rsidR="000A3372" w:rsidRPr="0023141A">
        <w:t xml:space="preserve">The </w:t>
      </w:r>
      <w:r w:rsidR="000A3372">
        <w:t xml:space="preserve">system controller supplies the power to </w:t>
      </w:r>
      <w:r w:rsidR="000F494B">
        <w:t>L</w:t>
      </w:r>
      <w:r w:rsidR="000A3372">
        <w:t xml:space="preserve">VAD </w:t>
      </w:r>
      <w:r w:rsidR="000A3372" w:rsidRPr="0023141A">
        <w:t>by one of three sources: 1) the power module</w:t>
      </w:r>
      <w:r w:rsidR="007E5F48">
        <w:t>,</w:t>
      </w:r>
      <w:r w:rsidR="000A3372" w:rsidRPr="0023141A">
        <w:t xml:space="preserve"> 2) </w:t>
      </w:r>
      <w:r w:rsidR="007E5F48">
        <w:t xml:space="preserve">the </w:t>
      </w:r>
      <w:r w:rsidR="000A3372" w:rsidRPr="0023141A">
        <w:t>mobile power unit connected to an A</w:t>
      </w:r>
      <w:r w:rsidR="00C7634F">
        <w:t>C</w:t>
      </w:r>
      <w:r w:rsidR="000A3372" w:rsidRPr="0023141A">
        <w:t xml:space="preserve"> electrical outlet</w:t>
      </w:r>
      <w:r w:rsidR="007E5F48">
        <w:t>,</w:t>
      </w:r>
      <w:r w:rsidR="000A3372" w:rsidRPr="0023141A">
        <w:t xml:space="preserve"> or 3) two HeartMate</w:t>
      </w:r>
      <w:r w:rsidR="006D6E5D">
        <w:t xml:space="preserve"> </w:t>
      </w:r>
      <w:r w:rsidR="006D6E5D" w:rsidRPr="00051475">
        <w:rPr>
          <w:rFonts w:asciiTheme="minorHAnsi" w:eastAsia="Times New Roman" w:hAnsiTheme="minorHAnsi" w:cstheme="minorHAnsi"/>
        </w:rPr>
        <w:t xml:space="preserve">3™ </w:t>
      </w:r>
      <w:r w:rsidR="006D6E5D" w:rsidRPr="0023141A">
        <w:t>14</w:t>
      </w:r>
      <w:r w:rsidR="000A3372" w:rsidRPr="0023141A">
        <w:t xml:space="preserve"> Volt Lithium-Ion direct current batteries.</w:t>
      </w:r>
      <w:r w:rsidR="000A3372">
        <w:t xml:space="preserve"> </w:t>
      </w:r>
      <w:r w:rsidR="000A3372" w:rsidRPr="0023141A">
        <w:t xml:space="preserve">The emergency backup battery in the reserve backup system controller is charged every six months. </w:t>
      </w:r>
    </w:p>
    <w:p w14:paraId="0EF99CA2" w14:textId="77777777" w:rsidR="007E5F48" w:rsidRDefault="007E5F48" w:rsidP="007E5F48">
      <w:pPr>
        <w:jc w:val="both"/>
      </w:pPr>
    </w:p>
    <w:p w14:paraId="72E199F2" w14:textId="2F52FF96" w:rsidR="00B84D48" w:rsidRPr="00B84D48" w:rsidRDefault="007E5F48" w:rsidP="000A3372">
      <w:pPr>
        <w:pStyle w:val="ListParagraph"/>
        <w:ind w:left="502"/>
        <w:jc w:val="both"/>
        <w:rPr>
          <w:rFonts w:asciiTheme="minorHAnsi" w:hAnsiTheme="minorHAnsi" w:cstheme="minorHAnsi"/>
        </w:rPr>
      </w:pPr>
      <w:r w:rsidRPr="0023141A">
        <w:rPr>
          <w:rFonts w:cs="Arial"/>
          <w:noProof/>
          <w:sz w:val="20"/>
        </w:rPr>
        <w:drawing>
          <wp:inline distT="0" distB="0" distL="0" distR="0" wp14:anchorId="1E23DB63" wp14:editId="11BBE098">
            <wp:extent cx="5305078" cy="2640965"/>
            <wp:effectExtent l="0" t="0" r="0" b="6985"/>
            <wp:docPr id="1" name="Picture 1" descr="Figure 1: Overview of LVAS equipment&#10;Source: Figure 3, p9 of MSAC 1749 application PICO Set &#10;Abbreviations: LVAD Left Ventricular Assist Device; LVAS Left Ventricular Assist Syste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Overview of LVAS equipment&#10;Source: Figure 3, p9 of MSAC 1749 application PICO Set &#10;Abbreviations: LVAD Left Ventricular Assist Device; LVAS Left Ventricular Assist System&#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8953" cy="2642894"/>
                    </a:xfrm>
                    <a:prstGeom prst="rect">
                      <a:avLst/>
                    </a:prstGeom>
                    <a:noFill/>
                    <a:ln>
                      <a:noFill/>
                    </a:ln>
                  </pic:spPr>
                </pic:pic>
              </a:graphicData>
            </a:graphic>
          </wp:inline>
        </w:drawing>
      </w:r>
    </w:p>
    <w:p w14:paraId="71AFAEE5" w14:textId="1F87FF5A" w:rsidR="005E142D" w:rsidRDefault="005E142D" w:rsidP="00D5222D">
      <w:pPr>
        <w:pStyle w:val="Caption"/>
        <w:spacing w:before="0" w:after="0"/>
        <w:ind w:left="0" w:firstLine="0"/>
      </w:pPr>
      <w:r>
        <w:t xml:space="preserve">Figure </w:t>
      </w:r>
      <w:r>
        <w:fldChar w:fldCharType="begin"/>
      </w:r>
      <w:r>
        <w:instrText xml:space="preserve"> SEQ Figure \* ARABIC </w:instrText>
      </w:r>
      <w:r>
        <w:fldChar w:fldCharType="separate"/>
      </w:r>
      <w:r w:rsidR="001C6D8C">
        <w:rPr>
          <w:noProof/>
        </w:rPr>
        <w:t>1</w:t>
      </w:r>
      <w:r>
        <w:fldChar w:fldCharType="end"/>
      </w:r>
      <w:r>
        <w:t>: Overview of LVAS equipment</w:t>
      </w:r>
    </w:p>
    <w:p w14:paraId="04B59DBB" w14:textId="65483CB9" w:rsidR="005E142D" w:rsidRDefault="005E142D" w:rsidP="00D5222D">
      <w:pPr>
        <w:pStyle w:val="Tablenotes"/>
        <w:spacing w:after="0"/>
        <w:rPr>
          <w:lang w:val="en-GB" w:eastAsia="ja-JP"/>
        </w:rPr>
      </w:pPr>
      <w:r>
        <w:rPr>
          <w:lang w:val="en-GB" w:eastAsia="ja-JP"/>
        </w:rPr>
        <w:t xml:space="preserve">Source: </w:t>
      </w:r>
      <w:r w:rsidR="004B1C88">
        <w:rPr>
          <w:lang w:val="en-GB" w:eastAsia="ja-JP"/>
        </w:rPr>
        <w:t xml:space="preserve">Figure 3, </w:t>
      </w:r>
      <w:r w:rsidR="007E5F48">
        <w:rPr>
          <w:lang w:val="en-GB" w:eastAsia="ja-JP"/>
        </w:rPr>
        <w:t>p</w:t>
      </w:r>
      <w:r>
        <w:rPr>
          <w:lang w:val="en-GB" w:eastAsia="ja-JP"/>
        </w:rPr>
        <w:t>9</w:t>
      </w:r>
      <w:r w:rsidR="007E5F48">
        <w:rPr>
          <w:lang w:val="en-GB" w:eastAsia="ja-JP"/>
        </w:rPr>
        <w:t xml:space="preserve"> of </w:t>
      </w:r>
      <w:r w:rsidR="004B1C88" w:rsidRPr="004B1C88">
        <w:rPr>
          <w:lang w:val="en-GB" w:eastAsia="ja-JP"/>
        </w:rPr>
        <w:t>MSAC 1749 application PICO Set</w:t>
      </w:r>
      <w:r w:rsidR="004B1C88" w:rsidRPr="004B1C88" w:rsidDel="004B1C88">
        <w:rPr>
          <w:lang w:val="en-GB" w:eastAsia="ja-JP"/>
        </w:rPr>
        <w:t xml:space="preserve"> </w:t>
      </w:r>
    </w:p>
    <w:p w14:paraId="05888495" w14:textId="3AA533BE" w:rsidR="005E142D" w:rsidRPr="005E142D" w:rsidRDefault="005E142D" w:rsidP="00D5222D">
      <w:pPr>
        <w:pStyle w:val="Tablenotes"/>
        <w:spacing w:after="0"/>
        <w:rPr>
          <w:lang w:val="en-GB" w:eastAsia="ja-JP"/>
        </w:rPr>
      </w:pPr>
      <w:r>
        <w:rPr>
          <w:lang w:val="en-GB" w:eastAsia="ja-JP"/>
        </w:rPr>
        <w:t xml:space="preserve">Abbreviations: </w:t>
      </w:r>
      <w:r>
        <w:t xml:space="preserve">LVAD </w:t>
      </w:r>
      <w:r w:rsidRPr="005E142D">
        <w:t xml:space="preserve">Left Ventricular Assist </w:t>
      </w:r>
      <w:r>
        <w:t>Device;</w:t>
      </w:r>
      <w:r>
        <w:rPr>
          <w:lang w:val="en-GB" w:eastAsia="ja-JP"/>
        </w:rPr>
        <w:t xml:space="preserve"> LVAS </w:t>
      </w:r>
      <w:bookmarkStart w:id="23" w:name="_Hlk137567415"/>
      <w:r w:rsidRPr="00051475">
        <w:t>Left Ventricular Assist System</w:t>
      </w:r>
      <w:bookmarkEnd w:id="23"/>
    </w:p>
    <w:p w14:paraId="48B82B06" w14:textId="77777777" w:rsidR="005E142D" w:rsidRDefault="005E142D" w:rsidP="000A3372">
      <w:pPr>
        <w:keepNext/>
        <w:spacing w:before="120" w:after="120" w:line="240" w:lineRule="auto"/>
        <w:ind w:left="360"/>
        <w:contextualSpacing/>
      </w:pPr>
    </w:p>
    <w:p w14:paraId="1E669A2E" w14:textId="77777777" w:rsidR="005E142D" w:rsidRDefault="005E142D" w:rsidP="000A3372">
      <w:pPr>
        <w:keepNext/>
        <w:spacing w:before="120" w:after="120" w:line="240" w:lineRule="auto"/>
        <w:ind w:left="360"/>
        <w:contextualSpacing/>
      </w:pPr>
    </w:p>
    <w:p w14:paraId="621F35C6" w14:textId="77777777" w:rsidR="005E142D" w:rsidRDefault="005E142D" w:rsidP="000A3372">
      <w:pPr>
        <w:keepNext/>
        <w:spacing w:before="120" w:after="120" w:line="240" w:lineRule="auto"/>
        <w:ind w:left="360"/>
        <w:contextualSpacing/>
      </w:pPr>
    </w:p>
    <w:p w14:paraId="4204B278" w14:textId="77777777" w:rsidR="007E5F48" w:rsidRDefault="007E5F48" w:rsidP="007E5F48">
      <w:pPr>
        <w:keepNext/>
        <w:spacing w:before="120" w:after="120" w:line="240" w:lineRule="auto"/>
        <w:ind w:left="360"/>
        <w:contextualSpacing/>
      </w:pPr>
      <w:r w:rsidRPr="0023141A">
        <w:rPr>
          <w:rFonts w:cs="Arial"/>
          <w:noProof/>
          <w:sz w:val="20"/>
        </w:rPr>
        <w:drawing>
          <wp:inline distT="0" distB="0" distL="0" distR="0" wp14:anchorId="1BE2F6E1" wp14:editId="08449FE8">
            <wp:extent cx="4107600" cy="2286000"/>
            <wp:effectExtent l="0" t="0" r="7620" b="0"/>
            <wp:docPr id="3" name="Picture 3" descr="Figure 2: VAD components&#10;Source: Figure 2, p9 of MSAC 1749 application PICO Set&#10;Abbreviations: LVAD Left Ventricular Assist Device; LVAS Left Ventricular Assist Syste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2: VAD components&#10;Source: Figure 2, p9 of MSAC 1749 application PICO Set&#10;Abbreviations: LVAD Left Ventricular Assist Device; LVAS Left Ventricular Assist System&#10;"/>
                    <pic:cNvPicPr/>
                  </pic:nvPicPr>
                  <pic:blipFill>
                    <a:blip r:embed="rId15"/>
                    <a:stretch>
                      <a:fillRect/>
                    </a:stretch>
                  </pic:blipFill>
                  <pic:spPr>
                    <a:xfrm>
                      <a:off x="0" y="0"/>
                      <a:ext cx="4107600" cy="2286000"/>
                    </a:xfrm>
                    <a:prstGeom prst="rect">
                      <a:avLst/>
                    </a:prstGeom>
                  </pic:spPr>
                </pic:pic>
              </a:graphicData>
            </a:graphic>
          </wp:inline>
        </w:drawing>
      </w:r>
    </w:p>
    <w:p w14:paraId="4AEC61D1" w14:textId="7EC9839F" w:rsidR="00E5321B" w:rsidRPr="007E5F48" w:rsidRDefault="000A3372" w:rsidP="00D5222D">
      <w:pPr>
        <w:pStyle w:val="TableHeading"/>
        <w:spacing w:before="0" w:after="0"/>
        <w:rPr>
          <w:rFonts w:eastAsia="Calibri" w:cs="Times New Roman"/>
        </w:rPr>
      </w:pPr>
      <w:r w:rsidRPr="007E5F48">
        <w:t xml:space="preserve">Figure </w:t>
      </w:r>
      <w:r w:rsidR="00DE60A6">
        <w:fldChar w:fldCharType="begin"/>
      </w:r>
      <w:r w:rsidR="00DE60A6">
        <w:instrText xml:space="preserve"> SEQ Figure \* ARABIC </w:instrText>
      </w:r>
      <w:r w:rsidR="00DE60A6">
        <w:fldChar w:fldCharType="separate"/>
      </w:r>
      <w:r w:rsidR="001C6D8C">
        <w:rPr>
          <w:noProof/>
        </w:rPr>
        <w:t>2</w:t>
      </w:r>
      <w:r w:rsidR="00DE60A6">
        <w:rPr>
          <w:noProof/>
        </w:rPr>
        <w:fldChar w:fldCharType="end"/>
      </w:r>
      <w:r w:rsidRPr="007E5F48">
        <w:t>:</w:t>
      </w:r>
      <w:r w:rsidRPr="007E5F48">
        <w:rPr>
          <w:rFonts w:eastAsia="Calibri" w:cs="Arial"/>
          <w:i/>
          <w:iCs/>
          <w:color w:val="1F497D"/>
        </w:rPr>
        <w:t xml:space="preserve"> </w:t>
      </w:r>
      <w:r w:rsidRPr="007E5F48">
        <w:rPr>
          <w:rFonts w:eastAsia="Calibri" w:cs="Arial"/>
        </w:rPr>
        <w:t>VAD components</w:t>
      </w:r>
    </w:p>
    <w:p w14:paraId="316BC9F8" w14:textId="623FE655" w:rsidR="000A3372" w:rsidRPr="007E5F48" w:rsidRDefault="000A3372" w:rsidP="00D5222D">
      <w:pPr>
        <w:pStyle w:val="Tablenotes"/>
        <w:spacing w:after="0"/>
        <w:rPr>
          <w:rStyle w:val="TablenotesChar"/>
          <w:b/>
          <w:snapToGrid w:val="0"/>
          <w:lang w:eastAsia="en-AU"/>
        </w:rPr>
      </w:pPr>
      <w:r w:rsidRPr="007E5F48">
        <w:t xml:space="preserve">Source: </w:t>
      </w:r>
      <w:r w:rsidR="004B1C88">
        <w:rPr>
          <w:rStyle w:val="TablenotesChar"/>
          <w:snapToGrid w:val="0"/>
        </w:rPr>
        <w:t>F</w:t>
      </w:r>
      <w:r w:rsidR="004B1C88" w:rsidRPr="007E5F48">
        <w:rPr>
          <w:rStyle w:val="TablenotesChar"/>
          <w:snapToGrid w:val="0"/>
        </w:rPr>
        <w:t>igure 2</w:t>
      </w:r>
      <w:r w:rsidR="004B1C88">
        <w:rPr>
          <w:rStyle w:val="TablenotesChar"/>
          <w:snapToGrid w:val="0"/>
        </w:rPr>
        <w:t xml:space="preserve">, </w:t>
      </w:r>
      <w:r w:rsidR="007E5F48" w:rsidRPr="007E5F48">
        <w:rPr>
          <w:rStyle w:val="TablenotesChar"/>
          <w:snapToGrid w:val="0"/>
        </w:rPr>
        <w:t xml:space="preserve">p9 of </w:t>
      </w:r>
      <w:r w:rsidR="004B1C88" w:rsidRPr="004B1C88">
        <w:rPr>
          <w:rStyle w:val="TablenotesChar"/>
          <w:snapToGrid w:val="0"/>
        </w:rPr>
        <w:t>MSAC 1749 application PICO Set</w:t>
      </w:r>
    </w:p>
    <w:p w14:paraId="119496A2" w14:textId="298712CC" w:rsidR="005E142D" w:rsidRPr="007E5F48" w:rsidRDefault="005E142D" w:rsidP="00D5222D">
      <w:pPr>
        <w:pStyle w:val="Tablenotes"/>
        <w:spacing w:after="0"/>
        <w:rPr>
          <w:rStyle w:val="TablenotesChar"/>
          <w:snapToGrid w:val="0"/>
        </w:rPr>
      </w:pPr>
      <w:r w:rsidRPr="007E5F48">
        <w:rPr>
          <w:rStyle w:val="TablenotesChar"/>
          <w:snapToGrid w:val="0"/>
        </w:rPr>
        <w:t>Abbreviations: LVAD Left Ventricular Assist Device; LVAS Left Ventricular Assist System</w:t>
      </w:r>
    </w:p>
    <w:p w14:paraId="71450D9B" w14:textId="77777777" w:rsidR="007E5F48" w:rsidRDefault="007E5F48" w:rsidP="00D5222D">
      <w:pPr>
        <w:spacing w:after="0"/>
      </w:pPr>
    </w:p>
    <w:p w14:paraId="6178059A" w14:textId="1FC204F6" w:rsidR="00FC00E7" w:rsidRPr="00CE1367" w:rsidRDefault="00FC00E7" w:rsidP="00FC00E7">
      <w:pPr>
        <w:pStyle w:val="Heading4"/>
      </w:pPr>
      <w:r w:rsidRPr="00CE1367">
        <w:t xml:space="preserve">Mechanism of </w:t>
      </w:r>
      <w:r w:rsidRPr="00BF6238">
        <w:t>action and treatment procedure</w:t>
      </w:r>
    </w:p>
    <w:p w14:paraId="2A846EB2" w14:textId="2C0920BA" w:rsidR="00FC4EC1" w:rsidRDefault="00A22F68" w:rsidP="0042437C">
      <w:pPr>
        <w:jc w:val="both"/>
      </w:pPr>
      <w:r>
        <w:t xml:space="preserve">LVAD </w:t>
      </w:r>
      <w:r w:rsidR="007E5F48">
        <w:t>is</w:t>
      </w:r>
      <w:r>
        <w:t xml:space="preserve"> designed to perform </w:t>
      </w:r>
      <w:r w:rsidRPr="0023141A">
        <w:t>some or all the workload of the left ventricle</w:t>
      </w:r>
      <w:r w:rsidR="0042437C">
        <w:t xml:space="preserve"> and </w:t>
      </w:r>
      <w:r w:rsidR="003444A4">
        <w:t xml:space="preserve">intended </w:t>
      </w:r>
      <w:r w:rsidR="0042437C">
        <w:t xml:space="preserve">to restore </w:t>
      </w:r>
      <w:r w:rsidR="007E5F48">
        <w:t xml:space="preserve">the </w:t>
      </w:r>
      <w:r w:rsidR="0042437C" w:rsidRPr="0023141A">
        <w:t>patient’s</w:t>
      </w:r>
      <w:r w:rsidRPr="0023141A">
        <w:t xml:space="preserve"> systemic perfusion.</w:t>
      </w:r>
      <w:r>
        <w:t xml:space="preserve"> </w:t>
      </w:r>
    </w:p>
    <w:p w14:paraId="5722925B" w14:textId="577E756B" w:rsidR="00240979" w:rsidRPr="0042437C" w:rsidRDefault="0042437C" w:rsidP="00692F2A">
      <w:pPr>
        <w:jc w:val="both"/>
      </w:pPr>
      <w:r w:rsidRPr="0023141A">
        <w:t>The HeartMate 3</w:t>
      </w:r>
      <w:r w:rsidR="00AE4FB3" w:rsidRPr="0023141A">
        <w:t>™</w:t>
      </w:r>
      <w:r w:rsidRPr="0023141A">
        <w:t xml:space="preserve"> </w:t>
      </w:r>
      <w:r w:rsidR="000F494B">
        <w:t>L</w:t>
      </w:r>
      <w:r w:rsidRPr="0023141A">
        <w:t>VAD</w:t>
      </w:r>
      <w:r w:rsidRPr="0042437C">
        <w:t xml:space="preserve"> </w:t>
      </w:r>
      <w:r w:rsidRPr="0023141A">
        <w:t>is a centrifugally configured device so that the paths of the entering and exiting flow stream are perpendicular to the pump’s axis.</w:t>
      </w:r>
      <w:r>
        <w:t xml:space="preserve"> It uses </w:t>
      </w:r>
      <w:r w:rsidRPr="0023141A">
        <w:t>a rotary blood pump to generate flow</w:t>
      </w:r>
      <w:r w:rsidR="007E5F48">
        <w:t>,</w:t>
      </w:r>
      <w:r w:rsidRPr="0042437C">
        <w:t xml:space="preserve"> </w:t>
      </w:r>
      <w:r>
        <w:t>and the</w:t>
      </w:r>
      <w:r w:rsidRPr="0023141A">
        <w:t xml:space="preserve"> rotor assembly is fully magnetically levitated within the flow stream.</w:t>
      </w:r>
      <w:r>
        <w:t xml:space="preserve"> </w:t>
      </w:r>
      <w:r w:rsidR="00240979" w:rsidRPr="0023141A">
        <w:t>The pump is driven by an external power source via a Driveline</w:t>
      </w:r>
      <w:r>
        <w:t>. It has the capacity to generate</w:t>
      </w:r>
      <w:r w:rsidR="00240979" w:rsidRPr="0023141A">
        <w:t xml:space="preserve"> a blood flow </w:t>
      </w:r>
      <w:r w:rsidR="007E5F48">
        <w:t xml:space="preserve">of </w:t>
      </w:r>
      <w:r w:rsidR="00240979" w:rsidRPr="0023141A">
        <w:t>up to 10 litres per minute. Blood enters the pump from the left ventricle through an Inflow Cannula.</w:t>
      </w:r>
      <w:r w:rsidR="00692F2A">
        <w:t xml:space="preserve"> </w:t>
      </w:r>
      <w:r w:rsidR="00D5222D">
        <w:t>The</w:t>
      </w:r>
      <w:r w:rsidR="00D5222D" w:rsidRPr="0023141A">
        <w:t xml:space="preserve"> </w:t>
      </w:r>
      <w:r w:rsidR="003444A4">
        <w:t>b</w:t>
      </w:r>
      <w:r w:rsidR="003444A4" w:rsidRPr="0023141A">
        <w:t xml:space="preserve">lades </w:t>
      </w:r>
      <w:r w:rsidR="00240979" w:rsidRPr="0023141A">
        <w:t xml:space="preserve">on the spinning rotor </w:t>
      </w:r>
      <w:r w:rsidR="00D5222D">
        <w:t xml:space="preserve">then </w:t>
      </w:r>
      <w:r w:rsidR="00240979" w:rsidRPr="0023141A">
        <w:t>move the blood through the pump to an Outflow Cannula and ultimately to n</w:t>
      </w:r>
      <w:r w:rsidR="00692F2A">
        <w:t>ormal</w:t>
      </w:r>
      <w:r w:rsidR="00240979" w:rsidRPr="0023141A">
        <w:t xml:space="preserve"> circulation.</w:t>
      </w:r>
    </w:p>
    <w:p w14:paraId="3F2579CA" w14:textId="77777777" w:rsidR="00933B6E" w:rsidRDefault="00933B6E" w:rsidP="00910ABE"/>
    <w:p w14:paraId="6455A34B" w14:textId="41A3ACB5" w:rsidR="00240979" w:rsidRPr="0023141A" w:rsidRDefault="00240979" w:rsidP="00240979">
      <w:pPr>
        <w:pStyle w:val="Heading4"/>
        <w:keepNext w:val="0"/>
        <w:keepLines w:val="0"/>
        <w:widowControl w:val="0"/>
        <w:rPr>
          <w:rFonts w:eastAsia="MS Gothic"/>
        </w:rPr>
      </w:pPr>
      <w:r w:rsidRPr="0023141A">
        <w:rPr>
          <w:rFonts w:eastAsia="MS Gothic"/>
        </w:rPr>
        <w:t>Implant procedures</w:t>
      </w:r>
    </w:p>
    <w:p w14:paraId="0A772DB0" w14:textId="502B5D14" w:rsidR="00930D2D" w:rsidRDefault="00930D2D" w:rsidP="007B4C76">
      <w:pPr>
        <w:jc w:val="both"/>
      </w:pPr>
      <w:r w:rsidRPr="00A22F68">
        <w:t xml:space="preserve">The </w:t>
      </w:r>
      <w:r w:rsidR="000F494B">
        <w:t>L</w:t>
      </w:r>
      <w:r w:rsidRPr="00A22F68">
        <w:t>VAD is implanted via an open chest procedure by a cardiothoracic surgeon, either via median sternotomy or thoracotomy. Hence</w:t>
      </w:r>
      <w:r w:rsidR="00D5222D">
        <w:t>,</w:t>
      </w:r>
      <w:r w:rsidRPr="00A22F68">
        <w:t xml:space="preserve"> it is an inpatient procedure perform</w:t>
      </w:r>
      <w:r w:rsidR="007E5F48">
        <w:t>ed</w:t>
      </w:r>
      <w:r w:rsidRPr="00A22F68">
        <w:t xml:space="preserve"> either in public or private hospitals.</w:t>
      </w:r>
    </w:p>
    <w:p w14:paraId="20941E74" w14:textId="33000D98" w:rsidR="00930D2D" w:rsidRPr="002C47D9" w:rsidRDefault="00930D2D" w:rsidP="007B4C76">
      <w:pPr>
        <w:jc w:val="both"/>
      </w:pPr>
      <w:r>
        <w:t>The key steps for the LVAD implantation include o</w:t>
      </w:r>
      <w:r w:rsidRPr="0023141A">
        <w:t>pening the chest</w:t>
      </w:r>
      <w:r>
        <w:t>, c</w:t>
      </w:r>
      <w:r w:rsidRPr="0023141A">
        <w:t>reating the driveline exit site</w:t>
      </w:r>
      <w:r>
        <w:t xml:space="preserve">, </w:t>
      </w:r>
      <w:r w:rsidRPr="00930D2D">
        <w:t xml:space="preserve">attaching the sealed outflow graft to the aorta, preparing the ventricular apex site, inserting the pump in the ventricle, attaching the sealed outflow graft to the pump, de-airing the pump to remove residual </w:t>
      </w:r>
      <w:r w:rsidR="000B2CB2">
        <w:t xml:space="preserve">air </w:t>
      </w:r>
      <w:r w:rsidRPr="00930D2D">
        <w:t xml:space="preserve">and securing the </w:t>
      </w:r>
      <w:r w:rsidRPr="002C47D9">
        <w:t xml:space="preserve">pump and connections. </w:t>
      </w:r>
    </w:p>
    <w:p w14:paraId="5553CDA0" w14:textId="77ECD70B" w:rsidR="00240979" w:rsidRPr="002C47D9" w:rsidRDefault="00240979" w:rsidP="007B4C76">
      <w:pPr>
        <w:jc w:val="both"/>
      </w:pPr>
      <w:r w:rsidRPr="002C47D9">
        <w:t>The inflow cannula is placed utili</w:t>
      </w:r>
      <w:r w:rsidR="00C7634F">
        <w:t>s</w:t>
      </w:r>
      <w:r w:rsidRPr="002C47D9">
        <w:t>ing left ventricle apical cannulation with the pump placed within the pericardial space between the ventricular apex and the diaphragm. The sealed outflow graft is anastomosed to the ascending aorta</w:t>
      </w:r>
      <w:r w:rsidR="007E5F48">
        <w:t>,</w:t>
      </w:r>
      <w:r w:rsidRPr="002C47D9">
        <w:t xml:space="preserve"> and the pump cable exits either the right or left upper quadrant of the abdomen and connects to the external equipment.</w:t>
      </w:r>
      <w:r w:rsidR="007E5F48">
        <w:t xml:space="preserve"> </w:t>
      </w:r>
      <w:r w:rsidRPr="002C47D9">
        <w:t>A midline chest incision is made not to extend below the xiphoid process. The pericardium is opened and reflected laterally to allow exposure of the LV apex.</w:t>
      </w:r>
      <w:r w:rsidR="002C47D9" w:rsidRPr="002C47D9">
        <w:t xml:space="preserve"> </w:t>
      </w:r>
      <w:r w:rsidRPr="002C47D9">
        <w:t>In creating the driveline exit site, the tunnel created for the pump cable should be as long as possible to maximi</w:t>
      </w:r>
      <w:r w:rsidR="00C7634F">
        <w:t>s</w:t>
      </w:r>
      <w:r w:rsidRPr="002C47D9">
        <w:t>e ingrowth along the cable’s polyester velour covering and to minimi</w:t>
      </w:r>
      <w:r w:rsidR="00C7634F">
        <w:t>s</w:t>
      </w:r>
      <w:r w:rsidRPr="002C47D9">
        <w:t xml:space="preserve">e the risk of exit site infection. The pump cable </w:t>
      </w:r>
      <w:r w:rsidRPr="002C47D9">
        <w:lastRenderedPageBreak/>
        <w:t>has been designed to allow velour or silicone to cross the exit site. It is recommended that the velour</w:t>
      </w:r>
      <w:r w:rsidR="007E5F48">
        <w:t>-</w:t>
      </w:r>
      <w:r w:rsidRPr="002C47D9">
        <w:t>covered portion of the pump cable remains inside the patient and that only the silicon</w:t>
      </w:r>
      <w:r w:rsidR="007E5F48">
        <w:t>-</w:t>
      </w:r>
      <w:r w:rsidRPr="002C47D9">
        <w:t xml:space="preserve">covered portion crosses the exit site to reduce infection. </w:t>
      </w:r>
      <w:r w:rsidR="006329CD">
        <w:t xml:space="preserve"> </w:t>
      </w:r>
      <w:r w:rsidR="002C47D9" w:rsidRPr="002C47D9">
        <w:t xml:space="preserve">The backup battery in the system controller is installed as </w:t>
      </w:r>
      <w:r w:rsidR="007E5F48">
        <w:t xml:space="preserve">a </w:t>
      </w:r>
      <w:r w:rsidR="002C47D9" w:rsidRPr="002C47D9">
        <w:t>post</w:t>
      </w:r>
      <w:r w:rsidR="007E5F48">
        <w:t>-</w:t>
      </w:r>
      <w:r w:rsidR="002C47D9" w:rsidRPr="002C47D9">
        <w:t>implant procedure.</w:t>
      </w:r>
    </w:p>
    <w:p w14:paraId="23D8C50C" w14:textId="33D666F3" w:rsidR="001659BF" w:rsidRDefault="00FC00E7" w:rsidP="007B4C76">
      <w:pPr>
        <w:jc w:val="both"/>
      </w:pPr>
      <w:r w:rsidRPr="00FC00E7">
        <w:t xml:space="preserve">The intervention relevant to </w:t>
      </w:r>
      <w:r>
        <w:t>the</w:t>
      </w:r>
      <w:r w:rsidRPr="00FC00E7">
        <w:t xml:space="preserve"> PICO set is</w:t>
      </w:r>
      <w:r w:rsidR="004E393F">
        <w:t xml:space="preserve"> </w:t>
      </w:r>
      <w:r w:rsidR="00A10DE8">
        <w:t xml:space="preserve">the </w:t>
      </w:r>
      <w:r w:rsidR="004E393F">
        <w:t>i</w:t>
      </w:r>
      <w:r w:rsidR="004E393F" w:rsidRPr="001E380F">
        <w:t xml:space="preserve">nsertion of </w:t>
      </w:r>
      <w:r w:rsidR="00A10DE8">
        <w:t xml:space="preserve">a </w:t>
      </w:r>
      <w:r w:rsidR="001A4A62">
        <w:t>L</w:t>
      </w:r>
      <w:r w:rsidR="004E393F" w:rsidRPr="001E380F">
        <w:t xml:space="preserve">VAD capable of providing mechanical circulatory support </w:t>
      </w:r>
      <w:r w:rsidR="00717590">
        <w:t xml:space="preserve">as DT. </w:t>
      </w:r>
      <w:r w:rsidR="006F716A">
        <w:t xml:space="preserve">The </w:t>
      </w:r>
      <w:r w:rsidR="006F716A" w:rsidRPr="00357F62">
        <w:t>MOMENTUM</w:t>
      </w:r>
      <w:r w:rsidR="00D5222D">
        <w:t xml:space="preserve"> </w:t>
      </w:r>
      <w:r w:rsidR="006F716A" w:rsidRPr="00357F62">
        <w:t>3</w:t>
      </w:r>
      <w:r w:rsidR="006F716A">
        <w:t xml:space="preserve"> RCT </w:t>
      </w:r>
      <w:r w:rsidR="006F716A" w:rsidRPr="00357F62">
        <w:t xml:space="preserve">showed </w:t>
      </w:r>
      <w:r w:rsidR="006F716A">
        <w:t>evidence o</w:t>
      </w:r>
      <w:r w:rsidR="00A10DE8">
        <w:t>f the comparative safety and effectiveness of the HeartMate</w:t>
      </w:r>
      <w:r w:rsidR="00D5222D">
        <w:t xml:space="preserve"> </w:t>
      </w:r>
      <w:r w:rsidR="00A10DE8">
        <w:t>3</w:t>
      </w:r>
      <w:r w:rsidR="002318D9" w:rsidRPr="0023141A">
        <w:t>™</w:t>
      </w:r>
      <w:r w:rsidR="00A10DE8">
        <w:t xml:space="preserve"> device compared to the HeartMate II </w:t>
      </w:r>
      <w:r w:rsidR="00D5222D">
        <w:t>second-</w:t>
      </w:r>
      <w:r w:rsidR="00A10DE8">
        <w:t>generation device among advanced HF patients who</w:t>
      </w:r>
      <w:r w:rsidR="006F716A">
        <w:t xml:space="preserve"> received LVAD as BTT or D</w:t>
      </w:r>
      <w:r w:rsidR="00C7634F">
        <w:t>T</w:t>
      </w:r>
      <w:r w:rsidR="006F716A">
        <w:t xml:space="preserve"> </w:t>
      </w:r>
      <w:r w:rsidR="006F716A">
        <w:fldChar w:fldCharType="begin">
          <w:fldData xml:space="preserve">PEVuZE5vdGU+PENpdGU+PEF1dGhvcj5NZWhyYTwvQXV0aG9yPjxZZWFyPjIwMTk8L1llYXI+PFJl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==
</w:fldData>
        </w:fldChar>
      </w:r>
      <w:r w:rsidR="000A32C4">
        <w:instrText xml:space="preserve"> ADDIN EN.CITE </w:instrText>
      </w:r>
      <w:r w:rsidR="000A32C4">
        <w:fldChar w:fldCharType="begin">
          <w:fldData xml:space="preserve">PEVuZE5vdGU+PENpdGU+PEF1dGhvcj5NZWhyYTwvQXV0aG9yPjxZZWFyPjIwMTk8L1llYXI+PFJl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==
</w:fldData>
        </w:fldChar>
      </w:r>
      <w:r w:rsidR="000A32C4">
        <w:instrText xml:space="preserve"> ADDIN EN.CITE.DATA </w:instrText>
      </w:r>
      <w:r w:rsidR="000A32C4">
        <w:fldChar w:fldCharType="end"/>
      </w:r>
      <w:r w:rsidR="006F716A">
        <w:fldChar w:fldCharType="separate"/>
      </w:r>
      <w:r w:rsidR="000A32C4">
        <w:rPr>
          <w:noProof/>
        </w:rPr>
        <w:t>(Mehra et al., 2019)</w:t>
      </w:r>
      <w:r w:rsidR="006F716A">
        <w:fldChar w:fldCharType="end"/>
      </w:r>
      <w:r w:rsidR="006F716A">
        <w:t>.</w:t>
      </w:r>
      <w:r w:rsidR="001659BF">
        <w:t xml:space="preserve"> </w:t>
      </w:r>
    </w:p>
    <w:p w14:paraId="2F7C962E" w14:textId="3B8025A3" w:rsidR="00033DCD" w:rsidRDefault="006F716A" w:rsidP="007B4C76">
      <w:pPr>
        <w:jc w:val="both"/>
        <w:rPr>
          <w:shd w:val="clear" w:color="auto" w:fill="FFFFFF"/>
        </w:rPr>
      </w:pPr>
      <w:r>
        <w:t xml:space="preserve">There </w:t>
      </w:r>
      <w:r w:rsidR="001659BF">
        <w:t>is</w:t>
      </w:r>
      <w:r>
        <w:t xml:space="preserve"> limited evidence </w:t>
      </w:r>
      <w:r w:rsidR="00EF3761">
        <w:t>on</w:t>
      </w:r>
      <w:r w:rsidR="000B2CB2">
        <w:t xml:space="preserve"> the direct </w:t>
      </w:r>
      <w:r w:rsidR="003D00B5">
        <w:t>comparison</w:t>
      </w:r>
      <w:r w:rsidR="000B2CB2">
        <w:t xml:space="preserve"> of </w:t>
      </w:r>
      <w:r w:rsidR="00A10DE8">
        <w:t>safety and effectiveness of HeartMate 3</w:t>
      </w:r>
      <w:r w:rsidR="002318D9" w:rsidRPr="0023141A">
        <w:t>™</w:t>
      </w:r>
      <w:r w:rsidR="00A10DE8">
        <w:t xml:space="preserve"> and the application's comparator</w:t>
      </w:r>
      <w:r w:rsidR="000F494B">
        <w:t>.</w:t>
      </w:r>
      <w:r w:rsidR="001659BF">
        <w:t xml:space="preserve"> </w:t>
      </w:r>
      <w:r w:rsidR="006D7666">
        <w:t xml:space="preserve">However, there are </w:t>
      </w:r>
      <w:r w:rsidR="0049432E">
        <w:t xml:space="preserve">two ongoing clinical trials that could provide </w:t>
      </w:r>
      <w:r w:rsidR="0017744A">
        <w:t xml:space="preserve">direct </w:t>
      </w:r>
      <w:r w:rsidR="00B12DF9">
        <w:t>evidence on the comparative safety and effectiveness of HeartMate 3</w:t>
      </w:r>
      <w:r w:rsidR="002318D9" w:rsidRPr="0023141A">
        <w:t>™</w:t>
      </w:r>
      <w:r w:rsidR="00B12DF9">
        <w:t xml:space="preserve"> versus </w:t>
      </w:r>
      <w:r w:rsidR="008E5449">
        <w:t xml:space="preserve">OMM. </w:t>
      </w:r>
      <w:r w:rsidR="001659BF">
        <w:t xml:space="preserve"> </w:t>
      </w:r>
      <w:r w:rsidR="008E5449">
        <w:t>T</w:t>
      </w:r>
      <w:r w:rsidR="001659BF">
        <w:t xml:space="preserve">he </w:t>
      </w:r>
      <w:r w:rsidR="00C349F0" w:rsidRPr="00D07597">
        <w:t>Swedish Evaluation of Left Ventricular Assist Device as Permanent Treatment in End-stage Heart Failure (SweVAD)</w:t>
      </w:r>
      <w:r w:rsidR="00C349F0">
        <w:t xml:space="preserve"> (ClinicalTrials.gov Identifier: </w:t>
      </w:r>
      <w:r w:rsidR="00F56D5B" w:rsidRPr="00F56D5B">
        <w:t>NCT02592499</w:t>
      </w:r>
      <w:r w:rsidR="00C349F0">
        <w:t>) RCT</w:t>
      </w:r>
      <w:r w:rsidR="00A10DE8">
        <w:t>,</w:t>
      </w:r>
      <w:r w:rsidR="001659BF">
        <w:t xml:space="preserve"> which </w:t>
      </w:r>
      <w:r w:rsidR="00E715D7">
        <w:t xml:space="preserve">aims to </w:t>
      </w:r>
      <w:r w:rsidR="001659BF">
        <w:t xml:space="preserve">evaluate </w:t>
      </w:r>
      <w:r w:rsidR="00A10DE8">
        <w:t xml:space="preserve">the </w:t>
      </w:r>
      <w:r w:rsidR="001659BF">
        <w:t>safety and effectiveness of HeartMate 3</w:t>
      </w:r>
      <w:r w:rsidR="002318D9" w:rsidRPr="0023141A">
        <w:t>™</w:t>
      </w:r>
      <w:r w:rsidR="001659BF">
        <w:t xml:space="preserve"> as D</w:t>
      </w:r>
      <w:r w:rsidR="00C7634F">
        <w:t>T</w:t>
      </w:r>
      <w:r w:rsidR="001659BF">
        <w:t xml:space="preserve"> </w:t>
      </w:r>
      <w:r w:rsidR="007A6450" w:rsidRPr="00270899">
        <w:t>compared to OMM</w:t>
      </w:r>
      <w:r w:rsidR="007A6450">
        <w:t xml:space="preserve"> </w:t>
      </w:r>
      <w:r w:rsidR="001659BF">
        <w:t xml:space="preserve">among </w:t>
      </w:r>
      <w:r w:rsidR="00D777FF">
        <w:t xml:space="preserve">n=80 </w:t>
      </w:r>
      <w:r w:rsidR="001659BF">
        <w:t>end</w:t>
      </w:r>
      <w:r w:rsidR="00A10DE8">
        <w:t>-</w:t>
      </w:r>
      <w:r w:rsidR="001659BF">
        <w:t>stage H</w:t>
      </w:r>
      <w:r w:rsidR="00C7634F">
        <w:t>F</w:t>
      </w:r>
      <w:r w:rsidR="001659BF">
        <w:t xml:space="preserve"> patients </w:t>
      </w:r>
      <w:r w:rsidR="00E715D7">
        <w:t>(</w:t>
      </w:r>
      <w:r w:rsidR="007941F9" w:rsidRPr="007941F9">
        <w:t>NYHA IIIB-IV, INTERMACS profile 2-6</w:t>
      </w:r>
      <w:r w:rsidR="00E715D7">
        <w:t>)</w:t>
      </w:r>
      <w:r w:rsidR="00A10DE8">
        <w:t>,</w:t>
      </w:r>
      <w:r w:rsidR="001659BF" w:rsidRPr="00270899">
        <w:t xml:space="preserve"> is at </w:t>
      </w:r>
      <w:r w:rsidR="00A10DE8">
        <w:t xml:space="preserve">the </w:t>
      </w:r>
      <w:r w:rsidR="001659BF" w:rsidRPr="00270899">
        <w:t xml:space="preserve">participant </w:t>
      </w:r>
      <w:r w:rsidR="00D5222D" w:rsidRPr="00270899">
        <w:t>recruit</w:t>
      </w:r>
      <w:r w:rsidR="00D5222D">
        <w:t>ment</w:t>
      </w:r>
      <w:r w:rsidR="00D5222D" w:rsidRPr="00270899">
        <w:t xml:space="preserve"> </w:t>
      </w:r>
      <w:r w:rsidR="001659BF" w:rsidRPr="00270899">
        <w:t>stage</w:t>
      </w:r>
      <w:r w:rsidR="008E5449">
        <w:t xml:space="preserve"> (</w:t>
      </w:r>
      <w:r w:rsidR="00B05B42">
        <w:t>estimated</w:t>
      </w:r>
      <w:r w:rsidR="008E5449">
        <w:t xml:space="preserve"> </w:t>
      </w:r>
      <w:r w:rsidR="004F1B65">
        <w:t xml:space="preserve">primary </w:t>
      </w:r>
      <w:r w:rsidR="00BA32FE">
        <w:t xml:space="preserve">completion date </w:t>
      </w:r>
      <w:r w:rsidR="004F1B65">
        <w:t>December 2023</w:t>
      </w:r>
      <w:r w:rsidR="00870372">
        <w:t xml:space="preserve"> and study completion date December 2025</w:t>
      </w:r>
      <w:r w:rsidR="00BA32FE">
        <w:t>)</w:t>
      </w:r>
      <w:r w:rsidR="001659BF" w:rsidRPr="00270899">
        <w:t>.</w:t>
      </w:r>
      <w:r w:rsidR="001659BF">
        <w:t xml:space="preserve"> The ongoing AmbuVAD </w:t>
      </w:r>
      <w:r w:rsidR="00C349F0">
        <w:t xml:space="preserve">(ClinicalTrials.gov Identifier: NCT04768322) </w:t>
      </w:r>
      <w:r w:rsidR="001659BF">
        <w:t>RCT also evaluate</w:t>
      </w:r>
      <w:r w:rsidR="00D5222D">
        <w:t>s</w:t>
      </w:r>
      <w:r w:rsidR="001659BF">
        <w:t xml:space="preserve"> HeartMate 3</w:t>
      </w:r>
      <w:r w:rsidR="002318D9" w:rsidRPr="0023141A">
        <w:t>™</w:t>
      </w:r>
      <w:r w:rsidR="001659BF">
        <w:t xml:space="preserve"> as BTT</w:t>
      </w:r>
      <w:r w:rsidR="00513A69">
        <w:t>, BTC or D</w:t>
      </w:r>
      <w:r w:rsidR="00C7634F">
        <w:t>T</w:t>
      </w:r>
      <w:r w:rsidR="00513A69">
        <w:t xml:space="preserve"> </w:t>
      </w:r>
      <w:r w:rsidR="001659BF">
        <w:t xml:space="preserve">compared to </w:t>
      </w:r>
      <w:r w:rsidR="005159BD">
        <w:t xml:space="preserve">GDMT </w:t>
      </w:r>
      <w:r w:rsidR="001659BF">
        <w:t xml:space="preserve">among </w:t>
      </w:r>
      <w:r w:rsidR="00D777FF">
        <w:t xml:space="preserve">n=92 </w:t>
      </w:r>
      <w:r w:rsidR="00C349F0" w:rsidRPr="00C0055A">
        <w:t xml:space="preserve">ambulatory </w:t>
      </w:r>
      <w:r w:rsidR="001659BF">
        <w:t>advanced H</w:t>
      </w:r>
      <w:r w:rsidR="00C7634F">
        <w:t>F</w:t>
      </w:r>
      <w:r w:rsidR="001659BF">
        <w:t xml:space="preserve"> patients</w:t>
      </w:r>
      <w:r w:rsidR="007F64E3">
        <w:t xml:space="preserve"> (</w:t>
      </w:r>
      <w:r w:rsidR="00D777FF" w:rsidRPr="00D777FF">
        <w:t xml:space="preserve">NYHA III-IV, INTERMACS profile </w:t>
      </w:r>
      <w:r w:rsidR="00576458">
        <w:t>4</w:t>
      </w:r>
      <w:r w:rsidR="00D777FF" w:rsidRPr="00D777FF">
        <w:t>-6</w:t>
      </w:r>
      <w:r w:rsidR="00576458">
        <w:t xml:space="preserve">; </w:t>
      </w:r>
      <w:r w:rsidR="00B05B42">
        <w:t>estimated</w:t>
      </w:r>
      <w:r w:rsidR="001F4AF1">
        <w:t xml:space="preserve"> primary </w:t>
      </w:r>
      <w:r w:rsidR="00B05B42">
        <w:t xml:space="preserve">completion date </w:t>
      </w:r>
      <w:r w:rsidR="001F4AF1">
        <w:t xml:space="preserve">February 2026 and </w:t>
      </w:r>
      <w:r w:rsidR="005B2D71">
        <w:t>study completion date February 2027</w:t>
      </w:r>
      <w:r w:rsidR="00B05B42">
        <w:t>)</w:t>
      </w:r>
      <w:r w:rsidR="00513A69">
        <w:t>. T</w:t>
      </w:r>
      <w:r>
        <w:t xml:space="preserve">he REMATCH RCT provided evidence </w:t>
      </w:r>
      <w:r w:rsidR="00EF3761">
        <w:t xml:space="preserve">on </w:t>
      </w:r>
      <w:r w:rsidR="00A10DE8">
        <w:t xml:space="preserve">the </w:t>
      </w:r>
      <w:r>
        <w:t>comparative safety and effectiveness of HeartMate</w:t>
      </w:r>
      <w:r w:rsidR="006D6E5D">
        <w:t xml:space="preserve"> </w:t>
      </w:r>
      <w:r w:rsidR="006D6E5D" w:rsidRPr="00051475">
        <w:rPr>
          <w:rFonts w:asciiTheme="minorHAnsi" w:eastAsia="Times New Roman" w:hAnsiTheme="minorHAnsi" w:cstheme="minorHAnsi"/>
        </w:rPr>
        <w:t xml:space="preserve">3™ </w:t>
      </w:r>
      <w:r w:rsidR="00DE1AAA">
        <w:t xml:space="preserve">vented electrical device </w:t>
      </w:r>
      <w:r w:rsidRPr="008D5AF3">
        <w:t>LVAD therapy</w:t>
      </w:r>
      <w:r>
        <w:t xml:space="preserve"> as D</w:t>
      </w:r>
      <w:r w:rsidR="00C7634F">
        <w:t>T</w:t>
      </w:r>
      <w:r>
        <w:t xml:space="preserve"> compared to OMM among advanced H</w:t>
      </w:r>
      <w:r w:rsidR="00C7634F">
        <w:t>F</w:t>
      </w:r>
      <w:r>
        <w:t xml:space="preserve"> patients </w:t>
      </w:r>
      <w:r>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instrText xml:space="preserve"> ADDIN EN.CITE </w:instrText>
      </w:r>
      <w:r w:rsidR="000A32C4">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instrText xml:space="preserve"> ADDIN EN.CITE.DATA </w:instrText>
      </w:r>
      <w:r w:rsidR="000A32C4">
        <w:fldChar w:fldCharType="end"/>
      </w:r>
      <w:r>
        <w:fldChar w:fldCharType="separate"/>
      </w:r>
      <w:r w:rsidR="000A32C4">
        <w:rPr>
          <w:noProof/>
        </w:rPr>
        <w:t>(Rose et al., 2001)</w:t>
      </w:r>
      <w:r>
        <w:fldChar w:fldCharType="end"/>
      </w:r>
      <w:r>
        <w:t xml:space="preserve">. </w:t>
      </w:r>
      <w:r>
        <w:rPr>
          <w:shd w:val="clear" w:color="auto" w:fill="FFFFFF"/>
        </w:rPr>
        <w:t xml:space="preserve">The ROADMAP observational study also compared </w:t>
      </w:r>
      <w:r w:rsidR="00513A69">
        <w:rPr>
          <w:shd w:val="clear" w:color="auto" w:fill="FFFFFF"/>
        </w:rPr>
        <w:t>old</w:t>
      </w:r>
      <w:r w:rsidR="00A10DE8">
        <w:rPr>
          <w:shd w:val="clear" w:color="auto" w:fill="FFFFFF"/>
        </w:rPr>
        <w:t>-</w:t>
      </w:r>
      <w:r w:rsidR="00513A69">
        <w:rPr>
          <w:shd w:val="clear" w:color="auto" w:fill="FFFFFF"/>
        </w:rPr>
        <w:t xml:space="preserve">generation </w:t>
      </w:r>
      <w:r w:rsidRPr="00735B05">
        <w:rPr>
          <w:shd w:val="clear" w:color="auto" w:fill="FFFFFF"/>
        </w:rPr>
        <w:t xml:space="preserve">LVAD </w:t>
      </w:r>
      <w:r>
        <w:rPr>
          <w:shd w:val="clear" w:color="auto" w:fill="FFFFFF"/>
        </w:rPr>
        <w:t>device</w:t>
      </w:r>
      <w:r w:rsidR="00A10DE8">
        <w:rPr>
          <w:shd w:val="clear" w:color="auto" w:fill="FFFFFF"/>
        </w:rPr>
        <w:t>s</w:t>
      </w:r>
      <w:r>
        <w:rPr>
          <w:shd w:val="clear" w:color="auto" w:fill="FFFFFF"/>
        </w:rPr>
        <w:t xml:space="preserve"> </w:t>
      </w:r>
      <w:r w:rsidR="00DE1AAA">
        <w:rPr>
          <w:shd w:val="clear" w:color="auto" w:fill="FFFFFF"/>
        </w:rPr>
        <w:t>(</w:t>
      </w:r>
      <w:r w:rsidR="00DE1AAA" w:rsidRPr="00DE1AAA">
        <w:rPr>
          <w:shd w:val="clear" w:color="auto" w:fill="FFFFFF"/>
        </w:rPr>
        <w:t>HeartMate II</w:t>
      </w:r>
      <w:r w:rsidR="00DE1AAA">
        <w:rPr>
          <w:shd w:val="clear" w:color="auto" w:fill="FFFFFF"/>
        </w:rPr>
        <w:t xml:space="preserve">) </w:t>
      </w:r>
      <w:r>
        <w:rPr>
          <w:shd w:val="clear" w:color="auto" w:fill="FFFFFF"/>
        </w:rPr>
        <w:t>as D</w:t>
      </w:r>
      <w:r w:rsidR="00C7634F">
        <w:rPr>
          <w:shd w:val="clear" w:color="auto" w:fill="FFFFFF"/>
        </w:rPr>
        <w:t>T</w:t>
      </w:r>
      <w:r>
        <w:rPr>
          <w:shd w:val="clear" w:color="auto" w:fill="FFFFFF"/>
        </w:rPr>
        <w:t xml:space="preserve"> </w:t>
      </w:r>
      <w:r w:rsidRPr="00735B05">
        <w:rPr>
          <w:shd w:val="clear" w:color="auto" w:fill="FFFFFF"/>
        </w:rPr>
        <w:t xml:space="preserve">versus OMM in </w:t>
      </w:r>
      <w:r>
        <w:rPr>
          <w:shd w:val="clear" w:color="auto" w:fill="FFFFFF"/>
        </w:rPr>
        <w:t>advanced H</w:t>
      </w:r>
      <w:r w:rsidR="00C7634F">
        <w:rPr>
          <w:shd w:val="clear" w:color="auto" w:fill="FFFFFF"/>
        </w:rPr>
        <w:t>F</w:t>
      </w:r>
      <w:r w:rsidRPr="00735B05">
        <w:rPr>
          <w:shd w:val="clear" w:color="auto" w:fill="FFFFFF"/>
        </w:rPr>
        <w:t xml:space="preserve"> patients </w:t>
      </w:r>
      <w:r>
        <w:rPr>
          <w:shd w:val="clear" w:color="auto" w:fill="FFFFFF"/>
        </w:rPr>
        <w:t xml:space="preserve">who did </w:t>
      </w:r>
      <w:r w:rsidRPr="00735B05">
        <w:rPr>
          <w:shd w:val="clear" w:color="auto" w:fill="FFFFFF"/>
        </w:rPr>
        <w:t>not dependent on intravenous inotropic support</w:t>
      </w:r>
      <w:r>
        <w:rPr>
          <w:shd w:val="clear" w:color="auto" w:fill="FFFFFF"/>
        </w:rPr>
        <w:t xml:space="preserve"> </w:t>
      </w:r>
      <w:r>
        <w:rPr>
          <w:shd w:val="clear" w:color="auto" w:fill="FFFFFF"/>
        </w:rPr>
        <w:fldChar w:fldCharType="begin">
          <w:fldData xml:space="preserve">PEVuZE5vdGU+PENpdGU+PEF1dGhvcj5Sb2dlcnM8L0F1dGhvcj48WWVhcj4yMDE1PC9ZZWFyPjxS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==
</w:fldData>
        </w:fldChar>
      </w:r>
      <w:r w:rsidR="000A32C4">
        <w:rPr>
          <w:shd w:val="clear" w:color="auto" w:fill="FFFFFF"/>
        </w:rPr>
        <w:instrText xml:space="preserve"> ADDIN EN.CITE </w:instrText>
      </w:r>
      <w:r w:rsidR="000A32C4">
        <w:rPr>
          <w:shd w:val="clear" w:color="auto" w:fill="FFFFFF"/>
        </w:rPr>
        <w:fldChar w:fldCharType="begin">
          <w:fldData xml:space="preserve">PEVuZE5vdGU+PENpdGU+PEF1dGhvcj5Sb2dlcnM8L0F1dGhvcj48WWVhcj4yMDE1PC9ZZWFyPjxS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==
</w:fldData>
        </w:fldChar>
      </w:r>
      <w:r w:rsidR="000A32C4">
        <w:rPr>
          <w:shd w:val="clear" w:color="auto" w:fill="FFFFFF"/>
        </w:rPr>
        <w:instrText xml:space="preserve"> ADDIN EN.CITE.DATA </w:instrText>
      </w:r>
      <w:r w:rsidR="000A32C4">
        <w:rPr>
          <w:shd w:val="clear" w:color="auto" w:fill="FFFFFF"/>
        </w:rPr>
      </w:r>
      <w:r w:rsidR="000A32C4">
        <w:rPr>
          <w:shd w:val="clear" w:color="auto" w:fill="FFFFFF"/>
        </w:rPr>
        <w:fldChar w:fldCharType="end"/>
      </w:r>
      <w:r>
        <w:rPr>
          <w:shd w:val="clear" w:color="auto" w:fill="FFFFFF"/>
        </w:rPr>
      </w:r>
      <w:r>
        <w:rPr>
          <w:shd w:val="clear" w:color="auto" w:fill="FFFFFF"/>
        </w:rPr>
        <w:fldChar w:fldCharType="separate"/>
      </w:r>
      <w:r w:rsidR="000A32C4">
        <w:rPr>
          <w:noProof/>
          <w:shd w:val="clear" w:color="auto" w:fill="FFFFFF"/>
        </w:rPr>
        <w:t>(Estep et al., 2015; Rogers et al., 2015)</w:t>
      </w:r>
      <w:r>
        <w:rPr>
          <w:shd w:val="clear" w:color="auto" w:fill="FFFFFF"/>
        </w:rPr>
        <w:fldChar w:fldCharType="end"/>
      </w:r>
      <w:r>
        <w:rPr>
          <w:shd w:val="clear" w:color="auto" w:fill="FFFFFF"/>
        </w:rPr>
        <w:t>.</w:t>
      </w:r>
    </w:p>
    <w:p w14:paraId="113DF87E" w14:textId="137CBFCA" w:rsidR="0086526C" w:rsidRDefault="0086526C" w:rsidP="0086526C">
      <w:pPr>
        <w:jc w:val="both"/>
        <w:rPr>
          <w:i/>
          <w:iCs/>
          <w:shd w:val="clear" w:color="auto" w:fill="FFFFFF"/>
        </w:rPr>
      </w:pPr>
      <w:r w:rsidRPr="00910ABE">
        <w:rPr>
          <w:i/>
          <w:iCs/>
          <w:shd w:val="clear" w:color="auto" w:fill="FFFFFF"/>
        </w:rPr>
        <w:t>PASC raised concern</w:t>
      </w:r>
      <w:r>
        <w:rPr>
          <w:i/>
          <w:iCs/>
          <w:shd w:val="clear" w:color="auto" w:fill="FFFFFF"/>
        </w:rPr>
        <w:t>s</w:t>
      </w:r>
      <w:r w:rsidRPr="00910ABE">
        <w:rPr>
          <w:i/>
          <w:iCs/>
          <w:shd w:val="clear" w:color="auto" w:fill="FFFFFF"/>
        </w:rPr>
        <w:t xml:space="preserve"> about the </w:t>
      </w:r>
      <w:r>
        <w:rPr>
          <w:i/>
          <w:iCs/>
          <w:shd w:val="clear" w:color="auto" w:fill="FFFFFF"/>
        </w:rPr>
        <w:t xml:space="preserve">limited evidence for </w:t>
      </w:r>
      <w:r w:rsidRPr="00A878AC">
        <w:rPr>
          <w:i/>
          <w:iCs/>
          <w:shd w:val="clear" w:color="auto" w:fill="FFFFFF"/>
        </w:rPr>
        <w:t>direct comparison of safety and effectiveness of HeartMate 3</w:t>
      </w:r>
      <w:r w:rsidR="002318D9" w:rsidRPr="0023141A">
        <w:t>™</w:t>
      </w:r>
      <w:r w:rsidRPr="00A878AC">
        <w:rPr>
          <w:i/>
          <w:iCs/>
          <w:shd w:val="clear" w:color="auto" w:fill="FFFFFF"/>
        </w:rPr>
        <w:t xml:space="preserve"> and the </w:t>
      </w:r>
      <w:r>
        <w:rPr>
          <w:i/>
          <w:iCs/>
          <w:shd w:val="clear" w:color="auto" w:fill="FFFFFF"/>
        </w:rPr>
        <w:t>GDMT and noted the two ongoing trials (</w:t>
      </w:r>
      <w:r w:rsidRPr="00A5545B">
        <w:rPr>
          <w:i/>
          <w:iCs/>
          <w:shd w:val="clear" w:color="auto" w:fill="FFFFFF"/>
        </w:rPr>
        <w:t xml:space="preserve">SweVAD </w:t>
      </w:r>
      <w:r>
        <w:rPr>
          <w:i/>
          <w:iCs/>
          <w:shd w:val="clear" w:color="auto" w:fill="FFFFFF"/>
        </w:rPr>
        <w:t xml:space="preserve">and </w:t>
      </w:r>
      <w:r w:rsidRPr="00A5545B">
        <w:rPr>
          <w:i/>
          <w:iCs/>
          <w:shd w:val="clear" w:color="auto" w:fill="FFFFFF"/>
        </w:rPr>
        <w:t>AmbuVAD</w:t>
      </w:r>
      <w:r>
        <w:rPr>
          <w:i/>
          <w:iCs/>
          <w:shd w:val="clear" w:color="auto" w:fill="FFFFFF"/>
        </w:rPr>
        <w:t>)</w:t>
      </w:r>
      <w:r w:rsidRPr="00A878AC">
        <w:rPr>
          <w:i/>
          <w:iCs/>
          <w:shd w:val="clear" w:color="auto" w:fill="FFFFFF"/>
        </w:rPr>
        <w:t>.</w:t>
      </w:r>
      <w:r>
        <w:rPr>
          <w:i/>
          <w:iCs/>
          <w:shd w:val="clear" w:color="auto" w:fill="FFFFFF"/>
        </w:rPr>
        <w:t xml:space="preserve"> The applicant acknowledged the lack of direct comparative evidence but emphasised the uncertainty about the study completion time of the ongoing SweVAD RCT, which is evaluating the HeartMate 3</w:t>
      </w:r>
      <w:r w:rsidR="002318D9" w:rsidRPr="0023141A">
        <w:t>™</w:t>
      </w:r>
      <w:r>
        <w:rPr>
          <w:i/>
          <w:iCs/>
          <w:shd w:val="clear" w:color="auto" w:fill="FFFFFF"/>
        </w:rPr>
        <w:t xml:space="preserve"> and the comparator. Hence, the applicant suggested that it is not worthwhile to delay the assessment of HeartMate 3</w:t>
      </w:r>
      <w:r w:rsidR="002318D9" w:rsidRPr="0023141A">
        <w:t>™</w:t>
      </w:r>
      <w:r>
        <w:rPr>
          <w:i/>
          <w:iCs/>
          <w:shd w:val="clear" w:color="auto" w:fill="FFFFFF"/>
        </w:rPr>
        <w:t xml:space="preserve">, given that </w:t>
      </w:r>
      <w:r w:rsidR="00425059" w:rsidRPr="00425059">
        <w:rPr>
          <w:i/>
          <w:iCs/>
          <w:shd w:val="clear" w:color="auto" w:fill="FFFFFF"/>
        </w:rPr>
        <w:t>LVAD as DT is the only option available for patients who are not eligible for heart transplantation, therefore, considered to be the lifesaving therapy for the proposed patient population.</w:t>
      </w:r>
    </w:p>
    <w:p w14:paraId="37FDB1F9" w14:textId="4527ACD2" w:rsidR="006F716A" w:rsidRDefault="00425059" w:rsidP="007B4C76">
      <w:pPr>
        <w:jc w:val="both"/>
        <w:rPr>
          <w:i/>
          <w:iCs/>
        </w:rPr>
      </w:pPr>
      <w:r w:rsidRPr="00AF6116">
        <w:rPr>
          <w:i/>
          <w:iCs/>
        </w:rPr>
        <w:t>PASC noted that the L</w:t>
      </w:r>
      <w:r w:rsidRPr="00CA55F4">
        <w:rPr>
          <w:i/>
          <w:iCs/>
        </w:rPr>
        <w:t xml:space="preserve">VAD patients require care in specialised MCS +/- transplant centres, pre-VAD </w:t>
      </w:r>
      <w:r w:rsidR="00FF6A22" w:rsidRPr="00CA55F4">
        <w:rPr>
          <w:i/>
          <w:iCs/>
        </w:rPr>
        <w:t xml:space="preserve">assessment </w:t>
      </w:r>
      <w:r w:rsidRPr="00CA55F4">
        <w:rPr>
          <w:i/>
          <w:iCs/>
        </w:rPr>
        <w:t>(estimated hospital stay of 9 days), general anaesthetic and sternotomy or thoracotomy for insertion, intensive care support, recovery care and rehabilitation (average hospital stay of 31 days), ongoing pharmacological therapy</w:t>
      </w:r>
      <w:r w:rsidR="00FF6A22" w:rsidRPr="00CA55F4">
        <w:rPr>
          <w:i/>
          <w:iCs/>
        </w:rPr>
        <w:t>,</w:t>
      </w:r>
      <w:r w:rsidRPr="00CA55F4">
        <w:rPr>
          <w:i/>
          <w:iCs/>
        </w:rPr>
        <w:t xml:space="preserve"> regular review and device monitoring.</w:t>
      </w:r>
      <w:r w:rsidRPr="00AF6116">
        <w:rPr>
          <w:i/>
          <w:iCs/>
        </w:rPr>
        <w:t xml:space="preserve"> The applicant’s clinical expert also claimed that </w:t>
      </w:r>
      <w:r w:rsidRPr="00CA55F4">
        <w:rPr>
          <w:i/>
          <w:iCs/>
        </w:rPr>
        <w:t>VAD as DT involved more than just insertion of the device and there is a network of post implantation support services including specialist VAD nurses required on an ongoing basis. PASC noted this and considered that these pre and post care should be reflected in the proposed economic evaluation, in addition to the implantation surgery.</w:t>
      </w:r>
    </w:p>
    <w:p w14:paraId="665B0675" w14:textId="70E0C7F8" w:rsidR="007A66C8" w:rsidRPr="008F1532" w:rsidRDefault="007A66C8" w:rsidP="00713728">
      <w:pPr>
        <w:pStyle w:val="Heading3"/>
      </w:pPr>
      <w:r w:rsidRPr="008F1532">
        <w:t>Comparator</w:t>
      </w:r>
      <w:r w:rsidR="007D6B83">
        <w:t>(</w:t>
      </w:r>
      <w:r w:rsidR="008F1532">
        <w:t>s</w:t>
      </w:r>
      <w:r w:rsidR="007D6B83">
        <w:t>)</w:t>
      </w:r>
    </w:p>
    <w:p w14:paraId="7216E0AF" w14:textId="253CE079" w:rsidR="00DF14D1" w:rsidRDefault="00DF14D1" w:rsidP="007B4C76">
      <w:pPr>
        <w:jc w:val="both"/>
        <w:rPr>
          <w:rFonts w:eastAsia="Times New Roman"/>
        </w:rPr>
      </w:pPr>
      <w:r w:rsidRPr="00825034">
        <w:t xml:space="preserve">The </w:t>
      </w:r>
      <w:r w:rsidR="00997E68" w:rsidRPr="00825034">
        <w:t xml:space="preserve">application proposed </w:t>
      </w:r>
      <w:r w:rsidRPr="00825034">
        <w:t>GDMT, also referred to as OMM</w:t>
      </w:r>
      <w:r w:rsidR="00A10DE8">
        <w:t xml:space="preserve"> or optimal medical therapy (OMT),</w:t>
      </w:r>
      <w:r w:rsidR="00997E68" w:rsidRPr="00825034">
        <w:t xml:space="preserve"> as the comparator for LVAD as </w:t>
      </w:r>
      <w:r w:rsidR="00A10DE8">
        <w:t>DT</w:t>
      </w:r>
      <w:r w:rsidR="00BF015C" w:rsidRPr="00825034">
        <w:t>.</w:t>
      </w:r>
      <w:r w:rsidR="00AC3273" w:rsidRPr="00825034">
        <w:t xml:space="preserve"> Continuing with the </w:t>
      </w:r>
      <w:r w:rsidR="00AC3273" w:rsidRPr="00825034">
        <w:rPr>
          <w:rFonts w:eastAsia="Times New Roman"/>
        </w:rPr>
        <w:t xml:space="preserve">GDMT is the option available for </w:t>
      </w:r>
      <w:r w:rsidR="00A10DE8">
        <w:rPr>
          <w:rFonts w:eastAsia="Times New Roman"/>
        </w:rPr>
        <w:t xml:space="preserve">the </w:t>
      </w:r>
      <w:r w:rsidR="00AC3273" w:rsidRPr="00825034">
        <w:rPr>
          <w:rFonts w:eastAsia="Times New Roman"/>
        </w:rPr>
        <w:t>long</w:t>
      </w:r>
      <w:r w:rsidR="00A10DE8">
        <w:rPr>
          <w:rFonts w:eastAsia="Times New Roman"/>
        </w:rPr>
        <w:t>-</w:t>
      </w:r>
      <w:r w:rsidR="00AC3273" w:rsidRPr="00825034">
        <w:rPr>
          <w:rFonts w:eastAsia="Times New Roman"/>
        </w:rPr>
        <w:t>term management of advanced H</w:t>
      </w:r>
      <w:r w:rsidR="00C7634F">
        <w:rPr>
          <w:rFonts w:eastAsia="Times New Roman"/>
        </w:rPr>
        <w:t>F</w:t>
      </w:r>
      <w:r w:rsidR="00AC3273" w:rsidRPr="00825034">
        <w:rPr>
          <w:rFonts w:eastAsia="Times New Roman"/>
        </w:rPr>
        <w:t xml:space="preserve"> patients who are not eligible for a heart transplant. Hence, the proposed comparator is </w:t>
      </w:r>
      <w:r w:rsidR="00AC3273" w:rsidRPr="00825034">
        <w:rPr>
          <w:rFonts w:eastAsia="Times New Roman"/>
        </w:rPr>
        <w:lastRenderedPageBreak/>
        <w:t xml:space="preserve">appropriate for the </w:t>
      </w:r>
      <w:r w:rsidR="00A10DE8">
        <w:rPr>
          <w:rFonts w:eastAsia="Times New Roman"/>
        </w:rPr>
        <w:t xml:space="preserve">intervention of </w:t>
      </w:r>
      <w:r w:rsidR="00AC3273" w:rsidRPr="00825034">
        <w:rPr>
          <w:rFonts w:eastAsia="Times New Roman"/>
        </w:rPr>
        <w:t xml:space="preserve">LVAD as </w:t>
      </w:r>
      <w:r w:rsidR="00A10DE8">
        <w:rPr>
          <w:rFonts w:eastAsia="Times New Roman"/>
        </w:rPr>
        <w:t>DT</w:t>
      </w:r>
      <w:r w:rsidR="00AC3273" w:rsidRPr="00825034">
        <w:rPr>
          <w:rFonts w:eastAsia="Times New Roman"/>
        </w:rPr>
        <w:t xml:space="preserve"> in patients with advanced H</w:t>
      </w:r>
      <w:r w:rsidR="00C7634F">
        <w:rPr>
          <w:rFonts w:eastAsia="Times New Roman"/>
        </w:rPr>
        <w:t>F</w:t>
      </w:r>
      <w:r w:rsidR="00AC3273" w:rsidRPr="00825034">
        <w:rPr>
          <w:rFonts w:eastAsia="Times New Roman"/>
        </w:rPr>
        <w:t xml:space="preserve"> who are not eligible for </w:t>
      </w:r>
      <w:r w:rsidR="00A10DE8">
        <w:rPr>
          <w:rFonts w:eastAsia="Times New Roman"/>
        </w:rPr>
        <w:t>cardiac</w:t>
      </w:r>
      <w:r w:rsidR="00AC3273" w:rsidRPr="00825034">
        <w:rPr>
          <w:rFonts w:eastAsia="Times New Roman"/>
        </w:rPr>
        <w:t xml:space="preserve"> transplan</w:t>
      </w:r>
      <w:r w:rsidR="00A10DE8">
        <w:rPr>
          <w:rFonts w:eastAsia="Times New Roman"/>
        </w:rPr>
        <w:t>ta</w:t>
      </w:r>
      <w:r w:rsidR="00AC3273" w:rsidRPr="00825034">
        <w:rPr>
          <w:rFonts w:eastAsia="Times New Roman"/>
        </w:rPr>
        <w:t>t</w:t>
      </w:r>
      <w:r w:rsidR="00A10DE8">
        <w:rPr>
          <w:rFonts w:eastAsia="Times New Roman"/>
        </w:rPr>
        <w:t>ion</w:t>
      </w:r>
      <w:r w:rsidR="00AC3273" w:rsidRPr="00825034">
        <w:rPr>
          <w:rFonts w:eastAsia="Times New Roman"/>
        </w:rPr>
        <w:t xml:space="preserve">. </w:t>
      </w:r>
    </w:p>
    <w:p w14:paraId="0D04916F" w14:textId="6EAAB491" w:rsidR="00075396" w:rsidRDefault="00075396" w:rsidP="007B4C76">
      <w:pPr>
        <w:jc w:val="both"/>
        <w:rPr>
          <w:rFonts w:eastAsia="Times New Roman"/>
        </w:rPr>
      </w:pPr>
      <w:r w:rsidRPr="005E726D">
        <w:rPr>
          <w:rFonts w:asciiTheme="minorHAnsi" w:hAnsiTheme="minorHAnsi" w:cstheme="minorHAnsi"/>
          <w:i/>
        </w:rPr>
        <w:t xml:space="preserve">PASC noted and accepted the proposed </w:t>
      </w:r>
      <w:r>
        <w:rPr>
          <w:rFonts w:asciiTheme="minorHAnsi" w:hAnsiTheme="minorHAnsi" w:cstheme="minorHAnsi"/>
          <w:i/>
        </w:rPr>
        <w:t>comparator</w:t>
      </w:r>
      <w:r w:rsidRPr="005E726D">
        <w:rPr>
          <w:rFonts w:asciiTheme="minorHAnsi" w:hAnsiTheme="minorHAnsi" w:cstheme="minorHAnsi"/>
          <w:i/>
        </w:rPr>
        <w:t>.</w:t>
      </w:r>
    </w:p>
    <w:p w14:paraId="2A01355E" w14:textId="7FA0E9FE" w:rsidR="00C349F0" w:rsidRPr="00C349F0" w:rsidRDefault="00643D04" w:rsidP="007B4C76">
      <w:pPr>
        <w:jc w:val="both"/>
        <w:rPr>
          <w:rStyle w:val="cf01"/>
          <w:rFonts w:asciiTheme="minorHAnsi" w:hAnsiTheme="minorHAnsi" w:cstheme="minorHAnsi"/>
          <w:sz w:val="22"/>
          <w:szCs w:val="22"/>
        </w:rPr>
      </w:pPr>
      <w:r w:rsidRPr="00C349F0">
        <w:rPr>
          <w:color w:val="000000"/>
        </w:rPr>
        <w:t>The term GDMT incorporates clinical evaluation,</w:t>
      </w:r>
      <w:r w:rsidR="00A10DE8" w:rsidRPr="00C349F0">
        <w:rPr>
          <w:color w:val="000000"/>
        </w:rPr>
        <w:t xml:space="preserve"> </w:t>
      </w:r>
      <w:r w:rsidRPr="00C349F0">
        <w:rPr>
          <w:color w:val="000000"/>
        </w:rPr>
        <w:t xml:space="preserve">diagnostic testing, and both pharmacological and procedural treatments </w:t>
      </w:r>
      <w:r w:rsidRPr="00C349F0">
        <w:rPr>
          <w:color w:val="000000"/>
        </w:rP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rPr>
          <w:color w:val="000000"/>
        </w:rPr>
        <w:instrText xml:space="preserve"> ADDIN EN.CITE </w:instrText>
      </w:r>
      <w:r w:rsidR="000A32C4">
        <w:rPr>
          <w:color w:val="000000"/>
        </w:rP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rPr>
          <w:color w:val="000000"/>
        </w:rPr>
        <w:instrText xml:space="preserve"> ADDIN EN.CITE.DATA </w:instrText>
      </w:r>
      <w:r w:rsidR="000A32C4">
        <w:rPr>
          <w:color w:val="000000"/>
        </w:rPr>
      </w:r>
      <w:r w:rsidR="000A32C4">
        <w:rPr>
          <w:color w:val="000000"/>
        </w:rPr>
        <w:fldChar w:fldCharType="end"/>
      </w:r>
      <w:r w:rsidRPr="00C349F0">
        <w:rPr>
          <w:color w:val="000000"/>
        </w:rPr>
      </w:r>
      <w:r w:rsidRPr="00C349F0">
        <w:rPr>
          <w:color w:val="000000"/>
        </w:rPr>
        <w:fldChar w:fldCharType="separate"/>
      </w:r>
      <w:r w:rsidR="000A32C4">
        <w:rPr>
          <w:noProof/>
          <w:color w:val="000000"/>
        </w:rPr>
        <w:t>(Heidenreich et al., 2022)</w:t>
      </w:r>
      <w:r w:rsidRPr="00C349F0">
        <w:rPr>
          <w:color w:val="000000"/>
        </w:rPr>
        <w:fldChar w:fldCharType="end"/>
      </w:r>
      <w:r w:rsidRPr="00C349F0">
        <w:rPr>
          <w:color w:val="000000"/>
        </w:rPr>
        <w:t>. Research studies and international health technology assessment</w:t>
      </w:r>
      <w:r w:rsidR="009E1389" w:rsidRPr="00C349F0">
        <w:rPr>
          <w:color w:val="000000"/>
        </w:rPr>
        <w:t>s</w:t>
      </w:r>
      <w:r w:rsidRPr="00C349F0">
        <w:rPr>
          <w:color w:val="000000"/>
        </w:rPr>
        <w:t xml:space="preserve"> </w:t>
      </w:r>
      <w:r w:rsidR="009E1389" w:rsidRPr="00C349F0">
        <w:rPr>
          <w:color w:val="000000"/>
        </w:rPr>
        <w:t>have used</w:t>
      </w:r>
      <w:r w:rsidRPr="00C349F0">
        <w:rPr>
          <w:color w:val="000000"/>
        </w:rPr>
        <w:t xml:space="preserve"> </w:t>
      </w:r>
      <w:r w:rsidR="009E1389" w:rsidRPr="00C349F0">
        <w:t>OMM</w:t>
      </w:r>
      <w:r w:rsidR="000F494B">
        <w:t xml:space="preserve"> </w:t>
      </w:r>
      <w:r w:rsidR="009E1389" w:rsidRPr="00C349F0">
        <w:t xml:space="preserve">and OMT </w:t>
      </w:r>
      <w:r w:rsidR="00A10DE8" w:rsidRPr="00C349F0">
        <w:t xml:space="preserve">to </w:t>
      </w:r>
      <w:r w:rsidR="009E1389" w:rsidRPr="00C349F0">
        <w:t xml:space="preserve">denote GDMT </w:t>
      </w:r>
      <w:r w:rsidR="009E1389" w:rsidRPr="00C349F0">
        <w:fldChar w:fldCharType="begin">
          <w:fldData xml:space="preserve">PEVuZE5vdGU+PENpdGU+PEF1dGhvcj5IZWFsdGggUXVhbGl0eSBPbnRhcmlvPC9BdXRob3I+PFll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</w:fldData>
        </w:fldChar>
      </w:r>
      <w:r w:rsidR="000A32C4">
        <w:instrText xml:space="preserve"> ADDIN EN.CITE </w:instrText>
      </w:r>
      <w:r w:rsidR="000A32C4">
        <w:fldChar w:fldCharType="begin">
          <w:fldData xml:space="preserve">PEVuZE5vdGU+PENpdGU+PEF1dGhvcj5IZWFsdGggUXVhbGl0eSBPbnRhcmlvPC9BdXRob3I+PFll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</w:fldData>
        </w:fldChar>
      </w:r>
      <w:r w:rsidR="000A32C4">
        <w:instrText xml:space="preserve"> ADDIN EN.CITE.DATA </w:instrText>
      </w:r>
      <w:r w:rsidR="000A32C4">
        <w:fldChar w:fldCharType="end"/>
      </w:r>
      <w:r w:rsidR="009E1389" w:rsidRPr="00C349F0">
        <w:fldChar w:fldCharType="separate"/>
      </w:r>
      <w:r w:rsidR="000A32C4">
        <w:rPr>
          <w:noProof/>
        </w:rPr>
        <w:t>(Health Quality Ontario, 2016; McDonagh et al., 2022)</w:t>
      </w:r>
      <w:r w:rsidR="009E1389" w:rsidRPr="00C349F0">
        <w:fldChar w:fldCharType="end"/>
      </w:r>
      <w:r w:rsidR="009E1389" w:rsidRPr="00C349F0">
        <w:t>.</w:t>
      </w:r>
      <w:r w:rsidRPr="00C349F0">
        <w:t xml:space="preserve"> </w:t>
      </w:r>
      <w:r w:rsidR="00C349F0" w:rsidRPr="00C349F0">
        <w:t xml:space="preserve">The OMM in </w:t>
      </w:r>
      <w:r w:rsidR="004B095C">
        <w:t xml:space="preserve">the </w:t>
      </w:r>
      <w:r w:rsidR="00C349F0" w:rsidRPr="00C349F0">
        <w:t xml:space="preserve">comparator arm </w:t>
      </w:r>
      <w:r w:rsidR="004B095C">
        <w:t>of</w:t>
      </w:r>
      <w:r w:rsidR="004B095C" w:rsidRPr="00C349F0">
        <w:t xml:space="preserve"> </w:t>
      </w:r>
      <w:r w:rsidR="00C349F0" w:rsidRPr="00C349F0">
        <w:t xml:space="preserve">the REMATCH RCT refers to </w:t>
      </w:r>
      <w:r w:rsidR="004B095C">
        <w:t xml:space="preserve">the </w:t>
      </w:r>
      <w:r w:rsidR="00C349F0" w:rsidRPr="00C349F0">
        <w:t xml:space="preserve">management of end-stage HF patients based on guidelines developed by the medical committee, with the aim of minimising HF symptoms and optimising organ perfusion </w:t>
      </w:r>
      <w:r w:rsidR="00D5222D" w:rsidRPr="00281A11">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instrText xml:space="preserve"> ADDIN EN.CITE </w:instrText>
      </w:r>
      <w:r w:rsidR="000A32C4">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instrText xml:space="preserve"> ADDIN EN.CITE.DATA </w:instrText>
      </w:r>
      <w:r w:rsidR="000A32C4">
        <w:fldChar w:fldCharType="end"/>
      </w:r>
      <w:r w:rsidR="00D5222D" w:rsidRPr="00281A11">
        <w:fldChar w:fldCharType="separate"/>
      </w:r>
      <w:r w:rsidR="000A32C4">
        <w:rPr>
          <w:noProof/>
        </w:rPr>
        <w:t>(Rose et al., 2001)</w:t>
      </w:r>
      <w:r w:rsidR="00D5222D" w:rsidRPr="00281A11">
        <w:fldChar w:fldCharType="end"/>
      </w:r>
      <w:r w:rsidR="00C349F0" w:rsidRPr="00281A11">
        <w:t xml:space="preserve">. </w:t>
      </w:r>
      <w:r w:rsidR="00400D30" w:rsidRPr="00281A11">
        <w:t xml:space="preserve">Of note, the management of advanced HF would have been different in the REMATCH study </w:t>
      </w:r>
      <w:r w:rsidR="00400D30" w:rsidRPr="00281A11">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instrText xml:space="preserve"> ADDIN EN.CITE </w:instrText>
      </w:r>
      <w:r w:rsidR="000A32C4">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instrText xml:space="preserve"> ADDIN EN.CITE.DATA </w:instrText>
      </w:r>
      <w:r w:rsidR="000A32C4">
        <w:fldChar w:fldCharType="end"/>
      </w:r>
      <w:r w:rsidR="00400D30" w:rsidRPr="00281A11">
        <w:fldChar w:fldCharType="separate"/>
      </w:r>
      <w:r w:rsidR="000A32C4">
        <w:rPr>
          <w:noProof/>
        </w:rPr>
        <w:t>(Rose et al., 2001)</w:t>
      </w:r>
      <w:r w:rsidR="00400D30" w:rsidRPr="00281A11">
        <w:fldChar w:fldCharType="end"/>
      </w:r>
      <w:r w:rsidR="00400D30" w:rsidRPr="00281A11">
        <w:t xml:space="preserve"> in terms of pharmacological agents compared to the current GDMT therapy, as it was conducted more than 20 years ago. </w:t>
      </w:r>
      <w:r w:rsidR="00C349F0" w:rsidRPr="00281A11">
        <w:t xml:space="preserve">The OMM in the comparator arm of the ROADMAP observational study referred to drug management </w:t>
      </w:r>
      <w:r w:rsidR="00D5222D" w:rsidRPr="00281A11">
        <w:fldChar w:fldCharType="begin">
          <w:fldData xml:space="preserve">PEVuZE5vdGU+PENpdGU+PEF1dGhvcj5Fc3RlcDwvQXV0aG9yPjxZZWFyPjIwMTU8L1llYXI+PFJl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==
</w:fldData>
        </w:fldChar>
      </w:r>
      <w:r w:rsidR="000A32C4">
        <w:instrText xml:space="preserve"> ADDIN EN.CITE </w:instrText>
      </w:r>
      <w:r w:rsidR="000A32C4">
        <w:fldChar w:fldCharType="begin">
          <w:fldData xml:space="preserve">PEVuZE5vdGU+PENpdGU+PEF1dGhvcj5Fc3RlcDwvQXV0aG9yPjxZZWFyPjIwMTU8L1llYXI+PFJl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==
</w:fldData>
        </w:fldChar>
      </w:r>
      <w:r w:rsidR="000A32C4">
        <w:instrText xml:space="preserve"> ADDIN EN.CITE.DATA </w:instrText>
      </w:r>
      <w:r w:rsidR="000A32C4">
        <w:fldChar w:fldCharType="end"/>
      </w:r>
      <w:r w:rsidR="00D5222D" w:rsidRPr="00281A11">
        <w:fldChar w:fldCharType="separate"/>
      </w:r>
      <w:r w:rsidR="000A32C4">
        <w:rPr>
          <w:noProof/>
        </w:rPr>
        <w:t>(Estep et al., 2015; Rogers et al., 2015)</w:t>
      </w:r>
      <w:r w:rsidR="00D5222D" w:rsidRPr="00281A11">
        <w:fldChar w:fldCharType="end"/>
      </w:r>
      <w:r w:rsidR="00D5222D" w:rsidRPr="00281A11">
        <w:t>.</w:t>
      </w:r>
      <w:r w:rsidR="00C349F0" w:rsidRPr="00281A11">
        <w:t xml:space="preserve"> The OMM for the control group in the ongoing SweVAD RCT includes pharmacological management, device therapies (e.g., implantable cardioverter defibrillator) or surgical interventions whenever indicated</w:t>
      </w:r>
      <w:r w:rsidR="00D5222D" w:rsidRPr="00281A11">
        <w:t xml:space="preserve">, whereas </w:t>
      </w:r>
      <w:r w:rsidR="00C349F0" w:rsidRPr="00281A11">
        <w:t>the ongoing AMBU-VAD RCT comparator group will receive GDMT alone</w:t>
      </w:r>
      <w:r w:rsidR="004B095C" w:rsidRPr="00281A11">
        <w:t xml:space="preserve">, </w:t>
      </w:r>
      <w:r w:rsidR="00D5222D" w:rsidRPr="00281A11">
        <w:t xml:space="preserve">where </w:t>
      </w:r>
      <w:r w:rsidR="00C349F0" w:rsidRPr="00281A11">
        <w:t>GDMT includes pharmacological management</w:t>
      </w:r>
      <w:r w:rsidR="00D5222D" w:rsidRPr="00281A11">
        <w:t xml:space="preserve"> only</w:t>
      </w:r>
      <w:r w:rsidR="00C349F0" w:rsidRPr="00281A11">
        <w:t xml:space="preserve">. The intervention group </w:t>
      </w:r>
      <w:r w:rsidR="00413658" w:rsidRPr="00281A11">
        <w:t xml:space="preserve">of the AMBU-VAD study </w:t>
      </w:r>
      <w:r w:rsidR="00C349F0" w:rsidRPr="00281A11">
        <w:t>will receive LVAD in addition to the GDMT.</w:t>
      </w:r>
    </w:p>
    <w:p w14:paraId="41731202" w14:textId="39EC1611" w:rsidR="00083E42" w:rsidRDefault="009E1389" w:rsidP="007B4C76">
      <w:pPr>
        <w:jc w:val="both"/>
      </w:pPr>
      <w:r>
        <w:t>The pharmacological management of GDMT include</w:t>
      </w:r>
      <w:r w:rsidR="00A10DE8">
        <w:t>s</w:t>
      </w:r>
      <w:r>
        <w:t xml:space="preserve"> different categories of drugs</w:t>
      </w:r>
      <w:r w:rsidR="00FF770A">
        <w:t xml:space="preserve">. </w:t>
      </w:r>
      <w:r w:rsidR="007A5CC1">
        <w:t>The consensus statement on the current pharmacological management of H</w:t>
      </w:r>
      <w:r w:rsidR="00C7634F">
        <w:t>F</w:t>
      </w:r>
      <w:r w:rsidR="007A5CC1">
        <w:t xml:space="preserve"> in Australia recommended </w:t>
      </w:r>
      <w:r w:rsidR="007A5CC1" w:rsidRPr="00825034">
        <w:t>quadruple therapy with renin-angiotensin-system inhibitors</w:t>
      </w:r>
      <w:r w:rsidR="007A5CC1">
        <w:t xml:space="preserve"> </w:t>
      </w:r>
      <w:r w:rsidR="007A5CC1" w:rsidRPr="00825034">
        <w:t>[angiotensin-converting enzyme inhibitor (ACEI)/angiotensin receptor blockers (ARBs)/</w:t>
      </w:r>
      <w:r w:rsidR="004B095C">
        <w:t xml:space="preserve"> </w:t>
      </w:r>
      <w:r w:rsidR="007A5CC1" w:rsidRPr="00825034">
        <w:t xml:space="preserve">angiotensin and </w:t>
      </w:r>
      <w:r w:rsidR="007A5CC1" w:rsidRPr="00825034">
        <w:rPr>
          <w:rFonts w:eastAsia="Times New Roman"/>
        </w:rPr>
        <w:t xml:space="preserve">angiotensin receptor II blocker - </w:t>
      </w:r>
      <w:r w:rsidR="007A5CC1" w:rsidRPr="00825034">
        <w:t>neprilysin inhibitor (ARNI)], beta-blocker (B</w:t>
      </w:r>
      <w:r w:rsidR="00C7634F">
        <w:t>B</w:t>
      </w:r>
      <w:r w:rsidR="007A5CC1" w:rsidRPr="00825034">
        <w:t>), mineralocorticoid receptor antagonist (MRAs), and sodium-glucose cotransporter 2 inhibitors (SGLT2is) as the first line treatment in patients with HFrEF</w:t>
      </w:r>
      <w:r w:rsidR="007A5CC1">
        <w:t xml:space="preserve"> </w:t>
      </w:r>
      <w:r w:rsidR="007A5CC1">
        <w:fldChar w:fldCharType="begin"/>
      </w:r>
      <w:r w:rsidR="000A32C4">
        <w:instrText xml:space="preserve"> ADDIN EN.CITE &lt;EndNote&gt;&lt;Cite&gt;&lt;Author&gt;Sindone&lt;/Author&gt;&lt;Year&gt;2022&lt;/Year&gt;&lt;RecNum&gt;1080&lt;/RecNum&gt;&lt;DisplayText&gt;(Sindone et al., 2022)&lt;/DisplayText&gt;&lt;record&gt;&lt;rec-number&gt;1080&lt;/rec-number&gt;&lt;foreign-keys&gt;&lt;key app="EN" db-id="tv5vtp5rvavte4eretm59vz7rzdrwz5vaxat" timestamp="1687144983"&gt;1080&lt;/key&gt;&lt;/foreign-keys&gt;&lt;ref-type name="Journal Article"&gt;17&lt;/ref-type&gt;&lt;contributors&gt;&lt;authors&gt;&lt;author&gt;Sindone, Andrew P&lt;/author&gt;&lt;author&gt;De Pasquale, Carmine&lt;/author&gt;&lt;author&gt;Amerena, John&lt;/author&gt;&lt;author&gt;Burdeniuk, Christine&lt;/author&gt;&lt;author&gt;Chan, Alicia&lt;/author&gt;&lt;author&gt;Coats, Andrew&lt;/author&gt;&lt;author&gt;Hare, David L&lt;/author&gt;&lt;author&gt;Macdonald, Peter&lt;/author&gt;&lt;author&gt;Sverdlov, Aaron&lt;/author&gt;&lt;author&gt;Atherton, John J&lt;/author&gt;&lt;/authors&gt;&lt;/contributors&gt;&lt;titles&gt;&lt;title&gt;Consensus statement on the current pharmacological prevention and management of heart failure&lt;/title&gt;&lt;secondary-title&gt;Medical Journal of Australia&lt;/secondary-title&gt;&lt;/titles&gt;&lt;periodical&gt;&lt;full-title&gt;Medical Journal of Australia&lt;/full-title&gt;&lt;/periodical&gt;&lt;pages&gt;212-217&lt;/pages&gt;&lt;volume&gt;217&lt;/volume&gt;&lt;number&gt;4&lt;/number&gt;&lt;dates&gt;&lt;year&gt;2022&lt;/year&gt;&lt;/dates&gt;&lt;isbn&gt;0025-729X&lt;/isbn&gt;&lt;urls&gt;&lt;related-urls&gt;&lt;url&gt;https://onlinelibrary.wiley.com/doi/abs/10.5694/mja2.51656&lt;/url&gt;&lt;url&gt;https://www.ncbi.nlm.nih.gov/pmc/articles/PMC9545515/pdf/MJA2-217-212.pdf&lt;/url&gt;&lt;/related-urls&gt;&lt;/urls&gt;&lt;electronic-resource-num&gt;https://doi.org/10.5694/mja2.51656&lt;/electronic-resource-num&gt;&lt;/record&gt;&lt;/Cite&gt;&lt;/EndNote&gt;</w:instrText>
      </w:r>
      <w:r w:rsidR="007A5CC1">
        <w:fldChar w:fldCharType="separate"/>
      </w:r>
      <w:r w:rsidR="000A32C4">
        <w:rPr>
          <w:noProof/>
        </w:rPr>
        <w:t>(Sindone et al., 2022)</w:t>
      </w:r>
      <w:r w:rsidR="007A5CC1">
        <w:fldChar w:fldCharType="end"/>
      </w:r>
      <w:r w:rsidR="007A5CC1">
        <w:t xml:space="preserve">. This consensus statement was based on the </w:t>
      </w:r>
      <w:r w:rsidR="00D5222D">
        <w:t xml:space="preserve">2018 </w:t>
      </w:r>
      <w:r w:rsidR="007A5CC1" w:rsidRPr="00825034">
        <w:t>NHFA</w:t>
      </w:r>
      <w:r w:rsidR="007A5CC1">
        <w:t>/</w:t>
      </w:r>
      <w:r w:rsidR="007A5CC1" w:rsidRPr="00825034">
        <w:t>CSANZ H</w:t>
      </w:r>
      <w:r w:rsidR="00C7634F">
        <w:t>F</w:t>
      </w:r>
      <w:r w:rsidR="007A5CC1" w:rsidRPr="00825034">
        <w:t xml:space="preserve"> </w:t>
      </w:r>
      <w:r w:rsidR="004C720A">
        <w:t>g</w:t>
      </w:r>
      <w:r w:rsidR="004C720A" w:rsidRPr="00825034">
        <w:t xml:space="preserve">uidelines </w:t>
      </w:r>
      <w:r w:rsidR="007A5CC1">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 </w:instrText>
      </w:r>
      <w:r w:rsidR="000A32C4">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DATA </w:instrText>
      </w:r>
      <w:r w:rsidR="000A32C4">
        <w:fldChar w:fldCharType="end"/>
      </w:r>
      <w:r w:rsidR="007A5CC1">
        <w:fldChar w:fldCharType="separate"/>
      </w:r>
      <w:r w:rsidR="000A32C4">
        <w:rPr>
          <w:noProof/>
        </w:rPr>
        <w:t>(Atherton et al., 2018)</w:t>
      </w:r>
      <w:r w:rsidR="007A5CC1">
        <w:fldChar w:fldCharType="end"/>
      </w:r>
      <w:r w:rsidR="007A5CC1">
        <w:t xml:space="preserve">, the updated evidence after </w:t>
      </w:r>
      <w:r w:rsidR="004B095C">
        <w:t xml:space="preserve">the </w:t>
      </w:r>
      <w:r w:rsidR="007A5CC1">
        <w:t xml:space="preserve">2018 guidelines and recent updates </w:t>
      </w:r>
      <w:r w:rsidR="00D5222D">
        <w:t xml:space="preserve">of </w:t>
      </w:r>
      <w:r w:rsidR="007A5CC1">
        <w:t>international H</w:t>
      </w:r>
      <w:r w:rsidR="00C7634F">
        <w:t>F</w:t>
      </w:r>
      <w:r w:rsidR="007A5CC1">
        <w:t xml:space="preserve"> guidelines such as </w:t>
      </w:r>
      <w:r w:rsidR="00A41B1D" w:rsidRPr="003B0C27">
        <w:rPr>
          <w:rStyle w:val="cf01"/>
          <w:rFonts w:asciiTheme="minorHAnsi" w:hAnsiTheme="minorHAnsi" w:cstheme="minorHAnsi"/>
          <w:sz w:val="22"/>
          <w:szCs w:val="22"/>
        </w:rPr>
        <w:t xml:space="preserve">2022 AHA/ACC/HFSA </w:t>
      </w:r>
      <w:r w:rsidR="007A5CC1" w:rsidRPr="00825034">
        <w:t>HF guideline</w:t>
      </w:r>
      <w:r w:rsidR="00A41B1D">
        <w:t>s</w:t>
      </w:r>
      <w:r w:rsidR="007A5CC1">
        <w:t xml:space="preserve"> </w:t>
      </w:r>
      <w:r w:rsidR="007A5CC1">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 </w:instrText>
      </w:r>
      <w:r w:rsidR="000A32C4">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DATA </w:instrText>
      </w:r>
      <w:r w:rsidR="000A32C4">
        <w:fldChar w:fldCharType="end"/>
      </w:r>
      <w:r w:rsidR="007A5CC1">
        <w:fldChar w:fldCharType="separate"/>
      </w:r>
      <w:r w:rsidR="000A32C4">
        <w:rPr>
          <w:noProof/>
        </w:rPr>
        <w:t>(Heidenreich et al., 2022)</w:t>
      </w:r>
      <w:r w:rsidR="007A5CC1">
        <w:fldChar w:fldCharType="end"/>
      </w:r>
      <w:r w:rsidR="007A5CC1">
        <w:t>.</w:t>
      </w:r>
      <w:r w:rsidR="000A4954">
        <w:t xml:space="preserve"> </w:t>
      </w:r>
      <w:r w:rsidR="00F67652">
        <w:t>Initiati</w:t>
      </w:r>
      <w:r w:rsidR="00A10DE8">
        <w:t>ng first-line treatment with all four drugs simultaneously</w:t>
      </w:r>
      <w:r w:rsidR="00825034" w:rsidRPr="00825034">
        <w:t xml:space="preserve"> may not be feasible </w:t>
      </w:r>
      <w:r w:rsidR="00825034" w:rsidRPr="00825034">
        <w:lastRenderedPageBreak/>
        <w:t xml:space="preserve">in </w:t>
      </w:r>
      <w:r w:rsidR="00F67652">
        <w:t>some</w:t>
      </w:r>
      <w:r w:rsidR="00825034" w:rsidRPr="00825034">
        <w:t xml:space="preserve"> patients. </w:t>
      </w:r>
      <w:r w:rsidR="00F67652">
        <w:t xml:space="preserve">It is recommended </w:t>
      </w:r>
      <w:r w:rsidR="00D5222D">
        <w:t xml:space="preserve">that </w:t>
      </w:r>
      <w:r w:rsidR="00825034" w:rsidRPr="00825034">
        <w:t xml:space="preserve">medications </w:t>
      </w:r>
      <w:r w:rsidR="00D5222D">
        <w:t xml:space="preserve">are started </w:t>
      </w:r>
      <w:r w:rsidR="00825034" w:rsidRPr="00825034">
        <w:t>sequentially</w:t>
      </w:r>
      <w:r w:rsidR="00F67652">
        <w:t xml:space="preserve"> in these patients</w:t>
      </w:r>
      <w:r w:rsidR="00A10DE8">
        <w:t>,</w:t>
      </w:r>
      <w:r w:rsidR="00F67652">
        <w:t xml:space="preserve"> and the sequence would be determined by </w:t>
      </w:r>
      <w:r w:rsidR="00825034" w:rsidRPr="00825034">
        <w:t>clinical or other factors</w:t>
      </w:r>
      <w:r w:rsidR="00F67652">
        <w:t xml:space="preserve"> (e.g., drug availability) </w:t>
      </w:r>
      <w:r w:rsidR="00F67652">
        <w:fldChar w:fldCharType="begin"/>
      </w:r>
      <w:r w:rsidR="000A32C4">
        <w:instrText xml:space="preserve"> ADDIN EN.CITE &lt;EndNote&gt;&lt;Cite&gt;&lt;Author&gt;Bozkurt&lt;/Author&gt;&lt;Year&gt;2022&lt;/Year&gt;&lt;RecNum&gt;1081&lt;/RecNum&gt;&lt;DisplayText&gt;(Bozkurt, 2022)&lt;/DisplayText&gt;&lt;record&gt;&lt;rec-number&gt;1081&lt;/rec-number&gt;&lt;foreign-keys&gt;&lt;key app="EN" db-id="tv5vtp5rvavte4eretm59vz7rzdrwz5vaxat" timestamp="1687147425"&gt;1081&lt;/key&gt;&lt;/foreign-keys&gt;&lt;ref-type name="Journal Article"&gt;17&lt;/ref-type&gt;&lt;contributors&gt;&lt;authors&gt;&lt;author&gt;Bozkurt, Biykem&lt;/author&gt;&lt;/authors&gt;&lt;/contributors&gt;&lt;titles&gt;&lt;title&gt;How to Initiate and Uptitrate GDMT in Heart Failure: Practical Stepwise Approach to Optimization of GDMT&lt;/title&gt;&lt;secondary-title&gt;JACC: Heart Failure&lt;/secondary-title&gt;&lt;/titles&gt;&lt;periodical&gt;&lt;full-title&gt;JACC: Heart Failure&lt;/full-title&gt;&lt;/periodical&gt;&lt;pages&gt;992-995&lt;/pages&gt;&lt;volume&gt;10&lt;/volume&gt;&lt;number&gt;12&lt;/number&gt;&lt;dates&gt;&lt;year&gt;2022&lt;/year&gt;&lt;pub-dates&gt;&lt;date&gt;2022/12/01/&lt;/date&gt;&lt;/pub-dates&gt;&lt;/dates&gt;&lt;isbn&gt;2213-1779&lt;/isbn&gt;&lt;urls&gt;&lt;related-urls&gt;&lt;url&gt;https://www.sciencedirect.com/science/article/pii/S2213177922006023&lt;/url&gt;&lt;url&gt;https://www.sciencedirect.com/science/article/pii/S2213177922006023?via%3Dihub&lt;/url&gt;&lt;/related-urls&gt;&lt;/urls&gt;&lt;electronic-resource-num&gt;https://doi.org/10.1016/j.jchf.2022.10.005&lt;/electronic-resource-num&gt;&lt;/record&gt;&lt;/Cite&gt;&lt;/EndNote&gt;</w:instrText>
      </w:r>
      <w:r w:rsidR="00F67652">
        <w:fldChar w:fldCharType="separate"/>
      </w:r>
      <w:r w:rsidR="000A32C4">
        <w:rPr>
          <w:noProof/>
        </w:rPr>
        <w:t>(Bozkurt, 2022)</w:t>
      </w:r>
      <w:r w:rsidR="00F67652">
        <w:fldChar w:fldCharType="end"/>
      </w:r>
      <w:r w:rsidR="00F67652">
        <w:t xml:space="preserve">. </w:t>
      </w:r>
      <w:r w:rsidR="00075C46">
        <w:t xml:space="preserve">Once the starting dose is initiated, it is required to </w:t>
      </w:r>
      <w:r w:rsidR="000B2CB2">
        <w:t xml:space="preserve"> up</w:t>
      </w:r>
      <w:r w:rsidR="00D5222D">
        <w:t>-titrate the dose to the target</w:t>
      </w:r>
      <w:r w:rsidR="00075C46">
        <w:t xml:space="preserve"> or maximum tolerated dose</w:t>
      </w:r>
      <w:r w:rsidR="00E30BE1">
        <w:t xml:space="preserve"> </w:t>
      </w:r>
      <w:r w:rsidR="00E30BE1">
        <w:fldChar w:fldCharType="begin"/>
      </w:r>
      <w:r w:rsidR="000A32C4">
        <w:instrText xml:space="preserve"> ADDIN EN.CITE &lt;EndNote&gt;&lt;Cite&gt;&lt;Author&gt;National Heart Foundation of Australia&lt;/Author&gt;&lt;Year&gt;2018&lt;/Year&gt;&lt;RecNum&gt;1058&lt;/RecNum&gt;&lt;DisplayText&gt;(National Heart Foundation of Australia, 2018)&lt;/DisplayText&gt;&lt;record&gt;&lt;rec-number&gt;1058&lt;/rec-number&gt;&lt;foreign-keys&gt;&lt;key app="EN" db-id="tv5vtp5rvavte4eretm59vz7rzdrwz5vaxat" timestamp="1686007860"&gt;1058&lt;/key&gt;&lt;/foreign-keys&gt;&lt;ref-type name="Report"&gt;27&lt;/ref-type&gt;&lt;contributors&gt;&lt;authors&gt;&lt;author&gt;National Heart Foundation of Australia, &lt;/author&gt;&lt;/authors&gt;&lt;/contributors&gt;&lt;titles&gt;&lt;title&gt;Clinical fact sheet - pharmacological management of chronic heart failure with reduced left ventricular ejection fraction (HFrEF) &lt;/title&gt;&lt;/titles&gt;&lt;number&gt;HH-SCPS-004.1.0119&lt;/number&gt;&lt;dates&gt;&lt;year&gt;2018&lt;/year&gt;&lt;pub-dates&gt;&lt;date&gt;February, 2019&lt;/date&gt;&lt;/pub-dates&gt;&lt;/dates&gt;&lt;publisher&gt;National Heart Foundation of Australia, &lt;/publisher&gt;&lt;urls&gt;&lt;related-urls&gt;&lt;url&gt;https://www.heartfoundation.org.au/getmedia/c8889851-5843-40d1-a550-e6e9a9f7d03d/Clinical_Fact_Sheet_-_Pharmacological_Management.pdf&lt;/url&gt;&lt;/related-urls&gt;&lt;/urls&gt;&lt;access-date&gt;5th January 2023&lt;/access-date&gt;&lt;/record&gt;&lt;/Cite&gt;&lt;/EndNote&gt;</w:instrText>
      </w:r>
      <w:r w:rsidR="00E30BE1">
        <w:fldChar w:fldCharType="separate"/>
      </w:r>
      <w:r w:rsidR="000A32C4">
        <w:rPr>
          <w:noProof/>
        </w:rPr>
        <w:t>(National Heart Foundation of Australia, 2018)</w:t>
      </w:r>
      <w:r w:rsidR="00E30BE1">
        <w:fldChar w:fldCharType="end"/>
      </w:r>
      <w:r w:rsidR="00075C46">
        <w:t>.</w:t>
      </w:r>
      <w:r w:rsidR="00075C46" w:rsidRPr="00075C46">
        <w:t xml:space="preserve"> </w:t>
      </w:r>
      <w:r w:rsidR="00075C46">
        <w:t xml:space="preserve">The </w:t>
      </w:r>
      <w:r w:rsidR="00A10DE8">
        <w:t xml:space="preserve">available evidence </w:t>
      </w:r>
      <w:r w:rsidR="004B095C">
        <w:t xml:space="preserve">from </w:t>
      </w:r>
      <w:r w:rsidR="00A10DE8">
        <w:t xml:space="preserve">the clinical trials determines </w:t>
      </w:r>
      <w:r w:rsidR="004B095C">
        <w:t>each drug's optimum or target dose</w:t>
      </w:r>
      <w:r w:rsidR="00075C46">
        <w:t xml:space="preserve"> </w:t>
      </w:r>
      <w:r w:rsidR="00075C46">
        <w:fldChar w:fldCharType="begin">
          <w:fldData xml:space="preserve">PEVuZE5vdGU+PENpdGU+PEF1dGhvcj5IZWlkZW5yZWljaDwvQXV0aG9yPjxZZWFyPjIwMjI8L1ll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4A
</w:fldData>
        </w:fldChar>
      </w:r>
      <w:r w:rsidR="000A32C4">
        <w:instrText xml:space="preserve"> ADDIN EN.CITE </w:instrText>
      </w:r>
      <w:r w:rsidR="000A32C4">
        <w:fldChar w:fldCharType="begin">
          <w:fldData xml:space="preserve">PEVuZE5vdGU+PENpdGU+PEF1dGhvcj5IZWlkZW5yZWljaDwvQXV0aG9yPjxZZWFyPjIwMjI8L1ll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4A
</w:fldData>
        </w:fldChar>
      </w:r>
      <w:r w:rsidR="000A32C4">
        <w:instrText xml:space="preserve"> ADDIN EN.CITE.DATA </w:instrText>
      </w:r>
      <w:r w:rsidR="000A32C4">
        <w:fldChar w:fldCharType="end"/>
      </w:r>
      <w:r w:rsidR="00075C46">
        <w:fldChar w:fldCharType="separate"/>
      </w:r>
      <w:r w:rsidR="000A32C4">
        <w:rPr>
          <w:noProof/>
        </w:rPr>
        <w:t>(Atherton et al., 2018; Heidenreich et al., 2022)</w:t>
      </w:r>
      <w:r w:rsidR="00075C46">
        <w:fldChar w:fldCharType="end"/>
      </w:r>
      <w:r w:rsidR="00075C46">
        <w:t xml:space="preserve">. The up-titration frequency could be </w:t>
      </w:r>
      <w:r w:rsidR="00075C46" w:rsidRPr="00F67652">
        <w:t xml:space="preserve">every 1 to 2 weeks depending on the patient’s </w:t>
      </w:r>
      <w:r w:rsidR="00075C46">
        <w:t>signs</w:t>
      </w:r>
      <w:r w:rsidR="00A10DE8">
        <w:t>, symptoms,</w:t>
      </w:r>
      <w:r w:rsidR="00075C46">
        <w:t xml:space="preserve"> </w:t>
      </w:r>
      <w:r w:rsidR="00075C46" w:rsidRPr="00F67652">
        <w:t xml:space="preserve">and </w:t>
      </w:r>
      <w:r w:rsidR="00075C46">
        <w:t xml:space="preserve">clinical indicators </w:t>
      </w:r>
      <w:r w:rsidR="00075C46">
        <w:fldChar w:fldCharType="begin"/>
      </w:r>
      <w:r w:rsidR="000A32C4">
        <w:instrText xml:space="preserve"> ADDIN EN.CITE &lt;EndNote&gt;&lt;Cite&gt;&lt;Author&gt;Bozkurt&lt;/Author&gt;&lt;Year&gt;2022&lt;/Year&gt;&lt;RecNum&gt;1081&lt;/RecNum&gt;&lt;DisplayText&gt;(Bozkurt, 2022)&lt;/DisplayText&gt;&lt;record&gt;&lt;rec-number&gt;1081&lt;/rec-number&gt;&lt;foreign-keys&gt;&lt;key app="EN" db-id="tv5vtp5rvavte4eretm59vz7rzdrwz5vaxat" timestamp="1687147425"&gt;1081&lt;/key&gt;&lt;/foreign-keys&gt;&lt;ref-type name="Journal Article"&gt;17&lt;/ref-type&gt;&lt;contributors&gt;&lt;authors&gt;&lt;author&gt;Bozkurt, Biykem&lt;/author&gt;&lt;/authors&gt;&lt;/contributors&gt;&lt;titles&gt;&lt;title&gt;How to Initiate and Uptitrate GDMT in Heart Failure: Practical Stepwise Approach to Optimization of GDMT&lt;/title&gt;&lt;secondary-title&gt;JACC: Heart Failure&lt;/secondary-title&gt;&lt;/titles&gt;&lt;periodical&gt;&lt;full-title&gt;JACC: Heart Failure&lt;/full-title&gt;&lt;/periodical&gt;&lt;pages&gt;992-995&lt;/pages&gt;&lt;volume&gt;10&lt;/volume&gt;&lt;number&gt;12&lt;/number&gt;&lt;dates&gt;&lt;year&gt;2022&lt;/year&gt;&lt;pub-dates&gt;&lt;date&gt;2022/12/01/&lt;/date&gt;&lt;/pub-dates&gt;&lt;/dates&gt;&lt;isbn&gt;2213-1779&lt;/isbn&gt;&lt;urls&gt;&lt;related-urls&gt;&lt;url&gt;https://www.sciencedirect.com/science/article/pii/S2213177922006023&lt;/url&gt;&lt;url&gt;https://www.sciencedirect.com/science/article/pii/S2213177922006023?via%3Dihub&lt;/url&gt;&lt;/related-urls&gt;&lt;/urls&gt;&lt;electronic-resource-num&gt;https://doi.org/10.1016/j.jchf.2022.10.005&lt;/electronic-resource-num&gt;&lt;/record&gt;&lt;/Cite&gt;&lt;/EndNote&gt;</w:instrText>
      </w:r>
      <w:r w:rsidR="00075C46">
        <w:fldChar w:fldCharType="separate"/>
      </w:r>
      <w:r w:rsidR="000A32C4">
        <w:rPr>
          <w:noProof/>
        </w:rPr>
        <w:t>(Bozkurt, 2022)</w:t>
      </w:r>
      <w:r w:rsidR="00075C46">
        <w:fldChar w:fldCharType="end"/>
      </w:r>
      <w:r w:rsidR="00075C46">
        <w:t>.</w:t>
      </w:r>
      <w:r w:rsidR="00083E42" w:rsidRPr="00083E42">
        <w:t xml:space="preserve"> </w:t>
      </w:r>
      <w:r w:rsidR="00083E42">
        <w:t xml:space="preserve">The first line therapy </w:t>
      </w:r>
      <w:r w:rsidR="00D5222D">
        <w:t xml:space="preserve">can </w:t>
      </w:r>
      <w:r w:rsidR="00083E42">
        <w:t xml:space="preserve">also </w:t>
      </w:r>
      <w:r w:rsidR="00D5222D">
        <w:t xml:space="preserve">be </w:t>
      </w:r>
      <w:r w:rsidR="00083E42" w:rsidRPr="00083E42">
        <w:t xml:space="preserve">followed by </w:t>
      </w:r>
      <w:r w:rsidR="00083E42">
        <w:t xml:space="preserve">further </w:t>
      </w:r>
      <w:r w:rsidR="00083E42" w:rsidRPr="00083E42">
        <w:t xml:space="preserve">additional </w:t>
      </w:r>
      <w:r w:rsidR="00083E42" w:rsidRPr="00083E42">
        <w:lastRenderedPageBreak/>
        <w:t xml:space="preserve">therapies such as hydralazine nitrates </w:t>
      </w:r>
      <w:r w:rsidR="00083E42">
        <w:t xml:space="preserve">depending on the requirement of the patient as well as </w:t>
      </w:r>
      <w:r w:rsidR="00083E42" w:rsidRPr="00083E42">
        <w:t>treatment for comorbidities such as iron deficiency, diabetes</w:t>
      </w:r>
      <w:r w:rsidR="00083E42">
        <w:t>,</w:t>
      </w:r>
      <w:r w:rsidR="00083E42" w:rsidRPr="00083E42">
        <w:t xml:space="preserve"> atrial fibrillation</w:t>
      </w:r>
      <w:r w:rsidR="00083E42">
        <w:t xml:space="preserve"> and </w:t>
      </w:r>
      <w:r w:rsidR="00083E42" w:rsidRPr="00083E42">
        <w:t>ischemic heart disease</w:t>
      </w:r>
      <w:r w:rsidR="00083E42">
        <w:t xml:space="preserve"> </w:t>
      </w:r>
      <w:r w:rsidR="00083E42">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 </w:instrText>
      </w:r>
      <w:r w:rsidR="000A32C4">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instrText xml:space="preserve"> ADDIN EN.CITE.DATA </w:instrText>
      </w:r>
      <w:r w:rsidR="000A32C4">
        <w:fldChar w:fldCharType="end"/>
      </w:r>
      <w:r w:rsidR="00083E42">
        <w:fldChar w:fldCharType="separate"/>
      </w:r>
      <w:r w:rsidR="000A32C4">
        <w:rPr>
          <w:noProof/>
        </w:rPr>
        <w:t>(Heidenreich et al., 2022)</w:t>
      </w:r>
      <w:r w:rsidR="00083E42">
        <w:fldChar w:fldCharType="end"/>
      </w:r>
      <w:r w:rsidR="00083E42">
        <w:t>.</w:t>
      </w:r>
      <w:r w:rsidR="00083E42" w:rsidRPr="00083E42">
        <w:t xml:space="preserve"> </w:t>
      </w:r>
    </w:p>
    <w:p w14:paraId="422C0CD9" w14:textId="3AFF9D5C" w:rsidR="00083E42" w:rsidRDefault="006A0D1D" w:rsidP="007B4C76">
      <w:pPr>
        <w:jc w:val="both"/>
      </w:pPr>
      <w:r>
        <w:t>T</w:t>
      </w:r>
      <w:r w:rsidR="00E30BE1" w:rsidRPr="00E30BE1">
        <w:t>he 2018 NHFA/CSANZ guidelines did not give specific recommendations for patients with HFpEF</w:t>
      </w:r>
      <w:r w:rsidR="00E30BE1">
        <w:t xml:space="preserve">. However, the recent consensus statement suggested </w:t>
      </w:r>
      <w:r w:rsidR="00E30BE1" w:rsidRPr="00E30BE1">
        <w:t>SGLT2 inhibitor (empagliflozin) in patients with HFpEF to decrease cardiovascular mortality or hospitali</w:t>
      </w:r>
      <w:r w:rsidR="00C7634F">
        <w:t>s</w:t>
      </w:r>
      <w:r w:rsidR="00E30BE1" w:rsidRPr="00E30BE1">
        <w:t>ation</w:t>
      </w:r>
      <w:r w:rsidR="00E30BE1">
        <w:t xml:space="preserve"> </w:t>
      </w:r>
      <w:r w:rsidR="00E30BE1">
        <w:fldChar w:fldCharType="begin"/>
      </w:r>
      <w:r w:rsidR="000A32C4">
        <w:instrText xml:space="preserve"> ADDIN EN.CITE &lt;EndNote&gt;&lt;Cite&gt;&lt;Author&gt;Sindone&lt;/Author&gt;&lt;Year&gt;2022&lt;/Year&gt;&lt;RecNum&gt;1080&lt;/RecNum&gt;&lt;DisplayText&gt;(Sindone et al., 2022)&lt;/DisplayText&gt;&lt;record&gt;&lt;rec-number&gt;1080&lt;/rec-number&gt;&lt;foreign-keys&gt;&lt;key app="EN" db-id="tv5vtp5rvavte4eretm59vz7rzdrwz5vaxat" timestamp="1687144983"&gt;1080&lt;/key&gt;&lt;/foreign-keys&gt;&lt;ref-type name="Journal Article"&gt;17&lt;/ref-type&gt;&lt;contributors&gt;&lt;authors&gt;&lt;author&gt;Sindone, Andrew P&lt;/author&gt;&lt;author&gt;De Pasquale, Carmine&lt;/author&gt;&lt;author&gt;Amerena, John&lt;/author&gt;&lt;author&gt;Burdeniuk, Christine&lt;/author&gt;&lt;author&gt;Chan, Alicia&lt;/author&gt;&lt;author&gt;Coats, Andrew&lt;/author&gt;&lt;author&gt;Hare, David L&lt;/author&gt;&lt;author&gt;Macdonald, Peter&lt;/author&gt;&lt;author&gt;Sverdlov, Aaron&lt;/author&gt;&lt;author&gt;Atherton, John J&lt;/author&gt;&lt;/authors&gt;&lt;/contributors&gt;&lt;titles&gt;&lt;title&gt;Consensus statement on the current pharmacological prevention and management of heart failure&lt;/title&gt;&lt;secondary-title&gt;Medical Journal of Australia&lt;/secondary-title&gt;&lt;/titles&gt;&lt;periodical&gt;&lt;full-title&gt;Medical Journal of Australia&lt;/full-title&gt;&lt;/periodical&gt;&lt;pages&gt;212-217&lt;/pages&gt;&lt;volume&gt;217&lt;/volume&gt;&lt;number&gt;4&lt;/number&gt;&lt;dates&gt;&lt;year&gt;2022&lt;/year&gt;&lt;/dates&gt;&lt;isbn&gt;0025-729X&lt;/isbn&gt;&lt;urls&gt;&lt;related-urls&gt;&lt;url&gt;https://onlinelibrary.wiley.com/doi/abs/10.5694/mja2.51656&lt;/url&gt;&lt;url&gt;https://www.ncbi.nlm.nih.gov/pmc/articles/PMC9545515/pdf/MJA2-217-212.pdf&lt;/url&gt;&lt;/related-urls&gt;&lt;/urls&gt;&lt;electronic-resource-num&gt;https://doi.org/10.5694/mja2.51656&lt;/electronic-resource-num&gt;&lt;/record&gt;&lt;/Cite&gt;&lt;/EndNote&gt;</w:instrText>
      </w:r>
      <w:r w:rsidR="00E30BE1">
        <w:fldChar w:fldCharType="separate"/>
      </w:r>
      <w:r w:rsidR="000A32C4">
        <w:rPr>
          <w:noProof/>
        </w:rPr>
        <w:t>(Sindone et al., 2022)</w:t>
      </w:r>
      <w:r w:rsidR="00E30BE1">
        <w:fldChar w:fldCharType="end"/>
      </w:r>
      <w:r w:rsidR="00E30BE1">
        <w:t>.</w:t>
      </w:r>
      <w:r w:rsidR="00E30BE1" w:rsidRPr="00E30BE1">
        <w:t xml:space="preserve"> </w:t>
      </w:r>
    </w:p>
    <w:p w14:paraId="39310036" w14:textId="33B5F058" w:rsidR="003B0C27" w:rsidRPr="003B0C27" w:rsidRDefault="006A0D1D" w:rsidP="007B4C76">
      <w:pPr>
        <w:jc w:val="both"/>
        <w:rPr>
          <w:rStyle w:val="cf01"/>
          <w:rFonts w:asciiTheme="minorHAnsi" w:hAnsiTheme="minorHAnsi" w:cstheme="minorHAnsi"/>
          <w:sz w:val="22"/>
          <w:szCs w:val="22"/>
        </w:rPr>
      </w:pPr>
      <w:r w:rsidRPr="003B0C27">
        <w:rPr>
          <w:rStyle w:val="cf01"/>
          <w:rFonts w:asciiTheme="minorHAnsi" w:hAnsiTheme="minorHAnsi" w:cstheme="minorHAnsi"/>
          <w:sz w:val="22"/>
          <w:szCs w:val="22"/>
        </w:rPr>
        <w:t xml:space="preserve">Of note, the application mentioned inotropes under comparator. However, inotropes may </w:t>
      </w:r>
      <w:r w:rsidR="000B2CB2">
        <w:rPr>
          <w:rStyle w:val="cf01"/>
          <w:rFonts w:asciiTheme="minorHAnsi" w:hAnsiTheme="minorHAnsi" w:cstheme="minorHAnsi"/>
          <w:sz w:val="22"/>
          <w:szCs w:val="22"/>
        </w:rPr>
        <w:t xml:space="preserve">be </w:t>
      </w:r>
      <w:r w:rsidRPr="003B0C27">
        <w:rPr>
          <w:rStyle w:val="cf01"/>
          <w:rFonts w:asciiTheme="minorHAnsi" w:hAnsiTheme="minorHAnsi" w:cstheme="minorHAnsi"/>
          <w:sz w:val="22"/>
          <w:szCs w:val="22"/>
        </w:rPr>
        <w:t>indicate</w:t>
      </w:r>
      <w:r w:rsidR="000B2CB2">
        <w:rPr>
          <w:rStyle w:val="cf01"/>
          <w:rFonts w:asciiTheme="minorHAnsi" w:hAnsiTheme="minorHAnsi" w:cstheme="minorHAnsi"/>
          <w:sz w:val="22"/>
          <w:szCs w:val="22"/>
        </w:rPr>
        <w:t>d for use</w:t>
      </w:r>
      <w:r w:rsidRPr="003B0C27">
        <w:rPr>
          <w:rStyle w:val="cf01"/>
          <w:rFonts w:asciiTheme="minorHAnsi" w:hAnsiTheme="minorHAnsi" w:cstheme="minorHAnsi"/>
          <w:sz w:val="22"/>
          <w:szCs w:val="22"/>
        </w:rPr>
        <w:t xml:space="preserve"> in advanced H</w:t>
      </w:r>
      <w:r w:rsidR="00C7634F">
        <w:rPr>
          <w:rStyle w:val="cf01"/>
          <w:rFonts w:asciiTheme="minorHAnsi" w:hAnsiTheme="minorHAnsi" w:cstheme="minorHAnsi"/>
          <w:sz w:val="22"/>
          <w:szCs w:val="22"/>
        </w:rPr>
        <w:t>F</w:t>
      </w:r>
      <w:r w:rsidRPr="003B0C27">
        <w:rPr>
          <w:rStyle w:val="cf01"/>
          <w:rFonts w:asciiTheme="minorHAnsi" w:hAnsiTheme="minorHAnsi" w:cstheme="minorHAnsi"/>
          <w:sz w:val="22"/>
          <w:szCs w:val="22"/>
        </w:rPr>
        <w:t xml:space="preserve"> patients either as palliative care for </w:t>
      </w:r>
      <w:r w:rsidR="00A10DE8">
        <w:rPr>
          <w:rStyle w:val="cf01"/>
          <w:rFonts w:asciiTheme="minorHAnsi" w:hAnsiTheme="minorHAnsi" w:cstheme="minorHAnsi"/>
          <w:sz w:val="22"/>
          <w:szCs w:val="22"/>
        </w:rPr>
        <w:t xml:space="preserve">those </w:t>
      </w:r>
      <w:r w:rsidRPr="003B0C27">
        <w:rPr>
          <w:rStyle w:val="cf01"/>
          <w:rFonts w:asciiTheme="minorHAnsi" w:hAnsiTheme="minorHAnsi" w:cstheme="minorHAnsi"/>
          <w:sz w:val="22"/>
          <w:szCs w:val="22"/>
        </w:rPr>
        <w:t xml:space="preserve">who are ineligible for either MCS or cardiac transplantation despite optimal GDMT and device therapy or bridge to therapy for </w:t>
      </w:r>
      <w:r w:rsidR="00A10DE8">
        <w:rPr>
          <w:rStyle w:val="cf01"/>
          <w:rFonts w:asciiTheme="minorHAnsi" w:hAnsiTheme="minorHAnsi" w:cstheme="minorHAnsi"/>
          <w:sz w:val="22"/>
          <w:szCs w:val="22"/>
        </w:rPr>
        <w:t xml:space="preserve">those </w:t>
      </w:r>
      <w:r w:rsidRPr="003B0C27">
        <w:rPr>
          <w:rStyle w:val="cf01"/>
          <w:rFonts w:asciiTheme="minorHAnsi" w:hAnsiTheme="minorHAnsi" w:cstheme="minorHAnsi"/>
          <w:sz w:val="22"/>
          <w:szCs w:val="22"/>
        </w:rPr>
        <w:t xml:space="preserve">who </w:t>
      </w:r>
      <w:r w:rsidR="003B0C27" w:rsidRPr="003B0C27">
        <w:rPr>
          <w:rStyle w:val="cf01"/>
          <w:rFonts w:asciiTheme="minorHAnsi" w:hAnsiTheme="minorHAnsi" w:cstheme="minorHAnsi"/>
          <w:sz w:val="22"/>
          <w:szCs w:val="22"/>
        </w:rPr>
        <w:t xml:space="preserve">are refractory to GDMT and device therapy and </w:t>
      </w:r>
      <w:r w:rsidRPr="003B0C27">
        <w:rPr>
          <w:rStyle w:val="cf01"/>
          <w:rFonts w:asciiTheme="minorHAnsi" w:hAnsiTheme="minorHAnsi" w:cstheme="minorHAnsi"/>
          <w:sz w:val="22"/>
          <w:szCs w:val="22"/>
        </w:rPr>
        <w:t xml:space="preserve">are </w:t>
      </w:r>
      <w:r w:rsidR="003B0C27" w:rsidRPr="003B0C27">
        <w:rPr>
          <w:rStyle w:val="cf01"/>
          <w:rFonts w:asciiTheme="minorHAnsi" w:hAnsiTheme="minorHAnsi" w:cstheme="minorHAnsi"/>
          <w:sz w:val="22"/>
          <w:szCs w:val="22"/>
        </w:rPr>
        <w:t xml:space="preserve">awaiting MCS or cardiac transplantation. The 2022 AHA/ACC/HFSA guidelines indicate that the long-term use of intravenous inotropic agents may be harmful for reasons other than palliative care or as a bridge to advanced therapies </w:t>
      </w:r>
      <w:r w:rsidR="003B0C27" w:rsidRPr="003B0C27">
        <w:rPr>
          <w:rStyle w:val="cf01"/>
          <w:rFonts w:asciiTheme="minorHAnsi" w:hAnsiTheme="minorHAnsi" w:cstheme="minorHAnsi"/>
          <w:sz w:val="22"/>
          <w:szCs w:val="22"/>
        </w:rP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rPr>
          <w:rStyle w:val="cf01"/>
          <w:rFonts w:asciiTheme="minorHAnsi" w:hAnsiTheme="minorHAnsi" w:cstheme="minorHAnsi"/>
          <w:sz w:val="22"/>
          <w:szCs w:val="22"/>
        </w:rPr>
        <w:instrText xml:space="preserve"> ADDIN EN.CITE </w:instrText>
      </w:r>
      <w:r w:rsidR="000A32C4">
        <w:rPr>
          <w:rStyle w:val="cf01"/>
          <w:rFonts w:asciiTheme="minorHAnsi" w:hAnsiTheme="minorHAnsi" w:cstheme="minorHAnsi"/>
          <w:sz w:val="22"/>
          <w:szCs w:val="22"/>
        </w:rPr>
        <w:fldChar w:fldCharType="begin">
          <w:fldData xml:space="preserve">PEVuZE5vdGU+PENpdGU+PEF1dGhvcj5IZWlkZW5yZWljaDwvQXV0aG9yPjxZZWFyPjIwMjI8L1ll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=
</w:fldData>
        </w:fldChar>
      </w:r>
      <w:r w:rsidR="000A32C4">
        <w:rPr>
          <w:rStyle w:val="cf01"/>
          <w:rFonts w:asciiTheme="minorHAnsi" w:hAnsiTheme="minorHAnsi" w:cstheme="minorHAnsi"/>
          <w:sz w:val="22"/>
          <w:szCs w:val="22"/>
        </w:rPr>
        <w:instrText xml:space="preserve"> ADDIN EN.CITE.DATA </w:instrText>
      </w:r>
      <w:r w:rsidR="000A32C4">
        <w:rPr>
          <w:rStyle w:val="cf01"/>
          <w:rFonts w:asciiTheme="minorHAnsi" w:hAnsiTheme="minorHAnsi" w:cstheme="minorHAnsi"/>
          <w:sz w:val="22"/>
          <w:szCs w:val="22"/>
        </w:rPr>
      </w:r>
      <w:r w:rsidR="000A32C4">
        <w:rPr>
          <w:rStyle w:val="cf01"/>
          <w:rFonts w:asciiTheme="minorHAnsi" w:hAnsiTheme="minorHAnsi" w:cstheme="minorHAnsi"/>
          <w:sz w:val="22"/>
          <w:szCs w:val="22"/>
        </w:rPr>
        <w:fldChar w:fldCharType="end"/>
      </w:r>
      <w:r w:rsidR="003B0C27" w:rsidRPr="003B0C27">
        <w:rPr>
          <w:rStyle w:val="cf01"/>
          <w:rFonts w:asciiTheme="minorHAnsi" w:hAnsiTheme="minorHAnsi" w:cstheme="minorHAnsi"/>
          <w:sz w:val="22"/>
          <w:szCs w:val="22"/>
        </w:rPr>
      </w:r>
      <w:r w:rsidR="003B0C27" w:rsidRPr="003B0C27">
        <w:rPr>
          <w:rStyle w:val="cf01"/>
          <w:rFonts w:asciiTheme="minorHAnsi" w:hAnsiTheme="minorHAnsi" w:cstheme="minorHAnsi"/>
          <w:sz w:val="22"/>
          <w:szCs w:val="22"/>
        </w:rPr>
        <w:fldChar w:fldCharType="separate"/>
      </w:r>
      <w:r w:rsidR="000A32C4">
        <w:rPr>
          <w:rStyle w:val="cf01"/>
          <w:rFonts w:asciiTheme="minorHAnsi" w:hAnsiTheme="minorHAnsi" w:cstheme="minorHAnsi"/>
          <w:noProof/>
          <w:sz w:val="22"/>
          <w:szCs w:val="22"/>
        </w:rPr>
        <w:t>(Heidenreich et al., 2022)</w:t>
      </w:r>
      <w:r w:rsidR="003B0C27" w:rsidRPr="003B0C27">
        <w:rPr>
          <w:rStyle w:val="cf01"/>
          <w:rFonts w:asciiTheme="minorHAnsi" w:hAnsiTheme="minorHAnsi" w:cstheme="minorHAnsi"/>
          <w:sz w:val="22"/>
          <w:szCs w:val="22"/>
        </w:rPr>
        <w:fldChar w:fldCharType="end"/>
      </w:r>
      <w:r w:rsidR="003B0C27" w:rsidRPr="003B0C27">
        <w:rPr>
          <w:rStyle w:val="cf01"/>
          <w:rFonts w:asciiTheme="minorHAnsi" w:hAnsiTheme="minorHAnsi" w:cstheme="minorHAnsi"/>
          <w:sz w:val="22"/>
          <w:szCs w:val="22"/>
        </w:rPr>
        <w:t xml:space="preserve">. Hence inotropes </w:t>
      </w:r>
      <w:r w:rsidR="00413658">
        <w:rPr>
          <w:rStyle w:val="cf01"/>
          <w:rFonts w:asciiTheme="minorHAnsi" w:hAnsiTheme="minorHAnsi" w:cstheme="minorHAnsi"/>
          <w:sz w:val="22"/>
          <w:szCs w:val="22"/>
        </w:rPr>
        <w:t xml:space="preserve">alone </w:t>
      </w:r>
      <w:r w:rsidR="003B0C27" w:rsidRPr="003B0C27">
        <w:rPr>
          <w:rStyle w:val="cf01"/>
          <w:rFonts w:asciiTheme="minorHAnsi" w:hAnsiTheme="minorHAnsi" w:cstheme="minorHAnsi"/>
          <w:sz w:val="22"/>
          <w:szCs w:val="22"/>
        </w:rPr>
        <w:t>could not be considered comparator</w:t>
      </w:r>
      <w:r w:rsidR="00A10DE8">
        <w:rPr>
          <w:rStyle w:val="cf01"/>
          <w:rFonts w:asciiTheme="minorHAnsi" w:hAnsiTheme="minorHAnsi" w:cstheme="minorHAnsi"/>
          <w:sz w:val="22"/>
          <w:szCs w:val="22"/>
        </w:rPr>
        <w:t>s</w:t>
      </w:r>
      <w:r w:rsidR="003B0C27" w:rsidRPr="003B0C27">
        <w:rPr>
          <w:rStyle w:val="cf01"/>
          <w:rFonts w:asciiTheme="minorHAnsi" w:hAnsiTheme="minorHAnsi" w:cstheme="minorHAnsi"/>
          <w:sz w:val="22"/>
          <w:szCs w:val="22"/>
        </w:rPr>
        <w:t xml:space="preserve"> in this application.</w:t>
      </w:r>
    </w:p>
    <w:p w14:paraId="777BB300" w14:textId="70A72701" w:rsidR="00DF14D1" w:rsidRDefault="00997E68" w:rsidP="00997E68">
      <w:pPr>
        <w:pStyle w:val="Heading4"/>
      </w:pPr>
      <w:r w:rsidRPr="00997E68">
        <w:t>Existing MBS listing for the comparator</w:t>
      </w:r>
    </w:p>
    <w:p w14:paraId="1D549F01" w14:textId="0FBE84FF" w:rsidR="00DF14D1" w:rsidRDefault="004341E7" w:rsidP="007B4C76">
      <w:pPr>
        <w:jc w:val="both"/>
        <w:rPr>
          <w:rFonts w:eastAsia="Times New Roman"/>
        </w:rPr>
      </w:pPr>
      <w:r>
        <w:t xml:space="preserve">The comparator </w:t>
      </w:r>
      <w:r w:rsidR="00A10DE8">
        <w:t xml:space="preserve">mainly includes pharmacological management and the relevant drugs for </w:t>
      </w:r>
      <w:r w:rsidR="005F5B1D">
        <w:t>the GDMT</w:t>
      </w:r>
      <w:r w:rsidR="00D5222D">
        <w:t xml:space="preserve"> </w:t>
      </w:r>
      <w:r w:rsidR="00D5222D">
        <w:fldChar w:fldCharType="begin"/>
      </w:r>
      <w:r w:rsidR="000A32C4">
        <w:instrText xml:space="preserve"> ADDIN EN.CITE &lt;EndNote&gt;&lt;Cite&gt;&lt;Author&gt;National Heart Foundation of Australia&lt;/Author&gt;&lt;Year&gt;2018&lt;/Year&gt;&lt;RecNum&gt;1058&lt;/RecNum&gt;&lt;DisplayText&gt;(National Heart Foundation of Australia, 2018)&lt;/DisplayText&gt;&lt;record&gt;&lt;rec-number&gt;1058&lt;/rec-number&gt;&lt;foreign-keys&gt;&lt;key app="EN" db-id="tv5vtp5rvavte4eretm59vz7rzdrwz5vaxat" timestamp="1686007860"&gt;1058&lt;/key&gt;&lt;/foreign-keys&gt;&lt;ref-type name="Report"&gt;27&lt;/ref-type&gt;&lt;contributors&gt;&lt;authors&gt;&lt;author&gt;National Heart Foundation of Australia, &lt;/author&gt;&lt;/authors&gt;&lt;/contributors&gt;&lt;titles&gt;&lt;title&gt;Clinical fact sheet - pharmacological management of chronic heart failure with reduced left ventricular ejection fraction (HFrEF) &lt;/title&gt;&lt;/titles&gt;&lt;number&gt;HH-SCPS-004.1.0119&lt;/number&gt;&lt;dates&gt;&lt;year&gt;2018&lt;/year&gt;&lt;pub-dates&gt;&lt;date&gt;February, 2019&lt;/date&gt;&lt;/pub-dates&gt;&lt;/dates&gt;&lt;publisher&gt;National Heart Foundation of Australia, &lt;/publisher&gt;&lt;urls&gt;&lt;related-urls&gt;&lt;url&gt;https://www.heartfoundation.org.au/getmedia/c8889851-5843-40d1-a550-</w:instrText>
      </w:r>
      <w:r w:rsidR="000A32C4">
        <w:lastRenderedPageBreak/>
        <w:instrText>e6e9a9f7d03d/Clinical_Fact_Sheet_-_Pharmacological_Management.pdf&lt;/url&gt;&lt;/related-urls&gt;&lt;/urls&gt;&lt;access-date&gt;5th January 2023&lt;/access-date&gt;&lt;/record&gt;&lt;/Cite&gt;&lt;/EndNote&gt;</w:instrText>
      </w:r>
      <w:r w:rsidR="00D5222D">
        <w:fldChar w:fldCharType="separate"/>
      </w:r>
      <w:r w:rsidR="000A32C4">
        <w:rPr>
          <w:noProof/>
        </w:rPr>
        <w:t>(National Heart Foundation of Australia, 2018)</w:t>
      </w:r>
      <w:r w:rsidR="00D5222D">
        <w:fldChar w:fldCharType="end"/>
      </w:r>
      <w:r w:rsidR="00A10DE8">
        <w:t xml:space="preserve"> </w:t>
      </w:r>
      <w:r w:rsidR="008D1506" w:rsidRPr="00D11748">
        <w:rPr>
          <w:rFonts w:eastAsia="Times New Roman"/>
        </w:rPr>
        <w:t>listed under the pharmaceutical benefit</w:t>
      </w:r>
      <w:r w:rsidR="00A10DE8">
        <w:rPr>
          <w:rFonts w:eastAsia="Times New Roman"/>
        </w:rPr>
        <w:t>s</w:t>
      </w:r>
      <w:r w:rsidR="008D1506" w:rsidRPr="00D11748">
        <w:rPr>
          <w:rFonts w:eastAsia="Times New Roman"/>
        </w:rPr>
        <w:t xml:space="preserve"> scheme (PBS).  </w:t>
      </w:r>
    </w:p>
    <w:p w14:paraId="403BE66F" w14:textId="3F4EF5FF" w:rsidR="00413658" w:rsidRDefault="00413658" w:rsidP="007B4C76">
      <w:pPr>
        <w:jc w:val="both"/>
      </w:pPr>
      <w:r w:rsidRPr="00413658">
        <w:t>Non-pharmacological treatments may include ventilation, pacing, angioplasty, ECMO or haemofiltration. The majority of patients will receive pharmacological therapy, but these other interventions are likely to be used in addition to pharmacological management for the most severely affected patients as required.</w:t>
      </w:r>
    </w:p>
    <w:p w14:paraId="29C1EA87" w14:textId="77777777" w:rsidR="007A66C8" w:rsidRPr="008F1532" w:rsidRDefault="007A66C8" w:rsidP="00CC7713">
      <w:pPr>
        <w:pStyle w:val="Heading3"/>
      </w:pPr>
      <w:r w:rsidRPr="008F1532">
        <w:t xml:space="preserve">Outcomes </w:t>
      </w:r>
    </w:p>
    <w:p w14:paraId="1C4FCFD1" w14:textId="0B1A15D2" w:rsidR="00C3785D" w:rsidRPr="00C3785D" w:rsidRDefault="00C3785D" w:rsidP="00644E28">
      <w:pPr>
        <w:jc w:val="both"/>
      </w:pPr>
      <w:r w:rsidRPr="00C3785D">
        <w:t xml:space="preserve">The outcome measures used in </w:t>
      </w:r>
      <w:r w:rsidR="001A4A62">
        <w:t>L</w:t>
      </w:r>
      <w:r>
        <w:t>VAD</w:t>
      </w:r>
      <w:r w:rsidRPr="00C3785D">
        <w:t xml:space="preserve"> studies are outlined below. The main </w:t>
      </w:r>
      <w:r w:rsidR="00997E68">
        <w:t xml:space="preserve">primary endpoints </w:t>
      </w:r>
      <w:r w:rsidRPr="00C3785D">
        <w:t xml:space="preserve">in these studies are </w:t>
      </w:r>
      <w:r w:rsidR="00997E68" w:rsidRPr="00997E68">
        <w:t xml:space="preserve">survival at </w:t>
      </w:r>
      <w:r w:rsidR="00A10DE8">
        <w:t>two</w:t>
      </w:r>
      <w:r w:rsidR="00997E68" w:rsidRPr="00997E68">
        <w:t xml:space="preserve"> years free of disabling stroke</w:t>
      </w:r>
      <w:r w:rsidR="00997E68">
        <w:t>,</w:t>
      </w:r>
      <w:r w:rsidR="00997E68" w:rsidRPr="00997E68">
        <w:t xml:space="preserve"> reoperation to replace or remove a malfunctioning device</w:t>
      </w:r>
      <w:r w:rsidR="00997E68">
        <w:t xml:space="preserve"> and all-cause mortality. </w:t>
      </w:r>
      <w:r w:rsidRPr="00C3785D">
        <w:t xml:space="preserve">Please see Table </w:t>
      </w:r>
      <w:r w:rsidR="000726D4">
        <w:t>9</w:t>
      </w:r>
      <w:r w:rsidR="000F494B" w:rsidRPr="00C3785D">
        <w:t xml:space="preserve"> </w:t>
      </w:r>
      <w:r w:rsidRPr="00C3785D">
        <w:t>for more details.</w:t>
      </w:r>
    </w:p>
    <w:p w14:paraId="03A11693" w14:textId="77777777" w:rsidR="007B538F" w:rsidRPr="007B538F" w:rsidRDefault="007B538F" w:rsidP="007B538F">
      <w:pPr>
        <w:pStyle w:val="TableText0"/>
        <w:rPr>
          <w:rFonts w:asciiTheme="minorHAnsi" w:hAnsiTheme="minorHAnsi" w:cstheme="minorHAnsi"/>
          <w:b/>
          <w:bCs/>
          <w:sz w:val="22"/>
        </w:rPr>
      </w:pPr>
      <w:r w:rsidRPr="007B538F">
        <w:rPr>
          <w:rFonts w:asciiTheme="minorHAnsi" w:hAnsiTheme="minorHAnsi" w:cstheme="minorHAnsi"/>
          <w:b/>
          <w:bCs/>
          <w:sz w:val="22"/>
        </w:rPr>
        <w:t xml:space="preserve">Effectiveness outcomes </w:t>
      </w:r>
    </w:p>
    <w:p w14:paraId="55EBBD00" w14:textId="48CB11A7" w:rsidR="007B538F" w:rsidRDefault="007B4C76" w:rsidP="00036B54">
      <w:pPr>
        <w:pStyle w:val="TableText0"/>
        <w:numPr>
          <w:ilvl w:val="0"/>
          <w:numId w:val="3"/>
        </w:numPr>
        <w:jc w:val="both"/>
        <w:rPr>
          <w:rFonts w:asciiTheme="minorHAnsi" w:hAnsiTheme="minorHAnsi" w:cstheme="minorHAnsi"/>
          <w:sz w:val="22"/>
        </w:rPr>
      </w:pPr>
      <w:r>
        <w:rPr>
          <w:rFonts w:asciiTheme="minorHAnsi" w:hAnsiTheme="minorHAnsi" w:cstheme="minorHAnsi"/>
          <w:sz w:val="22"/>
        </w:rPr>
        <w:t>e</w:t>
      </w:r>
      <w:r w:rsidR="00413658">
        <w:rPr>
          <w:rFonts w:asciiTheme="minorHAnsi" w:hAnsiTheme="minorHAnsi" w:cstheme="minorHAnsi"/>
          <w:sz w:val="22"/>
        </w:rPr>
        <w:t xml:space="preserve">vent-free survival- </w:t>
      </w:r>
      <w:r w:rsidR="007B538F" w:rsidRPr="007B538F">
        <w:rPr>
          <w:rFonts w:asciiTheme="minorHAnsi" w:hAnsiTheme="minorHAnsi" w:cstheme="minorHAnsi"/>
          <w:sz w:val="22"/>
        </w:rPr>
        <w:t xml:space="preserve">defined as </w:t>
      </w:r>
      <w:r w:rsidR="007B538F" w:rsidRPr="007B538F">
        <w:rPr>
          <w:rFonts w:asciiTheme="minorHAnsi" w:eastAsia="Times New Roman" w:hAnsiTheme="minorHAnsi" w:cstheme="minorHAnsi"/>
          <w:sz w:val="22"/>
          <w:lang w:eastAsia="en-AU"/>
        </w:rPr>
        <w:t>survival at two years free of disabling stroke or reoperation to replace or remove a malfunctioning device</w:t>
      </w:r>
      <w:r w:rsidR="007B538F" w:rsidRPr="007B538F">
        <w:rPr>
          <w:rFonts w:asciiTheme="minorHAnsi" w:hAnsiTheme="minorHAnsi" w:cstheme="minorHAnsi"/>
          <w:sz w:val="22"/>
        </w:rPr>
        <w:t xml:space="preserve"> </w:t>
      </w:r>
    </w:p>
    <w:p w14:paraId="04D51FD3" w14:textId="69F1F14F" w:rsidR="003F6522" w:rsidRPr="007B538F" w:rsidRDefault="003F6522" w:rsidP="00036B54">
      <w:pPr>
        <w:pStyle w:val="TableText0"/>
        <w:numPr>
          <w:ilvl w:val="0"/>
          <w:numId w:val="3"/>
        </w:numPr>
        <w:jc w:val="both"/>
        <w:rPr>
          <w:rFonts w:asciiTheme="minorHAnsi" w:hAnsiTheme="minorHAnsi" w:cstheme="minorHAnsi"/>
          <w:sz w:val="22"/>
        </w:rPr>
      </w:pPr>
      <w:r w:rsidRPr="000167BC">
        <w:rPr>
          <w:rFonts w:asciiTheme="minorHAnsi" w:hAnsiTheme="minorHAnsi" w:cstheme="minorHAnsi"/>
          <w:sz w:val="22"/>
        </w:rPr>
        <w:t>overall survival</w:t>
      </w:r>
    </w:p>
    <w:p w14:paraId="59669285" w14:textId="77777777" w:rsidR="007B538F" w:rsidRPr="007B538F" w:rsidRDefault="007B538F" w:rsidP="00036B54">
      <w:pPr>
        <w:pStyle w:val="TableText0"/>
        <w:numPr>
          <w:ilvl w:val="0"/>
          <w:numId w:val="3"/>
        </w:numPr>
        <w:jc w:val="both"/>
        <w:rPr>
          <w:rFonts w:asciiTheme="minorHAnsi" w:hAnsiTheme="minorHAnsi" w:cstheme="minorHAnsi"/>
          <w:sz w:val="22"/>
        </w:rPr>
      </w:pPr>
      <w:r w:rsidRPr="007B538F">
        <w:rPr>
          <w:rFonts w:asciiTheme="minorHAnsi" w:hAnsiTheme="minorHAnsi" w:cstheme="minorHAnsi"/>
          <w:sz w:val="22"/>
        </w:rPr>
        <w:t>functional status (6 Minutes walking test and New York Heart Association (NYHA) classification status)</w:t>
      </w:r>
    </w:p>
    <w:p w14:paraId="4F0FDB25" w14:textId="77777777" w:rsidR="007B538F" w:rsidRPr="007B538F" w:rsidRDefault="007B538F" w:rsidP="00036B54">
      <w:pPr>
        <w:pStyle w:val="TableText0"/>
        <w:numPr>
          <w:ilvl w:val="0"/>
          <w:numId w:val="3"/>
        </w:numPr>
        <w:jc w:val="both"/>
        <w:rPr>
          <w:rFonts w:asciiTheme="minorHAnsi" w:hAnsiTheme="minorHAnsi" w:cstheme="minorHAnsi"/>
          <w:sz w:val="22"/>
        </w:rPr>
      </w:pPr>
      <w:r w:rsidRPr="007B538F">
        <w:rPr>
          <w:rFonts w:asciiTheme="minorHAnsi" w:hAnsiTheme="minorHAnsi" w:cstheme="minorHAnsi"/>
          <w:sz w:val="22"/>
        </w:rPr>
        <w:t>re-hospitalisations</w:t>
      </w:r>
    </w:p>
    <w:p w14:paraId="2E570AAF" w14:textId="77777777" w:rsidR="007B538F" w:rsidRPr="007B538F" w:rsidRDefault="007B538F" w:rsidP="007B538F">
      <w:pPr>
        <w:pStyle w:val="TableText0"/>
        <w:rPr>
          <w:rFonts w:asciiTheme="minorHAnsi" w:hAnsiTheme="minorHAnsi" w:cstheme="minorHAnsi"/>
          <w:b/>
          <w:bCs/>
          <w:sz w:val="22"/>
        </w:rPr>
      </w:pPr>
      <w:r w:rsidRPr="007B538F">
        <w:rPr>
          <w:rFonts w:asciiTheme="minorHAnsi" w:hAnsiTheme="minorHAnsi" w:cstheme="minorHAnsi"/>
          <w:b/>
          <w:bCs/>
          <w:sz w:val="22"/>
        </w:rPr>
        <w:t xml:space="preserve">Patient-reported outcomes </w:t>
      </w:r>
    </w:p>
    <w:p w14:paraId="5C41B929" w14:textId="77777777" w:rsidR="007B538F" w:rsidRPr="007B538F" w:rsidRDefault="007B538F" w:rsidP="00036B54">
      <w:pPr>
        <w:pStyle w:val="TableText0"/>
        <w:numPr>
          <w:ilvl w:val="0"/>
          <w:numId w:val="14"/>
        </w:numPr>
        <w:jc w:val="both"/>
        <w:rPr>
          <w:rFonts w:asciiTheme="minorHAnsi" w:hAnsiTheme="minorHAnsi" w:cstheme="minorHAnsi"/>
          <w:sz w:val="22"/>
        </w:rPr>
      </w:pPr>
      <w:r w:rsidRPr="007B538F">
        <w:rPr>
          <w:rFonts w:asciiTheme="minorHAnsi" w:hAnsiTheme="minorHAnsi" w:cstheme="minorHAnsi"/>
          <w:sz w:val="22"/>
        </w:rPr>
        <w:t>quality of life measures - EQ-5D-5L,</w:t>
      </w:r>
      <w:r w:rsidRPr="007B538F">
        <w:rPr>
          <w:rFonts w:asciiTheme="minorHAnsi" w:hAnsiTheme="minorHAnsi" w:cstheme="minorHAnsi"/>
        </w:rPr>
        <w:t xml:space="preserve"> </w:t>
      </w:r>
      <w:r w:rsidRPr="007B538F">
        <w:rPr>
          <w:rFonts w:asciiTheme="minorHAnsi" w:hAnsiTheme="minorHAnsi" w:cstheme="minorHAnsi"/>
          <w:sz w:val="22"/>
        </w:rPr>
        <w:t xml:space="preserve">SF-36, Kansas City Cardiomyopathy Questionnaire and Minnesota Living with Heart Failure questionnaire </w:t>
      </w:r>
    </w:p>
    <w:p w14:paraId="60692EB6" w14:textId="77777777" w:rsidR="007B538F" w:rsidRPr="007B538F" w:rsidRDefault="007B538F" w:rsidP="007B538F">
      <w:pPr>
        <w:pStyle w:val="TableText0"/>
        <w:rPr>
          <w:rFonts w:asciiTheme="minorHAnsi" w:hAnsiTheme="minorHAnsi" w:cstheme="minorHAnsi"/>
          <w:b/>
          <w:bCs/>
          <w:sz w:val="22"/>
        </w:rPr>
      </w:pPr>
      <w:r w:rsidRPr="007B538F">
        <w:rPr>
          <w:rFonts w:asciiTheme="minorHAnsi" w:hAnsiTheme="minorHAnsi" w:cstheme="minorHAnsi"/>
          <w:b/>
          <w:bCs/>
          <w:sz w:val="22"/>
        </w:rPr>
        <w:t>Safety outcomes</w:t>
      </w:r>
    </w:p>
    <w:p w14:paraId="3E31EDA2" w14:textId="77777777" w:rsidR="007B538F" w:rsidRPr="007B538F" w:rsidRDefault="007B538F" w:rsidP="00036B54">
      <w:pPr>
        <w:pStyle w:val="TableText0"/>
        <w:numPr>
          <w:ilvl w:val="0"/>
          <w:numId w:val="4"/>
        </w:numPr>
        <w:jc w:val="both"/>
        <w:rPr>
          <w:rFonts w:asciiTheme="minorHAnsi" w:hAnsiTheme="minorHAnsi" w:cstheme="minorHAnsi"/>
          <w:sz w:val="22"/>
        </w:rPr>
      </w:pPr>
      <w:r w:rsidRPr="007B538F">
        <w:rPr>
          <w:rFonts w:asciiTheme="minorHAnsi" w:hAnsiTheme="minorHAnsi" w:cstheme="minorHAnsi"/>
          <w:sz w:val="22"/>
        </w:rPr>
        <w:t>major adverse events (e.g., stroke, bleeding, infection and thrombosis)</w:t>
      </w:r>
    </w:p>
    <w:p w14:paraId="1C7640D0" w14:textId="77777777" w:rsidR="007B538F" w:rsidRDefault="007B538F" w:rsidP="00036B54">
      <w:pPr>
        <w:pStyle w:val="TableText0"/>
        <w:numPr>
          <w:ilvl w:val="0"/>
          <w:numId w:val="4"/>
        </w:numPr>
        <w:jc w:val="both"/>
        <w:rPr>
          <w:rFonts w:asciiTheme="minorHAnsi" w:hAnsiTheme="minorHAnsi" w:cstheme="minorHAnsi"/>
          <w:sz w:val="22"/>
        </w:rPr>
      </w:pPr>
      <w:r w:rsidRPr="007B538F">
        <w:rPr>
          <w:rFonts w:asciiTheme="minorHAnsi" w:hAnsiTheme="minorHAnsi" w:cstheme="minorHAnsi"/>
          <w:sz w:val="22"/>
        </w:rPr>
        <w:t>mortality or permanent disability</w:t>
      </w:r>
    </w:p>
    <w:p w14:paraId="5044B7E5" w14:textId="21F07B34" w:rsidR="007B4C76" w:rsidRDefault="007B4C76" w:rsidP="00036B54">
      <w:pPr>
        <w:pStyle w:val="ListParagraph"/>
        <w:numPr>
          <w:ilvl w:val="0"/>
          <w:numId w:val="4"/>
        </w:numPr>
        <w:spacing w:after="0"/>
        <w:rPr>
          <w:rFonts w:asciiTheme="minorHAnsi" w:hAnsiTheme="minorHAnsi" w:cstheme="minorHAnsi"/>
          <w:b/>
          <w:bCs/>
        </w:rPr>
      </w:pPr>
      <w:r w:rsidRPr="007B4C76">
        <w:rPr>
          <w:rFonts w:asciiTheme="minorHAnsi" w:eastAsiaTheme="minorHAnsi" w:hAnsiTheme="minorHAnsi" w:cstheme="minorHAnsi"/>
        </w:rPr>
        <w:t>d</w:t>
      </w:r>
      <w:r w:rsidR="00413658" w:rsidRPr="007B4C76">
        <w:rPr>
          <w:rFonts w:asciiTheme="minorHAnsi" w:eastAsiaTheme="minorHAnsi" w:hAnsiTheme="minorHAnsi" w:cstheme="minorHAnsi"/>
        </w:rPr>
        <w:t>evice malfunction</w:t>
      </w:r>
    </w:p>
    <w:p w14:paraId="7FA120AF" w14:textId="3E760258" w:rsidR="007B538F" w:rsidRPr="00052DE1" w:rsidRDefault="007B538F" w:rsidP="00052DE1">
      <w:pPr>
        <w:spacing w:after="0"/>
        <w:rPr>
          <w:rFonts w:asciiTheme="minorHAnsi" w:hAnsiTheme="minorHAnsi" w:cstheme="minorHAnsi"/>
          <w:b/>
          <w:bCs/>
        </w:rPr>
      </w:pPr>
      <w:r w:rsidRPr="00052DE1">
        <w:rPr>
          <w:rFonts w:asciiTheme="minorHAnsi" w:hAnsiTheme="minorHAnsi" w:cstheme="minorHAnsi"/>
          <w:b/>
          <w:bCs/>
        </w:rPr>
        <w:t>Health care resources</w:t>
      </w:r>
    </w:p>
    <w:p w14:paraId="636FD175" w14:textId="77777777" w:rsidR="007B538F" w:rsidRPr="007B538F" w:rsidRDefault="007B538F" w:rsidP="00036B54">
      <w:pPr>
        <w:pStyle w:val="TableText0"/>
        <w:numPr>
          <w:ilvl w:val="0"/>
          <w:numId w:val="5"/>
        </w:numPr>
        <w:jc w:val="both"/>
        <w:rPr>
          <w:rFonts w:asciiTheme="minorHAnsi" w:hAnsiTheme="minorHAnsi" w:cstheme="minorHAnsi"/>
          <w:sz w:val="22"/>
        </w:rPr>
      </w:pPr>
      <w:r w:rsidRPr="007B538F">
        <w:rPr>
          <w:rFonts w:asciiTheme="minorHAnsi" w:hAnsiTheme="minorHAnsi" w:cstheme="minorHAnsi"/>
          <w:sz w:val="22"/>
        </w:rPr>
        <w:t>procedure duration</w:t>
      </w:r>
    </w:p>
    <w:p w14:paraId="53C36752" w14:textId="77777777" w:rsidR="007B538F" w:rsidRPr="007B538F" w:rsidRDefault="007B538F" w:rsidP="00036B54">
      <w:pPr>
        <w:pStyle w:val="TableText0"/>
        <w:numPr>
          <w:ilvl w:val="0"/>
          <w:numId w:val="5"/>
        </w:numPr>
        <w:jc w:val="both"/>
        <w:rPr>
          <w:rFonts w:asciiTheme="minorHAnsi" w:hAnsiTheme="minorHAnsi" w:cstheme="minorHAnsi"/>
          <w:sz w:val="22"/>
        </w:rPr>
      </w:pPr>
      <w:r w:rsidRPr="007B538F">
        <w:rPr>
          <w:rFonts w:asciiTheme="minorHAnsi" w:hAnsiTheme="minorHAnsi" w:cstheme="minorHAnsi"/>
          <w:sz w:val="22"/>
        </w:rPr>
        <w:t>procedure success rate</w:t>
      </w:r>
    </w:p>
    <w:p w14:paraId="0A5F8B43" w14:textId="77777777" w:rsidR="007B538F" w:rsidRPr="007B538F" w:rsidRDefault="007B538F" w:rsidP="00036B54">
      <w:pPr>
        <w:pStyle w:val="TableText0"/>
        <w:numPr>
          <w:ilvl w:val="0"/>
          <w:numId w:val="5"/>
        </w:numPr>
        <w:jc w:val="both"/>
        <w:rPr>
          <w:rFonts w:asciiTheme="minorHAnsi" w:hAnsiTheme="minorHAnsi" w:cstheme="minorHAnsi"/>
          <w:sz w:val="22"/>
        </w:rPr>
      </w:pPr>
      <w:r w:rsidRPr="007B538F">
        <w:rPr>
          <w:rFonts w:asciiTheme="minorHAnsi" w:hAnsiTheme="minorHAnsi" w:cstheme="minorHAnsi"/>
          <w:sz w:val="22"/>
        </w:rPr>
        <w:t>time to hospital discharge</w:t>
      </w:r>
    </w:p>
    <w:p w14:paraId="0E6E2DFC" w14:textId="77777777" w:rsidR="007B538F" w:rsidRPr="007B538F" w:rsidRDefault="007B538F" w:rsidP="00036B54">
      <w:pPr>
        <w:pStyle w:val="TableText0"/>
        <w:numPr>
          <w:ilvl w:val="0"/>
          <w:numId w:val="5"/>
        </w:numPr>
        <w:jc w:val="both"/>
        <w:rPr>
          <w:rFonts w:asciiTheme="minorHAnsi" w:hAnsiTheme="minorHAnsi" w:cstheme="minorHAnsi"/>
          <w:sz w:val="22"/>
        </w:rPr>
      </w:pPr>
      <w:r w:rsidRPr="007B538F">
        <w:rPr>
          <w:rFonts w:asciiTheme="minorHAnsi" w:hAnsiTheme="minorHAnsi" w:cstheme="minorHAnsi"/>
          <w:sz w:val="22"/>
        </w:rPr>
        <w:t xml:space="preserve">procedure-related and follow-up costs </w:t>
      </w:r>
    </w:p>
    <w:p w14:paraId="33E6C935" w14:textId="77777777" w:rsidR="007B538F" w:rsidRPr="007B538F" w:rsidRDefault="007B538F" w:rsidP="00036B54">
      <w:pPr>
        <w:pStyle w:val="TableText0"/>
        <w:numPr>
          <w:ilvl w:val="0"/>
          <w:numId w:val="5"/>
        </w:numPr>
        <w:jc w:val="both"/>
        <w:rPr>
          <w:rFonts w:asciiTheme="minorHAnsi" w:hAnsiTheme="minorHAnsi" w:cstheme="minorHAnsi"/>
          <w:sz w:val="22"/>
        </w:rPr>
      </w:pPr>
      <w:r w:rsidRPr="007B538F">
        <w:rPr>
          <w:rFonts w:asciiTheme="minorHAnsi" w:hAnsiTheme="minorHAnsi" w:cstheme="minorHAnsi"/>
          <w:sz w:val="22"/>
        </w:rPr>
        <w:t>cost of device and consumables</w:t>
      </w:r>
    </w:p>
    <w:p w14:paraId="37C1B39F" w14:textId="77777777" w:rsidR="007B538F" w:rsidRPr="007B538F" w:rsidRDefault="007B538F" w:rsidP="007B538F">
      <w:pPr>
        <w:pStyle w:val="TableText0"/>
        <w:rPr>
          <w:rFonts w:asciiTheme="minorHAnsi" w:hAnsiTheme="minorHAnsi" w:cstheme="minorHAnsi"/>
          <w:b/>
          <w:bCs/>
          <w:sz w:val="22"/>
        </w:rPr>
      </w:pPr>
      <w:r w:rsidRPr="007B538F">
        <w:rPr>
          <w:rFonts w:asciiTheme="minorHAnsi" w:hAnsiTheme="minorHAnsi" w:cstheme="minorHAnsi"/>
          <w:b/>
          <w:bCs/>
          <w:sz w:val="22"/>
        </w:rPr>
        <w:t>Cost-effectiveness</w:t>
      </w:r>
    </w:p>
    <w:p w14:paraId="1D14AB89" w14:textId="77777777" w:rsidR="007B538F" w:rsidRPr="007B538F" w:rsidRDefault="007B538F" w:rsidP="00036B54">
      <w:pPr>
        <w:pStyle w:val="TableText0"/>
        <w:numPr>
          <w:ilvl w:val="0"/>
          <w:numId w:val="5"/>
        </w:numPr>
        <w:jc w:val="both"/>
        <w:rPr>
          <w:rFonts w:asciiTheme="minorHAnsi" w:hAnsiTheme="minorHAnsi" w:cstheme="minorHAnsi"/>
          <w:sz w:val="22"/>
        </w:rPr>
      </w:pPr>
      <w:r w:rsidRPr="007B538F">
        <w:rPr>
          <w:rFonts w:asciiTheme="minorHAnsi" w:hAnsiTheme="minorHAnsi" w:cstheme="minorHAnsi"/>
          <w:sz w:val="22"/>
        </w:rPr>
        <w:t>cost per life years gained</w:t>
      </w:r>
    </w:p>
    <w:p w14:paraId="3D057944" w14:textId="77777777" w:rsidR="007B538F" w:rsidRPr="007B538F" w:rsidRDefault="007B538F" w:rsidP="00036B54">
      <w:pPr>
        <w:pStyle w:val="TableText0"/>
        <w:numPr>
          <w:ilvl w:val="0"/>
          <w:numId w:val="5"/>
        </w:numPr>
        <w:jc w:val="both"/>
        <w:rPr>
          <w:rFonts w:asciiTheme="minorHAnsi" w:hAnsiTheme="minorHAnsi" w:cstheme="minorHAnsi"/>
          <w:sz w:val="22"/>
        </w:rPr>
      </w:pPr>
      <w:r w:rsidRPr="007B538F">
        <w:rPr>
          <w:rFonts w:asciiTheme="minorHAnsi" w:hAnsiTheme="minorHAnsi" w:cstheme="minorHAnsi"/>
          <w:sz w:val="22"/>
        </w:rPr>
        <w:t>cost per quality-adjusted life year (QALY) gained</w:t>
      </w:r>
    </w:p>
    <w:p w14:paraId="1609FF05" w14:textId="77777777" w:rsidR="007B538F" w:rsidRPr="007B538F" w:rsidRDefault="007B538F" w:rsidP="007B538F">
      <w:pPr>
        <w:pStyle w:val="TableText0"/>
        <w:rPr>
          <w:rFonts w:asciiTheme="minorHAnsi" w:hAnsiTheme="minorHAnsi" w:cstheme="minorHAnsi"/>
          <w:b/>
          <w:bCs/>
          <w:sz w:val="22"/>
        </w:rPr>
      </w:pPr>
      <w:r w:rsidRPr="007B538F">
        <w:rPr>
          <w:rFonts w:asciiTheme="minorHAnsi" w:hAnsiTheme="minorHAnsi" w:cstheme="minorHAnsi"/>
          <w:b/>
          <w:bCs/>
          <w:sz w:val="22"/>
        </w:rPr>
        <w:t>Total Australian Government health care costs</w:t>
      </w:r>
    </w:p>
    <w:p w14:paraId="18892A13" w14:textId="77777777" w:rsidR="007B538F" w:rsidRPr="007B538F" w:rsidRDefault="007B538F" w:rsidP="00036B54">
      <w:pPr>
        <w:pStyle w:val="TableText0"/>
        <w:numPr>
          <w:ilvl w:val="0"/>
          <w:numId w:val="6"/>
        </w:numPr>
        <w:jc w:val="both"/>
        <w:rPr>
          <w:rFonts w:asciiTheme="minorHAnsi" w:hAnsiTheme="minorHAnsi" w:cstheme="minorHAnsi"/>
          <w:sz w:val="22"/>
        </w:rPr>
      </w:pPr>
      <w:r w:rsidRPr="007B538F">
        <w:rPr>
          <w:rFonts w:asciiTheme="minorHAnsi" w:hAnsiTheme="minorHAnsi" w:cstheme="minorHAnsi"/>
          <w:sz w:val="22"/>
        </w:rPr>
        <w:t>total cost to the Medical Benefits Schedule (MBS)</w:t>
      </w:r>
    </w:p>
    <w:p w14:paraId="13CD2C5F" w14:textId="57081595" w:rsidR="00EC2B0F" w:rsidRPr="00EC2B0F" w:rsidRDefault="007B538F" w:rsidP="00EC2B0F">
      <w:pPr>
        <w:pStyle w:val="Tabletext"/>
        <w:numPr>
          <w:ilvl w:val="0"/>
          <w:numId w:val="6"/>
        </w:numPr>
        <w:jc w:val="both"/>
        <w:rPr>
          <w:rFonts w:asciiTheme="minorHAnsi" w:hAnsiTheme="minorHAnsi" w:cstheme="minorHAnsi"/>
          <w:sz w:val="22"/>
          <w:szCs w:val="22"/>
        </w:rPr>
      </w:pPr>
      <w:r w:rsidRPr="007B538F">
        <w:rPr>
          <w:rFonts w:asciiTheme="minorHAnsi" w:hAnsiTheme="minorHAnsi" w:cstheme="minorHAnsi"/>
          <w:sz w:val="22"/>
        </w:rPr>
        <w:t xml:space="preserve">total cost to other healthcare budgets (e.g., </w:t>
      </w:r>
      <w:r w:rsidR="00EB1738">
        <w:rPr>
          <w:rFonts w:asciiTheme="minorHAnsi" w:hAnsiTheme="minorHAnsi" w:cstheme="minorHAnsi"/>
          <w:sz w:val="22"/>
        </w:rPr>
        <w:t xml:space="preserve">Prescribed List; </w:t>
      </w:r>
      <w:r w:rsidRPr="007B538F">
        <w:rPr>
          <w:rFonts w:asciiTheme="minorHAnsi" w:hAnsiTheme="minorHAnsi" w:cstheme="minorHAnsi"/>
          <w:sz w:val="22"/>
        </w:rPr>
        <w:t>State and Territory Government health budgets, including public hospitals)</w:t>
      </w:r>
    </w:p>
    <w:p w14:paraId="7339FF13" w14:textId="77777777" w:rsidR="00EC2B0F" w:rsidRPr="00CA55F4" w:rsidRDefault="00EC2B0F" w:rsidP="00CA55F4">
      <w:pPr>
        <w:pStyle w:val="Tabletext"/>
        <w:ind w:left="720"/>
        <w:jc w:val="both"/>
        <w:rPr>
          <w:rFonts w:asciiTheme="minorHAnsi" w:hAnsiTheme="minorHAnsi" w:cstheme="minorHAnsi"/>
        </w:rPr>
      </w:pPr>
    </w:p>
    <w:p w14:paraId="29ACF1B5" w14:textId="77777777" w:rsidR="00AF6116" w:rsidRDefault="00EC2B0F">
      <w:pPr>
        <w:jc w:val="both"/>
        <w:rPr>
          <w:i/>
          <w:iCs/>
        </w:rPr>
      </w:pPr>
      <w:r w:rsidRPr="00CA55F4">
        <w:rPr>
          <w:rFonts w:eastAsia="Times New Roman"/>
          <w:i/>
          <w:iCs/>
        </w:rPr>
        <w:t>PASC noted</w:t>
      </w:r>
      <w:r w:rsidRPr="00CA55F4">
        <w:rPr>
          <w:i/>
          <w:iCs/>
        </w:rPr>
        <w:t xml:space="preserve"> possible overlapping between the event free survival and mortality or permanent disability outcomes. </w:t>
      </w:r>
    </w:p>
    <w:p w14:paraId="35F5FF73" w14:textId="6C36529E" w:rsidR="00A629C8" w:rsidRDefault="00EC2B0F" w:rsidP="002318D9">
      <w:pPr>
        <w:jc w:val="both"/>
        <w:rPr>
          <w:i/>
          <w:iCs/>
        </w:rPr>
      </w:pPr>
      <w:r w:rsidRPr="00CA55F4">
        <w:rPr>
          <w:i/>
          <w:iCs/>
        </w:rPr>
        <w:t>PASC also raised concerns over needing timeframe</w:t>
      </w:r>
      <w:r w:rsidR="00641F65">
        <w:rPr>
          <w:i/>
          <w:iCs/>
        </w:rPr>
        <w:t>s</w:t>
      </w:r>
      <w:r w:rsidRPr="00CA55F4">
        <w:rPr>
          <w:i/>
          <w:iCs/>
        </w:rPr>
        <w:t xml:space="preserve"> for the re-hospitalisation, device malfunction and mortality or permanent disability outcomes. The applicant’s clinical expert claimed that the timeframes </w:t>
      </w:r>
      <w:r w:rsidR="00D81845">
        <w:rPr>
          <w:i/>
          <w:iCs/>
        </w:rPr>
        <w:t xml:space="preserve">for </w:t>
      </w:r>
      <w:r w:rsidR="00D81845">
        <w:rPr>
          <w:i/>
          <w:iCs/>
        </w:rPr>
        <w:lastRenderedPageBreak/>
        <w:t xml:space="preserve">these outcomes </w:t>
      </w:r>
      <w:r w:rsidRPr="00CA55F4">
        <w:rPr>
          <w:i/>
          <w:iCs/>
        </w:rPr>
        <w:t>depend</w:t>
      </w:r>
      <w:r w:rsidR="00AA74B5">
        <w:rPr>
          <w:i/>
          <w:iCs/>
        </w:rPr>
        <w:t xml:space="preserve"> </w:t>
      </w:r>
      <w:r w:rsidRPr="00CA55F4">
        <w:rPr>
          <w:i/>
          <w:iCs/>
        </w:rPr>
        <w:t xml:space="preserve">on clinical scenario rather than </w:t>
      </w:r>
      <w:r w:rsidR="00D81845">
        <w:rPr>
          <w:i/>
          <w:iCs/>
        </w:rPr>
        <w:t>LVAD procedure</w:t>
      </w:r>
      <w:r w:rsidRPr="00CA55F4">
        <w:rPr>
          <w:i/>
          <w:iCs/>
        </w:rPr>
        <w:t>. Further, the applicant’s clinical expert claimed that the 30-days mortality may be due to reasons other than the LVAD procedure</w:t>
      </w:r>
      <w:r w:rsidR="00D81845">
        <w:rPr>
          <w:i/>
          <w:iCs/>
        </w:rPr>
        <w:t xml:space="preserve"> itself</w:t>
      </w:r>
      <w:r w:rsidRPr="00CA55F4">
        <w:rPr>
          <w:i/>
          <w:iCs/>
        </w:rPr>
        <w:t>.</w:t>
      </w:r>
      <w:r w:rsidR="00D81845">
        <w:rPr>
          <w:i/>
          <w:iCs/>
        </w:rPr>
        <w:t xml:space="preserve"> PASC accepted this claim and considered that it is appropriate to include outcomes without definitive timeframes.</w:t>
      </w:r>
    </w:p>
    <w:p w14:paraId="6069F0B5" w14:textId="3DA9523F" w:rsidR="00D73332" w:rsidRPr="00490FBB" w:rsidRDefault="00D73332" w:rsidP="00713728">
      <w:pPr>
        <w:pStyle w:val="Heading2"/>
        <w:rPr>
          <w:b/>
          <w:bCs/>
          <w:i/>
        </w:rPr>
      </w:pPr>
      <w:r w:rsidRPr="00490FBB">
        <w:t>Clinical management algorithms</w:t>
      </w:r>
    </w:p>
    <w:p w14:paraId="6794E33B" w14:textId="63F6370A" w:rsidR="00445CC5" w:rsidRDefault="00D84A91" w:rsidP="007E594B">
      <w:pPr>
        <w:jc w:val="both"/>
      </w:pPr>
      <w:r>
        <w:t xml:space="preserve">The details of the clinical management pathways are included in the section </w:t>
      </w:r>
      <w:r w:rsidR="00A10DE8">
        <w:t>P</w:t>
      </w:r>
      <w:r>
        <w:t xml:space="preserve">opulation: diagnosis and </w:t>
      </w:r>
      <w:r w:rsidR="00A10DE8">
        <w:t>m</w:t>
      </w:r>
      <w:r>
        <w:t>anagement</w:t>
      </w:r>
      <w:r>
        <w:rPr>
          <w:color w:val="3D3D3D"/>
          <w:spacing w:val="-2"/>
        </w:rPr>
        <w:t xml:space="preserve">. </w:t>
      </w:r>
      <w:r>
        <w:t xml:space="preserve">Figure 3 illustrates the current clinical management pathway. </w:t>
      </w:r>
    </w:p>
    <w:p w14:paraId="25EC0804" w14:textId="77777777" w:rsidR="0084470F" w:rsidRDefault="0084470F" w:rsidP="00CA55F4">
      <w:pPr>
        <w:pStyle w:val="Instructionaltext"/>
        <w:spacing w:after="0"/>
      </w:pPr>
    </w:p>
    <w:p w14:paraId="69748A96" w14:textId="77777777" w:rsidR="0084470F" w:rsidRDefault="0084470F" w:rsidP="00D5222D">
      <w:pPr>
        <w:pStyle w:val="Instructionaltext"/>
        <w:spacing w:before="0" w:after="0"/>
      </w:pPr>
    </w:p>
    <w:p w14:paraId="6491602D" w14:textId="1024EA4D" w:rsidR="0084470F" w:rsidRDefault="0084470F" w:rsidP="00D5222D">
      <w:pPr>
        <w:pStyle w:val="Instructionaltext"/>
        <w:spacing w:before="0" w:after="0"/>
      </w:pPr>
      <w:r>
        <w:rPr>
          <w:noProof/>
        </w:rPr>
        <w:drawing>
          <wp:inline distT="0" distB="0" distL="0" distR="0" wp14:anchorId="6B022546" wp14:editId="58909F97">
            <wp:extent cx="2710800" cy="2689200"/>
            <wp:effectExtent l="0" t="0" r="0" b="0"/>
            <wp:docPr id="61" name="Picture 61" descr="Figure 3: Current clinical management algorithm&#10;Source: Adapted from Figure 4, p25 of MSAC application 1749 PICO Set&#10;Abbreviations: BTC, Bridge to candidacy; BTT, Bridge to transplantation; GDMT, Guideline directed medical therapy; HF, Heart failure; VAD, Ventricular assist devic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Figure 3: Current clinical management algorithm&#10;Source: Adapted from Figure 4, p25 of MSAC application 1749 PICO Set&#10;Abbreviations: BTC, Bridge to candidacy; BTT, Bridge to transplantation; GDMT, Guideline directed medical therapy; HF, Heart failure; VAD, Ventricular assist device&#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10800" cy="2689200"/>
                    </a:xfrm>
                    <a:prstGeom prst="rect">
                      <a:avLst/>
                    </a:prstGeom>
                    <a:noFill/>
                  </pic:spPr>
                </pic:pic>
              </a:graphicData>
            </a:graphic>
          </wp:inline>
        </w:drawing>
      </w:r>
    </w:p>
    <w:p w14:paraId="65C1871F" w14:textId="3C992FDD" w:rsidR="00D84A91" w:rsidRDefault="00D84A91" w:rsidP="00052DE1">
      <w:pPr>
        <w:pStyle w:val="TableHeading"/>
      </w:pPr>
      <w:bookmarkStart w:id="24" w:name="_Hlk143007182"/>
      <w:r>
        <w:t xml:space="preserve">Figure </w:t>
      </w:r>
      <w:r w:rsidR="00DE60A6">
        <w:fldChar w:fldCharType="begin"/>
      </w:r>
      <w:r w:rsidR="00DE60A6">
        <w:instrText xml:space="preserve"> SEQ Figure \* ARABIC </w:instrText>
      </w:r>
      <w:r w:rsidR="00DE60A6">
        <w:fldChar w:fldCharType="separate"/>
      </w:r>
      <w:r w:rsidR="001C6D8C">
        <w:rPr>
          <w:noProof/>
        </w:rPr>
        <w:t>3</w:t>
      </w:r>
      <w:r w:rsidR="00DE60A6">
        <w:rPr>
          <w:noProof/>
        </w:rPr>
        <w:fldChar w:fldCharType="end"/>
      </w:r>
      <w:r>
        <w:t>:</w:t>
      </w:r>
      <w:r w:rsidR="00BA16AF" w:rsidRPr="00BA16AF">
        <w:t xml:space="preserve"> Current clinical management algorithm</w:t>
      </w:r>
    </w:p>
    <w:p w14:paraId="3C254999" w14:textId="02552E12" w:rsidR="00BA16AF" w:rsidRPr="007E594B" w:rsidRDefault="00BA16AF" w:rsidP="00D5222D">
      <w:pPr>
        <w:pStyle w:val="Tablenotes"/>
        <w:spacing w:after="0"/>
        <w:rPr>
          <w:rFonts w:eastAsiaTheme="minorHAnsi"/>
        </w:rPr>
      </w:pPr>
      <w:r w:rsidRPr="007E594B">
        <w:rPr>
          <w:rFonts w:eastAsiaTheme="minorHAnsi"/>
        </w:rPr>
        <w:t>Source:</w:t>
      </w:r>
      <w:r w:rsidR="00430E22" w:rsidRPr="007E594B">
        <w:rPr>
          <w:rFonts w:eastAsiaTheme="minorHAnsi"/>
        </w:rPr>
        <w:t xml:space="preserve"> </w:t>
      </w:r>
      <w:r w:rsidR="004B1C88">
        <w:rPr>
          <w:rFonts w:eastAsiaTheme="minorHAnsi"/>
        </w:rPr>
        <w:t xml:space="preserve">Adapted from </w:t>
      </w:r>
      <w:r w:rsidR="00613C89">
        <w:rPr>
          <w:rFonts w:eastAsiaTheme="minorHAnsi"/>
        </w:rPr>
        <w:t xml:space="preserve">Figure 4, </w:t>
      </w:r>
      <w:r w:rsidR="00430E22" w:rsidRPr="007E594B">
        <w:rPr>
          <w:rFonts w:eastAsiaTheme="minorHAnsi"/>
        </w:rPr>
        <w:t xml:space="preserve">p25 of </w:t>
      </w:r>
      <w:r w:rsidR="00613C89">
        <w:rPr>
          <w:rFonts w:eastAsiaTheme="minorHAnsi"/>
        </w:rPr>
        <w:t>MSAC application 1749 PICO Set</w:t>
      </w:r>
    </w:p>
    <w:p w14:paraId="75DF496B" w14:textId="72ED4ED4" w:rsidR="00445CC5" w:rsidRDefault="00BA16AF" w:rsidP="005B70B8">
      <w:pPr>
        <w:pStyle w:val="Tablenotes"/>
        <w:spacing w:after="0"/>
        <w:rPr>
          <w:rFonts w:eastAsiaTheme="minorHAnsi"/>
        </w:rPr>
      </w:pPr>
      <w:r w:rsidRPr="007E594B">
        <w:rPr>
          <w:rFonts w:eastAsiaTheme="minorHAnsi"/>
        </w:rPr>
        <w:t xml:space="preserve">Abbreviations: </w:t>
      </w:r>
      <w:r w:rsidR="00430E22" w:rsidRPr="007E594B">
        <w:rPr>
          <w:rFonts w:eastAsiaTheme="minorHAnsi"/>
        </w:rPr>
        <w:t xml:space="preserve">BTC, Bridge to </w:t>
      </w:r>
      <w:r w:rsidR="00DE3C31" w:rsidRPr="007E594B">
        <w:rPr>
          <w:rFonts w:eastAsiaTheme="minorHAnsi"/>
        </w:rPr>
        <w:t>candidacy</w:t>
      </w:r>
      <w:r w:rsidR="00430E22" w:rsidRPr="007E594B">
        <w:rPr>
          <w:rFonts w:eastAsiaTheme="minorHAnsi"/>
        </w:rPr>
        <w:t>; BTT, Bridge to transplantation; GDMT, Guideline directed medical therapy; HF, Heart failure; VAD, Ventricular assist device</w:t>
      </w:r>
      <w:bookmarkEnd w:id="24"/>
    </w:p>
    <w:p w14:paraId="14F61FCB" w14:textId="77777777" w:rsidR="005B70B8" w:rsidRPr="005B70B8" w:rsidRDefault="005B70B8" w:rsidP="005B70B8">
      <w:pPr>
        <w:pStyle w:val="Tablenotes"/>
        <w:spacing w:after="0"/>
        <w:rPr>
          <w:rFonts w:asciiTheme="minorHAnsi" w:eastAsiaTheme="minorHAnsi" w:hAnsiTheme="minorHAnsi" w:cstheme="minorHAnsi"/>
          <w:sz w:val="22"/>
          <w:szCs w:val="22"/>
        </w:rPr>
      </w:pPr>
    </w:p>
    <w:p w14:paraId="6F306F71" w14:textId="5392FCE8" w:rsidR="00541C8E" w:rsidRDefault="00BA16AF" w:rsidP="007D0EA4">
      <w:pPr>
        <w:jc w:val="both"/>
      </w:pPr>
      <w:r w:rsidRPr="00541C8E">
        <w:t xml:space="preserve">The current practice includes the </w:t>
      </w:r>
      <w:r w:rsidR="00541C8E" w:rsidRPr="00541C8E">
        <w:t>continuation of GDMT for</w:t>
      </w:r>
      <w:r w:rsidR="00541C8E">
        <w:t xml:space="preserve"> advanced H</w:t>
      </w:r>
      <w:r w:rsidR="00C7634F">
        <w:t>F</w:t>
      </w:r>
      <w:r w:rsidR="00541C8E">
        <w:t xml:space="preserve"> patients who are not eligible for cardiac transplantation</w:t>
      </w:r>
      <w:r w:rsidR="00A10DE8">
        <w:t>,</w:t>
      </w:r>
      <w:r w:rsidR="00541C8E">
        <w:t xml:space="preserve"> as </w:t>
      </w:r>
      <w:r w:rsidR="00A10DE8">
        <w:t>no other options are</w:t>
      </w:r>
      <w:r w:rsidR="00541C8E">
        <w:t xml:space="preserve"> available. </w:t>
      </w:r>
      <w:r w:rsidR="007D0EA4">
        <w:t>Currently</w:t>
      </w:r>
      <w:r w:rsidR="00A10DE8">
        <w:t>,</w:t>
      </w:r>
      <w:r w:rsidR="007D0EA4">
        <w:t xml:space="preserve"> BTT and BTC are the two indications approved in Australia for the insertion of durable VAD under MBS items 38615 and 38618 </w:t>
      </w:r>
      <w:r w:rsidR="007D0EA4">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 </w:instrText>
      </w:r>
      <w:r w:rsidR="000A32C4">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DATA </w:instrText>
      </w:r>
      <w:r w:rsidR="000A32C4">
        <w:fldChar w:fldCharType="end"/>
      </w:r>
      <w:r w:rsidR="007D0EA4">
        <w:fldChar w:fldCharType="separate"/>
      </w:r>
      <w:r w:rsidR="000A32C4">
        <w:rPr>
          <w:noProof/>
        </w:rPr>
        <w:t>(Atherton et al., 2018)</w:t>
      </w:r>
      <w:r w:rsidR="007D0EA4">
        <w:fldChar w:fldCharType="end"/>
      </w:r>
      <w:r w:rsidR="007D0EA4">
        <w:t xml:space="preserve"> for advanced H</w:t>
      </w:r>
      <w:r w:rsidR="00C7634F">
        <w:t>F</w:t>
      </w:r>
      <w:r w:rsidR="007D0EA4">
        <w:t xml:space="preserve"> patients who are waiting for cardiac transplantation or who are expected to be suitable for cardiac transplantation following durable VAD.</w:t>
      </w:r>
    </w:p>
    <w:p w14:paraId="2B6AB6B4" w14:textId="171843F7" w:rsidR="001258FA" w:rsidRDefault="00BA16AF" w:rsidP="00CA55F4">
      <w:pPr>
        <w:jc w:val="both"/>
      </w:pPr>
      <w:r>
        <w:rPr>
          <w:w w:val="105"/>
        </w:rPr>
        <w:t xml:space="preserve">Figure 4 illustrates the proposed management algorithm with LVAD as </w:t>
      </w:r>
      <w:r w:rsidR="007D0EA4">
        <w:rPr>
          <w:w w:val="105"/>
        </w:rPr>
        <w:t>D</w:t>
      </w:r>
      <w:r w:rsidR="00C7634F">
        <w:rPr>
          <w:w w:val="105"/>
        </w:rPr>
        <w:t>T</w:t>
      </w:r>
      <w:r>
        <w:rPr>
          <w:w w:val="105"/>
        </w:rPr>
        <w:t xml:space="preserve"> for the proposed PICO sets. </w:t>
      </w:r>
      <w:bookmarkStart w:id="25" w:name="_Hlk140588715"/>
    </w:p>
    <w:p w14:paraId="314CF7D5" w14:textId="2DABFF14" w:rsidR="001258FA" w:rsidRDefault="00EC2B0F" w:rsidP="00CA55F4">
      <w:r>
        <w:rPr>
          <w:noProof/>
        </w:rPr>
        <w:lastRenderedPageBreak/>
        <w:drawing>
          <wp:inline distT="0" distB="0" distL="0" distR="0" wp14:anchorId="1AD94A35" wp14:editId="28E0F12A">
            <wp:extent cx="3801600" cy="2768400"/>
            <wp:effectExtent l="0" t="0" r="0" b="0"/>
            <wp:docPr id="2" name="Picture 2" descr="Figure 4: Proposed clinical management algorithm&#10;Source: Adapted from Figure 5, p26 of MSAC 1749 application PICO Set&#10;Abbreviations: BTC, Bridge to candidacy; BTT, Bridge to transplantation; GDMT, Guideline directed medical therapy; HF, Heart failure; MDT, Multidisciplinary team; VAD, Ventricular assist device&#10;Notes: *Please see Table 7 for the eligibility criteria&#10;The clinical algorithm was updated to reflect PASC advice that the possibility of patients moving from DT to BTT or from BTT to DT should be denoted in the proposed clinical algorith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4: Proposed clinical management algorithm&#10;Source: Adapted from Figure 5, p26 of MSAC 1749 application PICO Set&#10;Abbreviations: BTC, Bridge to candidacy; BTT, Bridge to transplantation; GDMT, Guideline directed medical therapy; HF, Heart failure; MDT, Multidisciplinary team; VAD, Ventricular assist device&#10;Notes: *Please see Table 7 for the eligibility criteria&#10;The clinical algorithm was updated to reflect PASC advice that the possibility of patients moving from DT to BTT or from BTT to DT should be denoted in the proposed clinical algorithm.&#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01600" cy="2768400"/>
                    </a:xfrm>
                    <a:prstGeom prst="rect">
                      <a:avLst/>
                    </a:prstGeom>
                    <a:noFill/>
                  </pic:spPr>
                </pic:pic>
              </a:graphicData>
            </a:graphic>
          </wp:inline>
        </w:drawing>
      </w:r>
    </w:p>
    <w:p w14:paraId="28784C30" w14:textId="4AE7D5BC" w:rsidR="00977A11" w:rsidRPr="00977A11" w:rsidRDefault="00977A11" w:rsidP="00910ABE">
      <w:pPr>
        <w:pStyle w:val="TableHeading"/>
      </w:pPr>
      <w:r w:rsidRPr="00977A11">
        <w:t>Figure 4: Proposed clinical management algorithm</w:t>
      </w:r>
    </w:p>
    <w:p w14:paraId="2A0F9525" w14:textId="1EEC5B3E" w:rsidR="00977A11" w:rsidRPr="00977A11" w:rsidRDefault="00977A11" w:rsidP="00910ABE">
      <w:pPr>
        <w:pStyle w:val="Tablenotes"/>
        <w:spacing w:after="0"/>
      </w:pPr>
      <w:r w:rsidRPr="00977A11">
        <w:t xml:space="preserve">Source: </w:t>
      </w:r>
      <w:r w:rsidR="00F30171">
        <w:t xml:space="preserve">Adapted from </w:t>
      </w:r>
      <w:r w:rsidR="00031A20">
        <w:t xml:space="preserve">Figure 5, </w:t>
      </w:r>
      <w:r w:rsidRPr="00977A11">
        <w:t xml:space="preserve">p26 of </w:t>
      </w:r>
      <w:r w:rsidR="00960308">
        <w:t>MSAC 1749 application</w:t>
      </w:r>
      <w:r w:rsidR="00031A20">
        <w:t xml:space="preserve"> PICO</w:t>
      </w:r>
      <w:r w:rsidR="00613C89">
        <w:t xml:space="preserve"> Set</w:t>
      </w:r>
    </w:p>
    <w:p w14:paraId="32D97FC3" w14:textId="6A9271EC" w:rsidR="00977A11" w:rsidRPr="00977A11" w:rsidRDefault="00977A11" w:rsidP="00F30171">
      <w:pPr>
        <w:pStyle w:val="Tablenotes"/>
        <w:spacing w:after="0"/>
      </w:pPr>
      <w:r w:rsidRPr="00977A11">
        <w:t>Abbreviations: BTC, Bridge to candidacy; BTT, Bridge to transplantation; GDMT, Guideline directed medical therapy; HF, Heart failure;</w:t>
      </w:r>
      <w:r w:rsidR="00F30171">
        <w:t xml:space="preserve"> MDT, Multidisciplinary team</w:t>
      </w:r>
      <w:r w:rsidR="00980CCD">
        <w:t>;</w:t>
      </w:r>
      <w:r w:rsidRPr="00977A11">
        <w:t xml:space="preserve"> VAD, Ventricular assist device</w:t>
      </w:r>
    </w:p>
    <w:p w14:paraId="5FD401BC" w14:textId="5D073514" w:rsidR="003A01CA" w:rsidRDefault="00977A11" w:rsidP="00910ABE">
      <w:pPr>
        <w:pStyle w:val="Tablenotes"/>
        <w:spacing w:after="0"/>
      </w:pPr>
      <w:r w:rsidRPr="00977A11">
        <w:t>Notes: *Please see Table 7 for the eligibility criteria</w:t>
      </w:r>
    </w:p>
    <w:p w14:paraId="4615337B" w14:textId="3FF7E289" w:rsidR="00EC565C" w:rsidRPr="00D17DFE" w:rsidRDefault="00EC565C" w:rsidP="00910ABE">
      <w:pPr>
        <w:pStyle w:val="Tablenotes"/>
        <w:spacing w:after="0"/>
      </w:pPr>
      <w:r w:rsidRPr="00D17DFE">
        <w:t xml:space="preserve">The </w:t>
      </w:r>
      <w:r w:rsidR="00981D4D" w:rsidRPr="00D17DFE">
        <w:t xml:space="preserve">clinical algorithm was updated to </w:t>
      </w:r>
      <w:r w:rsidR="008D4455" w:rsidRPr="00D17DFE">
        <w:t xml:space="preserve">reflect PASC advice </w:t>
      </w:r>
      <w:r w:rsidR="00D17DFE" w:rsidRPr="00D17DFE">
        <w:t xml:space="preserve">that the </w:t>
      </w:r>
      <w:r w:rsidR="00981D4D" w:rsidRPr="000F753D">
        <w:t xml:space="preserve">possibility of patients moving from DT to BTT or from BTT to DT </w:t>
      </w:r>
      <w:r w:rsidR="00D17DFE" w:rsidRPr="000F753D">
        <w:t xml:space="preserve">should be </w:t>
      </w:r>
      <w:r w:rsidR="00981D4D" w:rsidRPr="000F753D">
        <w:t>denot</w:t>
      </w:r>
      <w:r w:rsidR="00D17DFE" w:rsidRPr="000F753D">
        <w:t xml:space="preserve">ed </w:t>
      </w:r>
      <w:r w:rsidR="00981D4D" w:rsidRPr="000F753D">
        <w:t>in the proposed clinical algorithm.</w:t>
      </w:r>
    </w:p>
    <w:bookmarkEnd w:id="25"/>
    <w:p w14:paraId="3EF139F5" w14:textId="77777777" w:rsidR="00DB2854" w:rsidRDefault="00DB2854" w:rsidP="005B70B8">
      <w:pPr>
        <w:spacing w:after="0"/>
        <w:jc w:val="both"/>
      </w:pPr>
    </w:p>
    <w:p w14:paraId="6CE5D2EB" w14:textId="66434D16" w:rsidR="00F56D5B" w:rsidRPr="00052DE1" w:rsidRDefault="00F56D5B" w:rsidP="00ED66F5">
      <w:pPr>
        <w:jc w:val="both"/>
      </w:pPr>
      <w:r w:rsidRPr="00F56D5B">
        <w:t xml:space="preserve">The application suggested </w:t>
      </w:r>
      <w:r w:rsidR="003D00B5" w:rsidRPr="00F56D5B">
        <w:t>including</w:t>
      </w:r>
      <w:r w:rsidRPr="00F56D5B">
        <w:t xml:space="preserve"> ‘VAD case conference’ to the MBS descriptor (Please see the section: Proposal for public funding). The VAD case conference suggested in the application is a process by which a multidisciplinary team </w:t>
      </w:r>
      <w:r w:rsidR="004465F2">
        <w:t xml:space="preserve">(MDT) </w:t>
      </w:r>
      <w:r w:rsidRPr="00F56D5B">
        <w:t>including cardiothoracic surgeon and specialist or consultant physicians and/or VAD co-ordinator to assess the patient’s suitability for VAD.</w:t>
      </w:r>
    </w:p>
    <w:p w14:paraId="47D97FC6" w14:textId="0577E672" w:rsidR="00F56D5B" w:rsidRDefault="00F56D5B" w:rsidP="007B4C76">
      <w:pPr>
        <w:jc w:val="both"/>
        <w:rPr>
          <w:rFonts w:asciiTheme="minorHAnsi" w:hAnsiTheme="minorHAnsi" w:cstheme="minorHAnsi"/>
          <w:i/>
          <w:iCs/>
        </w:rPr>
      </w:pPr>
      <w:r>
        <w:rPr>
          <w:rFonts w:asciiTheme="minorHAnsi" w:hAnsiTheme="minorHAnsi" w:cstheme="minorHAnsi"/>
        </w:rPr>
        <w:t xml:space="preserve">The application stated that </w:t>
      </w:r>
      <w:r w:rsidRPr="000B2CB2">
        <w:t xml:space="preserve">VAD implantation and patient assessment </w:t>
      </w:r>
      <w:r>
        <w:t>are</w:t>
      </w:r>
      <w:r w:rsidRPr="000B2CB2">
        <w:t xml:space="preserve"> already well</w:t>
      </w:r>
      <w:r>
        <w:t>-</w:t>
      </w:r>
      <w:r w:rsidRPr="000B2CB2">
        <w:t>established for the current MBS items (VAD for BTT or BTC)</w:t>
      </w:r>
      <w:r>
        <w:t xml:space="preserve">. However, the application </w:t>
      </w:r>
      <w:r w:rsidR="00EF3761">
        <w:t xml:space="preserve">did not state </w:t>
      </w:r>
      <w:r>
        <w:t xml:space="preserve">whether the </w:t>
      </w:r>
      <w:r>
        <w:rPr>
          <w:rFonts w:asciiTheme="minorHAnsi" w:hAnsiTheme="minorHAnsi" w:cstheme="minorHAnsi"/>
        </w:rPr>
        <w:t xml:space="preserve">suggested ‘VAD case conference’ is in line with the current practice of assessing patient suitability of VAD in Australian clinical setting. </w:t>
      </w:r>
    </w:p>
    <w:p w14:paraId="7EB5DC4C" w14:textId="28453A7F" w:rsidR="00FC4A72" w:rsidRPr="00CA55F4" w:rsidRDefault="00FC4A72" w:rsidP="00CA55F4">
      <w:pPr>
        <w:jc w:val="both"/>
        <w:rPr>
          <w:i/>
          <w:iCs/>
        </w:rPr>
      </w:pPr>
      <w:r w:rsidRPr="00CA55F4">
        <w:rPr>
          <w:rStyle w:val="cf01"/>
          <w:rFonts w:asciiTheme="minorHAnsi" w:hAnsiTheme="minorHAnsi" w:cstheme="minorHAnsi"/>
          <w:i/>
          <w:iCs/>
          <w:sz w:val="22"/>
          <w:szCs w:val="22"/>
        </w:rPr>
        <w:t xml:space="preserve">PASC suggested </w:t>
      </w:r>
      <w:r w:rsidR="00DF23C6">
        <w:rPr>
          <w:rStyle w:val="cf01"/>
          <w:rFonts w:asciiTheme="minorHAnsi" w:hAnsiTheme="minorHAnsi" w:cstheme="minorHAnsi"/>
          <w:i/>
          <w:iCs/>
          <w:sz w:val="22"/>
          <w:szCs w:val="22"/>
        </w:rPr>
        <w:t xml:space="preserve">that </w:t>
      </w:r>
      <w:r w:rsidRPr="00CA55F4">
        <w:rPr>
          <w:rStyle w:val="cf01"/>
          <w:rFonts w:asciiTheme="minorHAnsi" w:hAnsiTheme="minorHAnsi" w:cstheme="minorHAnsi"/>
          <w:i/>
          <w:iCs/>
          <w:sz w:val="22"/>
          <w:szCs w:val="22"/>
        </w:rPr>
        <w:t xml:space="preserve">the proposed clinical algorithm </w:t>
      </w:r>
      <w:r w:rsidR="00D81845">
        <w:rPr>
          <w:rStyle w:val="cf01"/>
          <w:rFonts w:asciiTheme="minorHAnsi" w:hAnsiTheme="minorHAnsi" w:cstheme="minorHAnsi"/>
          <w:i/>
          <w:iCs/>
          <w:sz w:val="22"/>
          <w:szCs w:val="22"/>
        </w:rPr>
        <w:t xml:space="preserve">by the applicant should </w:t>
      </w:r>
      <w:r w:rsidRPr="00CA55F4">
        <w:rPr>
          <w:rStyle w:val="cf01"/>
          <w:rFonts w:asciiTheme="minorHAnsi" w:hAnsiTheme="minorHAnsi" w:cstheme="minorHAnsi"/>
          <w:i/>
          <w:iCs/>
          <w:sz w:val="22"/>
          <w:szCs w:val="22"/>
        </w:rPr>
        <w:t xml:space="preserve">be revised to capture the purpose and position of the MDT in the clinical </w:t>
      </w:r>
      <w:r w:rsidR="00DF23C6" w:rsidRPr="00DF23C6">
        <w:rPr>
          <w:rStyle w:val="cf01"/>
          <w:rFonts w:asciiTheme="minorHAnsi" w:hAnsiTheme="minorHAnsi" w:cstheme="minorHAnsi"/>
          <w:i/>
          <w:iCs/>
          <w:sz w:val="22"/>
          <w:szCs w:val="22"/>
        </w:rPr>
        <w:t>algorithm, whether</w:t>
      </w:r>
      <w:r w:rsidRPr="00CA55F4">
        <w:rPr>
          <w:rStyle w:val="cf01"/>
          <w:rFonts w:asciiTheme="minorHAnsi" w:hAnsiTheme="minorHAnsi" w:cstheme="minorHAnsi"/>
          <w:i/>
          <w:iCs/>
          <w:sz w:val="22"/>
          <w:szCs w:val="22"/>
        </w:rPr>
        <w:t xml:space="preserve"> the intervention is in addition to the GDMT</w:t>
      </w:r>
      <w:r w:rsidR="00AF6116">
        <w:rPr>
          <w:rStyle w:val="cf01"/>
          <w:rFonts w:asciiTheme="minorHAnsi" w:hAnsiTheme="minorHAnsi" w:cstheme="minorHAnsi"/>
          <w:i/>
          <w:iCs/>
          <w:sz w:val="22"/>
          <w:szCs w:val="22"/>
        </w:rPr>
        <w:t xml:space="preserve">, </w:t>
      </w:r>
      <w:r w:rsidRPr="00CA55F4">
        <w:rPr>
          <w:rStyle w:val="cf01"/>
          <w:rFonts w:asciiTheme="minorHAnsi" w:hAnsiTheme="minorHAnsi" w:cstheme="minorHAnsi"/>
          <w:i/>
          <w:iCs/>
          <w:sz w:val="22"/>
          <w:szCs w:val="22"/>
        </w:rPr>
        <w:t xml:space="preserve">the possibility of </w:t>
      </w:r>
      <w:r w:rsidRPr="00CA55F4">
        <w:rPr>
          <w:i/>
          <w:iCs/>
        </w:rPr>
        <w:t>patients moving from DT to BTT or from BTT to DT</w:t>
      </w:r>
      <w:r w:rsidR="00AF6116">
        <w:rPr>
          <w:i/>
          <w:iCs/>
        </w:rPr>
        <w:t xml:space="preserve"> and palliation as management option. </w:t>
      </w:r>
    </w:p>
    <w:p w14:paraId="71A9EDEA" w14:textId="7DD36BDE" w:rsidR="001374ED" w:rsidRDefault="001374ED" w:rsidP="007B4C76">
      <w:pPr>
        <w:jc w:val="both"/>
      </w:pPr>
      <w:r w:rsidRPr="001374ED">
        <w:rPr>
          <w:i/>
          <w:iCs/>
        </w:rPr>
        <w:t>PASC sought clarification from the applicant regarding the purpose and position of the MDT in the clinical algorithm (i.e., whether to assess eligibility for cardiac transplant and/or VAD as DT). The applicant’s clinical experts confirmed that in their practice, the MDT first assess the patient’s eligibility for heart transplantation. If the patient is not eligible for transplantation, then the assessment is continued to determine eligibility for VAD as DT. The patient’s eligibility for transplantation (and subsequent BTT/BTC) or DT depend on several factors such as other comorbidities, age, and psychosocial support.</w:t>
      </w:r>
    </w:p>
    <w:p w14:paraId="43768607" w14:textId="1FA6A87B" w:rsidR="00D84A91" w:rsidRDefault="00111F15" w:rsidP="007B4C76">
      <w:pPr>
        <w:jc w:val="both"/>
      </w:pPr>
      <w:r>
        <w:t>The proposed clinical algorithm includes LVAD as D</w:t>
      </w:r>
      <w:r w:rsidR="00C7634F">
        <w:t>T</w:t>
      </w:r>
      <w:r>
        <w:t xml:space="preserve"> for advanced H</w:t>
      </w:r>
      <w:r w:rsidR="00C7634F">
        <w:t>F</w:t>
      </w:r>
      <w:r>
        <w:t xml:space="preserve"> patients who are not eligible for cardiac transplantation.</w:t>
      </w:r>
      <w:r w:rsidR="007D0EA4">
        <w:t xml:space="preserve"> Approval of </w:t>
      </w:r>
      <w:r w:rsidR="00FA2760">
        <w:t>L</w:t>
      </w:r>
      <w:r w:rsidR="007D0EA4">
        <w:t>VAD as D</w:t>
      </w:r>
      <w:r w:rsidR="00C7634F">
        <w:t>T</w:t>
      </w:r>
      <w:r w:rsidR="007D0EA4">
        <w:t xml:space="preserve"> would provide </w:t>
      </w:r>
      <w:r w:rsidR="00A10DE8">
        <w:t xml:space="preserve">a </w:t>
      </w:r>
      <w:r w:rsidR="007D0EA4">
        <w:t xml:space="preserve">therapy option for patients not eligible for cardiac transplantation. </w:t>
      </w:r>
      <w:r w:rsidR="00430E22">
        <w:t xml:space="preserve">Some </w:t>
      </w:r>
      <w:r w:rsidR="00A10DE8">
        <w:t>advanced HF patients are not eligible for</w:t>
      </w:r>
      <w:r w:rsidR="007D0EA4">
        <w:t xml:space="preserve"> </w:t>
      </w:r>
      <w:r w:rsidR="00430E22">
        <w:t xml:space="preserve">both </w:t>
      </w:r>
      <w:r w:rsidR="007D0EA4">
        <w:t xml:space="preserve">cardiac transplantation and </w:t>
      </w:r>
      <w:r w:rsidR="00FA2760">
        <w:t>L</w:t>
      </w:r>
      <w:r w:rsidR="007D0EA4">
        <w:t>VAD as D</w:t>
      </w:r>
      <w:r w:rsidR="00C7634F">
        <w:t>T</w:t>
      </w:r>
      <w:r w:rsidR="007D0EA4">
        <w:t xml:space="preserve"> (</w:t>
      </w:r>
      <w:r w:rsidR="000F494B">
        <w:t>e.g., unstable psychosocial support</w:t>
      </w:r>
      <w:r w:rsidR="007D0EA4">
        <w:t>). Hence, the GDMT arm remains in the proposed management algorithm.</w:t>
      </w:r>
    </w:p>
    <w:p w14:paraId="407C00D7" w14:textId="1CBCEC83" w:rsidR="003E1365" w:rsidRPr="00910ABE" w:rsidRDefault="007D0EA4" w:rsidP="003E1365">
      <w:pPr>
        <w:jc w:val="both"/>
        <w:rPr>
          <w:rFonts w:asciiTheme="minorHAnsi" w:hAnsiTheme="minorHAnsi" w:cstheme="minorHAnsi"/>
          <w:i/>
          <w:iCs/>
        </w:rPr>
      </w:pPr>
      <w:r>
        <w:t>Of note, the post</w:t>
      </w:r>
      <w:r w:rsidR="00A10DE8">
        <w:t>-</w:t>
      </w:r>
      <w:r>
        <w:t>operative management and long</w:t>
      </w:r>
      <w:r w:rsidR="00A10DE8">
        <w:t>-term follow-</w:t>
      </w:r>
      <w:r>
        <w:t>up of LVAD patients include pharmacological management</w:t>
      </w:r>
      <w:r w:rsidR="00A10DE8">
        <w:t>,</w:t>
      </w:r>
      <w:r>
        <w:t xml:space="preserve"> mainly </w:t>
      </w:r>
      <w:r w:rsidR="002676A2">
        <w:t>a</w:t>
      </w:r>
      <w:r w:rsidR="002676A2" w:rsidRPr="002676A2">
        <w:t>ntithrombotic therapy</w:t>
      </w:r>
      <w:r w:rsidR="002676A2">
        <w:t>, blood pressure control and supportive care. GDMT</w:t>
      </w:r>
      <w:r w:rsidR="00A10DE8">
        <w:t>,</w:t>
      </w:r>
      <w:r w:rsidR="002676A2">
        <w:t xml:space="preserve"> including ACE inhibitors, B</w:t>
      </w:r>
      <w:r w:rsidR="00C7634F">
        <w:t>B</w:t>
      </w:r>
      <w:r w:rsidR="002676A2">
        <w:t>, MRA</w:t>
      </w:r>
      <w:r w:rsidR="00DE1AAA">
        <w:t>s</w:t>
      </w:r>
      <w:r w:rsidR="002676A2">
        <w:t xml:space="preserve"> and diuretics</w:t>
      </w:r>
      <w:r w:rsidR="00A10DE8">
        <w:t>,</w:t>
      </w:r>
      <w:r w:rsidR="002676A2">
        <w:t xml:space="preserve"> may be continued for some patients</w:t>
      </w:r>
      <w:r w:rsidR="008E7344">
        <w:t xml:space="preserve"> as </w:t>
      </w:r>
      <w:r w:rsidR="00D5222D">
        <w:t>they may reduce</w:t>
      </w:r>
      <w:r w:rsidR="008E7344" w:rsidRPr="008E7344">
        <w:t xml:space="preserve"> morbidity and mortality in patients with LVAD implants</w:t>
      </w:r>
      <w:r w:rsidR="008E7344">
        <w:t xml:space="preserve"> </w:t>
      </w:r>
      <w:r w:rsidR="002676A2">
        <w:fldChar w:fldCharType="begin"/>
      </w:r>
      <w:r w:rsidR="000A32C4">
        <w:instrText xml:space="preserve"> ADDIN EN.CITE &lt;EndNote&gt;&lt;Cite&gt;&lt;Author&gt;Kiamanesh&lt;/Author&gt;&lt;Year&gt;2020&lt;/Year&gt;&lt;RecNum&gt;1090&lt;/RecNum&gt;&lt;DisplayText&gt;(Colvin BM et al., 2021; Kiamanesh et al., 2020)&lt;/DisplayText&gt;&lt;record&gt;&lt;rec-number&gt;1090&lt;/rec-number&gt;&lt;foreign-keys&gt;&lt;key app="EN" db-id="tv5vtp5rvavte4eretm59vz7rzdrwz5vaxat" timestamp="1687748062"&gt;1090&lt;/key&gt;&lt;/foreign-keys&gt;&lt;ref-type name="Journal Article"&gt;17&lt;/ref-type&gt;&lt;contributors&gt;&lt;authors&gt;&lt;author&gt;Kiamanesh, Omid&lt;/author&gt;&lt;author&gt;Kaan, Annemarie&lt;/author&gt;&lt;author&gt;Toma, Mustafa&lt;/author&gt;&lt;/authors&gt;&lt;/contributors&gt;&lt;titles&gt;&lt;title&gt;Medical Management of Left Ventricular Assist Device Patients: A Practical Guide for the Nonexpert Clinician&lt;/title&gt;&lt;secondary-title&gt;Can. J. Cardiol. &lt;/secondary-title&gt;&lt;/titles&gt;&lt;pages&gt;205-215&lt;/pages&gt;&lt;volume&gt;36&lt;/volume&gt;&lt;number&gt;2&lt;/number&gt;&lt;dates&gt;&lt;year&gt;2020&lt;/year&gt;&lt;pub-dates&gt;&lt;date&gt;2020/02/01/&lt;/date&gt;&lt;/pub-dates&gt;&lt;/dates&gt;&lt;isbn&gt;0828-282X&lt;/isbn&gt;&lt;urls&gt;&lt;related-urls&gt;&lt;url&gt;https://www.sciencedirect.com/science/article/pii/S0828282X19312851&lt;/url&gt;&lt;url&gt;https://www.sciencedirect.com/science/article/pii/S0828282X19312851?via%3Dihub&lt;/url&gt;&lt;/related-urls&gt;&lt;/urls&gt;&lt;electronic-resource-num&gt;https://doi.org/10.1016/j.cjca.2019.09.020&lt;/electronic-resource-num&gt;&lt;/record&gt;&lt;/Cite&gt;&lt;Cite&gt;&lt;Author&gt;Colvin BM&lt;/Author&gt;&lt;Year&gt;2021&lt;/Year&gt;&lt;RecNum&gt;1091&lt;/RecNum&gt;&lt;record&gt;&lt;rec-number&gt;1091&lt;/rec-number&gt;&lt;foreign-keys&gt;&lt;key app="EN" db-id="tv5vtp5rvavte4eretm59vz7rzdrwz5vaxat" timestamp="1687749782"&gt;1091&lt;/key&gt;&lt;/foreign-keys&gt;&lt;ref-type name="Journal Article"&gt;17&lt;/ref-type&gt;&lt;contributors&gt;&lt;authors&gt;&lt;author&gt;Colvin BM, &lt;/author&gt;&lt;author&gt;Coons JC,&lt;/author&gt;&lt;author&gt;Beavers CJ,&lt;/author&gt;&lt;/authors&gt;&lt;/contributors&gt;&lt;titles&gt;&lt;title&gt;Guideline-Directed Heart Failure Therapy in Patients after Left Ventricular Assist Device Implantation&lt;/title&gt;&lt;secondary-title&gt;The VAD Journal&lt;/secondary-title&gt;&lt;/titles&gt;&lt;periodical&gt;&lt;full-title&gt;The VAD Journal&lt;/full-title&gt;&lt;/periodical&gt;&lt;pages&gt;e2021712.&lt;/pages&gt;&lt;volume&gt;7&lt;/volume&gt;&lt;number&gt;1&lt;/number&gt;&lt;dates&gt;&lt;year&gt;2021&lt;/year&gt;&lt;/dates&gt;&lt;urls&gt;&lt;/urls&gt;&lt;electronic-resource-num&gt; https://doi.org/10.11589/vad/e2021712&lt;/electronic-resource-num&gt;&lt;/record&gt;&lt;/Cite&gt;&lt;/EndNote&gt;</w:instrText>
      </w:r>
      <w:r w:rsidR="002676A2">
        <w:fldChar w:fldCharType="separate"/>
      </w:r>
      <w:r w:rsidR="000A32C4">
        <w:rPr>
          <w:noProof/>
        </w:rPr>
        <w:t>(Colvin BM et al., 2021; Kiamanesh et al., 2020)</w:t>
      </w:r>
      <w:r w:rsidR="002676A2">
        <w:fldChar w:fldCharType="end"/>
      </w:r>
      <w:r w:rsidR="008E7344">
        <w:t>.</w:t>
      </w:r>
      <w:r w:rsidR="008E7344" w:rsidRPr="008E7344">
        <w:t xml:space="preserve"> </w:t>
      </w:r>
      <w:r w:rsidR="00D5222D">
        <w:t>However</w:t>
      </w:r>
      <w:r w:rsidR="008E7344">
        <w:t>, evidence for the efficacy of these therapies</w:t>
      </w:r>
      <w:r w:rsidR="00D5222D" w:rsidRPr="00D5222D">
        <w:t xml:space="preserve"> </w:t>
      </w:r>
      <w:r w:rsidR="00D5222D">
        <w:t>is limited</w:t>
      </w:r>
      <w:r w:rsidR="00A10DE8">
        <w:t>,</w:t>
      </w:r>
      <w:r w:rsidR="008E7344">
        <w:t xml:space="preserve"> particularly after LVAD as D</w:t>
      </w:r>
      <w:r w:rsidR="00C7634F">
        <w:t>T</w:t>
      </w:r>
      <w:r w:rsidR="00D5222D">
        <w:t>; hence,</w:t>
      </w:r>
      <w:r w:rsidR="008E7344">
        <w:t xml:space="preserve"> future research </w:t>
      </w:r>
      <w:r w:rsidR="00D5222D">
        <w:t xml:space="preserve">is required </w:t>
      </w:r>
      <w:r w:rsidR="008E7344">
        <w:t xml:space="preserve">in this area </w:t>
      </w:r>
      <w:r w:rsidR="008E7344">
        <w:fldChar w:fldCharType="begin"/>
      </w:r>
      <w:r w:rsidR="000A32C4">
        <w:instrText xml:space="preserve"> ADDIN EN.CITE &lt;EndNote&gt;&lt;Cite&gt;&lt;Author&gt;Colvin BM&lt;/Author&gt;&lt;Year&gt;2021&lt;/Year&gt;&lt;RecNum&gt;1091&lt;/RecNum&gt;&lt;DisplayText&gt;(Colvin BM et al., 2021)&lt;/DisplayText&gt;&lt;record&gt;&lt;rec-number&gt;1091&lt;/rec-number&gt;&lt;foreign-keys&gt;&lt;key app="EN" db-id="tv5vtp5rvavte4eretm59vz7rzdrwz5vaxat" timestamp="1687749782"&gt;1091&lt;/key&gt;&lt;/foreign-keys&gt;&lt;ref-type name="Journal Article"&gt;17&lt;/ref-type&gt;&lt;contributors&gt;&lt;authors&gt;&lt;author&gt;Colvin BM, &lt;/author&gt;&lt;author&gt;Coons JC,&lt;/author&gt;&lt;author&gt;Beavers CJ,&lt;/author&gt;&lt;/authors&gt;&lt;/contributors&gt;&lt;titles&gt;&lt;title&gt;Guideline-Directed Heart Failure Therapy in Patients after Left Ventricular Assist Device Implantation&lt;/title&gt;&lt;secondary-title&gt;The VAD Journal&lt;/secondary-title&gt;&lt;/titles&gt;&lt;periodical&gt;&lt;full-title&gt;The VAD Journal&lt;/full-title&gt;&lt;/periodical&gt;&lt;pages&gt;e2021712.&lt;/pages&gt;&lt;volume&gt;7&lt;/volume&gt;&lt;number&gt;1&lt;/number&gt;&lt;dates&gt;&lt;year&gt;2021&lt;/year&gt;&lt;/dates&gt;&lt;urls&gt;&lt;/urls&gt;&lt;electronic-resource-num&gt; https://doi.org/10.11589/vad/e2021712&lt;/electronic-resource-num&gt;&lt;/record&gt;&lt;/Cite&gt;&lt;/EndNote&gt;</w:instrText>
      </w:r>
      <w:r w:rsidR="008E7344">
        <w:fldChar w:fldCharType="separate"/>
      </w:r>
      <w:r w:rsidR="000A32C4">
        <w:rPr>
          <w:noProof/>
        </w:rPr>
        <w:t>(Colvin BM et al., 2021)</w:t>
      </w:r>
      <w:r w:rsidR="008E7344">
        <w:fldChar w:fldCharType="end"/>
      </w:r>
      <w:r w:rsidR="008E7344">
        <w:t>.</w:t>
      </w:r>
      <w:r w:rsidR="006C2814">
        <w:t xml:space="preserve"> </w:t>
      </w:r>
      <w:r w:rsidR="003E1365" w:rsidRPr="003E1365">
        <w:rPr>
          <w:rFonts w:ascii="Arial" w:eastAsiaTheme="minorEastAsia" w:hAnsi="Arial" w:cstheme="minorBidi"/>
          <w:color w:val="000000" w:themeColor="text1"/>
          <w:kern w:val="24"/>
          <w:sz w:val="24"/>
          <w:szCs w:val="24"/>
          <w:lang w:val="en-US" w:eastAsia="en-AU"/>
        </w:rPr>
        <w:t xml:space="preserve"> </w:t>
      </w:r>
    </w:p>
    <w:p w14:paraId="6DE20DD9" w14:textId="470E2297" w:rsidR="00FC4A72" w:rsidRPr="00CA55F4" w:rsidRDefault="00FC4A72" w:rsidP="007B4C76">
      <w:pPr>
        <w:jc w:val="both"/>
        <w:rPr>
          <w:i/>
          <w:iCs/>
        </w:rPr>
      </w:pPr>
      <w:r w:rsidRPr="00CA55F4">
        <w:rPr>
          <w:i/>
          <w:iCs/>
        </w:rPr>
        <w:t xml:space="preserve">PASC noted </w:t>
      </w:r>
      <w:r w:rsidR="00DF23C6">
        <w:rPr>
          <w:i/>
          <w:iCs/>
        </w:rPr>
        <w:t xml:space="preserve">that </w:t>
      </w:r>
      <w:r w:rsidRPr="00CA55F4">
        <w:rPr>
          <w:i/>
          <w:iCs/>
        </w:rPr>
        <w:t xml:space="preserve">the applicant’s pre-PASC response stated </w:t>
      </w:r>
      <w:r w:rsidR="00E9266C">
        <w:rPr>
          <w:i/>
          <w:iCs/>
        </w:rPr>
        <w:t xml:space="preserve">that </w:t>
      </w:r>
      <w:r w:rsidR="00F44BFD" w:rsidRPr="00F44BFD">
        <w:rPr>
          <w:i/>
          <w:iCs/>
        </w:rPr>
        <w:t>not all patients will have GDMT in addition to LVAD</w:t>
      </w:r>
      <w:r w:rsidR="00F44BFD">
        <w:rPr>
          <w:i/>
          <w:iCs/>
        </w:rPr>
        <w:t xml:space="preserve"> and suggested it</w:t>
      </w:r>
      <w:r w:rsidR="00F44BFD" w:rsidRPr="00F44BFD">
        <w:rPr>
          <w:i/>
          <w:iCs/>
        </w:rPr>
        <w:t xml:space="preserve"> may be appropriate to use LVAD ± GDMT to better reflect this</w:t>
      </w:r>
      <w:r w:rsidRPr="00CA55F4">
        <w:rPr>
          <w:i/>
          <w:iCs/>
        </w:rPr>
        <w:t xml:space="preserve"> in the proposed management algorithm. As noted </w:t>
      </w:r>
      <w:r w:rsidR="00E9266C">
        <w:rPr>
          <w:i/>
          <w:iCs/>
        </w:rPr>
        <w:t xml:space="preserve">by PASC </w:t>
      </w:r>
      <w:r w:rsidRPr="00CA55F4">
        <w:rPr>
          <w:i/>
          <w:iCs/>
        </w:rPr>
        <w:t>in the Section: Intervention, LVAD as DT might reduce some pharmacological treatments, but most adjunct care will continue</w:t>
      </w:r>
      <w:r w:rsidR="00DF23C6">
        <w:rPr>
          <w:i/>
          <w:iCs/>
        </w:rPr>
        <w:t>. Therefore,</w:t>
      </w:r>
      <w:r w:rsidRPr="00CA55F4">
        <w:rPr>
          <w:i/>
          <w:iCs/>
        </w:rPr>
        <w:t xml:space="preserve"> PASC considered that the proposed clinical algorithm should reflect LVAD as DT in addition to the GDMT rather than LVAD ± GDMT.</w:t>
      </w:r>
    </w:p>
    <w:p w14:paraId="27D7412C" w14:textId="441373B2" w:rsidR="00955186" w:rsidRDefault="00955186" w:rsidP="005B70B8">
      <w:pPr>
        <w:spacing w:after="0"/>
        <w:jc w:val="both"/>
        <w:rPr>
          <w:rFonts w:asciiTheme="minorHAnsi" w:hAnsiTheme="minorHAnsi" w:cstheme="minorBidi"/>
          <w:i/>
          <w:iCs/>
        </w:rPr>
      </w:pPr>
      <w:r>
        <w:t xml:space="preserve">Of note, there is a possibility that </w:t>
      </w:r>
      <w:r w:rsidRPr="0031735C">
        <w:t>patients may move from DT to BTT (e.g., due to marked improvement in functional class)</w:t>
      </w:r>
      <w:r>
        <w:t xml:space="preserve"> or</w:t>
      </w:r>
      <w:r w:rsidR="00EF3761">
        <w:t xml:space="preserve"> from</w:t>
      </w:r>
      <w:r>
        <w:t xml:space="preserve"> </w:t>
      </w:r>
      <w:r w:rsidRPr="0031735C">
        <w:t>BTT to</w:t>
      </w:r>
      <w:r>
        <w:t xml:space="preserve"> </w:t>
      </w:r>
      <w:r w:rsidRPr="0031735C">
        <w:t>DT (e.g., due to major VAD complications such as disabling stroke</w:t>
      </w:r>
      <w:r>
        <w:t xml:space="preserve"> a </w:t>
      </w:r>
      <w:r w:rsidR="00F15944">
        <w:t>patient</w:t>
      </w:r>
      <w:r>
        <w:t xml:space="preserve"> may</w:t>
      </w:r>
      <w:r w:rsidR="00F15944">
        <w:t xml:space="preserve"> be</w:t>
      </w:r>
      <w:r>
        <w:t xml:space="preserve"> no longer suitable for heart transplantation</w:t>
      </w:r>
      <w:r w:rsidRPr="0031735C">
        <w:t xml:space="preserve">) </w:t>
      </w:r>
      <w:r>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 </w:instrText>
      </w:r>
      <w:r w:rsidR="000A32C4">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instrText xml:space="preserve"> ADDIN EN.CITE.DATA </w:instrText>
      </w:r>
      <w:r w:rsidR="000A32C4">
        <w:fldChar w:fldCharType="end"/>
      </w:r>
      <w:r>
        <w:fldChar w:fldCharType="separate"/>
      </w:r>
      <w:r w:rsidR="000A32C4">
        <w:rPr>
          <w:noProof/>
        </w:rPr>
        <w:t>(Atherton et al., 2018)</w:t>
      </w:r>
      <w:r>
        <w:fldChar w:fldCharType="end"/>
      </w:r>
      <w:r>
        <w:t xml:space="preserve">. </w:t>
      </w:r>
      <w:r w:rsidR="001374ED">
        <w:rPr>
          <w:i/>
          <w:iCs/>
        </w:rPr>
        <w:t xml:space="preserve"> </w:t>
      </w:r>
      <w:r w:rsidR="001374ED" w:rsidRPr="001374ED">
        <w:rPr>
          <w:i/>
          <w:iCs/>
        </w:rPr>
        <w:t>PASC queried the possibility of patients moving from DT to BTT or from BTT to DT and suggested to denote these movements in the proposed clinical algorithm</w:t>
      </w:r>
      <w:r w:rsidR="002318D9">
        <w:rPr>
          <w:i/>
          <w:iCs/>
        </w:rPr>
        <w:t>.</w:t>
      </w:r>
      <w:r w:rsidR="001374ED" w:rsidRPr="001374ED">
        <w:rPr>
          <w:i/>
          <w:iCs/>
        </w:rPr>
        <w:t xml:space="preserve"> </w:t>
      </w:r>
      <w:r w:rsidR="002318D9" w:rsidRPr="19462123">
        <w:rPr>
          <w:rFonts w:asciiTheme="minorHAnsi" w:hAnsiTheme="minorHAnsi" w:cstheme="minorBidi"/>
          <w:i/>
          <w:iCs/>
        </w:rPr>
        <w:t>PASC even noted that about 17% of patients who received VAD as DT received transplants over the 5-year follow up in the MOMENTUM 3 trial</w:t>
      </w:r>
      <w:r w:rsidR="002318D9">
        <w:t xml:space="preserve"> </w:t>
      </w:r>
      <w:r w:rsidR="002318D9" w:rsidRPr="19462123">
        <w:rPr>
          <w:rFonts w:asciiTheme="minorHAnsi" w:hAnsiTheme="minorHAnsi" w:cstheme="minorBidi"/>
          <w:i/>
          <w:iCs/>
        </w:rPr>
        <w:fldChar w:fldCharType="begin">
          <w:fldData xml:space="preserve">PEVuZE5vdGU+PENpdGU+PEF1dGhvcj5NZWhyYTwvQXV0aG9yPjxZZWFyPjIwMjI8L1llYXI+PFJl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</w:fldData>
        </w:fldChar>
      </w:r>
      <w:r w:rsidR="002318D9" w:rsidRPr="19462123">
        <w:rPr>
          <w:rFonts w:asciiTheme="minorHAnsi" w:hAnsiTheme="minorHAnsi" w:cstheme="minorBidi"/>
          <w:i/>
          <w:iCs/>
        </w:rPr>
        <w:instrText xml:space="preserve"> ADDIN EN.CITE </w:instrText>
      </w:r>
      <w:r w:rsidR="002318D9" w:rsidRPr="19462123">
        <w:rPr>
          <w:rFonts w:asciiTheme="minorHAnsi" w:hAnsiTheme="minorHAnsi" w:cstheme="minorBidi"/>
          <w:i/>
          <w:iCs/>
        </w:rPr>
        <w:fldChar w:fldCharType="begin">
          <w:fldData xml:space="preserve">PEVuZE5vdGU+PENpdGU+PEF1dGhvcj5NZWhyYTwvQXV0aG9yPjxZZWFyPjIwMjI8L1llYXI+PFJl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</w:fldData>
        </w:fldChar>
      </w:r>
      <w:r w:rsidR="002318D9" w:rsidRPr="19462123">
        <w:rPr>
          <w:rFonts w:asciiTheme="minorHAnsi" w:hAnsiTheme="minorHAnsi" w:cstheme="minorBidi"/>
          <w:i/>
          <w:iCs/>
        </w:rPr>
        <w:instrText xml:space="preserve"> ADDIN EN.CITE.DATA </w:instrText>
      </w:r>
      <w:r w:rsidR="002318D9" w:rsidRPr="19462123">
        <w:rPr>
          <w:rFonts w:asciiTheme="minorHAnsi" w:hAnsiTheme="minorHAnsi" w:cstheme="minorBidi"/>
          <w:i/>
          <w:iCs/>
        </w:rPr>
      </w:r>
      <w:r w:rsidR="002318D9" w:rsidRPr="19462123">
        <w:rPr>
          <w:rFonts w:asciiTheme="minorHAnsi" w:hAnsiTheme="minorHAnsi" w:cstheme="minorBidi"/>
          <w:i/>
          <w:iCs/>
        </w:rPr>
        <w:fldChar w:fldCharType="end"/>
      </w:r>
      <w:r w:rsidR="002318D9" w:rsidRPr="19462123">
        <w:rPr>
          <w:rFonts w:asciiTheme="minorHAnsi" w:hAnsiTheme="minorHAnsi" w:cstheme="minorBidi"/>
          <w:i/>
          <w:iCs/>
        </w:rPr>
      </w:r>
      <w:r w:rsidR="002318D9" w:rsidRPr="19462123">
        <w:rPr>
          <w:rFonts w:asciiTheme="minorHAnsi" w:hAnsiTheme="minorHAnsi" w:cstheme="minorBidi"/>
          <w:i/>
          <w:iCs/>
        </w:rPr>
        <w:fldChar w:fldCharType="separate"/>
      </w:r>
      <w:r w:rsidR="002318D9" w:rsidRPr="19462123">
        <w:rPr>
          <w:rFonts w:asciiTheme="minorHAnsi" w:hAnsiTheme="minorHAnsi" w:cstheme="minorBidi"/>
          <w:i/>
          <w:iCs/>
          <w:noProof/>
        </w:rPr>
        <w:t>(Mehra et al., 2022)</w:t>
      </w:r>
      <w:r w:rsidR="002318D9" w:rsidRPr="19462123">
        <w:rPr>
          <w:rFonts w:asciiTheme="minorHAnsi" w:hAnsiTheme="minorHAnsi" w:cstheme="minorBidi"/>
          <w:i/>
          <w:iCs/>
        </w:rPr>
        <w:fldChar w:fldCharType="end"/>
      </w:r>
      <w:r w:rsidR="002318D9" w:rsidRPr="19462123">
        <w:rPr>
          <w:rFonts w:asciiTheme="minorHAnsi" w:hAnsiTheme="minorHAnsi" w:cstheme="minorBidi"/>
          <w:i/>
          <w:iCs/>
        </w:rPr>
        <w:t xml:space="preserve">. </w:t>
      </w:r>
      <w:r w:rsidR="001374ED" w:rsidRPr="001374ED">
        <w:rPr>
          <w:i/>
          <w:iCs/>
        </w:rPr>
        <w:t>PASC further queried whether the MDT assessment is performed again to evaluate these possible movements. The applicant’s clinical experts indicated that these movements are very rare in actual clinical practice, and it is highly unlikely that the patients are re-evaluated with the MDT once the decision has been made that they are not eligible for heart transplantation.</w:t>
      </w:r>
      <w:r w:rsidR="00E76FBB" w:rsidRPr="00E76FBB">
        <w:rPr>
          <w:rFonts w:asciiTheme="minorHAnsi" w:hAnsiTheme="minorHAnsi" w:cstheme="minorBidi"/>
          <w:i/>
          <w:iCs/>
        </w:rPr>
        <w:t xml:space="preserve"> </w:t>
      </w:r>
      <w:r w:rsidR="00E76FBB">
        <w:rPr>
          <w:rFonts w:asciiTheme="minorHAnsi" w:hAnsiTheme="minorHAnsi" w:cstheme="minorBidi"/>
          <w:i/>
          <w:iCs/>
        </w:rPr>
        <w:t xml:space="preserve">Following the PASC meeting, PASC reiterated that the evidence from the MOMENTUM 3 trial (that 17% of patients received a transplant subsequent to VAD as DT) </w:t>
      </w:r>
      <w:r w:rsidR="007718E4">
        <w:rPr>
          <w:rFonts w:asciiTheme="minorHAnsi" w:hAnsiTheme="minorHAnsi" w:cstheme="minorBidi"/>
          <w:i/>
          <w:iCs/>
        </w:rPr>
        <w:t xml:space="preserve">remained relevant </w:t>
      </w:r>
      <w:r w:rsidR="00AC797A">
        <w:rPr>
          <w:rFonts w:asciiTheme="minorHAnsi" w:hAnsiTheme="minorHAnsi" w:cstheme="minorBidi"/>
          <w:i/>
          <w:iCs/>
        </w:rPr>
        <w:t xml:space="preserve">and should be addressed in the </w:t>
      </w:r>
      <w:r w:rsidR="00E76FBB">
        <w:rPr>
          <w:rFonts w:asciiTheme="minorHAnsi" w:hAnsiTheme="minorHAnsi" w:cstheme="minorBidi"/>
          <w:i/>
          <w:iCs/>
        </w:rPr>
        <w:t>assessment report developed for ESC and MSAC consideration. That is, PASC advised that</w:t>
      </w:r>
      <w:r w:rsidR="00E76FBB">
        <w:t xml:space="preserve"> </w:t>
      </w:r>
      <w:r w:rsidR="00E76FBB">
        <w:rPr>
          <w:rFonts w:asciiTheme="minorHAnsi" w:hAnsiTheme="minorHAnsi" w:cstheme="minorBidi"/>
          <w:i/>
          <w:iCs/>
        </w:rPr>
        <w:t>the assessment report (including the clinical algorithm) sh</w:t>
      </w:r>
      <w:r w:rsidR="00E76FBB" w:rsidRPr="004B10EA">
        <w:rPr>
          <w:rFonts w:asciiTheme="minorHAnsi" w:hAnsiTheme="minorHAnsi" w:cstheme="minorBidi"/>
          <w:i/>
          <w:iCs/>
        </w:rPr>
        <w:t>ould address th</w:t>
      </w:r>
      <w:r w:rsidR="00E76FBB">
        <w:rPr>
          <w:rFonts w:asciiTheme="minorHAnsi" w:hAnsiTheme="minorHAnsi" w:cstheme="minorBidi"/>
          <w:i/>
          <w:iCs/>
        </w:rPr>
        <w:t>e</w:t>
      </w:r>
      <w:r w:rsidR="00E76FBB" w:rsidRPr="004B10EA">
        <w:rPr>
          <w:rFonts w:asciiTheme="minorHAnsi" w:hAnsiTheme="minorHAnsi" w:cstheme="minorBidi"/>
          <w:i/>
          <w:iCs/>
        </w:rPr>
        <w:t xml:space="preserve"> potential </w:t>
      </w:r>
      <w:r w:rsidR="00E76FBB">
        <w:rPr>
          <w:rFonts w:asciiTheme="minorHAnsi" w:hAnsiTheme="minorHAnsi" w:cstheme="minorBidi"/>
          <w:i/>
          <w:iCs/>
        </w:rPr>
        <w:t>for a patient to move</w:t>
      </w:r>
      <w:r w:rsidR="00E76FBB" w:rsidRPr="004B10EA">
        <w:rPr>
          <w:rFonts w:asciiTheme="minorHAnsi" w:hAnsiTheme="minorHAnsi" w:cstheme="minorBidi"/>
          <w:i/>
          <w:iCs/>
        </w:rPr>
        <w:t xml:space="preserve"> back into active clinical care</w:t>
      </w:r>
      <w:r w:rsidR="00E76FBB">
        <w:rPr>
          <w:rFonts w:asciiTheme="minorHAnsi" w:hAnsiTheme="minorHAnsi" w:cstheme="minorBidi"/>
          <w:i/>
          <w:iCs/>
        </w:rPr>
        <w:t xml:space="preserve"> </w:t>
      </w:r>
      <w:r w:rsidR="00E76FBB" w:rsidRPr="004B10EA">
        <w:rPr>
          <w:rFonts w:asciiTheme="minorHAnsi" w:hAnsiTheme="minorHAnsi" w:cstheme="minorBidi"/>
          <w:i/>
          <w:iCs/>
        </w:rPr>
        <w:t xml:space="preserve">with view </w:t>
      </w:r>
      <w:r w:rsidR="00E76FBB">
        <w:rPr>
          <w:rFonts w:asciiTheme="minorHAnsi" w:hAnsiTheme="minorHAnsi" w:cstheme="minorBidi"/>
          <w:i/>
          <w:iCs/>
        </w:rPr>
        <w:t>for reassessment for transplant.</w:t>
      </w:r>
    </w:p>
    <w:p w14:paraId="2BDE22B9" w14:textId="1156AD1F" w:rsidR="00D73332" w:rsidRDefault="00D73332" w:rsidP="005B70B8">
      <w:pPr>
        <w:pStyle w:val="Heading2"/>
        <w:spacing w:before="120"/>
        <w:rPr>
          <w:b/>
          <w:bCs/>
          <w:i/>
        </w:rPr>
      </w:pPr>
      <w:r w:rsidRPr="00490FBB">
        <w:t xml:space="preserve">Proposed economic </w:t>
      </w:r>
      <w:r w:rsidR="002318D9" w:rsidRPr="00490FBB">
        <w:t>evaluation</w:t>
      </w:r>
    </w:p>
    <w:p w14:paraId="517FBD9A" w14:textId="453C33E9" w:rsidR="002D6AB3" w:rsidRDefault="002D6AB3" w:rsidP="005B70B8">
      <w:pPr>
        <w:spacing w:before="120"/>
        <w:jc w:val="both"/>
      </w:pPr>
      <w:r>
        <w:t xml:space="preserve">Based on the clinical claim </w:t>
      </w:r>
      <w:r w:rsidR="00A8692A">
        <w:t xml:space="preserve">made in the application </w:t>
      </w:r>
      <w:r w:rsidR="00DE3C31">
        <w:t xml:space="preserve">that </w:t>
      </w:r>
      <w:r w:rsidR="00FA2760">
        <w:t>L</w:t>
      </w:r>
      <w:r>
        <w:t>VAD</w:t>
      </w:r>
      <w:r w:rsidR="00705A74">
        <w:t xml:space="preserve"> for DT</w:t>
      </w:r>
      <w:r>
        <w:t xml:space="preserve"> has </w:t>
      </w:r>
      <w:r w:rsidR="00A8692A">
        <w:t xml:space="preserve">superior </w:t>
      </w:r>
      <w:r>
        <w:t xml:space="preserve">safety and effectiveness compared with GDMT, the appropriate economic evaluation is a cost-effectiveness analysis or a cost-utility analysis. </w:t>
      </w:r>
    </w:p>
    <w:p w14:paraId="0EE9AEE7" w14:textId="296B6609" w:rsidR="000B2CB2" w:rsidRPr="00A41B1D" w:rsidRDefault="000B2CB2" w:rsidP="000B2CB2">
      <w:pPr>
        <w:pStyle w:val="Heading4"/>
        <w:rPr>
          <w:snapToGrid w:val="0"/>
          <w:sz w:val="18"/>
        </w:rPr>
      </w:pPr>
      <w:r>
        <w:t xml:space="preserve">Summary of available evidence for </w:t>
      </w:r>
      <w:r w:rsidR="00FA2760">
        <w:t>L</w:t>
      </w:r>
      <w:r>
        <w:t>VAD related to DT</w:t>
      </w:r>
      <w:r w:rsidRPr="00AB60FB">
        <w:t xml:space="preserve"> for advanced </w:t>
      </w:r>
      <w:r>
        <w:t>HF and/or HeartMate 3</w:t>
      </w:r>
      <w:r w:rsidR="00AE4FB3" w:rsidRPr="0023141A">
        <w:t>™</w:t>
      </w:r>
    </w:p>
    <w:p w14:paraId="4A9F4D6E" w14:textId="23AB53B3" w:rsidR="003D00B5" w:rsidRDefault="000B2CB2" w:rsidP="003D00B5">
      <w:pPr>
        <w:jc w:val="both"/>
      </w:pPr>
      <w:r>
        <w:t xml:space="preserve">The </w:t>
      </w:r>
      <w:r w:rsidR="00F56D5B">
        <w:t xml:space="preserve">Assessment </w:t>
      </w:r>
      <w:r w:rsidR="009E374D">
        <w:t>G</w:t>
      </w:r>
      <w:r w:rsidR="00F56D5B">
        <w:t>roup</w:t>
      </w:r>
      <w:r>
        <w:t xml:space="preserve"> conducted a rapid literature review to identify available evidence for </w:t>
      </w:r>
      <w:r w:rsidR="00FA2760">
        <w:t>L</w:t>
      </w:r>
      <w:r>
        <w:t>VAD as DT for advanced HF patients and/or HeartMate</w:t>
      </w:r>
      <w:r w:rsidR="00AE4FB3">
        <w:t xml:space="preserve"> </w:t>
      </w:r>
      <w:r>
        <w:t>3</w:t>
      </w:r>
      <w:r w:rsidR="00AE4FB3" w:rsidRPr="0023141A">
        <w:t>™</w:t>
      </w:r>
      <w:r>
        <w:t xml:space="preserve"> device. </w:t>
      </w:r>
      <w:r>
        <w:rPr>
          <w:rFonts w:ascii="CIDFont+F5" w:hAnsi="CIDFont+F5" w:cs="CIDFont+F5"/>
        </w:rPr>
        <w:t xml:space="preserve">Table </w:t>
      </w:r>
      <w:r w:rsidR="009B4B98">
        <w:rPr>
          <w:rFonts w:ascii="CIDFont+F5" w:hAnsi="CIDFont+F5" w:cs="CIDFont+F5"/>
        </w:rPr>
        <w:t>9</w:t>
      </w:r>
      <w:r>
        <w:rPr>
          <w:rFonts w:ascii="CIDFont+F5" w:hAnsi="CIDFont+F5" w:cs="CIDFont+F5"/>
        </w:rPr>
        <w:t xml:space="preserve"> provides the summary of </w:t>
      </w:r>
      <w:r>
        <w:t xml:space="preserve">available evidence retrieved from the application and the rapid literature search by the </w:t>
      </w:r>
      <w:r w:rsidR="00F56D5B">
        <w:t xml:space="preserve">Assessment </w:t>
      </w:r>
      <w:r w:rsidR="009E374D">
        <w:t>G</w:t>
      </w:r>
      <w:r w:rsidR="00F56D5B">
        <w:t>roup</w:t>
      </w:r>
      <w:r w:rsidR="00EF3761">
        <w:t>. The summary table provided the evidence available for HeartMate 3</w:t>
      </w:r>
      <w:r w:rsidR="00AE4FB3" w:rsidRPr="0023141A">
        <w:t>™</w:t>
      </w:r>
      <w:r w:rsidR="00EF3761">
        <w:t xml:space="preserve"> as it is the most recent </w:t>
      </w:r>
      <w:r w:rsidR="003D00B5">
        <w:t>generation</w:t>
      </w:r>
      <w:r w:rsidR="00EF3761">
        <w:t xml:space="preserve"> device use</w:t>
      </w:r>
      <w:r w:rsidR="003D00B5">
        <w:t>d</w:t>
      </w:r>
      <w:r w:rsidR="00EF3761">
        <w:t xml:space="preserve"> in Australian clinical practice. Also, the summary table included the evidence related to LVAD as DT (</w:t>
      </w:r>
      <w:r w:rsidR="00233D02">
        <w:t>HeartMate 3</w:t>
      </w:r>
      <w:r w:rsidR="00AE4FB3" w:rsidRPr="0023141A">
        <w:t>™</w:t>
      </w:r>
      <w:r w:rsidR="00233D02">
        <w:t xml:space="preserve"> or older devices as </w:t>
      </w:r>
      <w:r w:rsidR="00EF3761">
        <w:t xml:space="preserve">only DT or </w:t>
      </w:r>
      <w:r w:rsidR="00D3347D">
        <w:t>DT</w:t>
      </w:r>
      <w:r w:rsidR="003A30A0">
        <w:t xml:space="preserve"> in combination with BTT or BTC) as it is the main indication of interest in the application.</w:t>
      </w:r>
    </w:p>
    <w:p w14:paraId="7D7ABADA" w14:textId="53E95AB0" w:rsidR="002318D9" w:rsidRPr="002318D9" w:rsidRDefault="000B2CB2" w:rsidP="005B70B8">
      <w:pPr>
        <w:jc w:val="both"/>
        <w:sectPr w:rsidR="002318D9" w:rsidRPr="002318D9" w:rsidSect="00F56D5B">
          <w:pgSz w:w="11906" w:h="16838"/>
          <w:pgMar w:top="680" w:right="1134" w:bottom="1021" w:left="1191" w:header="709" w:footer="709" w:gutter="0"/>
          <w:cols w:space="708"/>
          <w:docGrid w:linePitch="360"/>
        </w:sectPr>
      </w:pPr>
      <w:r>
        <w:t>A summary of ongoing studies relevant to HeartMate 3</w:t>
      </w:r>
      <w:r w:rsidR="00AE4FB3" w:rsidRPr="0023141A">
        <w:t>™</w:t>
      </w:r>
      <w:r>
        <w:t xml:space="preserve"> and DT is provided in Appendix 1.</w:t>
      </w:r>
      <w:r w:rsidR="002318D9">
        <w:tab/>
      </w:r>
    </w:p>
    <w:p w14:paraId="48CEF286" w14:textId="6CD3EE4C" w:rsidR="00052DE1" w:rsidRDefault="00052DE1" w:rsidP="0046573D">
      <w:pPr>
        <w:pStyle w:val="Caption"/>
        <w:ind w:left="851"/>
      </w:pPr>
      <w:r>
        <w:t xml:space="preserve">Table </w:t>
      </w:r>
      <w:r>
        <w:fldChar w:fldCharType="begin"/>
      </w:r>
      <w:r>
        <w:instrText xml:space="preserve"> SEQ Table \* ARABIC </w:instrText>
      </w:r>
      <w:r>
        <w:fldChar w:fldCharType="separate"/>
      </w:r>
      <w:r w:rsidR="001C6D8C">
        <w:rPr>
          <w:noProof/>
        </w:rPr>
        <w:t>9</w:t>
      </w:r>
      <w:r>
        <w:fldChar w:fldCharType="end"/>
      </w:r>
      <w:r>
        <w:t>: Summary of characteristics of studies on VAD</w:t>
      </w:r>
    </w:p>
    <w:tbl>
      <w:tblPr>
        <w:tblW w:w="14556" w:type="dxa"/>
        <w:tblInd w:w="13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0" w:type="dxa"/>
        </w:tblCellMar>
        <w:tblLook w:val="01E0" w:firstRow="1" w:lastRow="1" w:firstColumn="1" w:lastColumn="1" w:noHBand="0" w:noVBand="0"/>
      </w:tblPr>
      <w:tblGrid>
        <w:gridCol w:w="1573"/>
        <w:gridCol w:w="1134"/>
        <w:gridCol w:w="3119"/>
        <w:gridCol w:w="1134"/>
        <w:gridCol w:w="1276"/>
        <w:gridCol w:w="850"/>
        <w:gridCol w:w="3402"/>
        <w:gridCol w:w="2068"/>
      </w:tblGrid>
      <w:tr w:rsidR="000B2CB2" w:rsidRPr="00AC047C" w14:paraId="608EDF6F" w14:textId="77777777" w:rsidTr="002D2557">
        <w:trPr>
          <w:cantSplit/>
          <w:trHeight w:val="286"/>
          <w:tblHeader/>
        </w:trPr>
        <w:tc>
          <w:tcPr>
            <w:tcW w:w="1573" w:type="dxa"/>
            <w:tcBorders>
              <w:left w:val="single" w:sz="2" w:space="0" w:color="000000"/>
            </w:tcBorders>
          </w:tcPr>
          <w:p w14:paraId="3C90D523" w14:textId="26002985" w:rsidR="000B2CB2" w:rsidRPr="00AC047C" w:rsidRDefault="000B2CB2" w:rsidP="00052DE1">
            <w:pPr>
              <w:widowControl w:val="0"/>
              <w:spacing w:before="40" w:after="40" w:line="240" w:lineRule="auto"/>
              <w:rPr>
                <w:rFonts w:ascii="Arial Narrow" w:eastAsia="Times New Roman" w:hAnsi="Arial Narrow" w:cs="Tahoma"/>
                <w:b/>
                <w:bCs/>
                <w:sz w:val="20"/>
                <w:szCs w:val="20"/>
                <w:lang w:eastAsia="en-AU"/>
              </w:rPr>
            </w:pPr>
            <w:bookmarkStart w:id="26" w:name="_Hlk140592737"/>
            <w:r w:rsidRPr="00AC047C">
              <w:rPr>
                <w:rFonts w:ascii="Arial Narrow" w:eastAsia="Times New Roman" w:hAnsi="Arial Narrow" w:cs="Tahoma"/>
                <w:b/>
                <w:bCs/>
                <w:sz w:val="20"/>
                <w:szCs w:val="20"/>
                <w:lang w:eastAsia="en-AU"/>
              </w:rPr>
              <w:t>Study name</w:t>
            </w:r>
          </w:p>
        </w:tc>
        <w:tc>
          <w:tcPr>
            <w:tcW w:w="1134" w:type="dxa"/>
          </w:tcPr>
          <w:p w14:paraId="1B4D6A92" w14:textId="77777777" w:rsidR="000B2CB2" w:rsidRPr="00AC047C" w:rsidRDefault="000B2CB2" w:rsidP="00052DE1">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Study design</w:t>
            </w:r>
          </w:p>
        </w:tc>
        <w:tc>
          <w:tcPr>
            <w:tcW w:w="3119" w:type="dxa"/>
          </w:tcPr>
          <w:p w14:paraId="03FE2820" w14:textId="77777777" w:rsidR="000B2CB2" w:rsidRPr="00AC047C" w:rsidRDefault="000B2CB2" w:rsidP="00052DE1">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Population</w:t>
            </w:r>
          </w:p>
        </w:tc>
        <w:tc>
          <w:tcPr>
            <w:tcW w:w="1134" w:type="dxa"/>
            <w:tcBorders>
              <w:right w:val="single" w:sz="2" w:space="0" w:color="000000"/>
            </w:tcBorders>
          </w:tcPr>
          <w:p w14:paraId="4856193C" w14:textId="77777777" w:rsidR="000B2CB2" w:rsidRPr="00AC047C" w:rsidRDefault="000B2CB2" w:rsidP="00052DE1">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Intervention</w:t>
            </w:r>
          </w:p>
        </w:tc>
        <w:tc>
          <w:tcPr>
            <w:tcW w:w="1276" w:type="dxa"/>
            <w:tcBorders>
              <w:left w:val="single" w:sz="2" w:space="0" w:color="000000"/>
              <w:right w:val="single" w:sz="2" w:space="0" w:color="000000"/>
            </w:tcBorders>
          </w:tcPr>
          <w:p w14:paraId="2A12E2D2" w14:textId="77777777" w:rsidR="000B2CB2" w:rsidRPr="00AC047C" w:rsidRDefault="000B2CB2" w:rsidP="00052DE1">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Comparator</w:t>
            </w:r>
          </w:p>
        </w:tc>
        <w:tc>
          <w:tcPr>
            <w:tcW w:w="850" w:type="dxa"/>
            <w:tcBorders>
              <w:left w:val="single" w:sz="2" w:space="0" w:color="000000"/>
              <w:right w:val="single" w:sz="2" w:space="0" w:color="000000"/>
            </w:tcBorders>
          </w:tcPr>
          <w:p w14:paraId="31946BD4" w14:textId="77777777" w:rsidR="000B2CB2" w:rsidRPr="00AC047C" w:rsidRDefault="000B2CB2" w:rsidP="00052DE1">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No of patients</w:t>
            </w:r>
          </w:p>
        </w:tc>
        <w:tc>
          <w:tcPr>
            <w:tcW w:w="3402" w:type="dxa"/>
            <w:tcBorders>
              <w:left w:val="single" w:sz="2" w:space="0" w:color="000000"/>
              <w:right w:val="single" w:sz="2" w:space="0" w:color="000000"/>
            </w:tcBorders>
          </w:tcPr>
          <w:p w14:paraId="25F9802E" w14:textId="77777777" w:rsidR="000B2CB2" w:rsidRPr="00AC047C" w:rsidRDefault="000B2CB2" w:rsidP="00052DE1">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Effectiveness outcomes reported</w:t>
            </w:r>
          </w:p>
        </w:tc>
        <w:tc>
          <w:tcPr>
            <w:tcW w:w="2068" w:type="dxa"/>
            <w:tcBorders>
              <w:left w:val="single" w:sz="2" w:space="0" w:color="000000"/>
              <w:right w:val="single" w:sz="2" w:space="0" w:color="000000"/>
            </w:tcBorders>
          </w:tcPr>
          <w:p w14:paraId="6FB72838" w14:textId="77777777" w:rsidR="000B2CB2" w:rsidRPr="00AC047C" w:rsidRDefault="000B2CB2" w:rsidP="00052DE1">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Safety outcomes reported</w:t>
            </w:r>
          </w:p>
        </w:tc>
      </w:tr>
      <w:tr w:rsidR="00955186" w:rsidRPr="00AC047C" w14:paraId="5F129E08" w14:textId="77777777" w:rsidTr="002D2557">
        <w:trPr>
          <w:cantSplit/>
          <w:trHeight w:val="286"/>
        </w:trPr>
        <w:tc>
          <w:tcPr>
            <w:tcW w:w="14556" w:type="dxa"/>
            <w:gridSpan w:val="8"/>
            <w:tcBorders>
              <w:left w:val="single" w:sz="2" w:space="0" w:color="000000"/>
              <w:right w:val="single" w:sz="2" w:space="0" w:color="000000"/>
            </w:tcBorders>
          </w:tcPr>
          <w:p w14:paraId="7AD52C54" w14:textId="4782B698"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 xml:space="preserve">Studies related to </w:t>
            </w:r>
            <w:r w:rsidR="007745F8" w:rsidRPr="00052DE1">
              <w:rPr>
                <w:rFonts w:ascii="Arial Narrow" w:eastAsia="Times New Roman" w:hAnsi="Arial Narrow" w:cs="Tahoma"/>
                <w:sz w:val="20"/>
                <w:szCs w:val="20"/>
                <w:lang w:eastAsia="en-AU"/>
              </w:rPr>
              <w:t>HeartMate</w:t>
            </w:r>
            <w:r w:rsidRPr="00052DE1">
              <w:rPr>
                <w:rFonts w:ascii="Arial Narrow" w:eastAsia="Times New Roman" w:hAnsi="Arial Narrow" w:cs="Tahoma"/>
                <w:sz w:val="20"/>
                <w:szCs w:val="20"/>
                <w:lang w:eastAsia="en-AU"/>
              </w:rPr>
              <w:t xml:space="preserve"> 3</w:t>
            </w:r>
            <w:r w:rsidR="00AE4FB3" w:rsidRPr="0023141A">
              <w:t>™</w:t>
            </w:r>
            <w:r w:rsidRPr="00052DE1">
              <w:rPr>
                <w:rFonts w:ascii="Arial Narrow" w:eastAsia="Times New Roman" w:hAnsi="Arial Narrow" w:cs="Tahoma"/>
                <w:sz w:val="20"/>
                <w:szCs w:val="20"/>
                <w:lang w:eastAsia="en-AU"/>
              </w:rPr>
              <w:t xml:space="preserve"> LVAD</w:t>
            </w:r>
          </w:p>
        </w:tc>
      </w:tr>
      <w:tr w:rsidR="000B2CB2" w:rsidRPr="00AC047C" w14:paraId="6347CE86" w14:textId="77777777" w:rsidTr="002D2557">
        <w:trPr>
          <w:cantSplit/>
          <w:trHeight w:val="987"/>
        </w:trPr>
        <w:tc>
          <w:tcPr>
            <w:tcW w:w="1573" w:type="dxa"/>
          </w:tcPr>
          <w:p w14:paraId="641E7F29" w14:textId="77777777" w:rsidR="000B2CB2" w:rsidRPr="00052DE1" w:rsidRDefault="000B2CB2" w:rsidP="00ED66F5">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MOMENTUM 3</w:t>
            </w:r>
          </w:p>
          <w:p w14:paraId="01013FEF" w14:textId="77777777" w:rsidR="000B2CB2" w:rsidRPr="00052DE1" w:rsidRDefault="000B2CB2" w:rsidP="00ED66F5">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Final Report</w:t>
            </w:r>
          </w:p>
          <w:p w14:paraId="27FE66DA" w14:textId="2363038C"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fldChar w:fldCharType="begin">
                <w:fldData xml:space="preserve">PEVuZE5vdGU+PENpdGU+PEF1dGhvcj5NZWhyYTwvQXV0aG9yPjxZZWFyPjIwMTk8L1llYXI+PFJl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==
</w:fldData>
              </w:fldChar>
            </w:r>
            <w:r w:rsidR="000A32C4">
              <w:rPr>
                <w:rFonts w:ascii="Arial Narrow" w:eastAsia="Times New Roman" w:hAnsi="Arial Narrow" w:cs="Tahoma"/>
                <w:sz w:val="20"/>
                <w:szCs w:val="20"/>
                <w:lang w:eastAsia="en-AU"/>
              </w:rPr>
              <w:instrText xml:space="preserve"> ADDIN EN.CITE </w:instrText>
            </w:r>
            <w:r w:rsidR="000A32C4">
              <w:rPr>
                <w:rFonts w:ascii="Arial Narrow" w:eastAsia="Times New Roman" w:hAnsi="Arial Narrow" w:cs="Tahoma"/>
                <w:sz w:val="20"/>
                <w:szCs w:val="20"/>
                <w:lang w:eastAsia="en-AU"/>
              </w:rPr>
              <w:fldChar w:fldCharType="begin">
                <w:fldData xml:space="preserve">PEVuZE5vdGU+PENpdGU+PEF1dGhvcj5NZWhyYTwvQXV0aG9yPjxZZWFyPjIwMTk8L1llYXI+PFJl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==
</w:fldData>
              </w:fldChar>
            </w:r>
            <w:r w:rsidR="000A32C4">
              <w:rPr>
                <w:rFonts w:ascii="Arial Narrow" w:eastAsia="Times New Roman" w:hAnsi="Arial Narrow" w:cs="Tahoma"/>
                <w:sz w:val="20"/>
                <w:szCs w:val="20"/>
                <w:lang w:eastAsia="en-AU"/>
              </w:rPr>
              <w:instrText xml:space="preserve"> ADDIN EN.CITE.DATA </w:instrText>
            </w:r>
            <w:r w:rsidR="000A32C4">
              <w:rPr>
                <w:rFonts w:ascii="Arial Narrow" w:eastAsia="Times New Roman" w:hAnsi="Arial Narrow" w:cs="Tahoma"/>
                <w:sz w:val="20"/>
                <w:szCs w:val="20"/>
                <w:lang w:eastAsia="en-AU"/>
              </w:rPr>
            </w:r>
            <w:r w:rsidR="000A32C4">
              <w:rPr>
                <w:rFonts w:ascii="Arial Narrow" w:eastAsia="Times New Roman" w:hAnsi="Arial Narrow" w:cs="Tahoma"/>
                <w:sz w:val="20"/>
                <w:szCs w:val="20"/>
                <w:lang w:eastAsia="en-AU"/>
              </w:rPr>
              <w:fldChar w:fldCharType="end"/>
            </w:r>
            <w:r w:rsidRPr="00052DE1">
              <w:rPr>
                <w:rFonts w:ascii="Arial Narrow" w:eastAsia="Times New Roman" w:hAnsi="Arial Narrow" w:cs="Tahoma"/>
                <w:sz w:val="20"/>
                <w:szCs w:val="20"/>
                <w:lang w:eastAsia="en-AU"/>
              </w:rPr>
            </w:r>
            <w:r w:rsidRPr="00052DE1">
              <w:rPr>
                <w:rFonts w:ascii="Arial Narrow" w:eastAsia="Times New Roman" w:hAnsi="Arial Narrow" w:cs="Tahoma"/>
                <w:sz w:val="20"/>
                <w:szCs w:val="20"/>
                <w:lang w:eastAsia="en-AU"/>
              </w:rPr>
              <w:fldChar w:fldCharType="separate"/>
            </w:r>
            <w:r w:rsidR="000A32C4" w:rsidRPr="006A3926">
              <w:rPr>
                <w:rFonts w:ascii="Arial Narrow" w:eastAsia="Times New Roman" w:hAnsi="Arial Narrow" w:cs="Tahoma"/>
                <w:i/>
                <w:iCs/>
                <w:noProof/>
                <w:sz w:val="20"/>
                <w:szCs w:val="20"/>
                <w:lang w:eastAsia="en-AU"/>
              </w:rPr>
              <w:t xml:space="preserve">(Mehra et </w:t>
            </w:r>
            <w:r w:rsidR="000A32C4">
              <w:rPr>
                <w:rFonts w:ascii="Arial Narrow" w:eastAsia="Times New Roman" w:hAnsi="Arial Narrow" w:cs="Tahoma"/>
                <w:noProof/>
                <w:sz w:val="20"/>
                <w:szCs w:val="20"/>
                <w:lang w:eastAsia="en-AU"/>
              </w:rPr>
              <w:t>al., 2019)</w:t>
            </w:r>
            <w:r w:rsidRPr="00052DE1">
              <w:rPr>
                <w:rFonts w:ascii="Arial Narrow" w:eastAsia="Times New Roman" w:hAnsi="Arial Narrow" w:cs="Tahoma"/>
                <w:sz w:val="20"/>
                <w:szCs w:val="20"/>
                <w:lang w:eastAsia="en-AU"/>
              </w:rPr>
              <w:fldChar w:fldCharType="end"/>
            </w:r>
          </w:p>
        </w:tc>
        <w:tc>
          <w:tcPr>
            <w:tcW w:w="1134" w:type="dxa"/>
          </w:tcPr>
          <w:p w14:paraId="65BC876B"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RCT</w:t>
            </w:r>
          </w:p>
        </w:tc>
        <w:tc>
          <w:tcPr>
            <w:tcW w:w="3119" w:type="dxa"/>
          </w:tcPr>
          <w:p w14:paraId="0CA4117E" w14:textId="77777777" w:rsidR="000B2CB2" w:rsidRPr="00052DE1" w:rsidRDefault="000B2CB2" w:rsidP="00052DE1">
            <w:pPr>
              <w:widowControl w:val="0"/>
              <w:spacing w:after="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Patients with advanced-stage heart failure (HF) who were deemed to be candidates for LVAD therapy either as a bridge to transplantation (BTT) or as destination therapy (DT)</w:t>
            </w:r>
          </w:p>
          <w:p w14:paraId="0D3FC314" w14:textId="77777777" w:rsidR="000B2CB2" w:rsidRPr="00052DE1" w:rsidRDefault="000B2CB2" w:rsidP="00052DE1">
            <w:pPr>
              <w:widowControl w:val="0"/>
              <w:spacing w:after="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Included patients with INTERMACS profiles 1 to 7</w:t>
            </w:r>
          </w:p>
        </w:tc>
        <w:tc>
          <w:tcPr>
            <w:tcW w:w="1134" w:type="dxa"/>
          </w:tcPr>
          <w:p w14:paraId="622B817F" w14:textId="0EE20E4F"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HeartMate 3</w:t>
            </w:r>
            <w:r w:rsidR="00AE4FB3" w:rsidRPr="0023141A">
              <w:t>™</w:t>
            </w:r>
            <w:r w:rsidRPr="00052DE1">
              <w:rPr>
                <w:rFonts w:ascii="Arial Narrow" w:eastAsia="Times New Roman" w:hAnsi="Arial Narrow" w:cs="Tahoma"/>
                <w:sz w:val="20"/>
                <w:szCs w:val="20"/>
                <w:lang w:eastAsia="en-AU"/>
              </w:rPr>
              <w:t xml:space="preserve"> centrifugal continuous-flow pump group</w:t>
            </w:r>
          </w:p>
        </w:tc>
        <w:tc>
          <w:tcPr>
            <w:tcW w:w="1276" w:type="dxa"/>
          </w:tcPr>
          <w:p w14:paraId="3A13DDEC"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HeartMate II axial continuous-flow pump group</w:t>
            </w:r>
          </w:p>
        </w:tc>
        <w:tc>
          <w:tcPr>
            <w:tcW w:w="850" w:type="dxa"/>
          </w:tcPr>
          <w:p w14:paraId="466937B8" w14:textId="77777777" w:rsidR="000B2CB2" w:rsidRPr="006A3926" w:rsidRDefault="000B2CB2"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1028</w:t>
            </w:r>
          </w:p>
          <w:p w14:paraId="27357915" w14:textId="338B4C60" w:rsidR="00955186" w:rsidRPr="00052DE1" w:rsidRDefault="00955186" w:rsidP="00052DE1">
            <w:pPr>
              <w:widowControl w:val="0"/>
              <w:spacing w:before="40" w:after="40" w:line="240" w:lineRule="auto"/>
              <w:rPr>
                <w:rFonts w:ascii="Arial Narrow" w:eastAsia="Times New Roman" w:hAnsi="Arial Narrow" w:cs="Tahoma"/>
                <w:i/>
                <w:iCs/>
                <w:sz w:val="20"/>
                <w:szCs w:val="20"/>
                <w:lang w:eastAsia="en-AU"/>
              </w:rPr>
            </w:pPr>
            <w:r w:rsidRPr="006A3926">
              <w:rPr>
                <w:rFonts w:ascii="Arial Narrow" w:eastAsia="Times New Roman" w:hAnsi="Arial Narrow" w:cs="Tahoma"/>
                <w:sz w:val="20"/>
                <w:szCs w:val="20"/>
                <w:lang w:eastAsia="en-AU"/>
              </w:rPr>
              <w:t>(627 DT patients out of total 1028)</w:t>
            </w:r>
          </w:p>
        </w:tc>
        <w:tc>
          <w:tcPr>
            <w:tcW w:w="3402" w:type="dxa"/>
            <w:tcBorders>
              <w:right w:val="single" w:sz="2" w:space="0" w:color="000000"/>
            </w:tcBorders>
          </w:tcPr>
          <w:p w14:paraId="4972E602"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Primary composite endpoint- survival at two years free of disabling stroke or reoperation to replace or remove a malfunctioning device</w:t>
            </w:r>
          </w:p>
          <w:p w14:paraId="57EEAA39"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p>
          <w:p w14:paraId="7A054231"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Secondary endpoints - pump replacement at two years after implantation, actuarial survival, re-hospitalisation, functional status (6MWT and NYHA classification status), and quality of life (EQ-5D-5L; KCCQ)</w:t>
            </w:r>
          </w:p>
        </w:tc>
        <w:tc>
          <w:tcPr>
            <w:tcW w:w="2068" w:type="dxa"/>
            <w:tcBorders>
              <w:left w:val="single" w:sz="2" w:space="0" w:color="000000"/>
            </w:tcBorders>
          </w:tcPr>
          <w:p w14:paraId="36C94AD0"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 xml:space="preserve">Rates of major adverse events (stroke, bleeding, right heart failure, and infection) </w:t>
            </w:r>
          </w:p>
        </w:tc>
      </w:tr>
      <w:tr w:rsidR="000B2CB2" w:rsidRPr="00AC047C" w14:paraId="7F12C633" w14:textId="77777777" w:rsidTr="002D2557">
        <w:trPr>
          <w:cantSplit/>
          <w:trHeight w:val="1568"/>
        </w:trPr>
        <w:tc>
          <w:tcPr>
            <w:tcW w:w="1573" w:type="dxa"/>
          </w:tcPr>
          <w:p w14:paraId="54CAD706" w14:textId="77777777" w:rsidR="000B2CB2" w:rsidRPr="00052DE1" w:rsidRDefault="000B2CB2" w:rsidP="00ED66F5">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 xml:space="preserve">MOMENTUM 3 – </w:t>
            </w:r>
          </w:p>
          <w:p w14:paraId="04A7F40C" w14:textId="1B1B5798" w:rsidR="000B2CB2" w:rsidRPr="006A3926" w:rsidRDefault="000B2CB2" w:rsidP="00ED66F5">
            <w:pPr>
              <w:widowControl w:val="0"/>
              <w:spacing w:before="40" w:after="40" w:line="240" w:lineRule="auto"/>
              <w:rPr>
                <w:rFonts w:ascii="Arial Narrow" w:eastAsia="Times New Roman" w:hAnsi="Arial Narrow" w:cs="Tahoma"/>
                <w:i/>
                <w:iCs/>
                <w:sz w:val="20"/>
                <w:szCs w:val="20"/>
                <w:lang w:eastAsia="en-AU"/>
              </w:rPr>
            </w:pPr>
            <w:r w:rsidRPr="00052DE1">
              <w:rPr>
                <w:rFonts w:ascii="Arial Narrow" w:eastAsia="Times New Roman" w:hAnsi="Arial Narrow" w:cs="Tahoma"/>
                <w:sz w:val="20"/>
                <w:szCs w:val="20"/>
                <w:lang w:eastAsia="en-AU"/>
              </w:rPr>
              <w:t>Five years follow-up of the MOMENTUM 3 RCT</w:t>
            </w:r>
            <w:r w:rsidRPr="006A3926">
              <w:rPr>
                <w:rFonts w:ascii="Arial Narrow" w:eastAsia="Times New Roman" w:hAnsi="Arial Narrow" w:cs="Tahoma"/>
                <w:i/>
                <w:iCs/>
                <w:sz w:val="20"/>
                <w:szCs w:val="20"/>
                <w:lang w:eastAsia="en-AU"/>
              </w:rPr>
              <w:t xml:space="preserve"> </w:t>
            </w:r>
            <w:r w:rsidRPr="006A3926">
              <w:rPr>
                <w:rFonts w:ascii="Arial Narrow" w:eastAsia="Times New Roman" w:hAnsi="Arial Narrow" w:cs="Tahoma"/>
                <w:i/>
                <w:iCs/>
                <w:sz w:val="20"/>
                <w:szCs w:val="20"/>
                <w:lang w:eastAsia="en-AU"/>
              </w:rPr>
              <w:fldChar w:fldCharType="begin">
                <w:fldData xml:space="preserve">PEVuZE5vdGU+PENpdGU+PEF1dGhvcj5NZWhyYTwvQXV0aG9yPjxZZWFyPjIwMjI8L1llYXI+PFJl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</w:fldData>
              </w:fldChar>
            </w:r>
            <w:r w:rsidR="000A32C4" w:rsidRPr="006A3926">
              <w:rPr>
                <w:rFonts w:ascii="Arial Narrow" w:eastAsia="Times New Roman" w:hAnsi="Arial Narrow" w:cs="Tahoma"/>
                <w:i/>
                <w:iCs/>
                <w:sz w:val="20"/>
                <w:szCs w:val="20"/>
                <w:lang w:eastAsia="en-AU"/>
              </w:rPr>
              <w:instrText xml:space="preserve"> ADDIN EN.CITE </w:instrText>
            </w:r>
            <w:r w:rsidR="000A32C4" w:rsidRPr="006A3926">
              <w:rPr>
                <w:rFonts w:ascii="Arial Narrow" w:eastAsia="Times New Roman" w:hAnsi="Arial Narrow" w:cs="Tahoma"/>
                <w:i/>
                <w:iCs/>
                <w:sz w:val="20"/>
                <w:szCs w:val="20"/>
                <w:lang w:eastAsia="en-AU"/>
              </w:rPr>
              <w:fldChar w:fldCharType="begin">
                <w:fldData xml:space="preserve">PEVuZE5vdGU+PENpdGU+PEF1dGhvcj5NZWhyYTwvQXV0aG9yPjxZZWFyPjIwMjI8L1llYXI+PFJl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</w:fldData>
              </w:fldChar>
            </w:r>
            <w:r w:rsidR="000A32C4" w:rsidRPr="006A3926">
              <w:rPr>
                <w:rFonts w:ascii="Arial Narrow" w:eastAsia="Times New Roman" w:hAnsi="Arial Narrow" w:cs="Tahoma"/>
                <w:i/>
                <w:iCs/>
                <w:sz w:val="20"/>
                <w:szCs w:val="20"/>
                <w:lang w:eastAsia="en-AU"/>
              </w:rPr>
              <w:instrText xml:space="preserve"> ADDIN EN.CITE.DATA </w:instrText>
            </w:r>
            <w:r w:rsidR="000A32C4" w:rsidRPr="006A3926">
              <w:rPr>
                <w:rFonts w:ascii="Arial Narrow" w:eastAsia="Times New Roman" w:hAnsi="Arial Narrow" w:cs="Tahoma"/>
                <w:i/>
                <w:iCs/>
                <w:sz w:val="20"/>
                <w:szCs w:val="20"/>
                <w:lang w:eastAsia="en-AU"/>
              </w:rPr>
            </w:r>
            <w:r w:rsidR="000A32C4" w:rsidRPr="006A3926">
              <w:rPr>
                <w:rFonts w:ascii="Arial Narrow" w:eastAsia="Times New Roman" w:hAnsi="Arial Narrow" w:cs="Tahoma"/>
                <w:i/>
                <w:iCs/>
                <w:sz w:val="20"/>
                <w:szCs w:val="20"/>
                <w:lang w:eastAsia="en-AU"/>
              </w:rPr>
              <w:fldChar w:fldCharType="end"/>
            </w:r>
            <w:r w:rsidRPr="006A3926">
              <w:rPr>
                <w:rFonts w:ascii="Arial Narrow" w:eastAsia="Times New Roman" w:hAnsi="Arial Narrow" w:cs="Tahoma"/>
                <w:i/>
                <w:iCs/>
                <w:sz w:val="20"/>
                <w:szCs w:val="20"/>
                <w:lang w:eastAsia="en-AU"/>
              </w:rPr>
            </w:r>
            <w:r w:rsidRPr="006A3926">
              <w:rPr>
                <w:rFonts w:ascii="Arial Narrow" w:eastAsia="Times New Roman" w:hAnsi="Arial Narrow" w:cs="Tahoma"/>
                <w:i/>
                <w:iCs/>
                <w:sz w:val="20"/>
                <w:szCs w:val="20"/>
                <w:lang w:eastAsia="en-AU"/>
              </w:rPr>
              <w:fldChar w:fldCharType="separate"/>
            </w:r>
            <w:r w:rsidR="000A32C4" w:rsidRPr="006A3926">
              <w:rPr>
                <w:rFonts w:ascii="Arial Narrow" w:eastAsia="Times New Roman" w:hAnsi="Arial Narrow" w:cs="Tahoma"/>
                <w:i/>
                <w:iCs/>
                <w:noProof/>
                <w:sz w:val="20"/>
                <w:szCs w:val="20"/>
                <w:lang w:eastAsia="en-AU"/>
              </w:rPr>
              <w:t>(Mehra et al., 2022)</w:t>
            </w:r>
            <w:r w:rsidRPr="006A3926">
              <w:rPr>
                <w:rFonts w:ascii="Arial Narrow" w:eastAsia="Times New Roman" w:hAnsi="Arial Narrow" w:cs="Tahoma"/>
                <w:i/>
                <w:iCs/>
                <w:sz w:val="20"/>
                <w:szCs w:val="20"/>
                <w:lang w:eastAsia="en-AU"/>
              </w:rPr>
              <w:fldChar w:fldCharType="end"/>
            </w:r>
          </w:p>
          <w:p w14:paraId="3A4A354B" w14:textId="77777777" w:rsidR="000B2CB2" w:rsidRPr="00052DE1" w:rsidRDefault="000B2CB2" w:rsidP="00ED66F5">
            <w:pPr>
              <w:widowControl w:val="0"/>
              <w:spacing w:before="40" w:after="40" w:line="240" w:lineRule="auto"/>
              <w:rPr>
                <w:rFonts w:ascii="Arial Narrow" w:eastAsia="Times New Roman" w:hAnsi="Arial Narrow" w:cs="Tahoma"/>
                <w:sz w:val="20"/>
                <w:szCs w:val="20"/>
                <w:lang w:eastAsia="en-AU"/>
              </w:rPr>
            </w:pPr>
          </w:p>
        </w:tc>
        <w:tc>
          <w:tcPr>
            <w:tcW w:w="1134" w:type="dxa"/>
          </w:tcPr>
          <w:p w14:paraId="4BEB5C48" w14:textId="77777777" w:rsidR="000B2CB2" w:rsidRPr="00052DE1" w:rsidRDefault="000B2CB2" w:rsidP="00052DE1">
            <w:pPr>
              <w:widowControl w:val="0"/>
              <w:spacing w:before="40" w:after="40" w:line="240" w:lineRule="auto"/>
              <w:ind w:left="6"/>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Observational</w:t>
            </w:r>
          </w:p>
        </w:tc>
        <w:tc>
          <w:tcPr>
            <w:tcW w:w="3119" w:type="dxa"/>
          </w:tcPr>
          <w:p w14:paraId="1F400E6D" w14:textId="77777777" w:rsidR="000B2CB2" w:rsidRPr="00052DE1" w:rsidRDefault="000B2CB2" w:rsidP="00052DE1">
            <w:pPr>
              <w:widowControl w:val="0"/>
              <w:spacing w:after="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Patients with advanced-stage HF who were deemed to be candidates for LVAD therapy either as BTT or DT</w:t>
            </w:r>
          </w:p>
          <w:p w14:paraId="77761E05" w14:textId="77777777" w:rsidR="000B2CB2" w:rsidRPr="00052DE1" w:rsidRDefault="000B2CB2" w:rsidP="00052DE1">
            <w:pPr>
              <w:widowControl w:val="0"/>
              <w:spacing w:after="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Included patients with INTERMACS profiles 1 to 7</w:t>
            </w:r>
          </w:p>
        </w:tc>
        <w:tc>
          <w:tcPr>
            <w:tcW w:w="1134" w:type="dxa"/>
          </w:tcPr>
          <w:p w14:paraId="096AAF63" w14:textId="114B9DDB"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HeartMate 3</w:t>
            </w:r>
            <w:r w:rsidR="00AE4FB3" w:rsidRPr="0023141A">
              <w:t>™</w:t>
            </w:r>
            <w:r w:rsidRPr="00052DE1">
              <w:rPr>
                <w:rFonts w:ascii="Arial Narrow" w:eastAsia="Times New Roman" w:hAnsi="Arial Narrow" w:cs="Tahoma"/>
                <w:sz w:val="20"/>
                <w:szCs w:val="20"/>
                <w:lang w:eastAsia="en-AU"/>
              </w:rPr>
              <w:t xml:space="preserve"> centrifugal continuous-flow pump group</w:t>
            </w:r>
          </w:p>
        </w:tc>
        <w:tc>
          <w:tcPr>
            <w:tcW w:w="1276" w:type="dxa"/>
          </w:tcPr>
          <w:p w14:paraId="6F4D02E9" w14:textId="77777777" w:rsidR="000B2CB2" w:rsidRDefault="000B2CB2" w:rsidP="00052DE1">
            <w:pPr>
              <w:widowControl w:val="0"/>
              <w:spacing w:before="40" w:after="40" w:line="240" w:lineRule="auto"/>
              <w:rPr>
                <w:rFonts w:ascii="Arial Narrow" w:eastAsia="Times New Roman" w:hAnsi="Arial Narrow" w:cs="Tahoma"/>
                <w:i/>
                <w:iCs/>
                <w:sz w:val="20"/>
                <w:szCs w:val="20"/>
                <w:lang w:eastAsia="en-AU"/>
              </w:rPr>
            </w:pPr>
            <w:r w:rsidRPr="00052DE1">
              <w:rPr>
                <w:rFonts w:ascii="Arial Narrow" w:eastAsia="Times New Roman" w:hAnsi="Arial Narrow" w:cs="Tahoma"/>
                <w:sz w:val="20"/>
                <w:szCs w:val="20"/>
                <w:lang w:eastAsia="en-AU"/>
              </w:rPr>
              <w:t>HeartMate II axial continuous-flow pump group</w:t>
            </w:r>
          </w:p>
          <w:p w14:paraId="54280BD1" w14:textId="77777777" w:rsidR="008A1487" w:rsidRPr="008A1487" w:rsidRDefault="008A1487" w:rsidP="008A1487">
            <w:pPr>
              <w:rPr>
                <w:rFonts w:ascii="Arial Narrow" w:eastAsia="Times New Roman" w:hAnsi="Arial Narrow" w:cs="Tahoma"/>
                <w:sz w:val="20"/>
                <w:szCs w:val="20"/>
                <w:lang w:eastAsia="en-AU"/>
              </w:rPr>
            </w:pPr>
          </w:p>
          <w:p w14:paraId="62FEDDAA" w14:textId="77777777" w:rsidR="008A1487" w:rsidRPr="008A1487" w:rsidRDefault="008A1487" w:rsidP="008A1487">
            <w:pPr>
              <w:rPr>
                <w:rFonts w:ascii="Arial Narrow" w:eastAsia="Times New Roman" w:hAnsi="Arial Narrow" w:cs="Tahoma"/>
                <w:sz w:val="20"/>
                <w:szCs w:val="20"/>
                <w:lang w:eastAsia="en-AU"/>
              </w:rPr>
            </w:pPr>
          </w:p>
          <w:p w14:paraId="5CD72F52" w14:textId="25E483D5" w:rsidR="008A1487" w:rsidRPr="008A1487" w:rsidRDefault="008A1487" w:rsidP="008A1487">
            <w:pPr>
              <w:rPr>
                <w:rFonts w:ascii="Arial Narrow" w:eastAsia="Times New Roman" w:hAnsi="Arial Narrow" w:cs="Tahoma"/>
                <w:sz w:val="20"/>
                <w:szCs w:val="20"/>
                <w:lang w:eastAsia="en-AU"/>
              </w:rPr>
            </w:pPr>
          </w:p>
        </w:tc>
        <w:tc>
          <w:tcPr>
            <w:tcW w:w="850" w:type="dxa"/>
          </w:tcPr>
          <w:p w14:paraId="463F4C22"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1020</w:t>
            </w:r>
          </w:p>
        </w:tc>
        <w:tc>
          <w:tcPr>
            <w:tcW w:w="3402" w:type="dxa"/>
          </w:tcPr>
          <w:p w14:paraId="05588B0C"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Primary composite endpoint - survival to transplant, recovery, or LVAD support free of debilitating stroke (Modified Rankin Scale score &gt;3) or reoperation to replace the pump five years after the implant</w:t>
            </w:r>
          </w:p>
          <w:p w14:paraId="30DB04E8"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p>
          <w:p w14:paraId="5D57FEF0"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Secondary endpoints - patient outcomes (transplant, explant/ permanent deactivation, or withdrawal) and survival, functional status (6MWTand NYHA classification status)</w:t>
            </w:r>
          </w:p>
        </w:tc>
        <w:tc>
          <w:tcPr>
            <w:tcW w:w="2068" w:type="dxa"/>
            <w:tcBorders>
              <w:bottom w:val="single" w:sz="2" w:space="0" w:color="000000"/>
            </w:tcBorders>
          </w:tcPr>
          <w:p w14:paraId="13DC220B" w14:textId="77777777" w:rsidR="000B2CB2" w:rsidRPr="00052DE1" w:rsidRDefault="000B2CB2"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Frequency and incidence of serious adverse events (bleeding, major infection, haemolysis, device thrombosis and device malfunction, and neurological dysfunction [including stroke])</w:t>
            </w:r>
          </w:p>
        </w:tc>
      </w:tr>
      <w:tr w:rsidR="00955186" w:rsidRPr="00AC047C" w14:paraId="04C3B809" w14:textId="77777777" w:rsidTr="002D2557">
        <w:trPr>
          <w:cantSplit/>
          <w:trHeight w:val="1568"/>
        </w:trPr>
        <w:tc>
          <w:tcPr>
            <w:tcW w:w="1573" w:type="dxa"/>
          </w:tcPr>
          <w:p w14:paraId="662608AF" w14:textId="24725B3C" w:rsidR="00955186" w:rsidRPr="00052DE1" w:rsidRDefault="00955186" w:rsidP="00ED66F5">
            <w:pPr>
              <w:widowControl w:val="0"/>
              <w:spacing w:before="40" w:after="40" w:line="240" w:lineRule="auto"/>
              <w:rPr>
                <w:rFonts w:ascii="Arial Narrow" w:eastAsia="Times New Roman" w:hAnsi="Arial Narrow" w:cs="Tahoma"/>
                <w:i/>
                <w:iCs/>
                <w:sz w:val="20"/>
                <w:szCs w:val="20"/>
                <w:lang w:eastAsia="en-AU"/>
              </w:rPr>
            </w:pPr>
            <w:r w:rsidRPr="006A3926">
              <w:rPr>
                <w:rFonts w:ascii="Arial Narrow" w:eastAsia="Times New Roman" w:hAnsi="Arial Narrow" w:cs="Tahoma"/>
                <w:sz w:val="20"/>
                <w:szCs w:val="20"/>
                <w:lang w:eastAsia="en-AU"/>
              </w:rPr>
              <w:t>CE Mark Clinical trial</w:t>
            </w:r>
            <w:r w:rsidRPr="00052DE1">
              <w:rPr>
                <w:rFonts w:ascii="Arial Narrow" w:eastAsia="Times New Roman" w:hAnsi="Arial Narrow" w:cs="Tahoma"/>
                <w:i/>
                <w:iCs/>
                <w:sz w:val="20"/>
                <w:szCs w:val="20"/>
                <w:lang w:eastAsia="en-AU"/>
              </w:rPr>
              <w:t xml:space="preserve"> </w:t>
            </w:r>
            <w:r w:rsidRPr="00052DE1">
              <w:rPr>
                <w:rFonts w:ascii="Arial Narrow" w:eastAsia="Times New Roman" w:hAnsi="Arial Narrow" w:cs="Tahoma"/>
                <w:i/>
                <w:iCs/>
                <w:sz w:val="20"/>
                <w:szCs w:val="20"/>
                <w:lang w:eastAsia="en-AU"/>
              </w:rPr>
              <w:fldChar w:fldCharType="begin">
                <w:fldData xml:space="preserve">PEVuZE5vdGU+PENpdGU+PEF1dGhvcj5aaW1wZmVyPC9BdXRob3I+PFllYXI+MjAxNjwvWWVhcj48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==
</w:fldData>
              </w:fldChar>
            </w:r>
            <w:r w:rsidR="000A32C4">
              <w:rPr>
                <w:rFonts w:ascii="Arial Narrow" w:eastAsia="Times New Roman" w:hAnsi="Arial Narrow" w:cs="Tahoma"/>
                <w:i/>
                <w:iCs/>
                <w:sz w:val="20"/>
                <w:szCs w:val="20"/>
                <w:lang w:eastAsia="en-AU"/>
              </w:rPr>
              <w:instrText xml:space="preserve"> ADDIN EN.CITE </w:instrText>
            </w:r>
            <w:r w:rsidR="000A32C4">
              <w:rPr>
                <w:rFonts w:ascii="Arial Narrow" w:eastAsia="Times New Roman" w:hAnsi="Arial Narrow" w:cs="Tahoma"/>
                <w:i/>
                <w:iCs/>
                <w:sz w:val="20"/>
                <w:szCs w:val="20"/>
                <w:lang w:eastAsia="en-AU"/>
              </w:rPr>
              <w:fldChar w:fldCharType="begin">
                <w:fldData xml:space="preserve">PEVuZE5vdGU+PENpdGU+PEF1dGhvcj5aaW1wZmVyPC9BdXRob3I+PFllYXI+MjAxNjwvWWVhcj48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==
</w:fldData>
              </w:fldChar>
            </w:r>
            <w:r w:rsidR="000A32C4">
              <w:rPr>
                <w:rFonts w:ascii="Arial Narrow" w:eastAsia="Times New Roman" w:hAnsi="Arial Narrow" w:cs="Tahoma"/>
                <w:i/>
                <w:iCs/>
                <w:sz w:val="20"/>
                <w:szCs w:val="20"/>
                <w:lang w:eastAsia="en-AU"/>
              </w:rPr>
              <w:instrText xml:space="preserve"> ADDIN EN.CITE.DATA </w:instrText>
            </w:r>
            <w:r w:rsidR="000A32C4">
              <w:rPr>
                <w:rFonts w:ascii="Arial Narrow" w:eastAsia="Times New Roman" w:hAnsi="Arial Narrow" w:cs="Tahoma"/>
                <w:i/>
                <w:iCs/>
                <w:sz w:val="20"/>
                <w:szCs w:val="20"/>
                <w:lang w:eastAsia="en-AU"/>
              </w:rPr>
            </w:r>
            <w:r w:rsidR="000A32C4">
              <w:rPr>
                <w:rFonts w:ascii="Arial Narrow" w:eastAsia="Times New Roman" w:hAnsi="Arial Narrow" w:cs="Tahoma"/>
                <w:i/>
                <w:iCs/>
                <w:sz w:val="20"/>
                <w:szCs w:val="20"/>
                <w:lang w:eastAsia="en-AU"/>
              </w:rPr>
              <w:fldChar w:fldCharType="end"/>
            </w:r>
            <w:r w:rsidRPr="00052DE1">
              <w:rPr>
                <w:rFonts w:ascii="Arial Narrow" w:eastAsia="Times New Roman" w:hAnsi="Arial Narrow" w:cs="Tahoma"/>
                <w:i/>
                <w:iCs/>
                <w:sz w:val="20"/>
                <w:szCs w:val="20"/>
                <w:lang w:eastAsia="en-AU"/>
              </w:rPr>
            </w:r>
            <w:r w:rsidRPr="00052DE1">
              <w:rPr>
                <w:rFonts w:ascii="Arial Narrow" w:eastAsia="Times New Roman" w:hAnsi="Arial Narrow" w:cs="Tahoma"/>
                <w:i/>
                <w:iCs/>
                <w:sz w:val="20"/>
                <w:szCs w:val="20"/>
                <w:lang w:eastAsia="en-AU"/>
              </w:rPr>
              <w:fldChar w:fldCharType="separate"/>
            </w:r>
            <w:r w:rsidR="000A32C4">
              <w:rPr>
                <w:rFonts w:ascii="Arial Narrow" w:eastAsia="Times New Roman" w:hAnsi="Arial Narrow" w:cs="Tahoma"/>
                <w:i/>
                <w:iCs/>
                <w:noProof/>
                <w:sz w:val="20"/>
                <w:szCs w:val="20"/>
                <w:lang w:eastAsia="en-AU"/>
              </w:rPr>
              <w:t>(Netuka et al., 2021; Zimpfer et al., 2016)</w:t>
            </w:r>
            <w:r w:rsidRPr="00052DE1">
              <w:rPr>
                <w:rFonts w:ascii="Arial Narrow" w:eastAsia="Times New Roman" w:hAnsi="Arial Narrow" w:cs="Tahoma"/>
                <w:i/>
                <w:iCs/>
                <w:sz w:val="20"/>
                <w:szCs w:val="20"/>
                <w:lang w:eastAsia="en-AU"/>
              </w:rPr>
              <w:fldChar w:fldCharType="end"/>
            </w:r>
            <w:r w:rsidRPr="00052DE1">
              <w:rPr>
                <w:rFonts w:ascii="Arial Narrow" w:eastAsia="Times New Roman" w:hAnsi="Arial Narrow" w:cs="Tahoma"/>
                <w:i/>
                <w:iCs/>
                <w:sz w:val="20"/>
                <w:szCs w:val="20"/>
                <w:lang w:eastAsia="en-AU"/>
              </w:rPr>
              <w:t xml:space="preserve"> </w:t>
            </w:r>
          </w:p>
        </w:tc>
        <w:tc>
          <w:tcPr>
            <w:tcW w:w="1134" w:type="dxa"/>
          </w:tcPr>
          <w:p w14:paraId="5C2813D7" w14:textId="6EE9A7A3" w:rsidR="00955186" w:rsidRPr="006A3926" w:rsidRDefault="00955186" w:rsidP="00052DE1">
            <w:pPr>
              <w:widowControl w:val="0"/>
              <w:spacing w:before="40" w:after="40" w:line="240" w:lineRule="auto"/>
              <w:ind w:left="6"/>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Single arm, non-randomised</w:t>
            </w:r>
          </w:p>
        </w:tc>
        <w:tc>
          <w:tcPr>
            <w:tcW w:w="3119" w:type="dxa"/>
          </w:tcPr>
          <w:p w14:paraId="14D10CCE" w14:textId="77777777" w:rsidR="00955186" w:rsidRPr="006A3926" w:rsidRDefault="00955186" w:rsidP="00052DE1">
            <w:pPr>
              <w:widowControl w:val="0"/>
              <w:spacing w:before="40" w:after="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 xml:space="preserve">Adult advanced-stage heart failure patients who are indicated for: </w:t>
            </w:r>
          </w:p>
          <w:p w14:paraId="32E50697" w14:textId="77777777" w:rsidR="00955186" w:rsidRPr="006A3926" w:rsidRDefault="00955186" w:rsidP="00036B54">
            <w:pPr>
              <w:widowControl w:val="0"/>
              <w:numPr>
                <w:ilvl w:val="0"/>
                <w:numId w:val="10"/>
              </w:numPr>
              <w:spacing w:before="40" w:after="0" w:line="240" w:lineRule="auto"/>
              <w:ind w:left="284" w:hanging="284"/>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BTT or DT</w:t>
            </w:r>
          </w:p>
          <w:p w14:paraId="173A9AD6" w14:textId="77777777" w:rsidR="00955186" w:rsidRPr="006A3926" w:rsidRDefault="00955186" w:rsidP="00036B54">
            <w:pPr>
              <w:widowControl w:val="0"/>
              <w:numPr>
                <w:ilvl w:val="0"/>
                <w:numId w:val="10"/>
              </w:numPr>
              <w:spacing w:before="40" w:after="0" w:line="240" w:lineRule="auto"/>
              <w:ind w:left="284" w:hanging="284"/>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Ejection fraction ≤25%</w:t>
            </w:r>
          </w:p>
          <w:p w14:paraId="3E52BE43" w14:textId="77777777" w:rsidR="00955186" w:rsidRPr="006A3926" w:rsidRDefault="00955186" w:rsidP="00036B54">
            <w:pPr>
              <w:widowControl w:val="0"/>
              <w:numPr>
                <w:ilvl w:val="0"/>
                <w:numId w:val="10"/>
              </w:numPr>
              <w:spacing w:before="40" w:after="0" w:line="240" w:lineRule="auto"/>
              <w:ind w:left="284" w:hanging="284"/>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 xml:space="preserve">Cardiac index &lt;2.2 l/min/m2 while not on inotropes or inotrope-dependent status </w:t>
            </w:r>
          </w:p>
          <w:p w14:paraId="0759E4DD" w14:textId="77777777" w:rsidR="00955186" w:rsidRPr="006A3926" w:rsidRDefault="00955186" w:rsidP="00036B54">
            <w:pPr>
              <w:widowControl w:val="0"/>
              <w:numPr>
                <w:ilvl w:val="0"/>
                <w:numId w:val="10"/>
              </w:numPr>
              <w:spacing w:before="40" w:after="0" w:line="240" w:lineRule="auto"/>
              <w:ind w:left="284" w:hanging="284"/>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Who were either on optimal medical management for 45 out of 60 days or listed for cardiac transplantation</w:t>
            </w:r>
          </w:p>
          <w:p w14:paraId="088DF906" w14:textId="1EADA191" w:rsidR="00955186" w:rsidRPr="006A3926" w:rsidRDefault="00955186" w:rsidP="00052DE1">
            <w:pPr>
              <w:widowControl w:val="0"/>
              <w:spacing w:after="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 xml:space="preserve">Included patients with INTERMACS profiles 2-6 </w:t>
            </w:r>
          </w:p>
        </w:tc>
        <w:tc>
          <w:tcPr>
            <w:tcW w:w="1134" w:type="dxa"/>
          </w:tcPr>
          <w:p w14:paraId="49970D75" w14:textId="1CF39408"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HeartMate 3</w:t>
            </w:r>
            <w:r w:rsidR="00AE4FB3" w:rsidRPr="006A3926">
              <w:t>™</w:t>
            </w:r>
          </w:p>
        </w:tc>
        <w:tc>
          <w:tcPr>
            <w:tcW w:w="1276" w:type="dxa"/>
          </w:tcPr>
          <w:p w14:paraId="5C9360D6"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NA</w:t>
            </w:r>
          </w:p>
          <w:p w14:paraId="46C6D871" w14:textId="77777777" w:rsidR="008A1487" w:rsidRPr="006A3926" w:rsidRDefault="008A1487" w:rsidP="008A1487">
            <w:pPr>
              <w:rPr>
                <w:rFonts w:ascii="Arial Narrow" w:eastAsia="Times New Roman" w:hAnsi="Arial Narrow" w:cs="Tahoma"/>
                <w:sz w:val="20"/>
                <w:szCs w:val="20"/>
                <w:lang w:eastAsia="en-AU"/>
              </w:rPr>
            </w:pPr>
          </w:p>
          <w:p w14:paraId="691A130F" w14:textId="77777777" w:rsidR="008A1487" w:rsidRPr="006A3926" w:rsidRDefault="008A1487" w:rsidP="008A1487">
            <w:pPr>
              <w:rPr>
                <w:rFonts w:ascii="Arial Narrow" w:eastAsia="Times New Roman" w:hAnsi="Arial Narrow" w:cs="Tahoma"/>
                <w:sz w:val="20"/>
                <w:szCs w:val="20"/>
                <w:lang w:eastAsia="en-AU"/>
              </w:rPr>
            </w:pPr>
          </w:p>
          <w:p w14:paraId="20A17EDC" w14:textId="77777777" w:rsidR="008A1487" w:rsidRPr="006A3926" w:rsidRDefault="008A1487" w:rsidP="008A1487">
            <w:pPr>
              <w:rPr>
                <w:rFonts w:ascii="Arial Narrow" w:eastAsia="Times New Roman" w:hAnsi="Arial Narrow" w:cs="Tahoma"/>
                <w:sz w:val="20"/>
                <w:szCs w:val="20"/>
                <w:lang w:eastAsia="en-AU"/>
              </w:rPr>
            </w:pPr>
          </w:p>
          <w:p w14:paraId="1C828C41" w14:textId="77777777" w:rsidR="008A1487" w:rsidRPr="006A3926" w:rsidRDefault="008A1487" w:rsidP="008A1487">
            <w:pPr>
              <w:rPr>
                <w:rFonts w:ascii="Arial Narrow" w:eastAsia="Times New Roman" w:hAnsi="Arial Narrow" w:cs="Tahoma"/>
                <w:sz w:val="20"/>
                <w:szCs w:val="20"/>
                <w:lang w:eastAsia="en-AU"/>
              </w:rPr>
            </w:pPr>
          </w:p>
          <w:p w14:paraId="03290B5F" w14:textId="77777777" w:rsidR="008A1487" w:rsidRPr="006A3926" w:rsidRDefault="008A1487" w:rsidP="008A1487">
            <w:pPr>
              <w:rPr>
                <w:rFonts w:ascii="Arial Narrow" w:eastAsia="Times New Roman" w:hAnsi="Arial Narrow" w:cs="Tahoma"/>
                <w:sz w:val="20"/>
                <w:szCs w:val="20"/>
                <w:lang w:eastAsia="en-AU"/>
              </w:rPr>
            </w:pPr>
          </w:p>
          <w:p w14:paraId="42EC16C6" w14:textId="574B69DC" w:rsidR="008A1487" w:rsidRPr="006A3926" w:rsidRDefault="008A1487" w:rsidP="008A1487">
            <w:pPr>
              <w:rPr>
                <w:rFonts w:ascii="Arial Narrow" w:eastAsia="Times New Roman" w:hAnsi="Arial Narrow" w:cs="Tahoma"/>
                <w:sz w:val="20"/>
                <w:szCs w:val="20"/>
                <w:lang w:eastAsia="en-AU"/>
              </w:rPr>
            </w:pPr>
          </w:p>
        </w:tc>
        <w:tc>
          <w:tcPr>
            <w:tcW w:w="850" w:type="dxa"/>
          </w:tcPr>
          <w:p w14:paraId="76327887" w14:textId="2419450E"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50</w:t>
            </w:r>
          </w:p>
        </w:tc>
        <w:tc>
          <w:tcPr>
            <w:tcW w:w="3402" w:type="dxa"/>
          </w:tcPr>
          <w:p w14:paraId="573B9FCA"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 xml:space="preserve">Operative data, pump performance, survival, and changes in quality of life and NYHA class after 30 days of LVAD. </w:t>
            </w:r>
          </w:p>
          <w:p w14:paraId="0946C1A4"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p>
        </w:tc>
        <w:tc>
          <w:tcPr>
            <w:tcW w:w="2068" w:type="dxa"/>
            <w:tcBorders>
              <w:top w:val="single" w:sz="2" w:space="0" w:color="000000"/>
              <w:bottom w:val="single" w:sz="2" w:space="0" w:color="000000"/>
            </w:tcBorders>
          </w:tcPr>
          <w:p w14:paraId="7A7F67F2" w14:textId="256DDF74"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Adverse event rates occurring within the first 30 days after implant (bleeding, thrombosis, haemolysis, stroke, device-related infection, and pump replacement or failure)</w:t>
            </w:r>
          </w:p>
        </w:tc>
      </w:tr>
    </w:tbl>
    <w:p w14:paraId="4AF8AF8F" w14:textId="77777777" w:rsidR="00306C5A" w:rsidRDefault="00306C5A">
      <w:r>
        <w:br w:type="page"/>
      </w:r>
    </w:p>
    <w:tbl>
      <w:tblPr>
        <w:tblW w:w="14556" w:type="dxa"/>
        <w:tblInd w:w="13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57" w:type="dxa"/>
          <w:right w:w="0" w:type="dxa"/>
        </w:tblCellMar>
        <w:tblLook w:val="01E0" w:firstRow="1" w:lastRow="1" w:firstColumn="1" w:lastColumn="1" w:noHBand="0" w:noVBand="0"/>
      </w:tblPr>
      <w:tblGrid>
        <w:gridCol w:w="1573"/>
        <w:gridCol w:w="1134"/>
        <w:gridCol w:w="3119"/>
        <w:gridCol w:w="1134"/>
        <w:gridCol w:w="1276"/>
        <w:gridCol w:w="850"/>
        <w:gridCol w:w="3402"/>
        <w:gridCol w:w="2068"/>
      </w:tblGrid>
      <w:tr w:rsidR="00306C5A" w:rsidRPr="00AC047C" w14:paraId="5FDD2D53" w14:textId="77777777" w:rsidTr="00306C5A">
        <w:trPr>
          <w:cantSplit/>
          <w:trHeight w:val="286"/>
          <w:tblHeader/>
        </w:trPr>
        <w:tc>
          <w:tcPr>
            <w:tcW w:w="1573" w:type="dxa"/>
            <w:tcBorders>
              <w:left w:val="single" w:sz="2" w:space="0" w:color="000000"/>
            </w:tcBorders>
          </w:tcPr>
          <w:p w14:paraId="5E37AFC5" w14:textId="77777777" w:rsidR="00306C5A" w:rsidRPr="00AC047C" w:rsidRDefault="00306C5A" w:rsidP="005729AF">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Study name</w:t>
            </w:r>
          </w:p>
        </w:tc>
        <w:tc>
          <w:tcPr>
            <w:tcW w:w="1134" w:type="dxa"/>
          </w:tcPr>
          <w:p w14:paraId="195F0FDB" w14:textId="77777777" w:rsidR="00306C5A" w:rsidRPr="00AC047C" w:rsidRDefault="00306C5A" w:rsidP="005729AF">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Study design</w:t>
            </w:r>
          </w:p>
        </w:tc>
        <w:tc>
          <w:tcPr>
            <w:tcW w:w="3119" w:type="dxa"/>
          </w:tcPr>
          <w:p w14:paraId="6EEFFEA0" w14:textId="77777777" w:rsidR="00306C5A" w:rsidRPr="00AC047C" w:rsidRDefault="00306C5A" w:rsidP="005729AF">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Population</w:t>
            </w:r>
          </w:p>
        </w:tc>
        <w:tc>
          <w:tcPr>
            <w:tcW w:w="1134" w:type="dxa"/>
            <w:tcBorders>
              <w:right w:val="single" w:sz="2" w:space="0" w:color="000000"/>
            </w:tcBorders>
          </w:tcPr>
          <w:p w14:paraId="08083790" w14:textId="77777777" w:rsidR="00306C5A" w:rsidRPr="00AC047C" w:rsidRDefault="00306C5A" w:rsidP="005729AF">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Intervention</w:t>
            </w:r>
          </w:p>
        </w:tc>
        <w:tc>
          <w:tcPr>
            <w:tcW w:w="1276" w:type="dxa"/>
            <w:tcBorders>
              <w:left w:val="single" w:sz="2" w:space="0" w:color="000000"/>
              <w:right w:val="single" w:sz="2" w:space="0" w:color="000000"/>
            </w:tcBorders>
          </w:tcPr>
          <w:p w14:paraId="3E485778" w14:textId="77777777" w:rsidR="00306C5A" w:rsidRPr="00AC047C" w:rsidRDefault="00306C5A" w:rsidP="005729AF">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Comparator</w:t>
            </w:r>
          </w:p>
        </w:tc>
        <w:tc>
          <w:tcPr>
            <w:tcW w:w="850" w:type="dxa"/>
            <w:tcBorders>
              <w:left w:val="single" w:sz="2" w:space="0" w:color="000000"/>
              <w:right w:val="single" w:sz="2" w:space="0" w:color="000000"/>
            </w:tcBorders>
          </w:tcPr>
          <w:p w14:paraId="78506D5C" w14:textId="77777777" w:rsidR="00306C5A" w:rsidRPr="00AC047C" w:rsidRDefault="00306C5A" w:rsidP="005729AF">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No of patients</w:t>
            </w:r>
          </w:p>
        </w:tc>
        <w:tc>
          <w:tcPr>
            <w:tcW w:w="3402" w:type="dxa"/>
            <w:tcBorders>
              <w:left w:val="single" w:sz="2" w:space="0" w:color="000000"/>
              <w:right w:val="single" w:sz="2" w:space="0" w:color="000000"/>
            </w:tcBorders>
          </w:tcPr>
          <w:p w14:paraId="4080494C" w14:textId="77777777" w:rsidR="00306C5A" w:rsidRPr="00AC047C" w:rsidRDefault="00306C5A" w:rsidP="005729AF">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Effectiveness outcomes reported</w:t>
            </w:r>
          </w:p>
        </w:tc>
        <w:tc>
          <w:tcPr>
            <w:tcW w:w="2068" w:type="dxa"/>
            <w:tcBorders>
              <w:left w:val="single" w:sz="2" w:space="0" w:color="000000"/>
              <w:right w:val="single" w:sz="2" w:space="0" w:color="000000"/>
            </w:tcBorders>
          </w:tcPr>
          <w:p w14:paraId="1488D196" w14:textId="77777777" w:rsidR="00306C5A" w:rsidRPr="00AC047C" w:rsidRDefault="00306C5A" w:rsidP="005729AF">
            <w:pPr>
              <w:widowControl w:val="0"/>
              <w:spacing w:before="40" w:after="40" w:line="240" w:lineRule="auto"/>
              <w:rPr>
                <w:rFonts w:ascii="Arial Narrow" w:eastAsia="Times New Roman" w:hAnsi="Arial Narrow" w:cs="Tahoma"/>
                <w:b/>
                <w:bCs/>
                <w:sz w:val="20"/>
                <w:szCs w:val="20"/>
                <w:lang w:eastAsia="en-AU"/>
              </w:rPr>
            </w:pPr>
            <w:r w:rsidRPr="00AC047C">
              <w:rPr>
                <w:rFonts w:ascii="Arial Narrow" w:eastAsia="Times New Roman" w:hAnsi="Arial Narrow" w:cs="Tahoma"/>
                <w:b/>
                <w:bCs/>
                <w:sz w:val="20"/>
                <w:szCs w:val="20"/>
                <w:lang w:eastAsia="en-AU"/>
              </w:rPr>
              <w:t>Safety outcomes reported</w:t>
            </w:r>
          </w:p>
        </w:tc>
      </w:tr>
      <w:tr w:rsidR="00955186" w:rsidRPr="00AC047C" w14:paraId="038B9320" w14:textId="77777777" w:rsidTr="00306C5A">
        <w:trPr>
          <w:cantSplit/>
          <w:trHeight w:val="125"/>
        </w:trPr>
        <w:tc>
          <w:tcPr>
            <w:tcW w:w="14556" w:type="dxa"/>
            <w:gridSpan w:val="8"/>
          </w:tcPr>
          <w:p w14:paraId="6A957A8E" w14:textId="6FD7F5AC"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Studies rel</w:t>
            </w:r>
            <w:r w:rsidR="0092619D">
              <w:rPr>
                <w:rFonts w:ascii="Arial Narrow" w:eastAsia="Times New Roman" w:hAnsi="Arial Narrow" w:cs="Tahoma"/>
                <w:sz w:val="20"/>
                <w:szCs w:val="20"/>
                <w:lang w:eastAsia="en-AU"/>
              </w:rPr>
              <w:t>a</w:t>
            </w:r>
            <w:r w:rsidRPr="00052DE1">
              <w:rPr>
                <w:rFonts w:ascii="Arial Narrow" w:eastAsia="Times New Roman" w:hAnsi="Arial Narrow" w:cs="Tahoma"/>
                <w:sz w:val="20"/>
                <w:szCs w:val="20"/>
                <w:lang w:eastAsia="en-AU"/>
              </w:rPr>
              <w:t>ted to LVAD as DT</w:t>
            </w:r>
          </w:p>
        </w:tc>
      </w:tr>
      <w:tr w:rsidR="00955186" w:rsidRPr="00AC047C" w14:paraId="5D31A49A" w14:textId="77777777" w:rsidTr="00306C5A">
        <w:trPr>
          <w:cantSplit/>
          <w:trHeight w:val="1224"/>
        </w:trPr>
        <w:tc>
          <w:tcPr>
            <w:tcW w:w="1573" w:type="dxa"/>
          </w:tcPr>
          <w:p w14:paraId="0E4A9A4D" w14:textId="77777777" w:rsidR="00955186" w:rsidRPr="00052DE1" w:rsidRDefault="00955186" w:rsidP="00ED66F5">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ROADMAP</w:t>
            </w:r>
          </w:p>
          <w:p w14:paraId="5F0E348B" w14:textId="71715151" w:rsidR="00955186" w:rsidRPr="00052DE1" w:rsidRDefault="00955186" w:rsidP="00ED66F5">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fldChar w:fldCharType="begin">
                <w:fldData xml:space="preserve">PEVuZE5vdGU+PENpdGU+PEF1dGhvcj5Sb2dlcnM8L0F1dGhvcj48WWVhcj4yMDE1PC9ZZWFyPjxS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==
</w:fldData>
              </w:fldChar>
            </w:r>
            <w:r w:rsidR="000A32C4">
              <w:rPr>
                <w:rFonts w:ascii="Arial Narrow" w:eastAsia="Times New Roman" w:hAnsi="Arial Narrow" w:cs="Tahoma"/>
                <w:sz w:val="20"/>
                <w:szCs w:val="20"/>
                <w:lang w:eastAsia="en-AU"/>
              </w:rPr>
              <w:instrText xml:space="preserve"> ADDIN EN.CITE </w:instrText>
            </w:r>
            <w:r w:rsidR="000A32C4">
              <w:rPr>
                <w:rFonts w:ascii="Arial Narrow" w:eastAsia="Times New Roman" w:hAnsi="Arial Narrow" w:cs="Tahoma"/>
                <w:sz w:val="20"/>
                <w:szCs w:val="20"/>
                <w:lang w:eastAsia="en-AU"/>
              </w:rPr>
              <w:fldChar w:fldCharType="begin">
                <w:fldData xml:space="preserve">PEVuZE5vdGU+PENpdGU+PEF1dGhvcj5Sb2dlcnM8L0F1dGhvcj48WWVhcj4yMDE1PC9ZZWFyPjxS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==
</w:fldData>
              </w:fldChar>
            </w:r>
            <w:r w:rsidR="000A32C4">
              <w:rPr>
                <w:rFonts w:ascii="Arial Narrow" w:eastAsia="Times New Roman" w:hAnsi="Arial Narrow" w:cs="Tahoma"/>
                <w:sz w:val="20"/>
                <w:szCs w:val="20"/>
                <w:lang w:eastAsia="en-AU"/>
              </w:rPr>
              <w:instrText xml:space="preserve"> ADDIN EN.CITE.DATA </w:instrText>
            </w:r>
            <w:r w:rsidR="000A32C4">
              <w:rPr>
                <w:rFonts w:ascii="Arial Narrow" w:eastAsia="Times New Roman" w:hAnsi="Arial Narrow" w:cs="Tahoma"/>
                <w:sz w:val="20"/>
                <w:szCs w:val="20"/>
                <w:lang w:eastAsia="en-AU"/>
              </w:rPr>
            </w:r>
            <w:r w:rsidR="000A32C4">
              <w:rPr>
                <w:rFonts w:ascii="Arial Narrow" w:eastAsia="Times New Roman" w:hAnsi="Arial Narrow" w:cs="Tahoma"/>
                <w:sz w:val="20"/>
                <w:szCs w:val="20"/>
                <w:lang w:eastAsia="en-AU"/>
              </w:rPr>
              <w:fldChar w:fldCharType="end"/>
            </w:r>
            <w:r w:rsidRPr="00052DE1">
              <w:rPr>
                <w:rFonts w:ascii="Arial Narrow" w:eastAsia="Times New Roman" w:hAnsi="Arial Narrow" w:cs="Tahoma"/>
                <w:sz w:val="20"/>
                <w:szCs w:val="20"/>
                <w:lang w:eastAsia="en-AU"/>
              </w:rPr>
            </w:r>
            <w:r w:rsidRPr="00052DE1">
              <w:rPr>
                <w:rFonts w:ascii="Arial Narrow" w:eastAsia="Times New Roman" w:hAnsi="Arial Narrow" w:cs="Tahoma"/>
                <w:sz w:val="20"/>
                <w:szCs w:val="20"/>
                <w:lang w:eastAsia="en-AU"/>
              </w:rPr>
              <w:fldChar w:fldCharType="separate"/>
            </w:r>
            <w:r w:rsidR="000A32C4">
              <w:rPr>
                <w:rFonts w:ascii="Arial Narrow" w:eastAsia="Times New Roman" w:hAnsi="Arial Narrow" w:cs="Tahoma"/>
                <w:noProof/>
                <w:sz w:val="20"/>
                <w:szCs w:val="20"/>
                <w:lang w:eastAsia="en-AU"/>
              </w:rPr>
              <w:t>(</w:t>
            </w:r>
            <w:r w:rsidR="000A32C4" w:rsidRPr="006A3926">
              <w:rPr>
                <w:rFonts w:ascii="Arial Narrow" w:eastAsia="Times New Roman" w:hAnsi="Arial Narrow" w:cs="Tahoma"/>
                <w:i/>
                <w:iCs/>
                <w:noProof/>
                <w:sz w:val="20"/>
                <w:szCs w:val="20"/>
                <w:lang w:eastAsia="en-AU"/>
              </w:rPr>
              <w:t xml:space="preserve">Estep et al., </w:t>
            </w:r>
            <w:r w:rsidR="000A32C4">
              <w:rPr>
                <w:rFonts w:ascii="Arial Narrow" w:eastAsia="Times New Roman" w:hAnsi="Arial Narrow" w:cs="Tahoma"/>
                <w:noProof/>
                <w:sz w:val="20"/>
                <w:szCs w:val="20"/>
                <w:lang w:eastAsia="en-AU"/>
              </w:rPr>
              <w:t xml:space="preserve">2015; </w:t>
            </w:r>
            <w:r w:rsidR="000A32C4" w:rsidRPr="006A3926">
              <w:rPr>
                <w:rFonts w:ascii="Arial Narrow" w:eastAsia="Times New Roman" w:hAnsi="Arial Narrow" w:cs="Tahoma"/>
                <w:i/>
                <w:iCs/>
                <w:noProof/>
                <w:sz w:val="20"/>
                <w:szCs w:val="20"/>
                <w:lang w:eastAsia="en-AU"/>
              </w:rPr>
              <w:t>Rogers et al., 2015)</w:t>
            </w:r>
            <w:r w:rsidRPr="00052DE1">
              <w:rPr>
                <w:rFonts w:ascii="Arial Narrow" w:eastAsia="Times New Roman" w:hAnsi="Arial Narrow" w:cs="Tahoma"/>
                <w:sz w:val="20"/>
                <w:szCs w:val="20"/>
                <w:lang w:eastAsia="en-AU"/>
              </w:rPr>
              <w:fldChar w:fldCharType="end"/>
            </w:r>
          </w:p>
          <w:p w14:paraId="3F0297A8" w14:textId="77777777" w:rsidR="00955186" w:rsidRPr="00052DE1" w:rsidRDefault="00955186" w:rsidP="00ED66F5">
            <w:pPr>
              <w:widowControl w:val="0"/>
              <w:spacing w:before="40" w:after="40" w:line="240" w:lineRule="auto"/>
              <w:rPr>
                <w:rFonts w:ascii="Arial Narrow" w:eastAsia="Times New Roman" w:hAnsi="Arial Narrow" w:cs="Tahoma"/>
                <w:sz w:val="20"/>
                <w:szCs w:val="20"/>
                <w:lang w:eastAsia="en-AU"/>
              </w:rPr>
            </w:pPr>
          </w:p>
          <w:p w14:paraId="6180D5BB" w14:textId="77777777" w:rsidR="00955186" w:rsidRPr="00052DE1" w:rsidRDefault="00955186" w:rsidP="00ED66F5">
            <w:pPr>
              <w:widowControl w:val="0"/>
              <w:spacing w:before="40" w:after="40" w:line="240" w:lineRule="auto"/>
              <w:rPr>
                <w:rFonts w:ascii="Arial Narrow" w:eastAsia="Times New Roman" w:hAnsi="Arial Narrow" w:cs="Tahoma"/>
                <w:sz w:val="20"/>
                <w:szCs w:val="20"/>
                <w:lang w:eastAsia="en-AU"/>
              </w:rPr>
            </w:pPr>
          </w:p>
        </w:tc>
        <w:tc>
          <w:tcPr>
            <w:tcW w:w="1134" w:type="dxa"/>
          </w:tcPr>
          <w:p w14:paraId="26944EA3" w14:textId="77777777" w:rsidR="00955186" w:rsidRPr="00052DE1" w:rsidRDefault="00955186" w:rsidP="00052DE1">
            <w:pPr>
              <w:widowControl w:val="0"/>
              <w:spacing w:before="40" w:after="40" w:line="240" w:lineRule="auto"/>
              <w:ind w:left="6"/>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 xml:space="preserve">Non-randomised observational </w:t>
            </w:r>
          </w:p>
        </w:tc>
        <w:tc>
          <w:tcPr>
            <w:tcW w:w="3119" w:type="dxa"/>
          </w:tcPr>
          <w:p w14:paraId="229985AE" w14:textId="77777777" w:rsidR="00955186" w:rsidRPr="00052DE1" w:rsidRDefault="00955186" w:rsidP="00052DE1">
            <w:pPr>
              <w:widowControl w:val="0"/>
              <w:spacing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Patients with advanced HF with:</w:t>
            </w:r>
          </w:p>
          <w:p w14:paraId="76AA1C1B" w14:textId="77777777" w:rsidR="00955186" w:rsidRPr="00052DE1" w:rsidRDefault="00955186" w:rsidP="00036B54">
            <w:pPr>
              <w:widowControl w:val="0"/>
              <w:numPr>
                <w:ilvl w:val="0"/>
                <w:numId w:val="8"/>
              </w:numPr>
              <w:spacing w:before="40"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NYHA class IIIB or IV functional limitations</w:t>
            </w:r>
            <w:r w:rsidRPr="00052DE1">
              <w:rPr>
                <w:rFonts w:ascii="Arial Narrow" w:eastAsia="Times New Roman" w:hAnsi="Arial Narrow" w:cs="Tahoma"/>
                <w:sz w:val="20"/>
                <w:szCs w:val="20"/>
                <w:lang w:eastAsia="en-AU"/>
              </w:rPr>
              <w:tab/>
            </w:r>
          </w:p>
          <w:p w14:paraId="770524FA" w14:textId="77777777" w:rsidR="00955186" w:rsidRPr="00052DE1" w:rsidRDefault="00955186" w:rsidP="00036B54">
            <w:pPr>
              <w:widowControl w:val="0"/>
              <w:numPr>
                <w:ilvl w:val="0"/>
                <w:numId w:val="8"/>
              </w:numPr>
              <w:spacing w:before="40"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 xml:space="preserve">Left ventricular ejection fraction ≤25% </w:t>
            </w:r>
          </w:p>
          <w:p w14:paraId="1B687DB0" w14:textId="77777777" w:rsidR="00955186" w:rsidRPr="00052DE1" w:rsidRDefault="00955186" w:rsidP="00036B54">
            <w:pPr>
              <w:widowControl w:val="0"/>
              <w:numPr>
                <w:ilvl w:val="0"/>
                <w:numId w:val="8"/>
              </w:numPr>
              <w:spacing w:before="40"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Not currently listed for any organ transplant, including cardiac transplantation, with no plan for listing in the next 12</w:t>
            </w:r>
            <w:r w:rsidRPr="00052DE1">
              <w:rPr>
                <w:rFonts w:ascii="Arial Narrow" w:eastAsia="Times New Roman" w:hAnsi="Arial Narrow" w:cs="Tahoma"/>
                <w:sz w:val="20"/>
                <w:szCs w:val="20"/>
                <w:lang w:eastAsia="en-AU"/>
              </w:rPr>
              <w:tab/>
            </w:r>
          </w:p>
          <w:p w14:paraId="12AA8DF3" w14:textId="77777777" w:rsidR="00955186" w:rsidRPr="00052DE1" w:rsidRDefault="00955186" w:rsidP="00036B54">
            <w:pPr>
              <w:widowControl w:val="0"/>
              <w:numPr>
                <w:ilvl w:val="0"/>
                <w:numId w:val="8"/>
              </w:numPr>
              <w:spacing w:before="40"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Treatment with OMM</w:t>
            </w:r>
            <w:r w:rsidRPr="00052DE1">
              <w:rPr>
                <w:rFonts w:ascii="Arial Narrow" w:eastAsia="Times New Roman" w:hAnsi="Arial Narrow" w:cs="Tahoma"/>
                <w:sz w:val="20"/>
                <w:szCs w:val="20"/>
                <w:lang w:eastAsia="en-AU"/>
              </w:rPr>
              <w:tab/>
            </w:r>
          </w:p>
          <w:p w14:paraId="341461EB" w14:textId="77777777" w:rsidR="00955186" w:rsidRPr="00052DE1" w:rsidRDefault="00955186" w:rsidP="00036B54">
            <w:pPr>
              <w:widowControl w:val="0"/>
              <w:numPr>
                <w:ilvl w:val="0"/>
                <w:numId w:val="8"/>
              </w:numPr>
              <w:spacing w:before="40"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 xml:space="preserve">6MWT &lt;300 m </w:t>
            </w:r>
          </w:p>
          <w:p w14:paraId="0CFD4885" w14:textId="77777777" w:rsidR="00955186" w:rsidRPr="00052DE1" w:rsidRDefault="00955186" w:rsidP="00036B54">
            <w:pPr>
              <w:widowControl w:val="0"/>
              <w:numPr>
                <w:ilvl w:val="0"/>
                <w:numId w:val="8"/>
              </w:numPr>
              <w:spacing w:before="40"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At least one previous unscheduled hospitalisation for HF in the last 12 months</w:t>
            </w:r>
            <w:r w:rsidRPr="00052DE1">
              <w:rPr>
                <w:rFonts w:ascii="Arial Narrow" w:eastAsia="Times New Roman" w:hAnsi="Arial Narrow" w:cs="Tahoma"/>
                <w:sz w:val="20"/>
                <w:szCs w:val="20"/>
                <w:lang w:eastAsia="en-AU"/>
              </w:rPr>
              <w:tab/>
            </w:r>
          </w:p>
          <w:p w14:paraId="6BD3C91E" w14:textId="77777777" w:rsidR="00955186" w:rsidRPr="00052DE1" w:rsidRDefault="00955186" w:rsidP="00036B54">
            <w:pPr>
              <w:widowControl w:val="0"/>
              <w:numPr>
                <w:ilvl w:val="0"/>
                <w:numId w:val="8"/>
              </w:numPr>
              <w:spacing w:before="40"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The LVAD cohort consisted of those who elected to undergo LVAD implantation. The OMM cohort consisted of subjects who met study entrance criteria, including the DT indications for LVAD but elected to remain on OMM</w:t>
            </w:r>
          </w:p>
          <w:p w14:paraId="36D76395" w14:textId="20B617C7" w:rsidR="00955186" w:rsidRPr="00941903" w:rsidRDefault="00955186" w:rsidP="00052DE1">
            <w:pPr>
              <w:widowControl w:val="0"/>
              <w:spacing w:before="40" w:after="0" w:line="240" w:lineRule="auto"/>
              <w:rPr>
                <w:rFonts w:ascii="Arial Narrow" w:eastAsia="Times New Roman" w:hAnsi="Arial Narrow" w:cs="Tahoma"/>
                <w:i/>
                <w:iCs/>
                <w:sz w:val="20"/>
                <w:szCs w:val="20"/>
                <w:lang w:eastAsia="en-AU"/>
              </w:rPr>
            </w:pPr>
            <w:r w:rsidRPr="00052DE1">
              <w:rPr>
                <w:rFonts w:ascii="Arial Narrow" w:eastAsia="Times New Roman" w:hAnsi="Arial Narrow" w:cs="Tahoma"/>
                <w:sz w:val="20"/>
                <w:szCs w:val="20"/>
                <w:lang w:eastAsia="en-AU"/>
              </w:rPr>
              <w:t>Included patients with INTERMACS profiles 4 to 7</w:t>
            </w:r>
            <w:r w:rsidR="00187148">
              <w:rPr>
                <w:rFonts w:ascii="Arial Narrow" w:eastAsia="Times New Roman" w:hAnsi="Arial Narrow" w:cs="Tahoma"/>
                <w:sz w:val="20"/>
                <w:szCs w:val="20"/>
                <w:lang w:eastAsia="en-AU"/>
              </w:rPr>
              <w:t xml:space="preserve"> </w:t>
            </w:r>
            <w:r w:rsidR="00187148">
              <w:rPr>
                <w:rFonts w:ascii="Arial Narrow" w:eastAsia="Times New Roman" w:hAnsi="Arial Narrow" w:cs="Tahoma"/>
                <w:i/>
                <w:iCs/>
                <w:sz w:val="20"/>
                <w:szCs w:val="20"/>
                <w:lang w:eastAsia="en-AU"/>
              </w:rPr>
              <w:t xml:space="preserve">(INTERMACS </w:t>
            </w:r>
            <w:r w:rsidR="00673165">
              <w:rPr>
                <w:rFonts w:ascii="Arial Narrow" w:eastAsia="Times New Roman" w:hAnsi="Arial Narrow" w:cs="Tahoma"/>
                <w:i/>
                <w:iCs/>
                <w:sz w:val="20"/>
                <w:szCs w:val="20"/>
                <w:lang w:eastAsia="en-AU"/>
              </w:rPr>
              <w:t>1-3 patients were not included in the patient group)</w:t>
            </w:r>
          </w:p>
        </w:tc>
        <w:tc>
          <w:tcPr>
            <w:tcW w:w="1134" w:type="dxa"/>
          </w:tcPr>
          <w:p w14:paraId="00142353"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HeartMate II LVAD as DT</w:t>
            </w:r>
          </w:p>
        </w:tc>
        <w:tc>
          <w:tcPr>
            <w:tcW w:w="1276" w:type="dxa"/>
          </w:tcPr>
          <w:p w14:paraId="1F9BD29D"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OMM</w:t>
            </w:r>
          </w:p>
        </w:tc>
        <w:tc>
          <w:tcPr>
            <w:tcW w:w="850" w:type="dxa"/>
          </w:tcPr>
          <w:p w14:paraId="37EB9200"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200</w:t>
            </w:r>
          </w:p>
        </w:tc>
        <w:tc>
          <w:tcPr>
            <w:tcW w:w="3402" w:type="dxa"/>
          </w:tcPr>
          <w:p w14:paraId="634CDD9E"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Primary composite endpoint -</w:t>
            </w:r>
            <w:r w:rsidRPr="00052DE1">
              <w:rPr>
                <w:rFonts w:ascii="Arial Narrow" w:eastAsia="Times New Roman" w:hAnsi="Arial Narrow" w:cs="Tahoma"/>
                <w:sz w:val="20"/>
                <w:szCs w:val="20"/>
                <w:lang w:eastAsia="en-AU"/>
              </w:rPr>
              <w:tab/>
              <w:t xml:space="preserve"> survival and improvement in 6MWT distance from the baseline of ≥75 m at 12 months</w:t>
            </w:r>
          </w:p>
          <w:p w14:paraId="16DEEB84"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p>
          <w:p w14:paraId="00FDD6C3"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Secondary endpoints - actuarial survival (LVAD patients free of an urgent heart transplant or explant, and OMM patients free of LVAD implantation or urgent heart transplant; survival free of stroke; quality of life (EQ-5D-5L); depression using Patient Health Questionnaire; functional status using 6MWT distance and NYHA classification</w:t>
            </w:r>
          </w:p>
          <w:p w14:paraId="2524A5F9"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p>
          <w:p w14:paraId="09FFFE9A"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p>
          <w:p w14:paraId="3CD72151"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p>
        </w:tc>
        <w:tc>
          <w:tcPr>
            <w:tcW w:w="2068" w:type="dxa"/>
            <w:tcBorders>
              <w:bottom w:val="single" w:sz="2" w:space="0" w:color="000000"/>
            </w:tcBorders>
          </w:tcPr>
          <w:p w14:paraId="2425E792"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Adverse events, hospitalisations, days alive and not hospitalised</w:t>
            </w:r>
          </w:p>
        </w:tc>
      </w:tr>
      <w:tr w:rsidR="00955186" w:rsidRPr="00AC047C" w14:paraId="690AA0A3" w14:textId="77777777" w:rsidTr="00306C5A">
        <w:trPr>
          <w:cantSplit/>
          <w:trHeight w:val="1980"/>
        </w:trPr>
        <w:tc>
          <w:tcPr>
            <w:tcW w:w="1573" w:type="dxa"/>
          </w:tcPr>
          <w:p w14:paraId="54849C9C" w14:textId="77777777" w:rsidR="00955186" w:rsidRPr="00052DE1" w:rsidRDefault="00955186" w:rsidP="00ED66F5">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REMATCH</w:t>
            </w:r>
          </w:p>
          <w:p w14:paraId="7E78DF64" w14:textId="0FC0BB79" w:rsidR="00955186" w:rsidRPr="00052DE1" w:rsidRDefault="00955186" w:rsidP="00ED66F5">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rPr>
                <w:rFonts w:ascii="Arial Narrow" w:eastAsia="Times New Roman" w:hAnsi="Arial Narrow" w:cs="Tahoma"/>
                <w:sz w:val="20"/>
                <w:szCs w:val="20"/>
                <w:lang w:eastAsia="en-AU"/>
              </w:rPr>
              <w:instrText xml:space="preserve"> ADDIN EN.CITE </w:instrText>
            </w:r>
            <w:r w:rsidR="000A32C4">
              <w:rPr>
                <w:rFonts w:ascii="Arial Narrow" w:eastAsia="Times New Roman" w:hAnsi="Arial Narrow" w:cs="Tahoma"/>
                <w:sz w:val="20"/>
                <w:szCs w:val="20"/>
                <w:lang w:eastAsia="en-AU"/>
              </w:rPr>
              <w:fldChar w:fldCharType="begin">
                <w:fldData xml:space="preserve">PEVuZE5vdGU+PENpdGU+PEF1dGhvcj5Sb3NlPC9BdXRob3I+PFllYXI+MjAwMTwvWWVhcj48UmVj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</w:fldData>
              </w:fldChar>
            </w:r>
            <w:r w:rsidR="000A32C4">
              <w:rPr>
                <w:rFonts w:ascii="Arial Narrow" w:eastAsia="Times New Roman" w:hAnsi="Arial Narrow" w:cs="Tahoma"/>
                <w:sz w:val="20"/>
                <w:szCs w:val="20"/>
                <w:lang w:eastAsia="en-AU"/>
              </w:rPr>
              <w:instrText xml:space="preserve"> ADDIN EN.CITE.DATA </w:instrText>
            </w:r>
            <w:r w:rsidR="000A32C4">
              <w:rPr>
                <w:rFonts w:ascii="Arial Narrow" w:eastAsia="Times New Roman" w:hAnsi="Arial Narrow" w:cs="Tahoma"/>
                <w:sz w:val="20"/>
                <w:szCs w:val="20"/>
                <w:lang w:eastAsia="en-AU"/>
              </w:rPr>
            </w:r>
            <w:r w:rsidR="000A32C4">
              <w:rPr>
                <w:rFonts w:ascii="Arial Narrow" w:eastAsia="Times New Roman" w:hAnsi="Arial Narrow" w:cs="Tahoma"/>
                <w:sz w:val="20"/>
                <w:szCs w:val="20"/>
                <w:lang w:eastAsia="en-AU"/>
              </w:rPr>
              <w:fldChar w:fldCharType="end"/>
            </w:r>
            <w:r w:rsidRPr="00052DE1">
              <w:rPr>
                <w:rFonts w:ascii="Arial Narrow" w:eastAsia="Times New Roman" w:hAnsi="Arial Narrow" w:cs="Tahoma"/>
                <w:sz w:val="20"/>
                <w:szCs w:val="20"/>
                <w:lang w:eastAsia="en-AU"/>
              </w:rPr>
            </w:r>
            <w:r w:rsidRPr="00052DE1">
              <w:rPr>
                <w:rFonts w:ascii="Arial Narrow" w:eastAsia="Times New Roman" w:hAnsi="Arial Narrow" w:cs="Tahoma"/>
                <w:sz w:val="20"/>
                <w:szCs w:val="20"/>
                <w:lang w:eastAsia="en-AU"/>
              </w:rPr>
              <w:fldChar w:fldCharType="separate"/>
            </w:r>
            <w:r w:rsidR="000A32C4" w:rsidRPr="006A3926">
              <w:rPr>
                <w:rFonts w:ascii="Arial Narrow" w:eastAsia="Times New Roman" w:hAnsi="Arial Narrow" w:cs="Tahoma"/>
                <w:i/>
                <w:iCs/>
                <w:noProof/>
                <w:sz w:val="20"/>
                <w:szCs w:val="20"/>
                <w:lang w:eastAsia="en-AU"/>
              </w:rPr>
              <w:t>(Rose et al.</w:t>
            </w:r>
            <w:r w:rsidR="000A32C4">
              <w:rPr>
                <w:rFonts w:ascii="Arial Narrow" w:eastAsia="Times New Roman" w:hAnsi="Arial Narrow" w:cs="Tahoma"/>
                <w:noProof/>
                <w:sz w:val="20"/>
                <w:szCs w:val="20"/>
                <w:lang w:eastAsia="en-AU"/>
              </w:rPr>
              <w:t>, 2001)</w:t>
            </w:r>
            <w:r w:rsidRPr="00052DE1">
              <w:rPr>
                <w:rFonts w:ascii="Arial Narrow" w:eastAsia="Times New Roman" w:hAnsi="Arial Narrow" w:cs="Tahoma"/>
                <w:sz w:val="20"/>
                <w:szCs w:val="20"/>
                <w:lang w:eastAsia="en-AU"/>
              </w:rPr>
              <w:fldChar w:fldCharType="end"/>
            </w:r>
          </w:p>
          <w:p w14:paraId="7E1EED8B" w14:textId="77777777" w:rsidR="00955186" w:rsidRPr="00052DE1" w:rsidRDefault="00955186" w:rsidP="00ED66F5">
            <w:pPr>
              <w:widowControl w:val="0"/>
              <w:spacing w:before="40" w:after="40" w:line="240" w:lineRule="auto"/>
              <w:rPr>
                <w:rFonts w:ascii="Arial Narrow" w:eastAsia="Times New Roman" w:hAnsi="Arial Narrow" w:cs="Tahoma"/>
                <w:sz w:val="20"/>
                <w:szCs w:val="20"/>
                <w:lang w:eastAsia="en-AU"/>
              </w:rPr>
            </w:pPr>
          </w:p>
          <w:p w14:paraId="038BF532" w14:textId="77777777" w:rsidR="00955186" w:rsidRPr="00052DE1" w:rsidRDefault="00955186" w:rsidP="00ED66F5">
            <w:pPr>
              <w:widowControl w:val="0"/>
              <w:spacing w:before="40" w:after="40" w:line="240" w:lineRule="auto"/>
              <w:rPr>
                <w:rFonts w:ascii="Arial Narrow" w:eastAsia="Times New Roman" w:hAnsi="Arial Narrow" w:cs="Tahoma"/>
                <w:sz w:val="20"/>
                <w:szCs w:val="20"/>
                <w:lang w:eastAsia="en-AU"/>
              </w:rPr>
            </w:pPr>
          </w:p>
        </w:tc>
        <w:tc>
          <w:tcPr>
            <w:tcW w:w="1134" w:type="dxa"/>
          </w:tcPr>
          <w:p w14:paraId="2B4A30D8" w14:textId="77777777" w:rsidR="00955186" w:rsidRPr="00052DE1" w:rsidRDefault="00955186" w:rsidP="00052DE1">
            <w:pPr>
              <w:widowControl w:val="0"/>
              <w:spacing w:before="40" w:after="40" w:line="240" w:lineRule="auto"/>
              <w:ind w:left="6"/>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RCT</w:t>
            </w:r>
          </w:p>
        </w:tc>
        <w:tc>
          <w:tcPr>
            <w:tcW w:w="3119" w:type="dxa"/>
          </w:tcPr>
          <w:p w14:paraId="5840925A" w14:textId="77777777" w:rsidR="00955186" w:rsidRPr="00052DE1" w:rsidRDefault="00955186" w:rsidP="00052DE1">
            <w:pPr>
              <w:widowControl w:val="0"/>
              <w:spacing w:before="40" w:after="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Adult patients with chronic end-stage HF and contraindications to transplantation with:</w:t>
            </w:r>
          </w:p>
          <w:p w14:paraId="403B7644" w14:textId="77777777" w:rsidR="00955186" w:rsidRPr="00052DE1" w:rsidRDefault="00955186" w:rsidP="00036B54">
            <w:pPr>
              <w:widowControl w:val="0"/>
              <w:numPr>
                <w:ilvl w:val="0"/>
                <w:numId w:val="9"/>
              </w:numPr>
              <w:spacing w:before="40"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NYHA class III/ IV functional limitations</w:t>
            </w:r>
            <w:r w:rsidRPr="00052DE1">
              <w:rPr>
                <w:rFonts w:ascii="Arial Narrow" w:eastAsia="Times New Roman" w:hAnsi="Arial Narrow" w:cs="Tahoma"/>
                <w:sz w:val="20"/>
                <w:szCs w:val="20"/>
                <w:lang w:eastAsia="en-AU"/>
              </w:rPr>
              <w:tab/>
            </w:r>
          </w:p>
          <w:p w14:paraId="4434D3F0" w14:textId="77777777" w:rsidR="00955186" w:rsidRPr="00052DE1" w:rsidRDefault="00955186" w:rsidP="00036B54">
            <w:pPr>
              <w:widowControl w:val="0"/>
              <w:numPr>
                <w:ilvl w:val="0"/>
                <w:numId w:val="9"/>
              </w:numPr>
              <w:spacing w:before="40"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 xml:space="preserve">Left ventricular ejection fraction ≤25% </w:t>
            </w:r>
          </w:p>
          <w:p w14:paraId="39B371BC" w14:textId="77777777" w:rsidR="00955186" w:rsidRPr="00052DE1" w:rsidRDefault="00955186" w:rsidP="00036B54">
            <w:pPr>
              <w:widowControl w:val="0"/>
              <w:numPr>
                <w:ilvl w:val="0"/>
                <w:numId w:val="9"/>
              </w:numPr>
              <w:spacing w:before="40" w:after="0" w:line="240" w:lineRule="auto"/>
              <w:ind w:left="284" w:hanging="284"/>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A peak oxygen consumption of no more than 14 ml per kilogram of body weight per minute or a continued need for intravenous inotropic therapy owing to symptomatic hypotension, decreasing renal function, or worsening pulmonary congestion</w:t>
            </w:r>
          </w:p>
        </w:tc>
        <w:tc>
          <w:tcPr>
            <w:tcW w:w="1134" w:type="dxa"/>
          </w:tcPr>
          <w:p w14:paraId="341F0114"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HeartMate vented electric device LVAD as DT</w:t>
            </w:r>
          </w:p>
        </w:tc>
        <w:tc>
          <w:tcPr>
            <w:tcW w:w="1276" w:type="dxa"/>
          </w:tcPr>
          <w:p w14:paraId="2479368E"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OMM</w:t>
            </w:r>
          </w:p>
        </w:tc>
        <w:tc>
          <w:tcPr>
            <w:tcW w:w="850" w:type="dxa"/>
          </w:tcPr>
          <w:p w14:paraId="592EBAB4"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129</w:t>
            </w:r>
          </w:p>
        </w:tc>
        <w:tc>
          <w:tcPr>
            <w:tcW w:w="3402" w:type="dxa"/>
          </w:tcPr>
          <w:p w14:paraId="70BD726A"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 xml:space="preserve">Primary endpoint- death from any cause </w:t>
            </w:r>
          </w:p>
          <w:p w14:paraId="2EDB4358"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p>
          <w:p w14:paraId="2CB3641B"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Secondary endpoints - number of days of hospitalisation; quality of life (Minnesota Living with Heart Failure questionnaire and SF-36); functional status (NYHA classification); symptoms of depression (Beck Depression Inventory)</w:t>
            </w:r>
          </w:p>
          <w:p w14:paraId="7914312D"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p>
        </w:tc>
        <w:tc>
          <w:tcPr>
            <w:tcW w:w="2068" w:type="dxa"/>
            <w:tcBorders>
              <w:top w:val="single" w:sz="2" w:space="0" w:color="000000"/>
              <w:bottom w:val="single" w:sz="2" w:space="0" w:color="000000"/>
            </w:tcBorders>
          </w:tcPr>
          <w:p w14:paraId="16AF9598" w14:textId="77777777" w:rsidR="00955186" w:rsidRPr="00052DE1" w:rsidRDefault="00955186" w:rsidP="00052DE1">
            <w:pPr>
              <w:widowControl w:val="0"/>
              <w:spacing w:before="40" w:after="40" w:line="240" w:lineRule="auto"/>
              <w:rPr>
                <w:rFonts w:ascii="Arial Narrow" w:eastAsia="Times New Roman" w:hAnsi="Arial Narrow" w:cs="Tahoma"/>
                <w:sz w:val="20"/>
                <w:szCs w:val="20"/>
                <w:lang w:eastAsia="en-AU"/>
              </w:rPr>
            </w:pPr>
            <w:r w:rsidRPr="00052DE1">
              <w:rPr>
                <w:rFonts w:ascii="Arial Narrow" w:eastAsia="Times New Roman" w:hAnsi="Arial Narrow" w:cs="Tahoma"/>
                <w:sz w:val="20"/>
                <w:szCs w:val="20"/>
                <w:lang w:eastAsia="en-AU"/>
              </w:rPr>
              <w:t>Incidence of serious adverse events (adverse events caused death or permanent disability)</w:t>
            </w:r>
          </w:p>
        </w:tc>
      </w:tr>
      <w:tr w:rsidR="00955186" w:rsidRPr="00AC047C" w14:paraId="16BF9E43" w14:textId="77777777" w:rsidTr="00306C5A">
        <w:trPr>
          <w:cantSplit/>
          <w:trHeight w:val="1980"/>
        </w:trPr>
        <w:tc>
          <w:tcPr>
            <w:tcW w:w="1573" w:type="dxa"/>
          </w:tcPr>
          <w:p w14:paraId="5302AA87" w14:textId="77777777" w:rsidR="00955186" w:rsidRPr="006A3926" w:rsidRDefault="00955186" w:rsidP="00ED66F5">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INTrEPID Trial</w:t>
            </w:r>
          </w:p>
          <w:p w14:paraId="2854CC18" w14:textId="30CA0869" w:rsidR="00955186" w:rsidRPr="006A3926" w:rsidRDefault="00955186" w:rsidP="00ED66F5">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fldChar w:fldCharType="begin">
                <w:fldData xml:space="preserve">PEVuZE5vdGU+PENpdGU+PEF1dGhvcj5Sb2dlcnM8L0F1dGhvcj48WWVhcj4yMDA3PC9ZZWFyPjxS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</w:fldData>
              </w:fldChar>
            </w:r>
            <w:r w:rsidR="000A32C4" w:rsidRPr="006A3926">
              <w:rPr>
                <w:rFonts w:ascii="Arial Narrow" w:eastAsia="Times New Roman" w:hAnsi="Arial Narrow" w:cs="Tahoma"/>
                <w:sz w:val="20"/>
                <w:szCs w:val="20"/>
                <w:lang w:eastAsia="en-AU"/>
              </w:rPr>
              <w:instrText xml:space="preserve"> ADDIN EN.CITE </w:instrText>
            </w:r>
            <w:r w:rsidR="000A32C4" w:rsidRPr="006A3926">
              <w:rPr>
                <w:rFonts w:ascii="Arial Narrow" w:eastAsia="Times New Roman" w:hAnsi="Arial Narrow" w:cs="Tahoma"/>
                <w:sz w:val="20"/>
                <w:szCs w:val="20"/>
                <w:lang w:eastAsia="en-AU"/>
              </w:rPr>
              <w:fldChar w:fldCharType="begin">
                <w:fldData xml:space="preserve">PEVuZE5vdGU+PENpdGU+PEF1dGhvcj5Sb2dlcnM8L0F1dGhvcj48WWVhcj4yMDA3PC9ZZWFyPjxS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</w:fldData>
              </w:fldChar>
            </w:r>
            <w:r w:rsidR="000A32C4" w:rsidRPr="006A3926">
              <w:rPr>
                <w:rFonts w:ascii="Arial Narrow" w:eastAsia="Times New Roman" w:hAnsi="Arial Narrow" w:cs="Tahoma"/>
                <w:sz w:val="20"/>
                <w:szCs w:val="20"/>
                <w:lang w:eastAsia="en-AU"/>
              </w:rPr>
              <w:instrText xml:space="preserve"> ADDIN EN.CITE.DATA </w:instrText>
            </w:r>
            <w:r w:rsidR="000A32C4" w:rsidRPr="006A3926">
              <w:rPr>
                <w:rFonts w:ascii="Arial Narrow" w:eastAsia="Times New Roman" w:hAnsi="Arial Narrow" w:cs="Tahoma"/>
                <w:sz w:val="20"/>
                <w:szCs w:val="20"/>
                <w:lang w:eastAsia="en-AU"/>
              </w:rPr>
            </w:r>
            <w:r w:rsidR="000A32C4" w:rsidRPr="006A3926">
              <w:rPr>
                <w:rFonts w:ascii="Arial Narrow" w:eastAsia="Times New Roman" w:hAnsi="Arial Narrow" w:cs="Tahoma"/>
                <w:sz w:val="20"/>
                <w:szCs w:val="20"/>
                <w:lang w:eastAsia="en-AU"/>
              </w:rPr>
              <w:fldChar w:fldCharType="end"/>
            </w:r>
            <w:r w:rsidRPr="006A3926">
              <w:rPr>
                <w:rFonts w:ascii="Arial Narrow" w:eastAsia="Times New Roman" w:hAnsi="Arial Narrow" w:cs="Tahoma"/>
                <w:sz w:val="20"/>
                <w:szCs w:val="20"/>
                <w:lang w:eastAsia="en-AU"/>
              </w:rPr>
            </w:r>
            <w:r w:rsidRPr="006A3926">
              <w:rPr>
                <w:rFonts w:ascii="Arial Narrow" w:eastAsia="Times New Roman" w:hAnsi="Arial Narrow" w:cs="Tahoma"/>
                <w:sz w:val="20"/>
                <w:szCs w:val="20"/>
                <w:lang w:eastAsia="en-AU"/>
              </w:rPr>
              <w:fldChar w:fldCharType="separate"/>
            </w:r>
            <w:r w:rsidR="000A32C4" w:rsidRPr="006A3926">
              <w:rPr>
                <w:rFonts w:ascii="Arial Narrow" w:eastAsia="Times New Roman" w:hAnsi="Arial Narrow" w:cs="Tahoma"/>
                <w:i/>
                <w:iCs/>
                <w:noProof/>
                <w:sz w:val="20"/>
                <w:szCs w:val="20"/>
                <w:lang w:eastAsia="en-AU"/>
              </w:rPr>
              <w:t>(Rogers et al., 2007</w:t>
            </w:r>
            <w:r w:rsidR="000A32C4" w:rsidRPr="006A3926">
              <w:rPr>
                <w:rFonts w:ascii="Arial Narrow" w:eastAsia="Times New Roman" w:hAnsi="Arial Narrow" w:cs="Tahoma"/>
                <w:noProof/>
                <w:sz w:val="20"/>
                <w:szCs w:val="20"/>
                <w:lang w:eastAsia="en-AU"/>
              </w:rPr>
              <w:t>)</w:t>
            </w:r>
            <w:r w:rsidRPr="006A3926">
              <w:rPr>
                <w:rFonts w:ascii="Arial Narrow" w:eastAsia="Times New Roman" w:hAnsi="Arial Narrow" w:cs="Tahoma"/>
                <w:sz w:val="20"/>
                <w:szCs w:val="20"/>
                <w:lang w:eastAsia="en-AU"/>
              </w:rPr>
              <w:fldChar w:fldCharType="end"/>
            </w:r>
          </w:p>
          <w:p w14:paraId="58268065" w14:textId="77777777" w:rsidR="00955186" w:rsidRPr="006A3926" w:rsidRDefault="00955186" w:rsidP="00ED66F5">
            <w:pPr>
              <w:widowControl w:val="0"/>
              <w:spacing w:before="40" w:after="40" w:line="240" w:lineRule="auto"/>
              <w:rPr>
                <w:rFonts w:ascii="Arial Narrow" w:eastAsia="Times New Roman" w:hAnsi="Arial Narrow" w:cs="Tahoma"/>
                <w:sz w:val="20"/>
                <w:szCs w:val="20"/>
                <w:lang w:eastAsia="en-AU"/>
              </w:rPr>
            </w:pPr>
          </w:p>
          <w:p w14:paraId="58188E10" w14:textId="77777777" w:rsidR="00955186" w:rsidRPr="006A3926" w:rsidRDefault="00955186" w:rsidP="00ED66F5">
            <w:pPr>
              <w:widowControl w:val="0"/>
              <w:spacing w:before="40" w:after="40" w:line="240" w:lineRule="auto"/>
              <w:rPr>
                <w:rFonts w:ascii="Arial Narrow" w:eastAsia="Times New Roman" w:hAnsi="Arial Narrow" w:cs="Tahoma"/>
                <w:sz w:val="20"/>
                <w:szCs w:val="20"/>
                <w:lang w:eastAsia="en-AU"/>
              </w:rPr>
            </w:pPr>
          </w:p>
        </w:tc>
        <w:tc>
          <w:tcPr>
            <w:tcW w:w="1134" w:type="dxa"/>
          </w:tcPr>
          <w:p w14:paraId="410EE0D1" w14:textId="77777777" w:rsidR="00955186" w:rsidRPr="006A3926" w:rsidRDefault="00955186" w:rsidP="00052DE1">
            <w:pPr>
              <w:widowControl w:val="0"/>
              <w:spacing w:before="40" w:after="40" w:line="240" w:lineRule="auto"/>
              <w:ind w:left="6"/>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Non-randomised trial</w:t>
            </w:r>
          </w:p>
        </w:tc>
        <w:tc>
          <w:tcPr>
            <w:tcW w:w="3119" w:type="dxa"/>
          </w:tcPr>
          <w:p w14:paraId="72D38611" w14:textId="4BEC484E" w:rsidR="00955186" w:rsidRPr="006A3926" w:rsidRDefault="00955186" w:rsidP="00052DE1">
            <w:pPr>
              <w:widowControl w:val="0"/>
              <w:spacing w:before="40" w:after="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Adults with inotrope-dependent stage D H</w:t>
            </w:r>
            <w:r w:rsidR="001B7BD8" w:rsidRPr="006A3926">
              <w:rPr>
                <w:rFonts w:ascii="Arial Narrow" w:eastAsia="Times New Roman" w:hAnsi="Arial Narrow" w:cs="Tahoma"/>
                <w:sz w:val="20"/>
                <w:szCs w:val="20"/>
                <w:lang w:eastAsia="en-AU"/>
              </w:rPr>
              <w:t xml:space="preserve">F </w:t>
            </w:r>
            <w:r w:rsidRPr="006A3926">
              <w:rPr>
                <w:rFonts w:ascii="Arial Narrow" w:eastAsia="Times New Roman" w:hAnsi="Arial Narrow" w:cs="Tahoma"/>
                <w:sz w:val="20"/>
                <w:szCs w:val="20"/>
                <w:lang w:eastAsia="en-AU"/>
              </w:rPr>
              <w:t>and who are not eligible for heart transplantation:</w:t>
            </w:r>
          </w:p>
          <w:p w14:paraId="37CB39B4" w14:textId="77777777" w:rsidR="00955186" w:rsidRPr="006A3926" w:rsidRDefault="00955186" w:rsidP="00036B54">
            <w:pPr>
              <w:widowControl w:val="0"/>
              <w:numPr>
                <w:ilvl w:val="0"/>
                <w:numId w:val="11"/>
              </w:numPr>
              <w:spacing w:before="40" w:after="0" w:line="240" w:lineRule="auto"/>
              <w:ind w:left="284" w:hanging="284"/>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 xml:space="preserve">NYHA functional class IV symptoms for </w:t>
            </w:r>
            <w:r w:rsidRPr="006A3926">
              <w:rPr>
                <w:rFonts w:eastAsia="Times New Roman" w:cs="Calibri"/>
                <w:sz w:val="20"/>
                <w:szCs w:val="20"/>
                <w:lang w:eastAsia="en-AU"/>
              </w:rPr>
              <w:t>≥</w:t>
            </w:r>
            <w:r w:rsidRPr="006A3926">
              <w:rPr>
                <w:rFonts w:ascii="Arial Narrow" w:eastAsia="Times New Roman" w:hAnsi="Arial Narrow" w:cs="Tahoma"/>
                <w:sz w:val="20"/>
                <w:szCs w:val="20"/>
                <w:lang w:eastAsia="en-AU"/>
              </w:rPr>
              <w:t xml:space="preserve">3 months, </w:t>
            </w:r>
          </w:p>
          <w:p w14:paraId="0A718E3A" w14:textId="77777777" w:rsidR="00955186" w:rsidRPr="006A3926" w:rsidRDefault="00955186" w:rsidP="00036B54">
            <w:pPr>
              <w:widowControl w:val="0"/>
              <w:numPr>
                <w:ilvl w:val="0"/>
                <w:numId w:val="11"/>
              </w:numPr>
              <w:spacing w:before="40" w:after="0" w:line="240" w:lineRule="auto"/>
              <w:ind w:left="284" w:hanging="284"/>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Ejection fraction ≤25% for six months</w:t>
            </w:r>
          </w:p>
          <w:p w14:paraId="416A06C2" w14:textId="77777777" w:rsidR="00955186" w:rsidRPr="006A3926" w:rsidRDefault="00955186" w:rsidP="00036B54">
            <w:pPr>
              <w:widowControl w:val="0"/>
              <w:numPr>
                <w:ilvl w:val="0"/>
                <w:numId w:val="11"/>
              </w:numPr>
              <w:spacing w:before="40" w:after="0" w:line="240" w:lineRule="auto"/>
              <w:ind w:left="284" w:hanging="284"/>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Fail two attempts at weaning from inotropic support separated by at least seven days</w:t>
            </w:r>
          </w:p>
          <w:p w14:paraId="1B922974" w14:textId="77777777" w:rsidR="00955186" w:rsidRPr="006A3926" w:rsidRDefault="00955186" w:rsidP="00036B54">
            <w:pPr>
              <w:widowControl w:val="0"/>
              <w:numPr>
                <w:ilvl w:val="0"/>
                <w:numId w:val="11"/>
              </w:numPr>
              <w:spacing w:before="40" w:after="0" w:line="240" w:lineRule="auto"/>
              <w:ind w:left="284" w:hanging="284"/>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Patients in the OMT group met all study criteria but did not receive an LVAD because they chose not to undergo LVAD implantation or there were inadequate identifiable financial resources to cover the cost of device implantation and follow-up</w:t>
            </w:r>
          </w:p>
        </w:tc>
        <w:tc>
          <w:tcPr>
            <w:tcW w:w="1134" w:type="dxa"/>
          </w:tcPr>
          <w:p w14:paraId="514D0CF9" w14:textId="3BE7C78B"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 xml:space="preserve">Novacor LVAD </w:t>
            </w:r>
          </w:p>
        </w:tc>
        <w:tc>
          <w:tcPr>
            <w:tcW w:w="1276" w:type="dxa"/>
          </w:tcPr>
          <w:p w14:paraId="13F79163"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OMT</w:t>
            </w:r>
          </w:p>
        </w:tc>
        <w:tc>
          <w:tcPr>
            <w:tcW w:w="850" w:type="dxa"/>
          </w:tcPr>
          <w:p w14:paraId="1B915025"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55</w:t>
            </w:r>
          </w:p>
        </w:tc>
        <w:tc>
          <w:tcPr>
            <w:tcW w:w="3402" w:type="dxa"/>
          </w:tcPr>
          <w:p w14:paraId="30BC525D"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Primary endpoint- all-cause mortality</w:t>
            </w:r>
          </w:p>
          <w:p w14:paraId="43B09918"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p>
          <w:p w14:paraId="68EE095B" w14:textId="6D2F6C62"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 xml:space="preserve">Secondary endpoint - functional capacity (NYHA function class) and health-related quality of life (Minnesota Living </w:t>
            </w:r>
            <w:r w:rsidR="00DD5CF7" w:rsidRPr="006A3926">
              <w:rPr>
                <w:rFonts w:ascii="Arial Narrow" w:eastAsia="Times New Roman" w:hAnsi="Arial Narrow" w:cs="Tahoma"/>
                <w:sz w:val="20"/>
                <w:szCs w:val="20"/>
                <w:lang w:eastAsia="en-AU"/>
              </w:rPr>
              <w:t>with</w:t>
            </w:r>
            <w:r w:rsidRPr="006A3926">
              <w:rPr>
                <w:rFonts w:ascii="Arial Narrow" w:eastAsia="Times New Roman" w:hAnsi="Arial Narrow" w:cs="Tahoma"/>
                <w:sz w:val="20"/>
                <w:szCs w:val="20"/>
                <w:lang w:eastAsia="en-AU"/>
              </w:rPr>
              <w:t xml:space="preserve"> Heart Failure Questionnaire and SF-36)</w:t>
            </w:r>
          </w:p>
          <w:p w14:paraId="0EE9C785"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p>
        </w:tc>
        <w:tc>
          <w:tcPr>
            <w:tcW w:w="2068" w:type="dxa"/>
            <w:tcBorders>
              <w:top w:val="single" w:sz="2" w:space="0" w:color="000000"/>
              <w:bottom w:val="single" w:sz="2" w:space="0" w:color="000000"/>
            </w:tcBorders>
          </w:tcPr>
          <w:p w14:paraId="3997FC87"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Adverse events</w:t>
            </w:r>
          </w:p>
        </w:tc>
      </w:tr>
      <w:tr w:rsidR="00955186" w:rsidRPr="00AC047C" w14:paraId="32E6E221" w14:textId="77777777" w:rsidTr="00306C5A">
        <w:trPr>
          <w:cantSplit/>
          <w:trHeight w:val="1980"/>
        </w:trPr>
        <w:tc>
          <w:tcPr>
            <w:tcW w:w="1573" w:type="dxa"/>
          </w:tcPr>
          <w:p w14:paraId="33479AE8" w14:textId="25325BFB" w:rsidR="00955186" w:rsidRPr="006A3926" w:rsidRDefault="00955186" w:rsidP="00ED66F5">
            <w:pPr>
              <w:widowControl w:val="0"/>
              <w:spacing w:before="40" w:after="40" w:line="240" w:lineRule="auto"/>
              <w:rPr>
                <w:rFonts w:ascii="Arial Narrow" w:eastAsia="Times New Roman" w:hAnsi="Arial Narrow" w:cs="Tahoma"/>
                <w:sz w:val="20"/>
                <w:szCs w:val="20"/>
                <w:lang w:eastAsia="en-AU"/>
              </w:rPr>
            </w:pPr>
            <w:r w:rsidRPr="006A3926">
              <w:rPr>
                <w:rStyle w:val="cf01"/>
              </w:rPr>
              <w:t>ENDURANCE</w:t>
            </w:r>
          </w:p>
          <w:p w14:paraId="5027344D" w14:textId="0B3E3F7C" w:rsidR="00955186" w:rsidRPr="006A3926" w:rsidRDefault="00955186" w:rsidP="00ED66F5">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fldChar w:fldCharType="begin">
                <w:fldData xml:space="preserve">PEVuZE5vdGU+PENpdGU+PEF1dGhvcj5Sb2dlcnM8L0F1dGhvcj48WWVhcj4yMDE3PC9ZZWFyPjxS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</w:fldData>
              </w:fldChar>
            </w:r>
            <w:r w:rsidR="000A32C4" w:rsidRPr="006A3926">
              <w:rPr>
                <w:rFonts w:ascii="Arial Narrow" w:eastAsia="Times New Roman" w:hAnsi="Arial Narrow" w:cs="Tahoma"/>
                <w:sz w:val="20"/>
                <w:szCs w:val="20"/>
                <w:lang w:eastAsia="en-AU"/>
              </w:rPr>
              <w:instrText xml:space="preserve"> ADDIN EN.CITE </w:instrText>
            </w:r>
            <w:r w:rsidR="000A32C4" w:rsidRPr="006A3926">
              <w:rPr>
                <w:rFonts w:ascii="Arial Narrow" w:eastAsia="Times New Roman" w:hAnsi="Arial Narrow" w:cs="Tahoma"/>
                <w:sz w:val="20"/>
                <w:szCs w:val="20"/>
                <w:lang w:eastAsia="en-AU"/>
              </w:rPr>
              <w:fldChar w:fldCharType="begin">
                <w:fldData xml:space="preserve">PEVuZE5vdGU+PENpdGU+PEF1dGhvcj5Sb2dlcnM8L0F1dGhvcj48WWVhcj4yMDE3PC9ZZWFyPjxS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</w:fldData>
              </w:fldChar>
            </w:r>
            <w:r w:rsidR="000A32C4" w:rsidRPr="006A3926">
              <w:rPr>
                <w:rFonts w:ascii="Arial Narrow" w:eastAsia="Times New Roman" w:hAnsi="Arial Narrow" w:cs="Tahoma"/>
                <w:sz w:val="20"/>
                <w:szCs w:val="20"/>
                <w:lang w:eastAsia="en-AU"/>
              </w:rPr>
              <w:instrText xml:space="preserve"> ADDIN EN.CITE.DATA </w:instrText>
            </w:r>
            <w:r w:rsidR="000A32C4" w:rsidRPr="006A3926">
              <w:rPr>
                <w:rFonts w:ascii="Arial Narrow" w:eastAsia="Times New Roman" w:hAnsi="Arial Narrow" w:cs="Tahoma"/>
                <w:sz w:val="20"/>
                <w:szCs w:val="20"/>
                <w:lang w:eastAsia="en-AU"/>
              </w:rPr>
            </w:r>
            <w:r w:rsidR="000A32C4" w:rsidRPr="006A3926">
              <w:rPr>
                <w:rFonts w:ascii="Arial Narrow" w:eastAsia="Times New Roman" w:hAnsi="Arial Narrow" w:cs="Tahoma"/>
                <w:sz w:val="20"/>
                <w:szCs w:val="20"/>
                <w:lang w:eastAsia="en-AU"/>
              </w:rPr>
              <w:fldChar w:fldCharType="end"/>
            </w:r>
            <w:r w:rsidRPr="006A3926">
              <w:rPr>
                <w:rFonts w:ascii="Arial Narrow" w:eastAsia="Times New Roman" w:hAnsi="Arial Narrow" w:cs="Tahoma"/>
                <w:sz w:val="20"/>
                <w:szCs w:val="20"/>
                <w:lang w:eastAsia="en-AU"/>
              </w:rPr>
            </w:r>
            <w:r w:rsidRPr="006A3926">
              <w:rPr>
                <w:rFonts w:ascii="Arial Narrow" w:eastAsia="Times New Roman" w:hAnsi="Arial Narrow" w:cs="Tahoma"/>
                <w:sz w:val="20"/>
                <w:szCs w:val="20"/>
                <w:lang w:eastAsia="en-AU"/>
              </w:rPr>
              <w:fldChar w:fldCharType="separate"/>
            </w:r>
            <w:r w:rsidR="000A32C4" w:rsidRPr="006A3926">
              <w:rPr>
                <w:rFonts w:ascii="Arial Narrow" w:eastAsia="Times New Roman" w:hAnsi="Arial Narrow" w:cs="Tahoma"/>
                <w:noProof/>
                <w:sz w:val="20"/>
                <w:szCs w:val="20"/>
                <w:lang w:eastAsia="en-AU"/>
              </w:rPr>
              <w:t>(</w:t>
            </w:r>
            <w:r w:rsidR="000A32C4" w:rsidRPr="006A3926">
              <w:rPr>
                <w:rFonts w:ascii="Arial Narrow" w:eastAsia="Times New Roman" w:hAnsi="Arial Narrow" w:cs="Tahoma"/>
                <w:i/>
                <w:iCs/>
                <w:noProof/>
                <w:sz w:val="20"/>
                <w:szCs w:val="20"/>
                <w:lang w:eastAsia="en-AU"/>
              </w:rPr>
              <w:t>Rogers</w:t>
            </w:r>
            <w:r w:rsidR="000A32C4" w:rsidRPr="006A3926">
              <w:rPr>
                <w:rFonts w:ascii="Arial Narrow" w:eastAsia="Times New Roman" w:hAnsi="Arial Narrow" w:cs="Tahoma"/>
                <w:noProof/>
                <w:sz w:val="20"/>
                <w:szCs w:val="20"/>
                <w:lang w:eastAsia="en-AU"/>
              </w:rPr>
              <w:t xml:space="preserve"> et al., 2017)</w:t>
            </w:r>
            <w:r w:rsidRPr="006A3926">
              <w:rPr>
                <w:rFonts w:ascii="Arial Narrow" w:eastAsia="Times New Roman" w:hAnsi="Arial Narrow" w:cs="Tahoma"/>
                <w:sz w:val="20"/>
                <w:szCs w:val="20"/>
                <w:lang w:eastAsia="en-AU"/>
              </w:rPr>
              <w:fldChar w:fldCharType="end"/>
            </w:r>
          </w:p>
        </w:tc>
        <w:tc>
          <w:tcPr>
            <w:tcW w:w="1134" w:type="dxa"/>
          </w:tcPr>
          <w:p w14:paraId="0B0E3E26" w14:textId="77777777" w:rsidR="00955186" w:rsidRPr="006A3926" w:rsidRDefault="00955186" w:rsidP="00052DE1">
            <w:pPr>
              <w:widowControl w:val="0"/>
              <w:spacing w:before="40" w:after="40" w:line="240" w:lineRule="auto"/>
              <w:ind w:left="6"/>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RCT</w:t>
            </w:r>
          </w:p>
        </w:tc>
        <w:tc>
          <w:tcPr>
            <w:tcW w:w="3119" w:type="dxa"/>
          </w:tcPr>
          <w:p w14:paraId="3C72F8EB" w14:textId="77777777" w:rsidR="00955186" w:rsidRPr="006A3926" w:rsidRDefault="00955186" w:rsidP="00052DE1">
            <w:pPr>
              <w:widowControl w:val="0"/>
              <w:spacing w:after="0" w:line="240" w:lineRule="auto"/>
              <w:ind w:left="284" w:hanging="284"/>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Patients with advanced HF with:</w:t>
            </w:r>
          </w:p>
          <w:p w14:paraId="21C4234B" w14:textId="77777777" w:rsidR="00955186" w:rsidRPr="006A3926" w:rsidRDefault="00955186" w:rsidP="00036B54">
            <w:pPr>
              <w:widowControl w:val="0"/>
              <w:numPr>
                <w:ilvl w:val="0"/>
                <w:numId w:val="12"/>
              </w:numPr>
              <w:spacing w:before="40" w:after="0" w:line="240" w:lineRule="auto"/>
              <w:ind w:left="284" w:hanging="284"/>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NYHA functional class IIIB or IV limitations</w:t>
            </w:r>
          </w:p>
          <w:p w14:paraId="7C8AB881" w14:textId="77777777" w:rsidR="00955186" w:rsidRPr="006A3926" w:rsidRDefault="00955186" w:rsidP="00036B54">
            <w:pPr>
              <w:widowControl w:val="0"/>
              <w:numPr>
                <w:ilvl w:val="0"/>
                <w:numId w:val="12"/>
              </w:numPr>
              <w:spacing w:after="0"/>
              <w:ind w:left="284" w:hanging="284"/>
              <w:contextualSpacing/>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 xml:space="preserve">Left ventricular ejection fraction ≤25% </w:t>
            </w:r>
          </w:p>
          <w:p w14:paraId="70D518E8" w14:textId="77777777" w:rsidR="00955186" w:rsidRPr="006A3926" w:rsidRDefault="00955186" w:rsidP="00036B54">
            <w:pPr>
              <w:widowControl w:val="0"/>
              <w:numPr>
                <w:ilvl w:val="0"/>
                <w:numId w:val="12"/>
              </w:numPr>
              <w:spacing w:after="0"/>
              <w:ind w:left="284" w:hanging="284"/>
              <w:contextualSpacing/>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Ineligible for transplantation at the time of enrolment</w:t>
            </w:r>
          </w:p>
          <w:p w14:paraId="3A2979C9" w14:textId="77777777" w:rsidR="00955186" w:rsidRPr="006A3926" w:rsidRDefault="00955186" w:rsidP="00052DE1">
            <w:pPr>
              <w:widowControl w:val="0"/>
              <w:spacing w:after="0"/>
              <w:contextualSpacing/>
            </w:pPr>
            <w:r w:rsidRPr="006A3926">
              <w:rPr>
                <w:rFonts w:ascii="Arial Narrow" w:eastAsia="Times New Roman" w:hAnsi="Arial Narrow" w:cs="Tahoma"/>
                <w:sz w:val="20"/>
                <w:szCs w:val="20"/>
                <w:lang w:eastAsia="en-AU"/>
              </w:rPr>
              <w:t>Included patients with INTERMACS profiles 1 to 7</w:t>
            </w:r>
          </w:p>
        </w:tc>
        <w:tc>
          <w:tcPr>
            <w:tcW w:w="1134" w:type="dxa"/>
          </w:tcPr>
          <w:p w14:paraId="6431F773"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HeartWare centrifugal-flow pump</w:t>
            </w:r>
          </w:p>
        </w:tc>
        <w:tc>
          <w:tcPr>
            <w:tcW w:w="1276" w:type="dxa"/>
          </w:tcPr>
          <w:p w14:paraId="6BEED20A"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Heart-Mate II axial flow pump</w:t>
            </w:r>
          </w:p>
        </w:tc>
        <w:tc>
          <w:tcPr>
            <w:tcW w:w="850" w:type="dxa"/>
          </w:tcPr>
          <w:p w14:paraId="43FCAC9D" w14:textId="77777777" w:rsidR="00955186" w:rsidRPr="006A3926" w:rsidRDefault="00955186" w:rsidP="00052DE1">
            <w:pPr>
              <w:widowControl w:val="0"/>
              <w:spacing w:before="40" w:after="40" w:line="240" w:lineRule="auto"/>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297</w:t>
            </w:r>
          </w:p>
        </w:tc>
        <w:tc>
          <w:tcPr>
            <w:tcW w:w="3402" w:type="dxa"/>
          </w:tcPr>
          <w:p w14:paraId="4F76DAED" w14:textId="77777777" w:rsidR="00955186" w:rsidRPr="006A3926" w:rsidRDefault="00955186" w:rsidP="00052DE1">
            <w:pPr>
              <w:widowControl w:val="0"/>
              <w:spacing w:before="40" w:after="40" w:line="240" w:lineRule="auto"/>
              <w:jc w:val="both"/>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Primary endpoint- 2-year survival free from disabling stroke (modified Rankin scale score of ≥4 assessed 24 weeks after the stroke)</w:t>
            </w:r>
          </w:p>
          <w:p w14:paraId="1DB99269" w14:textId="77777777" w:rsidR="00955186" w:rsidRPr="006A3926" w:rsidRDefault="00955186" w:rsidP="00052DE1">
            <w:pPr>
              <w:widowControl w:val="0"/>
              <w:spacing w:before="40" w:after="40" w:line="240" w:lineRule="auto"/>
              <w:jc w:val="both"/>
              <w:rPr>
                <w:rFonts w:ascii="Arial Narrow" w:eastAsia="Times New Roman" w:hAnsi="Arial Narrow" w:cs="Tahoma"/>
                <w:sz w:val="20"/>
                <w:szCs w:val="20"/>
                <w:lang w:eastAsia="en-AU"/>
              </w:rPr>
            </w:pPr>
          </w:p>
          <w:p w14:paraId="73329797" w14:textId="77777777" w:rsidR="00955186" w:rsidRPr="006A3926" w:rsidRDefault="00955186" w:rsidP="00052DE1">
            <w:pPr>
              <w:widowControl w:val="0"/>
              <w:spacing w:before="40" w:after="40" w:line="240" w:lineRule="auto"/>
              <w:jc w:val="both"/>
              <w:rPr>
                <w:rFonts w:ascii="Arial Narrow" w:eastAsia="Times New Roman" w:hAnsi="Arial Narrow" w:cs="Tahoma"/>
                <w:sz w:val="20"/>
                <w:szCs w:val="20"/>
                <w:lang w:eastAsia="en-AU"/>
              </w:rPr>
            </w:pPr>
            <w:r w:rsidRPr="006A3926">
              <w:rPr>
                <w:rFonts w:ascii="Arial Narrow" w:eastAsia="Times New Roman" w:hAnsi="Arial Narrow" w:cs="Tahoma"/>
                <w:sz w:val="20"/>
                <w:szCs w:val="20"/>
                <w:lang w:eastAsia="en-AU"/>
              </w:rPr>
              <w:t>Secondary endpoint – overall survival, changes in quality of life and health status (KCCQ and the EQ-5D VAS) and functional status (NYHA functional class and 6MWT)</w:t>
            </w:r>
          </w:p>
        </w:tc>
        <w:tc>
          <w:tcPr>
            <w:tcW w:w="2068" w:type="dxa"/>
            <w:tcBorders>
              <w:top w:val="single" w:sz="2" w:space="0" w:color="000000"/>
              <w:bottom w:val="single" w:sz="2" w:space="0" w:color="000000"/>
            </w:tcBorders>
          </w:tcPr>
          <w:p w14:paraId="76EE66B3" w14:textId="77777777" w:rsidR="00955186" w:rsidRPr="00052DE1" w:rsidRDefault="00955186" w:rsidP="00052DE1">
            <w:pPr>
              <w:widowControl w:val="0"/>
              <w:spacing w:before="40" w:after="40" w:line="240" w:lineRule="auto"/>
              <w:rPr>
                <w:rFonts w:ascii="Arial Narrow" w:eastAsia="Times New Roman" w:hAnsi="Arial Narrow" w:cs="Tahoma"/>
                <w:i/>
                <w:iCs/>
                <w:sz w:val="20"/>
                <w:szCs w:val="20"/>
                <w:lang w:eastAsia="en-AU"/>
              </w:rPr>
            </w:pPr>
            <w:r w:rsidRPr="00052DE1">
              <w:rPr>
                <w:rFonts w:ascii="Arial Narrow" w:eastAsia="Times New Roman" w:hAnsi="Arial Narrow" w:cs="Tahoma"/>
                <w:i/>
                <w:iCs/>
                <w:sz w:val="20"/>
                <w:szCs w:val="20"/>
                <w:lang w:eastAsia="en-AU"/>
              </w:rPr>
              <w:t>Incidence of major adverse events (classified according to the INTERMACS definitions)</w:t>
            </w:r>
          </w:p>
        </w:tc>
      </w:tr>
    </w:tbl>
    <w:p w14:paraId="5E7DE4A0" w14:textId="77777777" w:rsidR="000B2CB2" w:rsidRPr="00AC047C" w:rsidRDefault="000B2CB2" w:rsidP="00ED66F5">
      <w:pPr>
        <w:keepNext/>
        <w:widowControl w:val="0"/>
        <w:spacing w:after="0" w:line="240" w:lineRule="auto"/>
        <w:ind w:left="142"/>
        <w:jc w:val="both"/>
        <w:rPr>
          <w:rFonts w:ascii="Arial Narrow" w:eastAsia="Times New Roman" w:hAnsi="Arial Narrow" w:cs="Arial"/>
          <w:snapToGrid w:val="0"/>
          <w:sz w:val="18"/>
          <w:szCs w:val="18"/>
        </w:rPr>
      </w:pPr>
      <w:r w:rsidRPr="00AC047C">
        <w:rPr>
          <w:rFonts w:ascii="Arial Narrow" w:eastAsia="Times New Roman" w:hAnsi="Arial Narrow" w:cs="Arial"/>
          <w:snapToGrid w:val="0"/>
          <w:sz w:val="18"/>
          <w:szCs w:val="18"/>
        </w:rPr>
        <w:t>*When there is a series of publications relevant to the same trial, the data relevant to the study protocol and/or major analysis were included.</w:t>
      </w:r>
    </w:p>
    <w:p w14:paraId="1EB8C9C2" w14:textId="77777777" w:rsidR="000B2CB2" w:rsidRPr="00AC047C" w:rsidRDefault="000B2CB2" w:rsidP="00ED66F5">
      <w:pPr>
        <w:keepNext/>
        <w:widowControl w:val="0"/>
        <w:spacing w:after="0" w:line="240" w:lineRule="auto"/>
        <w:ind w:left="142"/>
        <w:jc w:val="both"/>
        <w:rPr>
          <w:rFonts w:ascii="Arial Narrow" w:eastAsia="Times New Roman" w:hAnsi="Arial Narrow" w:cs="Arial"/>
          <w:snapToGrid w:val="0"/>
          <w:sz w:val="18"/>
          <w:szCs w:val="18"/>
        </w:rPr>
      </w:pPr>
      <w:r w:rsidRPr="00AC047C">
        <w:rPr>
          <w:rFonts w:ascii="Arial Narrow" w:eastAsia="Times New Roman" w:hAnsi="Arial Narrow" w:cs="Arial"/>
          <w:snapToGrid w:val="0"/>
          <w:sz w:val="18"/>
          <w:szCs w:val="18"/>
        </w:rPr>
        <w:t>6MWT</w:t>
      </w:r>
      <w:r>
        <w:rPr>
          <w:rFonts w:ascii="Arial Narrow" w:eastAsia="Times New Roman" w:hAnsi="Arial Narrow" w:cs="Arial"/>
          <w:snapToGrid w:val="0"/>
          <w:sz w:val="18"/>
          <w:szCs w:val="18"/>
        </w:rPr>
        <w:t>,</w:t>
      </w:r>
      <w:r w:rsidRPr="00AC047C">
        <w:rPr>
          <w:rFonts w:ascii="Arial Narrow" w:eastAsia="Times New Roman" w:hAnsi="Arial Narrow" w:cs="Arial"/>
          <w:snapToGrid w:val="0"/>
          <w:sz w:val="18"/>
          <w:szCs w:val="18"/>
        </w:rPr>
        <w:t xml:space="preserve"> six-minute walk test</w:t>
      </w:r>
      <w:r>
        <w:rPr>
          <w:rFonts w:ascii="Arial Narrow" w:eastAsia="Times New Roman" w:hAnsi="Arial Narrow" w:cs="Arial"/>
          <w:snapToGrid w:val="0"/>
          <w:sz w:val="18"/>
          <w:szCs w:val="18"/>
        </w:rPr>
        <w:t>;</w:t>
      </w:r>
      <w:r w:rsidRPr="00AC047C">
        <w:rPr>
          <w:rFonts w:ascii="Arial Narrow" w:eastAsia="Times New Roman" w:hAnsi="Arial Narrow" w:cs="Arial"/>
          <w:snapToGrid w:val="0"/>
          <w:sz w:val="18"/>
          <w:szCs w:val="18"/>
        </w:rPr>
        <w:t xml:space="preserve"> BTT</w:t>
      </w:r>
      <w:r>
        <w:rPr>
          <w:rFonts w:ascii="Arial Narrow" w:eastAsia="Times New Roman" w:hAnsi="Arial Narrow" w:cs="Arial"/>
          <w:snapToGrid w:val="0"/>
          <w:sz w:val="18"/>
          <w:szCs w:val="18"/>
        </w:rPr>
        <w:t>,</w:t>
      </w:r>
      <w:r w:rsidRPr="00AC047C">
        <w:rPr>
          <w:rFonts w:ascii="Arial Narrow" w:eastAsia="Times New Roman" w:hAnsi="Arial Narrow" w:cs="Arial"/>
          <w:snapToGrid w:val="0"/>
          <w:sz w:val="18"/>
          <w:szCs w:val="18"/>
        </w:rPr>
        <w:t xml:space="preserve"> bridge-to-transplant</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DT</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destination therapy</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EQ-5D-5L</w:t>
      </w:r>
      <w:r>
        <w:rPr>
          <w:rFonts w:ascii="Arial Narrow" w:eastAsia="Times New Roman" w:hAnsi="Arial Narrow" w:cs="Arial"/>
          <w:snapToGrid w:val="0"/>
          <w:sz w:val="18"/>
          <w:szCs w:val="18"/>
        </w:rPr>
        <w:t>,</w:t>
      </w:r>
      <w:r w:rsidRPr="00AC047C">
        <w:rPr>
          <w:rFonts w:ascii="Arial Narrow" w:eastAsia="Times New Roman" w:hAnsi="Arial Narrow" w:cs="Arial"/>
          <w:snapToGrid w:val="0"/>
          <w:sz w:val="18"/>
          <w:szCs w:val="18"/>
        </w:rPr>
        <w:t xml:space="preserve"> European Quality of Life 5 Dimensions 5 Level Version</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HF</w:t>
      </w:r>
      <w:r>
        <w:rPr>
          <w:rFonts w:ascii="Arial Narrow" w:eastAsia="Times New Roman" w:hAnsi="Arial Narrow" w:cs="Arial"/>
          <w:snapToGrid w:val="0"/>
          <w:sz w:val="18"/>
          <w:szCs w:val="18"/>
        </w:rPr>
        <w:t>,</w:t>
      </w:r>
      <w:r w:rsidRPr="00AC047C">
        <w:rPr>
          <w:rFonts w:ascii="Arial Narrow" w:eastAsia="Times New Roman" w:hAnsi="Arial Narrow" w:cs="Arial"/>
          <w:snapToGrid w:val="0"/>
          <w:sz w:val="18"/>
          <w:szCs w:val="18"/>
        </w:rPr>
        <w:t xml:space="preserve"> heart failure</w:t>
      </w:r>
      <w:r>
        <w:rPr>
          <w:rFonts w:ascii="Arial Narrow" w:eastAsia="Times New Roman" w:hAnsi="Arial Narrow" w:cs="Arial"/>
          <w:snapToGrid w:val="0"/>
          <w:sz w:val="18"/>
          <w:szCs w:val="18"/>
        </w:rPr>
        <w:t>;</w:t>
      </w:r>
      <w:r w:rsidRPr="00AC047C">
        <w:rPr>
          <w:rFonts w:ascii="Arial Narrow" w:eastAsia="Times New Roman" w:hAnsi="Arial Narrow" w:cs="Arial"/>
          <w:snapToGrid w:val="0"/>
          <w:sz w:val="18"/>
          <w:szCs w:val="18"/>
        </w:rPr>
        <w:t xml:space="preserve"> INTERMACS</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Interagency Registry for Mechanically Assisted Circulatory Support</w:t>
      </w:r>
      <w:r>
        <w:rPr>
          <w:rFonts w:ascii="Arial Narrow" w:eastAsia="Times New Roman" w:hAnsi="Arial Narrow" w:cs="Arial"/>
          <w:snapToGrid w:val="0"/>
          <w:sz w:val="18"/>
          <w:szCs w:val="18"/>
        </w:rPr>
        <w:t>;</w:t>
      </w:r>
      <w:r w:rsidRPr="00AC047C">
        <w:rPr>
          <w:rFonts w:ascii="Arial Narrow" w:eastAsia="Times New Roman" w:hAnsi="Arial Narrow" w:cs="Arial"/>
          <w:snapToGrid w:val="0"/>
          <w:sz w:val="18"/>
          <w:szCs w:val="18"/>
        </w:rPr>
        <w:t xml:space="preserve"> KCCQ</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Kansas City Cardiomyopathy Questionnaire</w:t>
      </w:r>
      <w:r>
        <w:rPr>
          <w:rFonts w:ascii="Arial Narrow" w:eastAsia="Times New Roman" w:hAnsi="Arial Narrow" w:cs="Arial"/>
          <w:snapToGrid w:val="0"/>
          <w:sz w:val="18"/>
          <w:szCs w:val="18"/>
        </w:rPr>
        <w:t>;</w:t>
      </w:r>
      <w:r w:rsidRPr="00AC047C">
        <w:rPr>
          <w:rFonts w:ascii="Arial Narrow" w:eastAsia="Times New Roman" w:hAnsi="Arial Narrow" w:cs="Arial"/>
          <w:snapToGrid w:val="0"/>
          <w:sz w:val="18"/>
          <w:szCs w:val="18"/>
        </w:rPr>
        <w:t xml:space="preserve"> LVAD</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left ventricular assist device</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NYHA</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New York Heart Association</w:t>
      </w:r>
      <w:r>
        <w:rPr>
          <w:rFonts w:ascii="Arial Narrow" w:eastAsia="Times New Roman" w:hAnsi="Arial Narrow" w:cs="Arial"/>
          <w:snapToGrid w:val="0"/>
          <w:sz w:val="18"/>
          <w:szCs w:val="18"/>
        </w:rPr>
        <w:t>;</w:t>
      </w:r>
      <w:r w:rsidRPr="00AC047C">
        <w:rPr>
          <w:rFonts w:ascii="Arial Narrow" w:eastAsia="Times New Roman" w:hAnsi="Arial Narrow" w:cs="Arial"/>
          <w:snapToGrid w:val="0"/>
          <w:sz w:val="18"/>
          <w:szCs w:val="18"/>
        </w:rPr>
        <w:t xml:space="preserve"> OMM</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optimal medical management, RCT</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randomised controlled trial</w:t>
      </w:r>
      <w:r>
        <w:rPr>
          <w:rFonts w:ascii="Arial Narrow" w:eastAsia="Times New Roman" w:hAnsi="Arial Narrow" w:cs="Arial"/>
          <w:snapToGrid w:val="0"/>
          <w:sz w:val="18"/>
          <w:szCs w:val="18"/>
        </w:rPr>
        <w:t xml:space="preserve">; </w:t>
      </w:r>
      <w:r w:rsidRPr="00AC047C">
        <w:rPr>
          <w:rFonts w:ascii="Arial Narrow" w:eastAsia="Times New Roman" w:hAnsi="Arial Narrow" w:cs="Arial"/>
          <w:snapToGrid w:val="0"/>
          <w:sz w:val="18"/>
          <w:szCs w:val="18"/>
        </w:rPr>
        <w:t>SF-36</w:t>
      </w:r>
      <w:r>
        <w:rPr>
          <w:rFonts w:ascii="Arial Narrow" w:eastAsia="Times New Roman" w:hAnsi="Arial Narrow" w:cs="Arial"/>
          <w:snapToGrid w:val="0"/>
          <w:sz w:val="18"/>
          <w:szCs w:val="18"/>
        </w:rPr>
        <w:t>,</w:t>
      </w:r>
      <w:r w:rsidRPr="00AC047C">
        <w:rPr>
          <w:rFonts w:ascii="Arial Narrow" w:eastAsia="Times New Roman" w:hAnsi="Arial Narrow" w:cs="Arial"/>
          <w:snapToGrid w:val="0"/>
          <w:sz w:val="18"/>
          <w:szCs w:val="18"/>
        </w:rPr>
        <w:t>36-Item Short Form Survey</w:t>
      </w:r>
      <w:r>
        <w:rPr>
          <w:rFonts w:ascii="Arial Narrow" w:eastAsia="Times New Roman" w:hAnsi="Arial Narrow" w:cs="Arial"/>
          <w:snapToGrid w:val="0"/>
          <w:sz w:val="18"/>
          <w:szCs w:val="18"/>
        </w:rPr>
        <w:t>; VAS, Visual Analogue Scale.</w:t>
      </w:r>
    </w:p>
    <w:bookmarkEnd w:id="26"/>
    <w:p w14:paraId="1A01B74F" w14:textId="77777777" w:rsidR="000B2CB2" w:rsidRDefault="000B2CB2" w:rsidP="002D6AB3">
      <w:pPr>
        <w:spacing w:before="240"/>
        <w:jc w:val="both"/>
        <w:sectPr w:rsidR="000B2CB2" w:rsidSect="00052DE1">
          <w:footerReference w:type="even" r:id="rId18"/>
          <w:footerReference w:type="default" r:id="rId19"/>
          <w:pgSz w:w="16838" w:h="11906" w:orient="landscape"/>
          <w:pgMar w:top="1191" w:right="680" w:bottom="1134" w:left="1021" w:header="709" w:footer="709" w:gutter="0"/>
          <w:cols w:space="708"/>
          <w:docGrid w:linePitch="360"/>
        </w:sectPr>
      </w:pPr>
    </w:p>
    <w:p w14:paraId="2863E78E" w14:textId="0168FE39" w:rsidR="00462CB3" w:rsidRDefault="00462CB3" w:rsidP="00ED66F5">
      <w:pPr>
        <w:spacing w:before="240"/>
        <w:jc w:val="both"/>
      </w:pPr>
      <w:r>
        <w:rPr>
          <w:i/>
          <w:iCs/>
        </w:rPr>
        <w:t xml:space="preserve">PASC queried </w:t>
      </w:r>
      <w:r w:rsidRPr="003D00B5">
        <w:rPr>
          <w:i/>
          <w:iCs/>
        </w:rPr>
        <w:t xml:space="preserve">whether evidence from LVADs other than the </w:t>
      </w:r>
      <w:r w:rsidR="00331A95" w:rsidRPr="00331A95">
        <w:rPr>
          <w:i/>
          <w:iCs/>
        </w:rPr>
        <w:t>HeartMate 3™</w:t>
      </w:r>
      <w:r w:rsidRPr="003D00B5">
        <w:rPr>
          <w:i/>
          <w:iCs/>
        </w:rPr>
        <w:t xml:space="preserve"> would be beneficial to assess the comparative safety and effectiveness of LVAD as DT in the assessment report even though those older generation LVADs are currently not used in Australian clinical practice.</w:t>
      </w:r>
      <w:r>
        <w:rPr>
          <w:i/>
          <w:iCs/>
        </w:rPr>
        <w:t xml:space="preserve"> PASC was interested in understanding if there were significant differences in the efficacy and safety that would warrant excluding evidence for other VADS. The applicant’s clinical expert indicated that there are large differences in earlier devices compared to the new generation </w:t>
      </w:r>
      <w:r w:rsidR="00331A95" w:rsidRPr="00331A95">
        <w:rPr>
          <w:i/>
          <w:iCs/>
        </w:rPr>
        <w:t>HeartMate 3™</w:t>
      </w:r>
      <w:r>
        <w:rPr>
          <w:i/>
          <w:iCs/>
        </w:rPr>
        <w:t xml:space="preserve">. The applicant also claimed there were problems and issues identified with the earlier VAD devices particularly the HeartWare VAD. Furthermore, comparative evidence related to </w:t>
      </w:r>
      <w:r w:rsidR="00331A95" w:rsidRPr="00331A95">
        <w:rPr>
          <w:i/>
          <w:iCs/>
        </w:rPr>
        <w:t>HeartMate 3™</w:t>
      </w:r>
      <w:r>
        <w:rPr>
          <w:i/>
          <w:iCs/>
        </w:rPr>
        <w:t xml:space="preserve"> and any other new generation VAD are not available to date. </w:t>
      </w:r>
      <w:r w:rsidRPr="00EC2B0F">
        <w:rPr>
          <w:i/>
          <w:iCs/>
        </w:rPr>
        <w:t xml:space="preserve">PASC accepted the applicant’s rationale for the assessment to be limited to evidence relevant to the </w:t>
      </w:r>
      <w:r w:rsidR="00331A95" w:rsidRPr="00331A95">
        <w:rPr>
          <w:i/>
          <w:iCs/>
        </w:rPr>
        <w:t>HeartMate 3™</w:t>
      </w:r>
      <w:r w:rsidR="00331A95">
        <w:rPr>
          <w:i/>
          <w:iCs/>
        </w:rPr>
        <w:t xml:space="preserve"> </w:t>
      </w:r>
      <w:r w:rsidRPr="00EC2B0F">
        <w:rPr>
          <w:i/>
          <w:iCs/>
        </w:rPr>
        <w:t>LVAD</w:t>
      </w:r>
      <w:r>
        <w:rPr>
          <w:i/>
          <w:iCs/>
        </w:rPr>
        <w:t>.</w:t>
      </w:r>
    </w:p>
    <w:p w14:paraId="43A33F57" w14:textId="3BBAFC50" w:rsidR="00356F5F" w:rsidRDefault="00A10DE8" w:rsidP="00ED66F5">
      <w:pPr>
        <w:spacing w:before="240"/>
        <w:jc w:val="both"/>
      </w:pPr>
      <w:r w:rsidRPr="00F56FAF">
        <w:t>Evidence is</w:t>
      </w:r>
      <w:r w:rsidR="00BA16AF" w:rsidRPr="00F56FAF">
        <w:t xml:space="preserve"> available for the cost-effectiveness of </w:t>
      </w:r>
      <w:r w:rsidR="00331A95" w:rsidRPr="00331A95">
        <w:t>HeartMate 3™</w:t>
      </w:r>
      <w:r w:rsidR="00BA16AF" w:rsidRPr="00F56FAF">
        <w:t xml:space="preserve"> compared to </w:t>
      </w:r>
      <w:r w:rsidR="00CE714F" w:rsidRPr="00F56FAF">
        <w:t>medical therapy</w:t>
      </w:r>
      <w:r w:rsidR="009A294B" w:rsidRPr="00F56FAF">
        <w:t xml:space="preserve"> using</w:t>
      </w:r>
      <w:r w:rsidR="00CE714F" w:rsidRPr="00F56FAF">
        <w:t xml:space="preserve"> a model</w:t>
      </w:r>
      <w:r w:rsidRPr="00F56FAF">
        <w:t>-</w:t>
      </w:r>
      <w:r w:rsidR="00CE714F" w:rsidRPr="00F56FAF">
        <w:t xml:space="preserve">based economic evaluation </w:t>
      </w:r>
      <w:r w:rsidR="00D5222D" w:rsidRPr="00F56FAF">
        <w:t>from a</w:t>
      </w:r>
      <w:r w:rsidRPr="00F56FAF">
        <w:t xml:space="preserve"> UK perspective</w:t>
      </w:r>
      <w:r w:rsidR="009A294B" w:rsidRPr="00F56FAF">
        <w:t xml:space="preserve"> </w:t>
      </w:r>
      <w:r w:rsidR="009A294B" w:rsidRPr="00F56FAF">
        <w:fldChar w:fldCharType="begin"/>
      </w:r>
      <w:r w:rsidR="000A32C4">
        <w:instrText xml:space="preserve"> ADDIN EN.CITE &lt;EndNote&gt;&lt;Cite&gt;&lt;Author&gt;Lim&lt;/Author&gt;&lt;Year&gt;2022&lt;/Year&gt;&lt;RecNum&gt;1086&lt;/RecNum&gt;&lt;DisplayText&gt;(Lim et al., 2022)&lt;/DisplayText&gt;&lt;record&gt;&lt;rec-number&gt;1086&lt;/rec-number&gt;&lt;foreign-keys&gt;&lt;key app="EN" db-id="tv5vtp5rvavte4eretm59vz7rzdrwz5vaxat" timestamp="1687324466"&gt;1086&lt;/key&gt;&lt;/foreign-keys&gt;&lt;ref-type name="Journal Article"&gt;17&lt;/ref-type&gt;&lt;contributors&gt;&lt;authors&gt;&lt;author&gt;Lim, Hoong Sern&lt;/author&gt;&lt;author&gt;Shaw, Steven&lt;/author&gt;&lt;author&gt;Carter, Alexander W.&lt;/author&gt;&lt;author&gt;Jayawardana, Sahan&lt;/author&gt;&lt;author&gt;Mossialos, Elias&lt;/author&gt;&lt;author&gt;Mehra, Mandeep R.&lt;/author&gt;&lt;/authors&gt;&lt;/contributors&gt;&lt;titles&gt;&lt;title&gt;A clinical and cost-effectiveness analysis of the HeartMate 3 left ventricular assist device for transplant-ineligible patients: A United Kingdom perspective&lt;/title&gt;&lt;secondary-title&gt; J. Heart Lung Transplant&lt;/secondary-title&gt;&lt;/titles&gt;&lt;pages&gt;174-186&lt;/pages&gt;&lt;volume&gt;41&lt;/volume&gt;&lt;number&gt;2&lt;/number&gt;&lt;keywords&gt;&lt;keyword&gt;LVAD&lt;/keyword&gt;&lt;keyword&gt;advanced heart failure&lt;/keyword&gt;&lt;keyword&gt;HeartMate 3&lt;/keyword&gt;&lt;keyword&gt;cost-effectiveness&lt;/keyword&gt;&lt;keyword&gt;destination therapy&lt;/keyword&gt;&lt;/keywords&gt;&lt;dates&gt;&lt;year&gt;2022&lt;/year&gt;&lt;pub-dates&gt;&lt;date&gt;2022/02/01/&lt;/date&gt;&lt;/pub-dates&gt;&lt;/dates&gt;&lt;isbn&gt;1053-2498&lt;/isbn&gt;&lt;urls&gt;&lt;/urls&gt;&lt;/record&gt;&lt;/Cite&gt;&lt;/EndNote&gt;</w:instrText>
      </w:r>
      <w:r w:rsidR="009A294B" w:rsidRPr="00F56FAF">
        <w:fldChar w:fldCharType="separate"/>
      </w:r>
      <w:r w:rsidR="000A32C4">
        <w:rPr>
          <w:noProof/>
        </w:rPr>
        <w:t>(Lim et al., 2022)</w:t>
      </w:r>
      <w:r w:rsidR="009A294B" w:rsidRPr="00F56FAF">
        <w:fldChar w:fldCharType="end"/>
      </w:r>
      <w:r w:rsidRPr="00F56FAF">
        <w:t>. T</w:t>
      </w:r>
      <w:r w:rsidR="00CE714F" w:rsidRPr="00F56FAF">
        <w:t xml:space="preserve">he </w:t>
      </w:r>
      <w:r w:rsidR="00BE6E08" w:rsidRPr="00F56FAF">
        <w:t>model inputs</w:t>
      </w:r>
      <w:r w:rsidR="00CE714F" w:rsidRPr="00F56FAF">
        <w:t xml:space="preserve"> </w:t>
      </w:r>
      <w:r w:rsidR="00BE6E08" w:rsidRPr="00F56FAF">
        <w:t xml:space="preserve">were from the </w:t>
      </w:r>
      <w:r w:rsidR="00CE714F" w:rsidRPr="00F56FAF">
        <w:t>literature</w:t>
      </w:r>
      <w:r w:rsidRPr="00F56FAF">
        <w:t xml:space="preserve">, </w:t>
      </w:r>
      <w:r w:rsidR="00CE714F" w:rsidRPr="00F56FAF">
        <w:t xml:space="preserve">mainly </w:t>
      </w:r>
      <w:r w:rsidR="00BE6E08" w:rsidRPr="00F56FAF">
        <w:t xml:space="preserve">from </w:t>
      </w:r>
      <w:r w:rsidR="00CE714F" w:rsidRPr="00F56FAF">
        <w:t xml:space="preserve">the </w:t>
      </w:r>
      <w:r w:rsidR="00D5222D" w:rsidRPr="00F56FAF">
        <w:t>MOMENTUM 3</w:t>
      </w:r>
      <w:r w:rsidR="00CE714F" w:rsidRPr="00F56FAF">
        <w:t xml:space="preserve"> trial</w:t>
      </w:r>
      <w:r w:rsidR="00BE6E08" w:rsidRPr="00F56FAF">
        <w:t xml:space="preserve"> for the device arm</w:t>
      </w:r>
      <w:r w:rsidRPr="00F56FAF">
        <w:t xml:space="preserve"> </w:t>
      </w:r>
      <w:r w:rsidR="00BE6E08" w:rsidRPr="00F56FAF">
        <w:t>and the REMATCH and ROADMAP trials for the medical therapy</w:t>
      </w:r>
      <w:r w:rsidRPr="00F56FAF">
        <w:t>. This study was an indirect comparison as the common comparator of these studies was the HeartMate II device</w:t>
      </w:r>
      <w:r w:rsidR="00BE6E08" w:rsidRPr="00F56FAF">
        <w:t>. The main outcome measure used is the quality-adjusted life-year (QALY)</w:t>
      </w:r>
      <w:r w:rsidRPr="00F56FAF">
        <w:t>,</w:t>
      </w:r>
      <w:r w:rsidR="00BE6E08" w:rsidRPr="00F56FAF">
        <w:t xml:space="preserve"> and the cost-effectiveness was assessed in terms of cost per QALY gained</w:t>
      </w:r>
      <w:r w:rsidR="00DE1AAA" w:rsidRPr="00F56FAF">
        <w:t xml:space="preserve"> </w:t>
      </w:r>
      <w:r w:rsidR="00BE6E08" w:rsidRPr="00F56FAF">
        <w:fldChar w:fldCharType="begin"/>
      </w:r>
      <w:r w:rsidR="000A32C4">
        <w:instrText xml:space="preserve"> ADDIN EN.CITE &lt;EndNote&gt;&lt;Cite&gt;&lt;Author&gt;Lim&lt;/Author&gt;&lt;Year&gt;2022&lt;/Year&gt;&lt;RecNum&gt;1086&lt;/RecNum&gt;&lt;DisplayText&gt;(Lim et al., 2022)&lt;/DisplayText&gt;&lt;record&gt;&lt;rec-number&gt;1086&lt;/rec-number&gt;&lt;foreign-keys&gt;&lt;key app="EN" db-id="tv5vtp5rvavte4eretm59vz7rzdrwz5vaxat" timestamp="1687324466"&gt;1086&lt;/key&gt;&lt;/foreign-keys&gt;&lt;ref-type name="Journal Article"&gt;17&lt;/ref-type&gt;&lt;contributors&gt;&lt;authors&gt;&lt;author&gt;Lim, Hoong Sern&lt;/author&gt;&lt;author&gt;Shaw, Steven&lt;/author&gt;&lt;author&gt;Carter, Alexander W.&lt;/author&gt;&lt;author&gt;Jayawardana, Sahan&lt;/author&gt;&lt;author&gt;Mossialos, Elias&lt;/author&gt;&lt;author&gt;Mehra, Mandeep R.&lt;/author&gt;&lt;/authors&gt;&lt;/contributors&gt;&lt;titles&gt;&lt;title&gt;A clinical and cost-effectiveness analysis of the HeartMate 3 left ventricular assist device for transplant-ineligible patients: A United Kingdom perspective&lt;/title&gt;&lt;secondary-title&gt; J. Heart Lung Transplant&lt;/secondary-title&gt;&lt;/titles&gt;&lt;pages&gt;174-186&lt;/pages&gt;&lt;volume&gt;41&lt;/volume&gt;&lt;number&gt;2&lt;/number&gt;&lt;keywords&gt;&lt;keyword&gt;LVAD&lt;/keyword&gt;&lt;keyword&gt;advanced heart failure&lt;/keyword&gt;&lt;keyword&gt;HeartMate 3&lt;/keyword&gt;&lt;keyword&gt;cost-effectiveness&lt;/keyword&gt;&lt;keyword&gt;destination therapy&lt;/keyword&gt;&lt;/keywords&gt;&lt;dates&gt;&lt;year&gt;2022&lt;/year&gt;&lt;pub-dates&gt;&lt;date&gt;2022/02/01/&lt;/date&gt;&lt;/pub-dates&gt;&lt;/dates&gt;&lt;isbn&gt;1053-2498&lt;/isbn&gt;&lt;urls&gt;&lt;/urls&gt;&lt;/record&gt;&lt;/Cite&gt;&lt;/EndNote&gt;</w:instrText>
      </w:r>
      <w:r w:rsidR="00BE6E08" w:rsidRPr="00F56FAF">
        <w:fldChar w:fldCharType="separate"/>
      </w:r>
      <w:r w:rsidR="000A32C4">
        <w:rPr>
          <w:noProof/>
        </w:rPr>
        <w:t>(Lim et al., 2022)</w:t>
      </w:r>
      <w:r w:rsidR="00BE6E08" w:rsidRPr="00F56FAF">
        <w:fldChar w:fldCharType="end"/>
      </w:r>
      <w:r w:rsidR="00F958F4">
        <w:t>.</w:t>
      </w:r>
      <w:r w:rsidR="00BE6E08">
        <w:t xml:space="preserve"> </w:t>
      </w:r>
    </w:p>
    <w:p w14:paraId="0D753CC9" w14:textId="469BBB1F" w:rsidR="001345B2" w:rsidRDefault="00BE6E08" w:rsidP="00ED66F5">
      <w:pPr>
        <w:spacing w:before="240"/>
        <w:jc w:val="both"/>
      </w:pPr>
      <w:r>
        <w:t>Furthermore, several systematic reviews and cost</w:t>
      </w:r>
      <w:r w:rsidR="00A10DE8">
        <w:t>-</w:t>
      </w:r>
      <w:r>
        <w:t xml:space="preserve">effectiveness </w:t>
      </w:r>
      <w:r w:rsidR="00D5222D">
        <w:t xml:space="preserve">analyses </w:t>
      </w:r>
      <w:r>
        <w:t>have been published related to the older generation LVADs</w:t>
      </w:r>
      <w:r w:rsidR="000F494B">
        <w:t>,</w:t>
      </w:r>
      <w:r>
        <w:t xml:space="preserve"> </w:t>
      </w:r>
      <w:r w:rsidR="00DE1AAA">
        <w:t xml:space="preserve">such as </w:t>
      </w:r>
      <w:r w:rsidR="00DE1AAA" w:rsidRPr="00DE1AAA">
        <w:t>HeartMate VE LVAD</w:t>
      </w:r>
      <w:r w:rsidR="00DE1AAA">
        <w:t xml:space="preserve"> and HeartMate II </w:t>
      </w:r>
      <w:r>
        <w:t>as D</w:t>
      </w:r>
      <w:r w:rsidR="00C7634F">
        <w:t>T</w:t>
      </w:r>
      <w:r>
        <w:t xml:space="preserve"> for advanced H</w:t>
      </w:r>
      <w:r w:rsidR="00C7634F">
        <w:t>F</w:t>
      </w:r>
      <w:r>
        <w:t xml:space="preserve"> patients </w:t>
      </w:r>
      <w:r>
        <w:fldChar w:fldCharType="begin">
          <w:fldData xml:space="preserve">PEVuZE5vdGU+PENpdGU+PEF1dGhvcj5OZXl0PC9BdXRob3I+PFllYXI+MjAxNDwvWWVhcj48UmVj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</w:fldData>
        </w:fldChar>
      </w:r>
      <w:r w:rsidR="000A32C4">
        <w:instrText xml:space="preserve"> ADDIN EN.CITE </w:instrText>
      </w:r>
      <w:r w:rsidR="000A32C4">
        <w:fldChar w:fldCharType="begin">
          <w:fldData xml:space="preserve">PEVuZE5vdGU+PENpdGU+PEF1dGhvcj5OZXl0PC9BdXRob3I+PFllYXI+MjAxNDwvWWVhcj48UmVj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</w:fldData>
        </w:fldChar>
      </w:r>
      <w:r w:rsidR="000A32C4">
        <w:instrText xml:space="preserve"> ADDIN EN.CITE.DATA </w:instrText>
      </w:r>
      <w:r w:rsidR="000A32C4">
        <w:fldChar w:fldCharType="end"/>
      </w:r>
      <w:r>
        <w:fldChar w:fldCharType="separate"/>
      </w:r>
      <w:r w:rsidR="000A32C4">
        <w:rPr>
          <w:noProof/>
        </w:rPr>
        <w:t>(Chew et al., 2017; Neyt et al., 2014)</w:t>
      </w:r>
      <w:r>
        <w:fldChar w:fldCharType="end"/>
      </w:r>
      <w:r>
        <w:t>.</w:t>
      </w:r>
      <w:r w:rsidR="00DE1AAA">
        <w:t xml:space="preserve"> </w:t>
      </w:r>
    </w:p>
    <w:p w14:paraId="594037D3" w14:textId="43ADE375" w:rsidR="00462CB3" w:rsidRDefault="00462CB3" w:rsidP="00ED66F5">
      <w:pPr>
        <w:spacing w:before="240"/>
        <w:jc w:val="both"/>
        <w:rPr>
          <w:i/>
          <w:iCs/>
        </w:rPr>
      </w:pPr>
      <w:r>
        <w:rPr>
          <w:i/>
          <w:iCs/>
        </w:rPr>
        <w:t xml:space="preserve">PASC raised concerns over the high device cost (discussed in detail in the section: Proposal for public funding) and significant continuous support </w:t>
      </w:r>
      <w:r w:rsidRPr="001F31EB">
        <w:rPr>
          <w:i/>
          <w:iCs/>
        </w:rPr>
        <w:t xml:space="preserve">including specialist nurses </w:t>
      </w:r>
      <w:r>
        <w:rPr>
          <w:i/>
          <w:iCs/>
        </w:rPr>
        <w:t xml:space="preserve">require by the </w:t>
      </w:r>
      <w:r w:rsidRPr="001F31EB">
        <w:rPr>
          <w:i/>
          <w:iCs/>
        </w:rPr>
        <w:t xml:space="preserve">LVAD </w:t>
      </w:r>
      <w:r>
        <w:rPr>
          <w:i/>
          <w:iCs/>
        </w:rPr>
        <w:t xml:space="preserve">patients (discussed in detail in the section: Intervention). PASC considered that these </w:t>
      </w:r>
      <w:r w:rsidR="00DB6905">
        <w:rPr>
          <w:i/>
          <w:iCs/>
        </w:rPr>
        <w:t>costs</w:t>
      </w:r>
      <w:r>
        <w:rPr>
          <w:i/>
          <w:iCs/>
        </w:rPr>
        <w:t xml:space="preserve"> should be captured in the economic evaluation,</w:t>
      </w:r>
      <w:r w:rsidRPr="00462CB3">
        <w:rPr>
          <w:i/>
          <w:iCs/>
        </w:rPr>
        <w:t xml:space="preserve"> in addition to the cost of the procedure to insert.</w:t>
      </w:r>
    </w:p>
    <w:p w14:paraId="047E4738" w14:textId="1D501EE9" w:rsidR="00D73332" w:rsidRPr="00DE762F" w:rsidRDefault="00D73332" w:rsidP="00DE762F">
      <w:pPr>
        <w:pStyle w:val="Heading2"/>
      </w:pPr>
      <w:r w:rsidRPr="00DE762F">
        <w:t>Propos</w:t>
      </w:r>
      <w:r w:rsidR="000D1FCF" w:rsidRPr="00DE762F">
        <w:t>al for public funding</w:t>
      </w:r>
    </w:p>
    <w:p w14:paraId="4E7E0B5C" w14:textId="42ACEFFC" w:rsidR="002D3949" w:rsidRPr="00484532" w:rsidRDefault="00563907" w:rsidP="002D3949">
      <w:pPr>
        <w:jc w:val="both"/>
        <w:rPr>
          <w:rFonts w:cs="Calibri"/>
        </w:rPr>
      </w:pPr>
      <w:r w:rsidRPr="00484532">
        <w:rPr>
          <w:rFonts w:eastAsia="Times New Roman" w:cs="Calibri"/>
        </w:rPr>
        <w:t xml:space="preserve">Insertion of VAD </w:t>
      </w:r>
      <w:r w:rsidR="004F2078" w:rsidRPr="00484532">
        <w:rPr>
          <w:rFonts w:eastAsia="Times New Roman" w:cs="Calibri"/>
        </w:rPr>
        <w:t>for BTT, BTC and BTR</w:t>
      </w:r>
      <w:r w:rsidR="000F494B" w:rsidRPr="00484532">
        <w:rPr>
          <w:rFonts w:eastAsia="Times New Roman" w:cs="Calibri"/>
        </w:rPr>
        <w:t xml:space="preserve"> </w:t>
      </w:r>
      <w:r w:rsidR="00160908" w:rsidRPr="00484532">
        <w:rPr>
          <w:rFonts w:eastAsia="Times New Roman" w:cs="Calibri"/>
        </w:rPr>
        <w:t xml:space="preserve">but not DT </w:t>
      </w:r>
      <w:r w:rsidRPr="00484532">
        <w:rPr>
          <w:rFonts w:eastAsia="Times New Roman" w:cs="Calibri"/>
        </w:rPr>
        <w:t>is currently funded under MBS item</w:t>
      </w:r>
      <w:r w:rsidR="004F2078" w:rsidRPr="00484532">
        <w:rPr>
          <w:rFonts w:eastAsia="Times New Roman" w:cs="Calibri"/>
        </w:rPr>
        <w:t>s</w:t>
      </w:r>
      <w:r w:rsidRPr="00484532">
        <w:rPr>
          <w:rFonts w:eastAsia="Times New Roman" w:cs="Calibri"/>
        </w:rPr>
        <w:t xml:space="preserve"> 38615 and 38618. </w:t>
      </w:r>
      <w:r w:rsidR="00FB5DF4" w:rsidRPr="00484532">
        <w:rPr>
          <w:rFonts w:cs="Calibri"/>
          <w:color w:val="222222"/>
          <w:shd w:val="clear" w:color="auto" w:fill="FBFBFB"/>
        </w:rPr>
        <w:t>T</w:t>
      </w:r>
      <w:r w:rsidR="00D21900" w:rsidRPr="00484532">
        <w:rPr>
          <w:rFonts w:cs="Calibri"/>
          <w:color w:val="222222"/>
          <w:shd w:val="clear" w:color="auto" w:fill="FBFBFB"/>
        </w:rPr>
        <w:t xml:space="preserve">his </w:t>
      </w:r>
      <w:r w:rsidRPr="00484532">
        <w:rPr>
          <w:rFonts w:eastAsia="Times New Roman" w:cs="Calibri"/>
        </w:rPr>
        <w:t xml:space="preserve">application </w:t>
      </w:r>
      <w:r w:rsidR="000914AA" w:rsidRPr="00484532">
        <w:rPr>
          <w:rFonts w:eastAsia="Times New Roman" w:cs="Calibri"/>
        </w:rPr>
        <w:t>proposed</w:t>
      </w:r>
      <w:r w:rsidR="00A10DE8" w:rsidRPr="00484532">
        <w:rPr>
          <w:rFonts w:eastAsia="Times New Roman" w:cs="Calibri"/>
        </w:rPr>
        <w:t xml:space="preserve"> </w:t>
      </w:r>
      <w:r w:rsidR="00D21900" w:rsidRPr="00484532">
        <w:rPr>
          <w:rFonts w:eastAsia="Times New Roman" w:cs="Calibri"/>
        </w:rPr>
        <w:t xml:space="preserve">amendment to </w:t>
      </w:r>
      <w:r w:rsidR="003310EE" w:rsidRPr="00484532">
        <w:rPr>
          <w:rFonts w:eastAsia="Times New Roman" w:cs="Calibri"/>
        </w:rPr>
        <w:t xml:space="preserve">MBS </w:t>
      </w:r>
      <w:r w:rsidRPr="00484532">
        <w:rPr>
          <w:rFonts w:eastAsia="Times New Roman" w:cs="Calibri"/>
        </w:rPr>
        <w:t>item</w:t>
      </w:r>
      <w:r w:rsidR="003310EE" w:rsidRPr="00484532">
        <w:rPr>
          <w:rFonts w:eastAsia="Times New Roman" w:cs="Calibri"/>
        </w:rPr>
        <w:t>s</w:t>
      </w:r>
      <w:r w:rsidRPr="00484532">
        <w:rPr>
          <w:rFonts w:eastAsia="Times New Roman" w:cs="Calibri"/>
        </w:rPr>
        <w:t xml:space="preserve"> </w:t>
      </w:r>
      <w:r w:rsidR="000914AA" w:rsidRPr="00484532">
        <w:rPr>
          <w:rFonts w:eastAsia="Times New Roman" w:cs="Calibri"/>
        </w:rPr>
        <w:t xml:space="preserve">38615 and 38616 </w:t>
      </w:r>
      <w:r w:rsidR="00133124" w:rsidRPr="00484532">
        <w:rPr>
          <w:rFonts w:eastAsia="Times New Roman" w:cs="Calibri"/>
        </w:rPr>
        <w:t xml:space="preserve">(and the associated explanatory note TN.8.67) </w:t>
      </w:r>
      <w:r w:rsidRPr="00484532">
        <w:rPr>
          <w:rFonts w:eastAsia="Times New Roman" w:cs="Calibri"/>
        </w:rPr>
        <w:t xml:space="preserve">to include </w:t>
      </w:r>
      <w:r w:rsidR="00C80BD6" w:rsidRPr="00484532">
        <w:rPr>
          <w:rFonts w:eastAsia="Times New Roman" w:cs="Calibri"/>
        </w:rPr>
        <w:t xml:space="preserve">VAD for DT in </w:t>
      </w:r>
      <w:r w:rsidRPr="00484532">
        <w:rPr>
          <w:rFonts w:eastAsia="Times New Roman" w:cs="Calibri"/>
        </w:rPr>
        <w:t>patients who are ineligible for cardiac transplantation</w:t>
      </w:r>
      <w:r w:rsidR="00D21900" w:rsidRPr="00484532">
        <w:rPr>
          <w:rFonts w:eastAsia="Times New Roman" w:cs="Calibri"/>
        </w:rPr>
        <w:t xml:space="preserve">. </w:t>
      </w:r>
    </w:p>
    <w:p w14:paraId="190BF062" w14:textId="4821E3AA" w:rsidR="009F49D1" w:rsidRPr="00484532" w:rsidRDefault="00133124" w:rsidP="009F49D1">
      <w:pPr>
        <w:jc w:val="both"/>
        <w:rPr>
          <w:rFonts w:eastAsia="Times New Roman" w:cs="Calibri"/>
        </w:rPr>
      </w:pPr>
      <w:r w:rsidRPr="00484532">
        <w:rPr>
          <w:rFonts w:eastAsia="Times New Roman" w:cs="Calibri"/>
        </w:rPr>
        <w:t xml:space="preserve">The applicant proposed amendments </w:t>
      </w:r>
      <w:r w:rsidR="004A77DA" w:rsidRPr="00484532">
        <w:rPr>
          <w:rFonts w:eastAsia="Times New Roman" w:cs="Calibri"/>
        </w:rPr>
        <w:t xml:space="preserve">are available in </w:t>
      </w:r>
      <w:hyperlink r:id="rId20" w:history="1">
        <w:r w:rsidR="002F089E" w:rsidRPr="00484532">
          <w:rPr>
            <w:rFonts w:cs="Calibri"/>
          </w:rPr>
          <w:t>MSAC 1749 Application PICO Set</w:t>
        </w:r>
      </w:hyperlink>
      <w:r w:rsidR="001253E4" w:rsidRPr="00484532">
        <w:rPr>
          <w:rFonts w:cs="Calibri"/>
        </w:rPr>
        <w:t>,</w:t>
      </w:r>
      <w:r w:rsidR="001253E4" w:rsidRPr="00484532">
        <w:rPr>
          <w:rFonts w:eastAsia="Times New Roman" w:cs="Calibri"/>
        </w:rPr>
        <w:t xml:space="preserve"> Table 7 on page 17 of 32. </w:t>
      </w:r>
      <w:r w:rsidR="0014038A" w:rsidRPr="006A3926">
        <w:rPr>
          <w:rFonts w:cs="Calibri"/>
        </w:rPr>
        <w:t xml:space="preserve">The applicant proposed amendments included using ‘durable VAD’ instead of ‘left or right VAD’ and the definition ‘capable of providing mechanical circulatory support for at least six months’ to ensure that items 38615 and 38618 are purely used for long-term use of VAD. However, these amendments would have affected the existing indications in MBS item 38615 and 38618, particularly with criteria (b) and (c) with existing MBS item codes for temporary circulatory support. </w:t>
      </w:r>
      <w:r w:rsidR="008F626F" w:rsidRPr="00484532">
        <w:rPr>
          <w:rFonts w:cs="Calibri"/>
        </w:rPr>
        <w:t xml:space="preserve">The application also suggested considering a separate MBS item for the indication of DT alone if the amendment of the existing MBS items 38615 and 38618 would create issues related to the existing indications. </w:t>
      </w:r>
      <w:r w:rsidR="00F53770" w:rsidRPr="00484532">
        <w:rPr>
          <w:rFonts w:cs="Calibri"/>
        </w:rPr>
        <w:t>Noting the applicant was open to new MBS item for VAD for DT and as</w:t>
      </w:r>
      <w:r w:rsidR="0014038A" w:rsidRPr="006A3926">
        <w:rPr>
          <w:rFonts w:cs="Calibri"/>
        </w:rPr>
        <w:t xml:space="preserve"> these proposed amendments </w:t>
      </w:r>
      <w:r w:rsidR="00F53770" w:rsidRPr="006A3926">
        <w:rPr>
          <w:rFonts w:cs="Calibri"/>
        </w:rPr>
        <w:t xml:space="preserve">to MBS items 38615 and 38618 </w:t>
      </w:r>
      <w:r w:rsidR="0014038A" w:rsidRPr="006A3926">
        <w:rPr>
          <w:rFonts w:cs="Calibri"/>
        </w:rPr>
        <w:t>would impact existing indications for BTT, BTC and BTR in MBS items 38615 and 38618, the department proposed creation of new MBS items for insertion of VAD for DT (</w:t>
      </w:r>
      <w:r w:rsidR="00D21900" w:rsidRPr="00484532">
        <w:rPr>
          <w:rFonts w:eastAsia="Times New Roman" w:cs="Calibri"/>
        </w:rPr>
        <w:t xml:space="preserve">Table </w:t>
      </w:r>
      <w:r w:rsidR="009B4B98" w:rsidRPr="00484532">
        <w:rPr>
          <w:rFonts w:eastAsia="Times New Roman" w:cs="Calibri"/>
        </w:rPr>
        <w:t>10</w:t>
      </w:r>
      <w:r w:rsidR="00260915" w:rsidRPr="00484532">
        <w:rPr>
          <w:rFonts w:eastAsia="Times New Roman" w:cs="Calibri"/>
        </w:rPr>
        <w:t>).</w:t>
      </w:r>
      <w:r w:rsidR="00D21900" w:rsidRPr="00484532">
        <w:rPr>
          <w:rFonts w:eastAsia="Times New Roman" w:cs="Calibri"/>
        </w:rPr>
        <w:t xml:space="preserve"> </w:t>
      </w:r>
    </w:p>
    <w:p w14:paraId="5727BF6E" w14:textId="5CEC0A60" w:rsidR="00F958F4" w:rsidRDefault="00F958F4" w:rsidP="009F49D1">
      <w:pPr>
        <w:jc w:val="both"/>
        <w:rPr>
          <w:rFonts w:eastAsia="Times New Roman"/>
        </w:rPr>
      </w:pPr>
    </w:p>
    <w:p w14:paraId="6656EAA0" w14:textId="77777777" w:rsidR="00F958F4" w:rsidRDefault="00F958F4" w:rsidP="009F49D1">
      <w:pPr>
        <w:jc w:val="both"/>
        <w:rPr>
          <w:rFonts w:eastAsia="Times New Roman"/>
        </w:rPr>
      </w:pPr>
    </w:p>
    <w:p w14:paraId="1FE9D245" w14:textId="07CB37C0" w:rsidR="00ED66F5" w:rsidRDefault="00D21900" w:rsidP="00052DE1">
      <w:pPr>
        <w:pStyle w:val="TableHeading"/>
      </w:pPr>
      <w:r w:rsidRPr="00ED66F5">
        <w:t xml:space="preserve">Table </w:t>
      </w:r>
      <w:r w:rsidR="00DE60A6">
        <w:fldChar w:fldCharType="begin"/>
      </w:r>
      <w:r w:rsidR="00DE60A6">
        <w:instrText xml:space="preserve"> SEQ Table \* ARABIC </w:instrText>
      </w:r>
      <w:r w:rsidR="00DE60A6">
        <w:fldChar w:fldCharType="separate"/>
      </w:r>
      <w:r w:rsidR="001C6D8C">
        <w:rPr>
          <w:noProof/>
        </w:rPr>
        <w:t>10</w:t>
      </w:r>
      <w:r w:rsidR="00DE60A6">
        <w:rPr>
          <w:noProof/>
        </w:rPr>
        <w:fldChar w:fldCharType="end"/>
      </w:r>
      <w:r w:rsidRPr="00ED66F5">
        <w:t xml:space="preserve">: </w:t>
      </w:r>
      <w:r w:rsidR="00656825" w:rsidRPr="00ED66F5">
        <w:t>Department p</w:t>
      </w:r>
      <w:r w:rsidRPr="00ED66F5">
        <w:t xml:space="preserve">roposed </w:t>
      </w:r>
      <w:r w:rsidR="000D1602" w:rsidRPr="00ED66F5">
        <w:t xml:space="preserve">new </w:t>
      </w:r>
      <w:r w:rsidRPr="00ED66F5">
        <w:t xml:space="preserve">MBS items </w:t>
      </w:r>
      <w:r w:rsidR="00480A0D" w:rsidRPr="00ED66F5">
        <w:t xml:space="preserve">for insertion of </w:t>
      </w:r>
      <w:r w:rsidR="00E73E0D">
        <w:t>L</w:t>
      </w:r>
      <w:r w:rsidR="00480A0D" w:rsidRPr="00ED66F5">
        <w:t xml:space="preserve">VAD for </w:t>
      </w:r>
      <w:r w:rsidR="000914AA" w:rsidRPr="00ED66F5">
        <w:t xml:space="preserve">DT </w:t>
      </w:r>
    </w:p>
    <w:tbl>
      <w:tblPr>
        <w:tblStyle w:val="TableGrid"/>
        <w:tblW w:w="0" w:type="auto"/>
        <w:tblInd w:w="0" w:type="dxa"/>
        <w:tblLook w:val="04A0" w:firstRow="1" w:lastRow="0" w:firstColumn="1" w:lastColumn="0" w:noHBand="0" w:noVBand="1"/>
      </w:tblPr>
      <w:tblGrid>
        <w:gridCol w:w="9571"/>
      </w:tblGrid>
      <w:tr w:rsidR="00260915" w14:paraId="0B068BED" w14:textId="77777777" w:rsidTr="00A10DE8">
        <w:tc>
          <w:tcPr>
            <w:tcW w:w="9571" w:type="dxa"/>
            <w:tcBorders>
              <w:top w:val="single" w:sz="4" w:space="0" w:color="auto"/>
              <w:left w:val="single" w:sz="4" w:space="0" w:color="auto"/>
              <w:bottom w:val="single" w:sz="4" w:space="0" w:color="auto"/>
              <w:right w:val="single" w:sz="4" w:space="0" w:color="auto"/>
            </w:tcBorders>
          </w:tcPr>
          <w:p w14:paraId="50F2BB41" w14:textId="240617AF" w:rsidR="00260915" w:rsidRPr="00A10DE8" w:rsidRDefault="00260915" w:rsidP="00260915">
            <w:pPr>
              <w:pStyle w:val="TableText0"/>
              <w:jc w:val="both"/>
              <w:rPr>
                <w:b/>
                <w:bCs/>
              </w:rPr>
            </w:pPr>
            <w:r w:rsidRPr="00A10DE8">
              <w:rPr>
                <w:b/>
                <w:bCs/>
              </w:rPr>
              <w:t>Category 3 – Therapeutic Procedures</w:t>
            </w:r>
          </w:p>
        </w:tc>
      </w:tr>
      <w:tr w:rsidR="00260915" w14:paraId="59895526" w14:textId="77777777" w:rsidTr="00A10DE8">
        <w:tc>
          <w:tcPr>
            <w:tcW w:w="9571" w:type="dxa"/>
            <w:tcBorders>
              <w:top w:val="single" w:sz="4" w:space="0" w:color="auto"/>
              <w:left w:val="single" w:sz="4" w:space="0" w:color="auto"/>
              <w:bottom w:val="single" w:sz="4" w:space="0" w:color="auto"/>
              <w:right w:val="single" w:sz="4" w:space="0" w:color="auto"/>
            </w:tcBorders>
          </w:tcPr>
          <w:p w14:paraId="18C75730" w14:textId="192CDFA6" w:rsidR="00260915" w:rsidRPr="00A10DE8" w:rsidRDefault="00260915" w:rsidP="00260915">
            <w:pPr>
              <w:pStyle w:val="TableText0"/>
              <w:jc w:val="both"/>
              <w:rPr>
                <w:b/>
                <w:bCs/>
              </w:rPr>
            </w:pPr>
            <w:r w:rsidRPr="00A10DE8">
              <w:rPr>
                <w:b/>
                <w:bCs/>
              </w:rPr>
              <w:t xml:space="preserve">MBS item </w:t>
            </w:r>
            <w:r w:rsidR="00FA0A60">
              <w:rPr>
                <w:b/>
                <w:bCs/>
              </w:rPr>
              <w:t>xxxx</w:t>
            </w:r>
          </w:p>
          <w:p w14:paraId="32689246" w14:textId="7EFECF90" w:rsidR="00260915" w:rsidRDefault="00260915" w:rsidP="00260915">
            <w:pPr>
              <w:pStyle w:val="TableText0"/>
              <w:jc w:val="both"/>
            </w:pPr>
            <w:r>
              <w:t xml:space="preserve">Insertion of a </w:t>
            </w:r>
            <w:r w:rsidR="00E4625C">
              <w:t xml:space="preserve">left </w:t>
            </w:r>
            <w:r w:rsidR="00FA0A60">
              <w:t>ve</w:t>
            </w:r>
            <w:r>
              <w:t>ntricular assist device (VAD)</w:t>
            </w:r>
            <w:r w:rsidR="00534B0A">
              <w:t xml:space="preserve"> </w:t>
            </w:r>
            <w:r w:rsidR="005640B9" w:rsidRPr="00F32BFF">
              <w:rPr>
                <w:szCs w:val="20"/>
              </w:rPr>
              <w:t xml:space="preserve">in the left side of the heart only, </w:t>
            </w:r>
            <w:r w:rsidR="00534B0A" w:rsidRPr="00534B0A">
              <w:t>capable of providing mechanical circulatory support for at least six months, in a VAD Patient</w:t>
            </w:r>
            <w:r>
              <w:t xml:space="preserve"> for use </w:t>
            </w:r>
            <w:r w:rsidRPr="00BA01C4">
              <w:t>as</w:t>
            </w:r>
            <w:r>
              <w:t>:</w:t>
            </w:r>
          </w:p>
          <w:p w14:paraId="0D4FBFE3" w14:textId="4A3736A1" w:rsidR="00260915" w:rsidRDefault="00260915" w:rsidP="00D53FFC">
            <w:pPr>
              <w:pStyle w:val="TableText0"/>
              <w:ind w:left="589" w:hanging="264"/>
              <w:jc w:val="both"/>
              <w:rPr>
                <w:color w:val="00B050"/>
              </w:rPr>
            </w:pPr>
            <w:r w:rsidRPr="002B44FE">
              <w:t xml:space="preserve">(a) </w:t>
            </w:r>
            <w:r w:rsidRPr="000D620A">
              <w:t xml:space="preserve">destination therapy in the management of a patient with </w:t>
            </w:r>
            <w:r w:rsidR="001432C6">
              <w:t>refractory</w:t>
            </w:r>
            <w:r w:rsidR="001432C6" w:rsidRPr="000D620A">
              <w:t xml:space="preserve"> </w:t>
            </w:r>
            <w:r w:rsidRPr="000D620A">
              <w:t>heart failure, despite optimal medical management including device use where appropriate</w:t>
            </w:r>
            <w:r w:rsidRPr="00910ABE">
              <w:t xml:space="preserve">, </w:t>
            </w:r>
            <w:r w:rsidRPr="00910ABE">
              <w:rPr>
                <w:i/>
                <w:iCs/>
              </w:rPr>
              <w:t>with INTERMACS profile 1–4</w:t>
            </w:r>
            <w:r w:rsidRPr="00692BE8">
              <w:t xml:space="preserve">, </w:t>
            </w:r>
            <w:r w:rsidRPr="000D620A">
              <w:t xml:space="preserve">who is not eligible for cardiac transplantation. </w:t>
            </w:r>
          </w:p>
          <w:p w14:paraId="7DBF18DE" w14:textId="77777777" w:rsidR="00260915" w:rsidRPr="002B44FE" w:rsidRDefault="00260915" w:rsidP="00260915">
            <w:pPr>
              <w:pStyle w:val="TableText0"/>
              <w:jc w:val="both"/>
            </w:pPr>
            <w:r w:rsidRPr="002B44FE">
              <w:t>other than a service associated with a service to which:</w:t>
            </w:r>
          </w:p>
          <w:p w14:paraId="0E1E683E" w14:textId="0676F045" w:rsidR="00260915" w:rsidRDefault="00260915" w:rsidP="00D53FFC">
            <w:pPr>
              <w:pStyle w:val="TableText0"/>
              <w:ind w:left="306"/>
              <w:jc w:val="both"/>
            </w:pPr>
            <w:r w:rsidRPr="002B44FE">
              <w:t>(</w:t>
            </w:r>
            <w:r w:rsidR="0059310A">
              <w:t>b</w:t>
            </w:r>
            <w:r w:rsidRPr="002B44FE">
              <w:t>) item 11704, 11705, 11707, 11714, 18260, 33824, 38816, 38828 or 45503 applies</w:t>
            </w:r>
            <w:r w:rsidR="0059310A">
              <w:t>.</w:t>
            </w:r>
          </w:p>
          <w:p w14:paraId="679CBD0B" w14:textId="7F2F9CE3" w:rsidR="00A54A35" w:rsidRDefault="00A54A35" w:rsidP="0059310A">
            <w:pPr>
              <w:pStyle w:val="TableText0"/>
              <w:jc w:val="both"/>
              <w:rPr>
                <w:color w:val="00B050"/>
              </w:rPr>
            </w:pPr>
          </w:p>
          <w:p w14:paraId="60A2A7C0" w14:textId="47F2D00E" w:rsidR="005640B9" w:rsidRPr="00F32BFF" w:rsidRDefault="005640B9" w:rsidP="005640B9">
            <w:pPr>
              <w:spacing w:before="40" w:after="40"/>
              <w:jc w:val="both"/>
              <w:rPr>
                <w:rFonts w:ascii="Arial Narrow" w:eastAsiaTheme="minorHAnsi" w:hAnsi="Arial Narrow"/>
                <w:sz w:val="20"/>
                <w:szCs w:val="20"/>
              </w:rPr>
            </w:pPr>
            <w:r w:rsidRPr="00F32BFF">
              <w:rPr>
                <w:rFonts w:ascii="Arial Narrow" w:hAnsi="Arial Narrow"/>
                <w:sz w:val="20"/>
                <w:szCs w:val="20"/>
              </w:rPr>
              <w:t>Applicable once in a six month period</w:t>
            </w:r>
          </w:p>
          <w:p w14:paraId="3F91CC5E" w14:textId="77777777" w:rsidR="00260915" w:rsidRPr="002B44FE" w:rsidRDefault="00260915" w:rsidP="00260915">
            <w:pPr>
              <w:pStyle w:val="TableText0"/>
              <w:jc w:val="both"/>
            </w:pPr>
            <w:r w:rsidRPr="002B44FE">
              <w:t>(H)</w:t>
            </w:r>
          </w:p>
          <w:p w14:paraId="575A14AE" w14:textId="77777777" w:rsidR="00260915" w:rsidRPr="002B44FE" w:rsidRDefault="00DE60A6" w:rsidP="00260915">
            <w:pPr>
              <w:pStyle w:val="TableText0"/>
              <w:jc w:val="both"/>
            </w:pPr>
            <w:hyperlink r:id="rId21" w:history="1">
              <w:r w:rsidR="00260915" w:rsidRPr="002B44FE">
                <w:rPr>
                  <w:rStyle w:val="Hyperlink"/>
                  <w:rFonts w:ascii="Arial Narrow" w:hAnsi="Arial Narrow"/>
                  <w:szCs w:val="20"/>
                </w:rPr>
                <w:t>Multiple Operation Rule</w:t>
              </w:r>
            </w:hyperlink>
          </w:p>
          <w:p w14:paraId="65147F61" w14:textId="77777777" w:rsidR="00260915" w:rsidRDefault="00260915" w:rsidP="00260915">
            <w:pPr>
              <w:pStyle w:val="TableText0"/>
              <w:jc w:val="both"/>
            </w:pPr>
            <w:r w:rsidRPr="002B44FE">
              <w:br/>
              <w:t xml:space="preserve">(Anaes.) (Assist.) </w:t>
            </w:r>
          </w:p>
          <w:p w14:paraId="4724A131" w14:textId="77777777" w:rsidR="00260915" w:rsidRDefault="00260915" w:rsidP="00260915">
            <w:pPr>
              <w:pStyle w:val="TableText0"/>
              <w:jc w:val="both"/>
              <w:rPr>
                <w:b/>
                <w:bCs/>
              </w:rPr>
            </w:pPr>
          </w:p>
          <w:p w14:paraId="31888F35" w14:textId="77777777" w:rsidR="00040987" w:rsidRDefault="00260915" w:rsidP="00260915">
            <w:pPr>
              <w:pStyle w:val="TableText0"/>
              <w:jc w:val="both"/>
            </w:pPr>
            <w:r w:rsidRPr="00DE762F">
              <w:t xml:space="preserve">Fee: </w:t>
            </w:r>
            <w:r w:rsidRPr="00297D9C">
              <w:t>$</w:t>
            </w:r>
            <w:r>
              <w:t>1,619.15</w:t>
            </w:r>
            <w:r w:rsidRPr="00297D9C">
              <w:t xml:space="preserve">            Benefit: 75% = $</w:t>
            </w:r>
            <w:r>
              <w:t>1,214.70</w:t>
            </w:r>
            <w:r w:rsidRPr="00297D9C">
              <w:t xml:space="preserve">       </w:t>
            </w:r>
          </w:p>
          <w:p w14:paraId="6F91049F" w14:textId="77777777" w:rsidR="00040987" w:rsidRDefault="00040987" w:rsidP="00260915">
            <w:pPr>
              <w:pStyle w:val="TableText0"/>
              <w:jc w:val="both"/>
            </w:pPr>
          </w:p>
          <w:p w14:paraId="57119B8D" w14:textId="667FDDA9" w:rsidR="00260915" w:rsidRPr="00A10DE8" w:rsidRDefault="00A54A35" w:rsidP="00260915">
            <w:pPr>
              <w:pStyle w:val="TableText0"/>
              <w:jc w:val="both"/>
              <w:rPr>
                <w:b/>
                <w:bCs/>
              </w:rPr>
            </w:pPr>
            <w:r>
              <w:t>(</w:t>
            </w:r>
            <w:r w:rsidR="00040987" w:rsidRPr="00040987">
              <w:t>See para TN.8.</w:t>
            </w:r>
            <w:r>
              <w:t>xx</w:t>
            </w:r>
            <w:r w:rsidR="00040987" w:rsidRPr="00040987">
              <w:t xml:space="preserve"> of explanatory notes to this Category)</w:t>
            </w:r>
          </w:p>
        </w:tc>
      </w:tr>
      <w:tr w:rsidR="00260915" w14:paraId="4414462B" w14:textId="77777777" w:rsidTr="00A10DE8">
        <w:tc>
          <w:tcPr>
            <w:tcW w:w="9571" w:type="dxa"/>
            <w:tcBorders>
              <w:top w:val="single" w:sz="4" w:space="0" w:color="auto"/>
              <w:left w:val="single" w:sz="4" w:space="0" w:color="auto"/>
              <w:bottom w:val="single" w:sz="4" w:space="0" w:color="auto"/>
              <w:right w:val="single" w:sz="4" w:space="0" w:color="auto"/>
            </w:tcBorders>
          </w:tcPr>
          <w:p w14:paraId="34B2FC59" w14:textId="0796ABF4" w:rsidR="00D53FFC" w:rsidRPr="00D466ED" w:rsidRDefault="00D53FFC" w:rsidP="00D53FFC">
            <w:pPr>
              <w:pStyle w:val="TableText0"/>
              <w:rPr>
                <w:b/>
                <w:bCs/>
              </w:rPr>
            </w:pPr>
            <w:r>
              <w:rPr>
                <w:b/>
                <w:bCs/>
              </w:rPr>
              <w:t xml:space="preserve">Explanatory Note </w:t>
            </w:r>
            <w:r w:rsidRPr="00D466ED">
              <w:rPr>
                <w:b/>
                <w:bCs/>
              </w:rPr>
              <w:t>TN.8.xx</w:t>
            </w:r>
          </w:p>
          <w:p w14:paraId="5F1F9798" w14:textId="05B0BE10" w:rsidR="00D53FFC" w:rsidRDefault="00D53FFC" w:rsidP="00D53FFC">
            <w:pPr>
              <w:pStyle w:val="TableText0"/>
              <w:jc w:val="both"/>
            </w:pPr>
            <w:r w:rsidRPr="008E755B">
              <w:t xml:space="preserve">Item </w:t>
            </w:r>
            <w:r w:rsidR="00D466ED">
              <w:t xml:space="preserve">xxxx </w:t>
            </w:r>
            <w:r w:rsidRPr="008E755B">
              <w:t>must be performed using open exposure or minimally invasive surgery which excludes percutaneous and transcatheter techniques unless otherwise stated in the item.</w:t>
            </w:r>
          </w:p>
          <w:p w14:paraId="5A07930F" w14:textId="77777777" w:rsidR="00D53FFC" w:rsidRPr="000D620A" w:rsidRDefault="00D53FFC" w:rsidP="00D53FFC">
            <w:pPr>
              <w:pStyle w:val="TableText0"/>
              <w:jc w:val="both"/>
              <w:rPr>
                <w:b/>
                <w:bCs/>
                <w:u w:val="single"/>
              </w:rPr>
            </w:pPr>
            <w:r w:rsidRPr="000D620A">
              <w:rPr>
                <w:b/>
                <w:u w:val="single"/>
              </w:rPr>
              <w:t>VAD Patient</w:t>
            </w:r>
          </w:p>
          <w:p w14:paraId="6FA1956A" w14:textId="0ACCCAC1" w:rsidR="00D53FFC" w:rsidRPr="000D620A" w:rsidRDefault="00D53FFC" w:rsidP="00D53FFC">
            <w:pPr>
              <w:pStyle w:val="TableText0"/>
              <w:jc w:val="both"/>
            </w:pPr>
            <w:r w:rsidRPr="000D620A">
              <w:t xml:space="preserve">A VAD Patient means a patient who, as a result of a VAD Case Conference, has been assessed as suitable for </w:t>
            </w:r>
            <w:r w:rsidR="00E56CD6">
              <w:t xml:space="preserve">left </w:t>
            </w:r>
            <w:r w:rsidRPr="000D620A">
              <w:t xml:space="preserve">VAD based on the following: </w:t>
            </w:r>
          </w:p>
          <w:p w14:paraId="070B05CC" w14:textId="16319FA0" w:rsidR="00D53FFC" w:rsidRPr="000D620A" w:rsidRDefault="00D53FFC" w:rsidP="00910ABE">
            <w:pPr>
              <w:pStyle w:val="TableText0"/>
              <w:ind w:left="510" w:hanging="204"/>
              <w:jc w:val="both"/>
            </w:pPr>
            <w:r w:rsidRPr="000D620A">
              <w:t>a) destination therapy in the management of a patient with</w:t>
            </w:r>
            <w:r w:rsidR="00113A3A">
              <w:t xml:space="preserve"> </w:t>
            </w:r>
            <w:r w:rsidR="00B70914">
              <w:t>advanced</w:t>
            </w:r>
            <w:r w:rsidR="00113A3A">
              <w:t xml:space="preserve"> </w:t>
            </w:r>
            <w:r w:rsidRPr="000D620A">
              <w:t>heart failure, despite optimal medical management including device use where appropriate</w:t>
            </w:r>
            <w:r w:rsidRPr="00910ABE">
              <w:t xml:space="preserve">, </w:t>
            </w:r>
            <w:r w:rsidRPr="00910ABE">
              <w:rPr>
                <w:i/>
                <w:iCs/>
              </w:rPr>
              <w:t>with INTERMACS profile 1–4</w:t>
            </w:r>
            <w:r w:rsidRPr="000D620A">
              <w:t>, who is not eligible for cardiac transplantation</w:t>
            </w:r>
            <w:r w:rsidR="00920F74" w:rsidRPr="000D620A">
              <w:t>.</w:t>
            </w:r>
          </w:p>
          <w:p w14:paraId="4CEA061A" w14:textId="77777777" w:rsidR="00D53FFC" w:rsidRPr="000D620A" w:rsidRDefault="00D53FFC" w:rsidP="00D53FFC">
            <w:pPr>
              <w:pStyle w:val="TableText0"/>
              <w:jc w:val="both"/>
            </w:pPr>
            <w:r w:rsidRPr="000D620A">
              <w:t>A VAD Case Conference is a process by which:</w:t>
            </w:r>
          </w:p>
          <w:p w14:paraId="48F8E69E" w14:textId="68ED8AC8" w:rsidR="00D53FFC" w:rsidRPr="000D620A" w:rsidRDefault="00D53FFC" w:rsidP="00920F74">
            <w:pPr>
              <w:pStyle w:val="TableText0"/>
              <w:ind w:left="306"/>
              <w:jc w:val="both"/>
            </w:pPr>
            <w:r w:rsidRPr="000D620A">
              <w:t xml:space="preserve">(a) there is a </w:t>
            </w:r>
            <w:r w:rsidRPr="00F30171">
              <w:t>team of 3 or more participants</w:t>
            </w:r>
            <w:r w:rsidRPr="000D620A">
              <w:t>, where:</w:t>
            </w:r>
          </w:p>
          <w:p w14:paraId="0FB406B4" w14:textId="67855547" w:rsidR="00D53FFC" w:rsidRPr="000D620A" w:rsidRDefault="00D53FFC" w:rsidP="00B32F40">
            <w:pPr>
              <w:pStyle w:val="TableText0"/>
              <w:ind w:left="1014" w:hanging="283"/>
              <w:jc w:val="both"/>
            </w:pPr>
            <w:r w:rsidRPr="000D620A">
              <w:t xml:space="preserve">(i) the first participant is a cardiothoracic surgeon </w:t>
            </w:r>
          </w:p>
          <w:p w14:paraId="0871EFED" w14:textId="1C12B7E0" w:rsidR="00D53FFC" w:rsidRPr="000D620A" w:rsidRDefault="00D53FFC" w:rsidP="00B32F40">
            <w:pPr>
              <w:pStyle w:val="TableText0"/>
              <w:ind w:left="1014" w:hanging="283"/>
              <w:jc w:val="both"/>
            </w:pPr>
            <w:r w:rsidRPr="000D620A">
              <w:t>(ii)</w:t>
            </w:r>
            <w:r w:rsidR="00920F74" w:rsidRPr="000D620A">
              <w:t xml:space="preserve"> </w:t>
            </w:r>
            <w:r w:rsidRPr="000D620A">
              <w:t xml:space="preserve">the second participant is a specialist or consultant physician who does not perform a service described in item </w:t>
            </w:r>
            <w:r w:rsidR="00F30171">
              <w:t xml:space="preserve"> xxxx</w:t>
            </w:r>
            <w:r w:rsidRPr="000D620A">
              <w:t xml:space="preserve"> for the patient being assessed; and</w:t>
            </w:r>
          </w:p>
          <w:p w14:paraId="160E03FC" w14:textId="5C869552" w:rsidR="00D53FFC" w:rsidRPr="000D620A" w:rsidRDefault="00D53FFC" w:rsidP="00B32F40">
            <w:pPr>
              <w:pStyle w:val="TableText0"/>
              <w:ind w:left="1014" w:hanging="283"/>
              <w:jc w:val="both"/>
            </w:pPr>
            <w:r w:rsidRPr="000D620A">
              <w:t>(iii)</w:t>
            </w:r>
            <w:r w:rsidR="00920F74" w:rsidRPr="000D620A">
              <w:t xml:space="preserve"> </w:t>
            </w:r>
            <w:r w:rsidRPr="000D620A">
              <w:t xml:space="preserve">the third participant is a specialist or consultant physician or VAD coordinator </w:t>
            </w:r>
            <w:r w:rsidR="009C3994" w:rsidRPr="009C3994">
              <w:t xml:space="preserve">or intensive care clinician </w:t>
            </w:r>
            <w:r w:rsidRPr="000D620A">
              <w:t>who does not perform a service described in item</w:t>
            </w:r>
            <w:r w:rsidR="00C64210">
              <w:t xml:space="preserve"> xxxx </w:t>
            </w:r>
            <w:r w:rsidRPr="000D620A">
              <w:t>for the patient being assessed; and</w:t>
            </w:r>
          </w:p>
          <w:p w14:paraId="32BB8675" w14:textId="6F6EFDEE" w:rsidR="00D53FFC" w:rsidRPr="000D620A" w:rsidRDefault="00D53FFC" w:rsidP="00B32F40">
            <w:pPr>
              <w:pStyle w:val="TableText0"/>
              <w:ind w:left="1014" w:hanging="283"/>
              <w:jc w:val="both"/>
            </w:pPr>
            <w:r w:rsidRPr="000D620A">
              <w:t>(iv) the first participant will perform the VAD procedure</w:t>
            </w:r>
          </w:p>
          <w:p w14:paraId="5F21FAE9" w14:textId="3084E9A3" w:rsidR="00D53FFC" w:rsidRPr="000D620A" w:rsidRDefault="00D53FFC" w:rsidP="00773120">
            <w:pPr>
              <w:pStyle w:val="TableText0"/>
              <w:ind w:left="589" w:hanging="283"/>
              <w:jc w:val="both"/>
            </w:pPr>
            <w:r w:rsidRPr="000D620A">
              <w:t xml:space="preserve">(b) the team assesses a patient’s risk and technical suitability to receive the service described in </w:t>
            </w:r>
            <w:r w:rsidR="00C522FF" w:rsidRPr="000D620A">
              <w:t xml:space="preserve">item </w:t>
            </w:r>
            <w:r w:rsidR="00C522FF">
              <w:t>xxxx</w:t>
            </w:r>
            <w:r w:rsidRPr="000D620A">
              <w:t>, taking into account matters such as:</w:t>
            </w:r>
          </w:p>
          <w:p w14:paraId="35A3B6A1" w14:textId="50E5E46E" w:rsidR="00D53FFC" w:rsidRPr="000D620A" w:rsidRDefault="00D53FFC" w:rsidP="00B32F40">
            <w:pPr>
              <w:pStyle w:val="TableText0"/>
              <w:ind w:left="731"/>
              <w:jc w:val="both"/>
            </w:pPr>
            <w:r w:rsidRPr="000D620A">
              <w:t>(i) the patient’s risk and technical suitability for a ventricular assist device implantation; and</w:t>
            </w:r>
          </w:p>
          <w:p w14:paraId="64A20D3C" w14:textId="71474339" w:rsidR="00D53FFC" w:rsidRPr="000D620A" w:rsidRDefault="00D53FFC" w:rsidP="00B32F40">
            <w:pPr>
              <w:pStyle w:val="TableText0"/>
              <w:ind w:left="731"/>
              <w:jc w:val="both"/>
            </w:pPr>
            <w:r w:rsidRPr="000D620A">
              <w:t>(ii) the patient’s cognitive function and frailty; and</w:t>
            </w:r>
          </w:p>
          <w:p w14:paraId="37E2B354" w14:textId="0A563BDA" w:rsidR="00D53FFC" w:rsidRPr="000D620A" w:rsidRDefault="00D53FFC" w:rsidP="00B32F40">
            <w:pPr>
              <w:pStyle w:val="TableText0"/>
              <w:ind w:left="589" w:hanging="283"/>
              <w:jc w:val="both"/>
            </w:pPr>
            <w:r w:rsidRPr="000D620A">
              <w:t xml:space="preserve">(c) the result of the assessment is that the team makes a recommendation about whether or not the patient is suitable to receive the service described in </w:t>
            </w:r>
            <w:r w:rsidR="00C522FF" w:rsidRPr="000D620A">
              <w:t xml:space="preserve">item </w:t>
            </w:r>
            <w:r w:rsidR="00C522FF">
              <w:t>xxxx</w:t>
            </w:r>
            <w:r w:rsidRPr="000D620A">
              <w:t>; and</w:t>
            </w:r>
          </w:p>
          <w:p w14:paraId="4F9FE4AB" w14:textId="4AAD18F9" w:rsidR="00260915" w:rsidRPr="00A10DE8" w:rsidRDefault="00D53FFC" w:rsidP="00B32F40">
            <w:pPr>
              <w:pStyle w:val="TableText0"/>
              <w:ind w:left="589" w:hanging="283"/>
              <w:jc w:val="both"/>
              <w:rPr>
                <w:b/>
                <w:bCs/>
              </w:rPr>
            </w:pPr>
            <w:r w:rsidRPr="000D620A">
              <w:t>(d) the particulars of the assessment and recommendation are recorded in writing.</w:t>
            </w:r>
          </w:p>
        </w:tc>
      </w:tr>
    </w:tbl>
    <w:p w14:paraId="6A7311BB" w14:textId="4CB13D85" w:rsidR="00A10DE8" w:rsidRPr="002A11AD" w:rsidRDefault="004613AE" w:rsidP="0096651F">
      <w:pPr>
        <w:pStyle w:val="Tablenotes"/>
        <w:spacing w:after="0"/>
        <w:rPr>
          <w:color w:val="000000" w:themeColor="text1"/>
        </w:rPr>
      </w:pPr>
      <w:r>
        <w:rPr>
          <w:color w:val="000000" w:themeColor="text1"/>
        </w:rPr>
        <w:t xml:space="preserve">Source: </w:t>
      </w:r>
      <w:r w:rsidR="008F61B4">
        <w:rPr>
          <w:color w:val="000000" w:themeColor="text1"/>
        </w:rPr>
        <w:t xml:space="preserve">Proposed by the department based on </w:t>
      </w:r>
      <w:r w:rsidR="000D620A">
        <w:rPr>
          <w:color w:val="000000" w:themeColor="text1"/>
        </w:rPr>
        <w:t xml:space="preserve">applicant proposed amendments to </w:t>
      </w:r>
      <w:r w:rsidR="008F61B4">
        <w:rPr>
          <w:color w:val="000000" w:themeColor="text1"/>
        </w:rPr>
        <w:t>MBS items 38615 and 38</w:t>
      </w:r>
      <w:r w:rsidR="000D620A">
        <w:rPr>
          <w:color w:val="000000" w:themeColor="text1"/>
        </w:rPr>
        <w:t>618</w:t>
      </w:r>
      <w:r w:rsidR="005640B9">
        <w:rPr>
          <w:color w:val="000000" w:themeColor="text1"/>
        </w:rPr>
        <w:t xml:space="preserve"> and to reflect PASC advice</w:t>
      </w:r>
      <w:r w:rsidR="005640B9" w:rsidRPr="005640B9">
        <w:t xml:space="preserve"> </w:t>
      </w:r>
      <w:r w:rsidR="005640B9">
        <w:t xml:space="preserve">that the </w:t>
      </w:r>
      <w:r w:rsidR="005640B9" w:rsidRPr="005640B9">
        <w:rPr>
          <w:color w:val="000000" w:themeColor="text1"/>
        </w:rPr>
        <w:t xml:space="preserve">proposed MBS </w:t>
      </w:r>
      <w:r w:rsidR="005640B9">
        <w:rPr>
          <w:color w:val="000000" w:themeColor="text1"/>
        </w:rPr>
        <w:t>item</w:t>
      </w:r>
      <w:r w:rsidR="005640B9" w:rsidRPr="005640B9">
        <w:rPr>
          <w:color w:val="000000" w:themeColor="text1"/>
        </w:rPr>
        <w:t xml:space="preserve"> should be limited to single left VAD insertion for DT</w:t>
      </w:r>
      <w:r w:rsidR="005640B9">
        <w:rPr>
          <w:color w:val="000000" w:themeColor="text1"/>
        </w:rPr>
        <w:t>.</w:t>
      </w:r>
    </w:p>
    <w:p w14:paraId="4773BBEB" w14:textId="77777777" w:rsidR="00ED66F5" w:rsidRPr="000D603E" w:rsidRDefault="00ED66F5" w:rsidP="0096651F">
      <w:pPr>
        <w:pStyle w:val="Tablenotes"/>
        <w:spacing w:after="0"/>
      </w:pPr>
    </w:p>
    <w:p w14:paraId="0A516109" w14:textId="22578067" w:rsidR="00BE1674" w:rsidRDefault="00A04367" w:rsidP="00BE1674">
      <w:pPr>
        <w:jc w:val="both"/>
        <w:rPr>
          <w:i/>
        </w:rPr>
      </w:pPr>
      <w:r>
        <w:t>MBS items for 38615 and 38618 are for single lef</w:t>
      </w:r>
      <w:r w:rsidRPr="00F91215">
        <w:t>t or right</w:t>
      </w:r>
      <w:r>
        <w:t xml:space="preserve"> VAD insertion and </w:t>
      </w:r>
      <w:r w:rsidR="0016468B">
        <w:t>biventricular left</w:t>
      </w:r>
      <w:r w:rsidR="0016468B" w:rsidRPr="00052DE1">
        <w:rPr>
          <w:b/>
          <w:bCs/>
        </w:rPr>
        <w:t xml:space="preserve"> </w:t>
      </w:r>
      <w:r w:rsidR="0016468B" w:rsidRPr="00F91215">
        <w:t>and</w:t>
      </w:r>
      <w:r w:rsidR="0016468B">
        <w:t xml:space="preserve"> right VAD insertion, respectively</w:t>
      </w:r>
      <w:r w:rsidR="00175754">
        <w:t xml:space="preserve"> and are therefore similar in all indications and clauses except the fee</w:t>
      </w:r>
      <w:r w:rsidR="0016468B">
        <w:t xml:space="preserve">. </w:t>
      </w:r>
      <w:r w:rsidR="00585F4B">
        <w:t xml:space="preserve">Similarly, two new proposed </w:t>
      </w:r>
      <w:r w:rsidR="00C95FC3">
        <w:t xml:space="preserve">MBS items for VAD for DT </w:t>
      </w:r>
      <w:r w:rsidR="00690729">
        <w:t>were instead proposed</w:t>
      </w:r>
      <w:r w:rsidR="002075A2">
        <w:t xml:space="preserve"> for single le</w:t>
      </w:r>
      <w:r w:rsidR="002075A2" w:rsidRPr="00F91215">
        <w:t>ft</w:t>
      </w:r>
      <w:r w:rsidR="002075A2" w:rsidRPr="00052DE1">
        <w:t xml:space="preserve"> or</w:t>
      </w:r>
      <w:r w:rsidR="002075A2" w:rsidRPr="00F91215">
        <w:t xml:space="preserve"> right</w:t>
      </w:r>
      <w:r w:rsidR="002075A2">
        <w:t xml:space="preserve"> VAD insertion (proposed item xxxx) and biventricular </w:t>
      </w:r>
      <w:r w:rsidR="002075A2" w:rsidRPr="00F91215">
        <w:t>left</w:t>
      </w:r>
      <w:r w:rsidR="002075A2" w:rsidRPr="00052DE1">
        <w:t xml:space="preserve"> and</w:t>
      </w:r>
      <w:r w:rsidR="002075A2">
        <w:t xml:space="preserve"> right VAD insertion</w:t>
      </w:r>
      <w:r w:rsidR="00090F2D">
        <w:t xml:space="preserve"> </w:t>
      </w:r>
      <w:r w:rsidR="002075A2">
        <w:t>(proposed item yyyy</w:t>
      </w:r>
      <w:r w:rsidR="006C6907">
        <w:t xml:space="preserve"> – no longer shown </w:t>
      </w:r>
      <w:r w:rsidR="009545DB">
        <w:t xml:space="preserve">per </w:t>
      </w:r>
      <w:r w:rsidR="006C6907">
        <w:t xml:space="preserve">PASC </w:t>
      </w:r>
      <w:r w:rsidR="009545DB">
        <w:t>advice below</w:t>
      </w:r>
      <w:r w:rsidR="002075A2">
        <w:t>)</w:t>
      </w:r>
      <w:r w:rsidR="0016468B">
        <w:t xml:space="preserve">. </w:t>
      </w:r>
      <w:r w:rsidR="00485228">
        <w:t>Although the item descriptors are device agnostic, it is noted that t</w:t>
      </w:r>
      <w:r w:rsidR="00B36FCE">
        <w:t xml:space="preserve">he </w:t>
      </w:r>
      <w:r w:rsidR="00331A95" w:rsidRPr="00331A95">
        <w:t>HeartMate 3™</w:t>
      </w:r>
      <w:r w:rsidR="00B36FCE">
        <w:t xml:space="preserve"> is</w:t>
      </w:r>
      <w:r w:rsidR="000920A3">
        <w:t xml:space="preserve"> the only VAD </w:t>
      </w:r>
      <w:r w:rsidR="00EE21B1">
        <w:t xml:space="preserve">indicated for </w:t>
      </w:r>
      <w:r w:rsidR="00A2091D">
        <w:t xml:space="preserve">DT </w:t>
      </w:r>
      <w:r w:rsidR="00EE21B1">
        <w:t xml:space="preserve">currently included on the ARTG </w:t>
      </w:r>
      <w:r w:rsidR="00A2091D">
        <w:t>and is</w:t>
      </w:r>
      <w:r w:rsidR="00B36FCE">
        <w:t xml:space="preserve"> described as a Left Ventricular </w:t>
      </w:r>
      <w:r w:rsidR="00A05D02">
        <w:t>Assist</w:t>
      </w:r>
      <w:r w:rsidR="00B36FCE">
        <w:t xml:space="preserve"> System</w:t>
      </w:r>
      <w:r w:rsidR="00081AC2">
        <w:t xml:space="preserve"> in </w:t>
      </w:r>
      <w:r w:rsidR="00F301D8">
        <w:t xml:space="preserve">the ARTG Summary </w:t>
      </w:r>
      <w:r w:rsidR="005C5686" w:rsidRPr="00363772">
        <w:t>300895.</w:t>
      </w:r>
      <w:r w:rsidR="00787F3E" w:rsidRPr="00363772">
        <w:t xml:space="preserve"> </w:t>
      </w:r>
    </w:p>
    <w:p w14:paraId="24D33F14" w14:textId="4194455C" w:rsidR="00BE1674" w:rsidRDefault="00BE1674" w:rsidP="00BE1674">
      <w:pPr>
        <w:jc w:val="both"/>
        <w:rPr>
          <w:i/>
          <w:iCs/>
        </w:rPr>
      </w:pPr>
      <w:r>
        <w:rPr>
          <w:i/>
        </w:rPr>
        <w:t>PASC noted the</w:t>
      </w:r>
      <w:r>
        <w:rPr>
          <w:i/>
          <w:iCs/>
        </w:rPr>
        <w:t xml:space="preserve"> application was seeking MBS listing for both single left or right VAD insertion for DT and biventricular left and right VAD insertion for DT, similar to the existing MBS items for VAD for BTT, BTC and BTR. However, PASC noted that the </w:t>
      </w:r>
      <w:r w:rsidR="00331A95" w:rsidRPr="00331A95">
        <w:rPr>
          <w:i/>
          <w:iCs/>
        </w:rPr>
        <w:t>HeartMate 3™</w:t>
      </w:r>
      <w:r>
        <w:rPr>
          <w:i/>
          <w:iCs/>
        </w:rPr>
        <w:t xml:space="preserve"> device is listed on the ARTG as a left VAD and that the majority of the evidence for VAD as DT will come from the </w:t>
      </w:r>
      <w:r w:rsidR="009F2E07">
        <w:rPr>
          <w:i/>
          <w:iCs/>
        </w:rPr>
        <w:t xml:space="preserve">MOMENTUM </w:t>
      </w:r>
      <w:r>
        <w:rPr>
          <w:i/>
          <w:iCs/>
        </w:rPr>
        <w:t xml:space="preserve">3 trial in which the </w:t>
      </w:r>
      <w:r w:rsidR="00331A95" w:rsidRPr="00331A95">
        <w:rPr>
          <w:i/>
          <w:iCs/>
        </w:rPr>
        <w:t>HeartMate 3™</w:t>
      </w:r>
      <w:r>
        <w:rPr>
          <w:i/>
          <w:iCs/>
        </w:rPr>
        <w:t xml:space="preserve"> device was used.</w:t>
      </w:r>
      <w:r w:rsidRPr="00363772">
        <w:rPr>
          <w:i/>
        </w:rPr>
        <w:t xml:space="preserve"> </w:t>
      </w:r>
      <w:r>
        <w:rPr>
          <w:i/>
          <w:iCs/>
        </w:rPr>
        <w:t xml:space="preserve">The applicant’s clinical experts stated that managing patients with biventricular VAD (BiVAD) devices is </w:t>
      </w:r>
      <w:r w:rsidR="00D56CE4">
        <w:rPr>
          <w:i/>
          <w:iCs/>
        </w:rPr>
        <w:t xml:space="preserve">challenging. As such, BiVAD use under the existing MBS item (in a different indication than DT) is only performed in select patients with high clinical need and ability to anatomically accommodate BiVAD insertion. </w:t>
      </w:r>
      <w:r>
        <w:rPr>
          <w:i/>
          <w:iCs/>
        </w:rPr>
        <w:t xml:space="preserve"> The applicant’s clinical experts considered that there is a clinical need but that the use of BiVAD as DT would be very rare. For the purpose of the assessment, PASC advised that the proposed MBS listing (and therefore the intervention description in the PICO) should be limited to single left VAD insertion for DT only given the only VAD for DT on the ARTG is the </w:t>
      </w:r>
      <w:r w:rsidR="00331A95" w:rsidRPr="00331A95">
        <w:rPr>
          <w:i/>
          <w:iCs/>
        </w:rPr>
        <w:t>HeartMate 3™</w:t>
      </w:r>
      <w:r>
        <w:rPr>
          <w:i/>
          <w:iCs/>
        </w:rPr>
        <w:t xml:space="preserve"> device and the ARTG specifies the </w:t>
      </w:r>
      <w:r w:rsidR="00331A95" w:rsidRPr="00331A95">
        <w:rPr>
          <w:i/>
          <w:iCs/>
        </w:rPr>
        <w:t>HeartMate 3™</w:t>
      </w:r>
      <w:r>
        <w:rPr>
          <w:i/>
          <w:iCs/>
        </w:rPr>
        <w:t xml:space="preserve"> as a left VAD </w:t>
      </w:r>
      <w:r w:rsidRPr="00A01FF2">
        <w:rPr>
          <w:i/>
          <w:iCs/>
        </w:rPr>
        <w:t xml:space="preserve"> (</w:t>
      </w:r>
      <w:r>
        <w:rPr>
          <w:i/>
          <w:iCs/>
        </w:rPr>
        <w:t xml:space="preserve">i.e., </w:t>
      </w:r>
      <w:r w:rsidRPr="00A01FF2">
        <w:rPr>
          <w:i/>
          <w:iCs/>
        </w:rPr>
        <w:t>proposed item xxxx</w:t>
      </w:r>
      <w:r>
        <w:rPr>
          <w:i/>
          <w:iCs/>
        </w:rPr>
        <w:t xml:space="preserve"> should specify insertion of LVAD as DT only and </w:t>
      </w:r>
      <w:r w:rsidRPr="00A01FF2">
        <w:rPr>
          <w:i/>
          <w:iCs/>
        </w:rPr>
        <w:t>proposed item yyyy</w:t>
      </w:r>
      <w:r>
        <w:rPr>
          <w:i/>
          <w:iCs/>
        </w:rPr>
        <w:t xml:space="preserve"> for biventricular VAD insertion for DT should be removed</w:t>
      </w:r>
      <w:r w:rsidRPr="00A01FF2">
        <w:rPr>
          <w:i/>
          <w:iCs/>
        </w:rPr>
        <w:t>).</w:t>
      </w:r>
      <w:r>
        <w:rPr>
          <w:i/>
          <w:iCs/>
        </w:rPr>
        <w:t xml:space="preserve"> </w:t>
      </w:r>
      <w:r w:rsidR="003801CF">
        <w:rPr>
          <w:i/>
          <w:iCs/>
        </w:rPr>
        <w:t>Following the PASC meeting, PASC noted that MBS claims data for the existing VAD MBS items indicated that over the last 5 years</w:t>
      </w:r>
      <w:r w:rsidR="008530EC">
        <w:rPr>
          <w:i/>
          <w:iCs/>
        </w:rPr>
        <w:t>,</w:t>
      </w:r>
      <w:r w:rsidR="003801CF">
        <w:rPr>
          <w:i/>
          <w:iCs/>
        </w:rPr>
        <w:t xml:space="preserve"> ~40% of VAD procedures were claimed under the BiVAD MBS item 38618. As such, PASC noted that BiVAD use may not be as rare as claimed by the applicant’s clinical experts and reiterated that VAD as DT should be limited to single left VAD insertion for the reasons already stated.</w:t>
      </w:r>
    </w:p>
    <w:p w14:paraId="2FBB331E" w14:textId="67760ECA" w:rsidR="00BE1674" w:rsidRDefault="00BE1674" w:rsidP="00BE1674">
      <w:pPr>
        <w:jc w:val="both"/>
      </w:pPr>
      <w:r>
        <w:rPr>
          <w:i/>
          <w:iCs/>
        </w:rPr>
        <w:t xml:space="preserve">PASC queried whether the proposed MBS item for LVAD as DT should specify an upper age limit. The applicant’s clinical experts acknowledged that while age would be a consideration when an MDT considers a patient’s eligibility for LVAD as DT, it would not </w:t>
      </w:r>
      <w:r w:rsidR="004D19C5">
        <w:rPr>
          <w:i/>
          <w:iCs/>
        </w:rPr>
        <w:t xml:space="preserve">be </w:t>
      </w:r>
      <w:r>
        <w:rPr>
          <w:i/>
          <w:iCs/>
        </w:rPr>
        <w:t xml:space="preserve">a sole determinant as other factors such as comorbidities and other psychosocial factors impact a patient’s suitability for VAD as DT. Setting an age limit may be arbitrary and may exclude an otherwise suitable patient from being able to receive VAD as DT. PASC queried whether the proposed MBS item descriptor or explanatory note should include other exclusion criteria but considered this was not necessary as patients’ eligibility for </w:t>
      </w:r>
      <w:r w:rsidR="004D19C5">
        <w:rPr>
          <w:i/>
          <w:iCs/>
        </w:rPr>
        <w:t xml:space="preserve">LVAD as </w:t>
      </w:r>
      <w:r>
        <w:rPr>
          <w:i/>
          <w:iCs/>
        </w:rPr>
        <w:t>DT would be assessed by the MDT</w:t>
      </w:r>
      <w:r w:rsidR="004D19C5">
        <w:rPr>
          <w:i/>
          <w:iCs/>
        </w:rPr>
        <w:t>,</w:t>
      </w:r>
      <w:r>
        <w:rPr>
          <w:i/>
          <w:iCs/>
        </w:rPr>
        <w:t xml:space="preserve"> which would take into consideration absolute and relative exclusion criteria.</w:t>
      </w:r>
    </w:p>
    <w:p w14:paraId="18F1BE15" w14:textId="4429DDB0" w:rsidR="00BC1451" w:rsidRDefault="00250BB7" w:rsidP="00F62EEA">
      <w:pPr>
        <w:jc w:val="both"/>
        <w:rPr>
          <w:i/>
          <w:iCs/>
        </w:rPr>
      </w:pPr>
      <w:r>
        <w:t xml:space="preserve">Consistent with the </w:t>
      </w:r>
      <w:r w:rsidR="00F62EEA">
        <w:t>application</w:t>
      </w:r>
      <w:r w:rsidR="001363CB">
        <w:t>,</w:t>
      </w:r>
      <w:r w:rsidR="00F62EEA">
        <w:t xml:space="preserve"> the </w:t>
      </w:r>
      <w:r w:rsidR="00F62EEA" w:rsidRPr="001F310A">
        <w:t>proposed population</w:t>
      </w:r>
      <w:r w:rsidR="001363CB">
        <w:t xml:space="preserve"> in the two proposed MBS items for insertion of VAD for DT</w:t>
      </w:r>
      <w:r w:rsidR="00F62EEA" w:rsidRPr="001F310A">
        <w:t xml:space="preserve">, </w:t>
      </w:r>
      <w:r w:rsidR="001363CB">
        <w:t>specify</w:t>
      </w:r>
      <w:r w:rsidR="001363CB" w:rsidRPr="001F310A">
        <w:t xml:space="preserve"> </w:t>
      </w:r>
      <w:r w:rsidR="00F62EEA" w:rsidRPr="001F310A">
        <w:t xml:space="preserve">patients with </w:t>
      </w:r>
      <w:r w:rsidR="00955186">
        <w:t>advanced</w:t>
      </w:r>
      <w:r w:rsidR="00955186" w:rsidRPr="001F310A">
        <w:t xml:space="preserve"> </w:t>
      </w:r>
      <w:r w:rsidR="00F62EEA" w:rsidRPr="001F310A">
        <w:t xml:space="preserve">heart failure who </w:t>
      </w:r>
      <w:r w:rsidR="00F62EEA">
        <w:t>are ineligible</w:t>
      </w:r>
      <w:r w:rsidR="00F62EEA" w:rsidRPr="001F310A">
        <w:t xml:space="preserve"> for cardiac transplantation with an INTERMAC</w:t>
      </w:r>
      <w:r w:rsidR="00F62EEA">
        <w:t>S</w:t>
      </w:r>
      <w:r w:rsidR="00F62EEA" w:rsidRPr="001F310A">
        <w:t xml:space="preserve"> profile of 1–4 (</w:t>
      </w:r>
      <w:r w:rsidR="0001041D">
        <w:t xml:space="preserve">please </w:t>
      </w:r>
      <w:r w:rsidR="00F62EEA" w:rsidRPr="001F310A">
        <w:t>see criteria (</w:t>
      </w:r>
      <w:r w:rsidR="00B03547">
        <w:t>a</w:t>
      </w:r>
      <w:r w:rsidR="00F62EEA" w:rsidRPr="001F310A">
        <w:t>)</w:t>
      </w:r>
      <w:r w:rsidR="00B03547">
        <w:t xml:space="preserve"> in </w:t>
      </w:r>
      <w:r w:rsidR="00B03547" w:rsidRPr="00F958F4">
        <w:t>xxxx</w:t>
      </w:r>
      <w:r w:rsidR="00B03547">
        <w:t xml:space="preserve"> proposed items in </w:t>
      </w:r>
      <w:r w:rsidR="00B03547">
        <w:rPr>
          <w:rFonts w:eastAsia="Times New Roman"/>
        </w:rPr>
        <w:t>Table 10</w:t>
      </w:r>
      <w:r w:rsidR="00F62EEA" w:rsidRPr="001F310A">
        <w:t>).</w:t>
      </w:r>
      <w:r w:rsidR="00F62EEA">
        <w:t xml:space="preserve"> </w:t>
      </w:r>
      <w:r w:rsidR="00F62EEA" w:rsidRPr="00363772">
        <w:t>However, adding restriction</w:t>
      </w:r>
      <w:r w:rsidR="00A10DE8" w:rsidRPr="00363772">
        <w:t>s</w:t>
      </w:r>
      <w:r w:rsidR="00F62EEA" w:rsidRPr="00363772">
        <w:t xml:space="preserve"> based on </w:t>
      </w:r>
      <w:r w:rsidR="00A10DE8" w:rsidRPr="00363772">
        <w:t xml:space="preserve">the </w:t>
      </w:r>
      <w:r w:rsidR="00F62EEA" w:rsidRPr="00363772">
        <w:t>INTERMACS profile</w:t>
      </w:r>
      <w:r w:rsidR="00D5222D" w:rsidRPr="00363772">
        <w:t>s</w:t>
      </w:r>
      <w:r w:rsidR="00F62EEA" w:rsidRPr="00363772">
        <w:t xml:space="preserve"> for the decision on D</w:t>
      </w:r>
      <w:r w:rsidR="00C7634F" w:rsidRPr="00363772">
        <w:t>T</w:t>
      </w:r>
      <w:r w:rsidR="00F62EEA" w:rsidRPr="00363772">
        <w:t xml:space="preserve"> would filter advanced H</w:t>
      </w:r>
      <w:r w:rsidR="00C7634F" w:rsidRPr="00363772">
        <w:t>F</w:t>
      </w:r>
      <w:r w:rsidR="00F62EEA" w:rsidRPr="00363772">
        <w:t xml:space="preserve"> patient</w:t>
      </w:r>
      <w:r w:rsidR="00A10DE8" w:rsidRPr="00363772">
        <w:t>s</w:t>
      </w:r>
      <w:r w:rsidR="00F62EEA" w:rsidRPr="00363772">
        <w:t xml:space="preserve"> who may be eligible for LVAD as </w:t>
      </w:r>
      <w:r w:rsidR="000F494B" w:rsidRPr="00363772">
        <w:t>DT</w:t>
      </w:r>
      <w:r w:rsidR="00F62EEA" w:rsidRPr="00363772">
        <w:t xml:space="preserve"> (Please see </w:t>
      </w:r>
      <w:r w:rsidR="00A10DE8" w:rsidRPr="00363772">
        <w:t xml:space="preserve">the </w:t>
      </w:r>
      <w:r w:rsidR="00F62EEA" w:rsidRPr="00363772">
        <w:t>section</w:t>
      </w:r>
      <w:r w:rsidR="000F494B" w:rsidRPr="00363772">
        <w:t>: Population</w:t>
      </w:r>
      <w:r w:rsidR="00F62EEA" w:rsidRPr="00363772">
        <w:t xml:space="preserve"> for more details</w:t>
      </w:r>
      <w:r w:rsidR="0001041D" w:rsidRPr="00363772">
        <w:t>)</w:t>
      </w:r>
      <w:r w:rsidR="00F62EEA" w:rsidRPr="00363772">
        <w:t>.</w:t>
      </w:r>
      <w:r w:rsidR="00F62EEA">
        <w:t xml:space="preserve"> Furthermore, MBS items</w:t>
      </w:r>
      <w:r w:rsidR="00277148">
        <w:t xml:space="preserve"> 38615 and 38618</w:t>
      </w:r>
      <w:r w:rsidR="00F62EEA">
        <w:t xml:space="preserve"> </w:t>
      </w:r>
      <w:r w:rsidR="008F25FA">
        <w:t xml:space="preserve">do </w:t>
      </w:r>
      <w:r w:rsidR="00F62EEA">
        <w:t>not include any classification systems to denote eligibility.</w:t>
      </w:r>
      <w:r w:rsidR="0064507D">
        <w:t xml:space="preserve">  </w:t>
      </w:r>
    </w:p>
    <w:p w14:paraId="704450E7" w14:textId="77777777" w:rsidR="00BE1674" w:rsidRDefault="00BE1674" w:rsidP="00BE1674">
      <w:pPr>
        <w:jc w:val="both"/>
        <w:rPr>
          <w:i/>
          <w:iCs/>
        </w:rPr>
      </w:pPr>
      <w:r>
        <w:rPr>
          <w:i/>
          <w:iCs/>
        </w:rPr>
        <w:t>As noted in the ‘Population’ section of the PICO, PASC considered  that the proposed population description (and therefore the MBS items) should</w:t>
      </w:r>
      <w:r>
        <w:t xml:space="preserve"> </w:t>
      </w:r>
      <w:r>
        <w:rPr>
          <w:i/>
          <w:iCs/>
        </w:rPr>
        <w:t xml:space="preserve">specify “with INTERMACS profile 1-4” as shown in </w:t>
      </w:r>
      <w:r w:rsidRPr="00941903">
        <w:rPr>
          <w:rFonts w:eastAsia="Times New Roman"/>
          <w:i/>
          <w:iCs/>
        </w:rPr>
        <w:t>Table 10</w:t>
      </w:r>
      <w:r>
        <w:rPr>
          <w:i/>
          <w:iCs/>
        </w:rPr>
        <w:t xml:space="preserve">. </w:t>
      </w:r>
    </w:p>
    <w:p w14:paraId="07E090C1" w14:textId="673E5E6D" w:rsidR="00BE1674" w:rsidRPr="006B0112" w:rsidRDefault="00BE1674" w:rsidP="00BE1674">
      <w:pPr>
        <w:jc w:val="both"/>
      </w:pPr>
      <w:r>
        <w:rPr>
          <w:i/>
          <w:iCs/>
        </w:rPr>
        <w:t xml:space="preserve">PASC noted the Department sought PASC advice on whether the proposed MBS item for </w:t>
      </w:r>
      <w:r w:rsidR="00EC6D3D">
        <w:rPr>
          <w:i/>
          <w:iCs/>
        </w:rPr>
        <w:t>L</w:t>
      </w:r>
      <w:r>
        <w:rPr>
          <w:i/>
          <w:iCs/>
        </w:rPr>
        <w:t>VAD for DT should use ‘advance</w:t>
      </w:r>
      <w:r w:rsidR="00A317E7">
        <w:rPr>
          <w:i/>
          <w:iCs/>
        </w:rPr>
        <w:t>d</w:t>
      </w:r>
      <w:r>
        <w:rPr>
          <w:i/>
          <w:iCs/>
        </w:rPr>
        <w:t xml:space="preserve"> HF’ (as per the proposed items in </w:t>
      </w:r>
      <w:r w:rsidRPr="00941903">
        <w:rPr>
          <w:rFonts w:eastAsia="Times New Roman"/>
          <w:i/>
          <w:iCs/>
        </w:rPr>
        <w:t>Table 10</w:t>
      </w:r>
      <w:r>
        <w:rPr>
          <w:rFonts w:eastAsia="Times New Roman"/>
        </w:rPr>
        <w:t xml:space="preserve">) </w:t>
      </w:r>
      <w:r>
        <w:rPr>
          <w:i/>
          <w:iCs/>
        </w:rPr>
        <w:t xml:space="preserve">instead of ‘refractory HF’. PASC considered that consistent terminology should be used and the </w:t>
      </w:r>
      <w:r w:rsidR="005D31E0">
        <w:rPr>
          <w:i/>
          <w:iCs/>
        </w:rPr>
        <w:t xml:space="preserve">proposed </w:t>
      </w:r>
      <w:r>
        <w:rPr>
          <w:i/>
          <w:iCs/>
        </w:rPr>
        <w:t xml:space="preserve">new MBS item for VAD as DT should be consistent with the existing MBS items for VAD. </w:t>
      </w:r>
      <w:r w:rsidRPr="006B0112">
        <w:t xml:space="preserve">Therefore, the wording ‘refractory HF’ </w:t>
      </w:r>
      <w:r w:rsidR="00CD5C5C">
        <w:t>is used</w:t>
      </w:r>
      <w:r w:rsidR="00CD5C5C" w:rsidRPr="006B0112">
        <w:t xml:space="preserve"> </w:t>
      </w:r>
      <w:r w:rsidRPr="006B0112">
        <w:t>in the proposed MBS descriptor</w:t>
      </w:r>
      <w:r w:rsidR="00CD5C5C">
        <w:t xml:space="preserve"> in Table 10</w:t>
      </w:r>
      <w:r w:rsidRPr="006B0112">
        <w:t>.</w:t>
      </w:r>
    </w:p>
    <w:p w14:paraId="7F68139E" w14:textId="3FC60A2D" w:rsidR="00930EE5" w:rsidRPr="006A3926" w:rsidRDefault="0001041D" w:rsidP="00B64CA1">
      <w:pPr>
        <w:jc w:val="both"/>
        <w:rPr>
          <w:rFonts w:cs="Calibri"/>
          <w:i/>
          <w:iCs/>
        </w:rPr>
      </w:pPr>
      <w:r w:rsidRPr="006A3926">
        <w:rPr>
          <w:rFonts w:cs="Calibri"/>
        </w:rPr>
        <w:t>The application also suggest</w:t>
      </w:r>
      <w:r w:rsidR="00756659" w:rsidRPr="006A3926">
        <w:rPr>
          <w:rFonts w:cs="Calibri"/>
        </w:rPr>
        <w:t>ed</w:t>
      </w:r>
      <w:r w:rsidRPr="006A3926">
        <w:rPr>
          <w:rFonts w:cs="Calibri"/>
        </w:rPr>
        <w:t xml:space="preserve"> adding</w:t>
      </w:r>
      <w:r w:rsidR="00B64CA1" w:rsidRPr="006A3926">
        <w:rPr>
          <w:rFonts w:cs="Calibri"/>
        </w:rPr>
        <w:t xml:space="preserve"> notes </w:t>
      </w:r>
      <w:r w:rsidR="000F494B" w:rsidRPr="006A3926">
        <w:rPr>
          <w:rFonts w:cs="Calibri"/>
        </w:rPr>
        <w:t xml:space="preserve">related to the ‘VAD case conference’ to the </w:t>
      </w:r>
      <w:r w:rsidR="007E172A" w:rsidRPr="006A3926">
        <w:rPr>
          <w:rFonts w:cs="Calibri"/>
        </w:rPr>
        <w:t>explanatory note</w:t>
      </w:r>
      <w:r w:rsidR="007E172A" w:rsidRPr="00484532">
        <w:rPr>
          <w:rFonts w:cs="Calibri"/>
        </w:rPr>
        <w:t xml:space="preserve"> </w:t>
      </w:r>
      <w:r w:rsidR="007E172A" w:rsidRPr="006A3926">
        <w:rPr>
          <w:rFonts w:cs="Calibri"/>
        </w:rPr>
        <w:t>TN.8.67</w:t>
      </w:r>
      <w:r w:rsidR="000F494B" w:rsidRPr="006A3926">
        <w:rPr>
          <w:rFonts w:cs="Calibri"/>
        </w:rPr>
        <w:t>.</w:t>
      </w:r>
      <w:r w:rsidR="005A4423" w:rsidRPr="006A3926">
        <w:rPr>
          <w:rFonts w:cs="Calibri"/>
        </w:rPr>
        <w:t xml:space="preserve"> </w:t>
      </w:r>
      <w:r w:rsidR="00B64CA1" w:rsidRPr="006A3926">
        <w:rPr>
          <w:rFonts w:cs="Calibri"/>
        </w:rPr>
        <w:t>The application state</w:t>
      </w:r>
      <w:r w:rsidR="007E172A" w:rsidRPr="006A3926">
        <w:rPr>
          <w:rFonts w:cs="Calibri"/>
        </w:rPr>
        <w:t>d</w:t>
      </w:r>
      <w:r w:rsidR="00B64CA1" w:rsidRPr="006A3926">
        <w:rPr>
          <w:rFonts w:cs="Calibri"/>
        </w:rPr>
        <w:t xml:space="preserve"> that this suggestion was based on consultation with four leading experts in </w:t>
      </w:r>
      <w:r w:rsidR="00A10DE8" w:rsidRPr="006A3926">
        <w:rPr>
          <w:rFonts w:cs="Calibri"/>
        </w:rPr>
        <w:t>managing</w:t>
      </w:r>
      <w:r w:rsidR="00B64CA1" w:rsidRPr="006A3926">
        <w:rPr>
          <w:rFonts w:cs="Calibri"/>
        </w:rPr>
        <w:t xml:space="preserve"> patients with </w:t>
      </w:r>
      <w:r w:rsidR="00955186" w:rsidRPr="006A3926">
        <w:rPr>
          <w:rFonts w:cs="Calibri"/>
        </w:rPr>
        <w:t xml:space="preserve">advanced </w:t>
      </w:r>
      <w:r w:rsidR="00B64CA1" w:rsidRPr="006A3926">
        <w:rPr>
          <w:rFonts w:cs="Calibri"/>
        </w:rPr>
        <w:t>H</w:t>
      </w:r>
      <w:r w:rsidR="00C7634F" w:rsidRPr="006A3926">
        <w:rPr>
          <w:rFonts w:cs="Calibri"/>
        </w:rPr>
        <w:t>F</w:t>
      </w:r>
      <w:r w:rsidR="00B64CA1" w:rsidRPr="006A3926">
        <w:rPr>
          <w:rFonts w:cs="Calibri"/>
        </w:rPr>
        <w:t xml:space="preserve"> and VAD implantation / cardiac transplantation. These notes were suggested to ensure appropriate patient selection for VAD implantation </w:t>
      </w:r>
      <w:r w:rsidR="00617812" w:rsidRPr="006A3926">
        <w:rPr>
          <w:rFonts w:cs="Calibri"/>
        </w:rPr>
        <w:t xml:space="preserve">for DT </w:t>
      </w:r>
      <w:r w:rsidR="00B64CA1" w:rsidRPr="006A3926">
        <w:rPr>
          <w:rFonts w:cs="Calibri"/>
        </w:rPr>
        <w:t xml:space="preserve">and the decision of the VAD implantation to be determined via a VAD Case Conference (Please see the notes in </w:t>
      </w:r>
      <w:r w:rsidR="00A10DE8" w:rsidRPr="006A3926">
        <w:rPr>
          <w:rFonts w:cs="Calibri"/>
        </w:rPr>
        <w:t xml:space="preserve">the </w:t>
      </w:r>
      <w:r w:rsidR="00B64CA1" w:rsidRPr="006A3926">
        <w:rPr>
          <w:rFonts w:cs="Calibri"/>
        </w:rPr>
        <w:t>proposed MBS descriptor). These notes are currently not needed for the existing indications of MBS items 38615 and 38618.</w:t>
      </w:r>
      <w:r w:rsidR="00B64CA1" w:rsidRPr="00363772">
        <w:rPr>
          <w:rFonts w:asciiTheme="minorHAnsi" w:hAnsiTheme="minorHAnsi" w:cstheme="minorHAnsi"/>
        </w:rPr>
        <w:t xml:space="preserve"> </w:t>
      </w:r>
      <w:r w:rsidR="00B64CA1" w:rsidRPr="006A3926">
        <w:rPr>
          <w:rFonts w:cs="Calibri"/>
        </w:rPr>
        <w:t>However, the application stated that the clinician</w:t>
      </w:r>
      <w:r w:rsidR="0012425D" w:rsidRPr="006A3926">
        <w:rPr>
          <w:rFonts w:cs="Calibri"/>
        </w:rPr>
        <w:t xml:space="preserve"> suggested these notes as expanding </w:t>
      </w:r>
      <w:r w:rsidR="00FA2760" w:rsidRPr="006A3926">
        <w:rPr>
          <w:rFonts w:cs="Calibri"/>
        </w:rPr>
        <w:t>LVAD</w:t>
      </w:r>
      <w:r w:rsidR="0012425D" w:rsidRPr="006A3926">
        <w:rPr>
          <w:rFonts w:cs="Calibri"/>
        </w:rPr>
        <w:t xml:space="preserve"> eligibility to those with D</w:t>
      </w:r>
      <w:r w:rsidR="00C7634F" w:rsidRPr="006A3926">
        <w:rPr>
          <w:rFonts w:cs="Calibri"/>
        </w:rPr>
        <w:t>T</w:t>
      </w:r>
      <w:r w:rsidR="0012425D" w:rsidRPr="006A3926">
        <w:rPr>
          <w:rFonts w:cs="Calibri"/>
        </w:rPr>
        <w:t xml:space="preserve"> warrants a decision be made by a multidisciplinary team.</w:t>
      </w:r>
      <w:r w:rsidR="00603B13" w:rsidRPr="006A3926">
        <w:rPr>
          <w:rFonts w:cs="Calibri"/>
        </w:rPr>
        <w:t xml:space="preserve"> </w:t>
      </w:r>
    </w:p>
    <w:p w14:paraId="649C93D6" w14:textId="4936E33D" w:rsidR="00955186" w:rsidRPr="006A3926" w:rsidRDefault="009A294B" w:rsidP="00B64CA1">
      <w:pPr>
        <w:jc w:val="both"/>
        <w:rPr>
          <w:rFonts w:cs="Calibri"/>
        </w:rPr>
      </w:pPr>
      <w:r w:rsidRPr="006A3926">
        <w:rPr>
          <w:rFonts w:cs="Calibri"/>
        </w:rPr>
        <w:t xml:space="preserve">Of note, the application did not </w:t>
      </w:r>
      <w:r w:rsidR="00A01015" w:rsidRPr="006A3926">
        <w:rPr>
          <w:rFonts w:cs="Calibri"/>
        </w:rPr>
        <w:t>provide</w:t>
      </w:r>
      <w:r w:rsidRPr="006A3926">
        <w:rPr>
          <w:rFonts w:cs="Calibri"/>
        </w:rPr>
        <w:t xml:space="preserve"> the details of the four clinical experts who suggested </w:t>
      </w:r>
      <w:r w:rsidR="000F494B" w:rsidRPr="006A3926">
        <w:rPr>
          <w:rFonts w:cs="Calibri"/>
        </w:rPr>
        <w:t xml:space="preserve">the </w:t>
      </w:r>
      <w:r w:rsidR="007745F8" w:rsidRPr="006A3926">
        <w:rPr>
          <w:rFonts w:cs="Calibri"/>
        </w:rPr>
        <w:t xml:space="preserve">addition </w:t>
      </w:r>
      <w:r w:rsidR="003D00B5" w:rsidRPr="006A3926">
        <w:rPr>
          <w:rFonts w:cs="Calibri"/>
        </w:rPr>
        <w:t>of VAD</w:t>
      </w:r>
      <w:r w:rsidRPr="006A3926">
        <w:rPr>
          <w:rFonts w:cs="Calibri"/>
        </w:rPr>
        <w:t xml:space="preserve"> case conference to </w:t>
      </w:r>
      <w:r w:rsidR="00FB07D0" w:rsidRPr="006A3926">
        <w:rPr>
          <w:rFonts w:cs="Calibri"/>
        </w:rPr>
        <w:t>explanatory note</w:t>
      </w:r>
      <w:r w:rsidR="00955186" w:rsidRPr="006A3926">
        <w:rPr>
          <w:rFonts w:cs="Calibri"/>
        </w:rPr>
        <w:t xml:space="preserve"> and it is not clear whether it is </w:t>
      </w:r>
      <w:r w:rsidR="002079A6" w:rsidRPr="006A3926">
        <w:rPr>
          <w:rFonts w:cs="Calibri"/>
        </w:rPr>
        <w:t>in line</w:t>
      </w:r>
      <w:r w:rsidR="00955186" w:rsidRPr="006A3926">
        <w:rPr>
          <w:rFonts w:cs="Calibri"/>
        </w:rPr>
        <w:t xml:space="preserve"> with the current practice at </w:t>
      </w:r>
      <w:r w:rsidR="002079A6" w:rsidRPr="006A3926">
        <w:rPr>
          <w:rFonts w:cs="Calibri"/>
        </w:rPr>
        <w:t>Australian</w:t>
      </w:r>
      <w:r w:rsidR="00955186" w:rsidRPr="006A3926">
        <w:rPr>
          <w:rFonts w:cs="Calibri"/>
        </w:rPr>
        <w:t xml:space="preserve"> clinical setting for the treatment decision on VAD.</w:t>
      </w:r>
      <w:r w:rsidRPr="006A3926">
        <w:rPr>
          <w:rFonts w:cs="Calibri"/>
        </w:rPr>
        <w:t xml:space="preserve"> </w:t>
      </w:r>
    </w:p>
    <w:p w14:paraId="7E09CC42" w14:textId="34CF86F1" w:rsidR="00B64CA1" w:rsidRPr="006A3926" w:rsidRDefault="0012425D" w:rsidP="00B64CA1">
      <w:pPr>
        <w:jc w:val="both"/>
        <w:rPr>
          <w:rFonts w:cs="Calibri"/>
          <w:i/>
        </w:rPr>
      </w:pPr>
      <w:r w:rsidRPr="006A3926">
        <w:rPr>
          <w:rFonts w:cs="Calibri"/>
        </w:rPr>
        <w:t xml:space="preserve">Furthermore, </w:t>
      </w:r>
      <w:r w:rsidR="009B17B2" w:rsidRPr="006A3926">
        <w:rPr>
          <w:rFonts w:cs="Calibri"/>
        </w:rPr>
        <w:t xml:space="preserve">patients with </w:t>
      </w:r>
      <w:r w:rsidRPr="006A3926">
        <w:rPr>
          <w:rFonts w:cs="Calibri"/>
        </w:rPr>
        <w:t xml:space="preserve">INTERMACS profile 1 </w:t>
      </w:r>
      <w:r w:rsidR="009B17B2" w:rsidRPr="006A3926">
        <w:rPr>
          <w:rFonts w:cs="Calibri"/>
        </w:rPr>
        <w:t>‘</w:t>
      </w:r>
      <w:r w:rsidRPr="006A3926">
        <w:rPr>
          <w:rFonts w:cs="Calibri"/>
        </w:rPr>
        <w:t>crash and burn</w:t>
      </w:r>
      <w:r w:rsidR="009B17B2" w:rsidRPr="006A3926">
        <w:rPr>
          <w:rFonts w:cs="Calibri"/>
        </w:rPr>
        <w:t>’</w:t>
      </w:r>
      <w:r w:rsidRPr="006A3926">
        <w:rPr>
          <w:rFonts w:cs="Calibri"/>
        </w:rPr>
        <w:t xml:space="preserve"> </w:t>
      </w:r>
      <w:r w:rsidR="00D5222D" w:rsidRPr="006A3926">
        <w:rPr>
          <w:rFonts w:cs="Calibri"/>
        </w:rPr>
        <w:t>require</w:t>
      </w:r>
      <w:r w:rsidR="009B17B2" w:rsidRPr="006A3926">
        <w:rPr>
          <w:rFonts w:cs="Calibri"/>
        </w:rPr>
        <w:t xml:space="preserve"> d</w:t>
      </w:r>
      <w:r w:rsidRPr="006A3926">
        <w:rPr>
          <w:rFonts w:cs="Calibri"/>
        </w:rPr>
        <w:t>efinitive intervention within hours</w:t>
      </w:r>
      <w:r w:rsidR="00A10DE8" w:rsidRPr="006A3926">
        <w:rPr>
          <w:rFonts w:cs="Calibri"/>
        </w:rPr>
        <w:t>,</w:t>
      </w:r>
      <w:r w:rsidR="009B17B2" w:rsidRPr="006A3926">
        <w:rPr>
          <w:rFonts w:cs="Calibri"/>
        </w:rPr>
        <w:t xml:space="preserve"> and INTERMACS profile 1-4 is the suggested population for D</w:t>
      </w:r>
      <w:r w:rsidR="00C7634F" w:rsidRPr="006A3926">
        <w:rPr>
          <w:rFonts w:cs="Calibri"/>
        </w:rPr>
        <w:t>T</w:t>
      </w:r>
      <w:r w:rsidR="009B17B2" w:rsidRPr="006A3926">
        <w:rPr>
          <w:rFonts w:cs="Calibri"/>
        </w:rPr>
        <w:t xml:space="preserve"> in this application. Hence</w:t>
      </w:r>
      <w:r w:rsidR="00A10DE8" w:rsidRPr="006A3926">
        <w:rPr>
          <w:rFonts w:cs="Calibri"/>
        </w:rPr>
        <w:t>, adding</w:t>
      </w:r>
      <w:r w:rsidRPr="006A3926">
        <w:rPr>
          <w:rFonts w:cs="Calibri"/>
        </w:rPr>
        <w:t xml:space="preserve"> these notes to the existing MBS items may require </w:t>
      </w:r>
      <w:r w:rsidR="009B17B2" w:rsidRPr="006A3926">
        <w:rPr>
          <w:rFonts w:cs="Calibri"/>
        </w:rPr>
        <w:t xml:space="preserve">further </w:t>
      </w:r>
      <w:r w:rsidRPr="006A3926">
        <w:rPr>
          <w:rFonts w:cs="Calibri"/>
        </w:rPr>
        <w:t xml:space="preserve">consultations </w:t>
      </w:r>
      <w:r w:rsidR="009B17B2" w:rsidRPr="006A3926">
        <w:rPr>
          <w:rFonts w:cs="Calibri"/>
        </w:rPr>
        <w:t xml:space="preserve">with </w:t>
      </w:r>
      <w:r w:rsidRPr="006A3926">
        <w:rPr>
          <w:rFonts w:cs="Calibri"/>
        </w:rPr>
        <w:t>the clinical experts</w:t>
      </w:r>
      <w:r w:rsidR="009B17B2" w:rsidRPr="006A3926">
        <w:rPr>
          <w:rFonts w:cs="Calibri"/>
        </w:rPr>
        <w:t>.</w:t>
      </w:r>
      <w:r w:rsidRPr="006A3926">
        <w:rPr>
          <w:rFonts w:cs="Calibri"/>
        </w:rPr>
        <w:t xml:space="preserve"> </w:t>
      </w:r>
      <w:r w:rsidR="00D92EC7" w:rsidRPr="006A3926">
        <w:rPr>
          <w:rFonts w:cs="Calibri"/>
        </w:rPr>
        <w:t xml:space="preserve">As the department has proposed creating new MBS items for VAD for DT, similarly a new explanatory note with guidance on VAD case conference specific to the proposed MBS items for VAD for DT has been suggested. </w:t>
      </w:r>
    </w:p>
    <w:p w14:paraId="2A0D4DE1" w14:textId="77777777" w:rsidR="00A72216" w:rsidRPr="006A3926" w:rsidRDefault="00A72216" w:rsidP="00A72216">
      <w:pPr>
        <w:jc w:val="both"/>
        <w:rPr>
          <w:rFonts w:cs="Calibri"/>
          <w:i/>
          <w:iCs/>
        </w:rPr>
      </w:pPr>
      <w:r w:rsidRPr="006A3926">
        <w:rPr>
          <w:rFonts w:cs="Calibri"/>
          <w:i/>
          <w:iCs/>
        </w:rPr>
        <w:t>PASC queried whether the MDT should include an intensive care clinician as suggested in the consultation feedback. The applicant’s clinical experts agreed and stated that in their practice, intensive care clinicians are currently included in the MDT for assessing a patent’s eligibility for transplantation and VAD. PASC considered the MDT explanatory note for VAD as DT should be amended to include an intensive care clinician.</w:t>
      </w:r>
    </w:p>
    <w:p w14:paraId="5B716DBB" w14:textId="2B81335F" w:rsidR="00A72216" w:rsidRPr="006A3926" w:rsidRDefault="00A72216" w:rsidP="00A72216">
      <w:pPr>
        <w:jc w:val="both"/>
        <w:rPr>
          <w:rFonts w:cs="Calibri"/>
          <w:i/>
          <w:iCs/>
        </w:rPr>
      </w:pPr>
      <w:r w:rsidRPr="006A3926">
        <w:rPr>
          <w:rFonts w:cs="Calibri"/>
          <w:i/>
          <w:iCs/>
        </w:rPr>
        <w:t xml:space="preserve">PASC queried whether the MDT would include </w:t>
      </w:r>
      <w:r w:rsidR="00DB6905" w:rsidRPr="006A3926">
        <w:rPr>
          <w:rFonts w:cs="Calibri"/>
          <w:i/>
          <w:iCs/>
        </w:rPr>
        <w:t>a</w:t>
      </w:r>
      <w:r w:rsidRPr="006A3926">
        <w:rPr>
          <w:rFonts w:cs="Calibri"/>
          <w:i/>
          <w:iCs/>
        </w:rPr>
        <w:t xml:space="preserve"> patient or a patient representative. The applicant’s clinical expert advised that MDT does not include the patient or a patient representative, but the patient is involved in the decision (i.e., would be an elective procedure) and all VAD and transplantation treatments are performed after obtaining informed consent.</w:t>
      </w:r>
    </w:p>
    <w:p w14:paraId="2459C9DE" w14:textId="59DBF053" w:rsidR="003057F3" w:rsidRPr="00484532" w:rsidRDefault="0031735C" w:rsidP="003057F3">
      <w:pPr>
        <w:jc w:val="both"/>
        <w:rPr>
          <w:rFonts w:cs="Calibri"/>
        </w:rPr>
      </w:pPr>
      <w:r w:rsidRPr="00484532">
        <w:rPr>
          <w:rFonts w:cs="Calibri"/>
        </w:rPr>
        <w:t xml:space="preserve">Of note, </w:t>
      </w:r>
      <w:r w:rsidR="003057F3" w:rsidRPr="00484532">
        <w:rPr>
          <w:rFonts w:cs="Calibri"/>
        </w:rPr>
        <w:t xml:space="preserve">there </w:t>
      </w:r>
      <w:r w:rsidR="00A10DE8" w:rsidRPr="00484532">
        <w:rPr>
          <w:rFonts w:cs="Calibri"/>
        </w:rPr>
        <w:t>is</w:t>
      </w:r>
      <w:r w:rsidR="003057F3" w:rsidRPr="00484532">
        <w:rPr>
          <w:rFonts w:cs="Calibri"/>
        </w:rPr>
        <w:t xml:space="preserve"> </w:t>
      </w:r>
      <w:r w:rsidR="00A10DE8" w:rsidRPr="00484532">
        <w:rPr>
          <w:rFonts w:cs="Calibri"/>
        </w:rPr>
        <w:t xml:space="preserve">a </w:t>
      </w:r>
      <w:r w:rsidR="003057F3" w:rsidRPr="00484532">
        <w:rPr>
          <w:rFonts w:cs="Calibri"/>
        </w:rPr>
        <w:t xml:space="preserve">possibility that patients may move from DT to BTT (e.g., due to marked improvement in functional class) or </w:t>
      </w:r>
      <w:r w:rsidR="00F91215" w:rsidRPr="00484532">
        <w:rPr>
          <w:rFonts w:cs="Calibri"/>
        </w:rPr>
        <w:t xml:space="preserve">from </w:t>
      </w:r>
      <w:r w:rsidR="003057F3" w:rsidRPr="00484532">
        <w:rPr>
          <w:rFonts w:cs="Calibri"/>
        </w:rPr>
        <w:t xml:space="preserve">BTT to DT (e.g., due to major VAD complications such as disabling stroke) </w:t>
      </w:r>
      <w:r w:rsidR="003057F3" w:rsidRPr="00484532">
        <w:rPr>
          <w:rFonts w:cs="Calibri"/>
        </w:rPr>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rsidRPr="00484532">
        <w:rPr>
          <w:rFonts w:cs="Calibri"/>
        </w:rPr>
        <w:instrText xml:space="preserve"> ADDIN EN.CITE </w:instrText>
      </w:r>
      <w:r w:rsidR="000A32C4" w:rsidRPr="00484532">
        <w:rPr>
          <w:rFonts w:cs="Calibri"/>
        </w:rPr>
        <w:fldChar w:fldCharType="begin">
          <w:fldData xml:space="preserve">PEVuZE5vdGU+PENpdGU+PEF1dGhvcj5BdGhlcnRvbjwvQXV0aG9yPjxZZWFyPjIwMTg8L1llYXI+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</w:fldData>
        </w:fldChar>
      </w:r>
      <w:r w:rsidR="000A32C4" w:rsidRPr="00484532">
        <w:rPr>
          <w:rFonts w:cs="Calibri"/>
        </w:rPr>
        <w:instrText xml:space="preserve"> ADDIN EN.CITE.DATA </w:instrText>
      </w:r>
      <w:r w:rsidR="000A32C4" w:rsidRPr="00484532">
        <w:rPr>
          <w:rFonts w:cs="Calibri"/>
        </w:rPr>
      </w:r>
      <w:r w:rsidR="000A32C4" w:rsidRPr="00484532">
        <w:rPr>
          <w:rFonts w:cs="Calibri"/>
        </w:rPr>
        <w:fldChar w:fldCharType="end"/>
      </w:r>
      <w:r w:rsidR="003057F3" w:rsidRPr="00484532">
        <w:rPr>
          <w:rFonts w:cs="Calibri"/>
        </w:rPr>
      </w:r>
      <w:r w:rsidR="003057F3" w:rsidRPr="00484532">
        <w:rPr>
          <w:rFonts w:cs="Calibri"/>
        </w:rPr>
        <w:fldChar w:fldCharType="separate"/>
      </w:r>
      <w:r w:rsidR="000A32C4" w:rsidRPr="00484532">
        <w:rPr>
          <w:rFonts w:cs="Calibri"/>
          <w:noProof/>
        </w:rPr>
        <w:t>(Atherton et al., 2018)</w:t>
      </w:r>
      <w:r w:rsidR="003057F3" w:rsidRPr="00484532">
        <w:rPr>
          <w:rFonts w:cs="Calibri"/>
        </w:rPr>
        <w:fldChar w:fldCharType="end"/>
      </w:r>
      <w:r w:rsidR="003057F3" w:rsidRPr="00484532">
        <w:rPr>
          <w:rFonts w:cs="Calibri"/>
        </w:rPr>
        <w:t>. Hence</w:t>
      </w:r>
      <w:r w:rsidR="00A10DE8" w:rsidRPr="00484532">
        <w:rPr>
          <w:rFonts w:cs="Calibri"/>
        </w:rPr>
        <w:t>, international literature has discussions</w:t>
      </w:r>
      <w:r w:rsidR="003057F3" w:rsidRPr="00484532">
        <w:rPr>
          <w:rFonts w:cs="Calibri"/>
        </w:rPr>
        <w:t xml:space="preserve"> </w:t>
      </w:r>
      <w:r w:rsidR="00A10DE8" w:rsidRPr="00484532">
        <w:rPr>
          <w:rFonts w:cs="Calibri"/>
        </w:rPr>
        <w:t xml:space="preserve">on </w:t>
      </w:r>
      <w:r w:rsidR="003057F3" w:rsidRPr="00484532">
        <w:rPr>
          <w:rFonts w:cs="Calibri"/>
        </w:rPr>
        <w:t xml:space="preserve">whether to continue this nomenclature to denote </w:t>
      </w:r>
      <w:r w:rsidR="000F494B" w:rsidRPr="00484532">
        <w:rPr>
          <w:rFonts w:cs="Calibri"/>
        </w:rPr>
        <w:t>L</w:t>
      </w:r>
      <w:r w:rsidR="003057F3" w:rsidRPr="00484532">
        <w:rPr>
          <w:rFonts w:cs="Calibri"/>
        </w:rPr>
        <w:t>VAD implantation indications</w:t>
      </w:r>
      <w:r w:rsidR="00CD319A" w:rsidRPr="00484532">
        <w:rPr>
          <w:rFonts w:cs="Calibri"/>
        </w:rPr>
        <w:t xml:space="preserve"> </w:t>
      </w:r>
      <w:r w:rsidR="00CD319A" w:rsidRPr="00484532">
        <w:rPr>
          <w:rFonts w:cs="Calibri"/>
        </w:rPr>
        <w:fldChar w:fldCharType="begin"/>
      </w:r>
      <w:r w:rsidR="000A32C4" w:rsidRPr="00484532">
        <w:rPr>
          <w:rFonts w:cs="Calibri"/>
        </w:rPr>
        <w:instrText xml:space="preserve"> ADDIN EN.CITE &lt;EndNote&gt;&lt;Cite&gt;&lt;Author&gt;Fukunaga&lt;/Author&gt;&lt;Year&gt;2018&lt;/Year&gt;&lt;RecNum&gt;1084&lt;/RecNum&gt;&lt;DisplayText&gt;(Fukunaga &amp;amp; Rao, 2018)&lt;/DisplayText&gt;&lt;record&gt;&lt;rec-number&gt;1084&lt;/rec-number&gt;&lt;foreign-keys&gt;&lt;key app="EN" db-id="tv5vtp5rvavte4eretm59vz7rzdrwz5vaxat" timestamp="1687314200"&gt;1084&lt;/key&gt;&lt;/foreign-keys&gt;&lt;ref-type name="Journal Article"&gt;17&lt;/ref-type&gt;&lt;contributors&gt;&lt;authors&gt;&lt;author&gt;Fukunaga, Naoto&lt;/author&gt;&lt;author&gt;Rao, Vivek&lt;/author&gt;&lt;/authors&gt;&lt;/contributors&gt;&lt;titles&gt;&lt;title&gt;Left ventricular assist device as destination therapy for end stage heart failure: the right time for the right patients&lt;/title&gt;&lt;secondary-title&gt;Curr. Opin. Cardiol.&lt;/secondary-title&gt;&lt;/titles&gt;&lt;periodical&gt;&lt;full-title&gt;Curr. Opin. Cardiol.&lt;/full-title&gt;&lt;/periodical&gt;&lt;pages&gt;196-201&lt;/pages&gt;&lt;volume&gt;33&lt;/volume&gt;&lt;number&gt;2&lt;/number&gt;&lt;keywords&gt;&lt;keyword&gt;destination therapy&lt;/keyword&gt;&lt;keyword&gt;heart failure&lt;/keyword&gt;&lt;keyword&gt;mechanical circulatory support&lt;/keyword&gt;&lt;/keywords&gt;&lt;dates&gt;&lt;year&gt;2018&lt;/year&gt;&lt;/dates&gt;&lt;isbn&gt;0268-4705&lt;/isbn&gt;&lt;accession-num&gt;00001573-201803000-00013&lt;/accession-num&gt;&lt;urls&gt;&lt;related-urls&gt;&lt;url&gt;https://journals.lww.com/co-cardiology/Fulltext/2018/03000/Left_ventricular_assist_device_as_destination.13.aspx&lt;/url&gt;&lt;/related-urls&gt;&lt;/urls&gt;&lt;/record&gt;&lt;/Cite&gt;&lt;/EndNote&gt;</w:instrText>
      </w:r>
      <w:r w:rsidR="00CD319A" w:rsidRPr="00484532">
        <w:rPr>
          <w:rFonts w:cs="Calibri"/>
        </w:rPr>
        <w:fldChar w:fldCharType="separate"/>
      </w:r>
      <w:r w:rsidR="000A32C4" w:rsidRPr="00484532">
        <w:rPr>
          <w:rFonts w:cs="Calibri"/>
          <w:noProof/>
        </w:rPr>
        <w:t>(Fukunaga &amp; Rao, 2018)</w:t>
      </w:r>
      <w:r w:rsidR="00CD319A" w:rsidRPr="00484532">
        <w:rPr>
          <w:rFonts w:cs="Calibri"/>
        </w:rPr>
        <w:fldChar w:fldCharType="end"/>
      </w:r>
      <w:r w:rsidR="003057F3" w:rsidRPr="00484532">
        <w:rPr>
          <w:rFonts w:cs="Calibri"/>
        </w:rPr>
        <w:t xml:space="preserve">.  </w:t>
      </w:r>
    </w:p>
    <w:p w14:paraId="6E29C5B1" w14:textId="703EAAE4" w:rsidR="004E0D7D" w:rsidRPr="00484532" w:rsidRDefault="00440B1A" w:rsidP="00440B1A">
      <w:pPr>
        <w:jc w:val="both"/>
        <w:rPr>
          <w:rFonts w:cs="Calibri"/>
        </w:rPr>
      </w:pPr>
      <w:r w:rsidRPr="00484532">
        <w:rPr>
          <w:rFonts w:cs="Calibri"/>
        </w:rPr>
        <w:t xml:space="preserve">As the application is relevant for the amendment of existing MBS items to include </w:t>
      </w:r>
      <w:r w:rsidR="00A10DE8" w:rsidRPr="00484532">
        <w:rPr>
          <w:rFonts w:cs="Calibri"/>
        </w:rPr>
        <w:t xml:space="preserve">a </w:t>
      </w:r>
      <w:r w:rsidRPr="00484532">
        <w:rPr>
          <w:rFonts w:cs="Calibri"/>
        </w:rPr>
        <w:t xml:space="preserve">new indication, </w:t>
      </w:r>
      <w:r w:rsidR="00A10DE8" w:rsidRPr="00484532">
        <w:rPr>
          <w:rFonts w:cs="Calibri"/>
        </w:rPr>
        <w:t>no change is</w:t>
      </w:r>
      <w:r w:rsidRPr="00484532">
        <w:rPr>
          <w:rFonts w:cs="Calibri"/>
        </w:rPr>
        <w:t xml:space="preserve"> proposed to the fee for the existing MBS items. </w:t>
      </w:r>
      <w:r w:rsidR="004E0D7D" w:rsidRPr="00484532">
        <w:rPr>
          <w:rFonts w:cs="Calibri"/>
        </w:rPr>
        <w:t xml:space="preserve">The application anticipated that the out-of-pocket costs to patients would be similar as per current VAD use on the MBS </w:t>
      </w:r>
      <w:r w:rsidR="00812851" w:rsidRPr="00484532">
        <w:rPr>
          <w:rFonts w:cs="Calibri"/>
        </w:rPr>
        <w:t>and estimated as a minimum amount of $404.89, reflecting 25% of the MBS fee for item 38615 (noting that for most patients</w:t>
      </w:r>
      <w:r w:rsidR="00A10DE8" w:rsidRPr="00484532">
        <w:rPr>
          <w:rFonts w:cs="Calibri"/>
        </w:rPr>
        <w:t>,</w:t>
      </w:r>
      <w:r w:rsidR="00812851" w:rsidRPr="00484532">
        <w:rPr>
          <w:rFonts w:cs="Calibri"/>
        </w:rPr>
        <w:t xml:space="preserve"> the out-of-pocket costs would likely exceed this). </w:t>
      </w:r>
    </w:p>
    <w:p w14:paraId="1233E93B" w14:textId="476A7750" w:rsidR="00812851" w:rsidRPr="00484532" w:rsidRDefault="004E0D7D" w:rsidP="00812851">
      <w:pPr>
        <w:jc w:val="both"/>
        <w:rPr>
          <w:rFonts w:cs="Calibri"/>
        </w:rPr>
      </w:pPr>
      <w:r w:rsidRPr="00484532">
        <w:rPr>
          <w:rFonts w:cs="Calibri"/>
        </w:rPr>
        <w:t xml:space="preserve">The </w:t>
      </w:r>
      <w:r w:rsidR="00F86148" w:rsidRPr="00484532">
        <w:rPr>
          <w:rFonts w:cs="Calibri"/>
        </w:rPr>
        <w:t>HeartMate 3</w:t>
      </w:r>
      <w:r w:rsidR="00AE4FB3" w:rsidRPr="00484532">
        <w:rPr>
          <w:rFonts w:cs="Calibri"/>
        </w:rPr>
        <w:t>™</w:t>
      </w:r>
      <w:r w:rsidR="00F86148" w:rsidRPr="00484532">
        <w:rPr>
          <w:rFonts w:cs="Calibri"/>
        </w:rPr>
        <w:t xml:space="preserve"> Implant k</w:t>
      </w:r>
      <w:r w:rsidR="009E4983" w:rsidRPr="00484532">
        <w:rPr>
          <w:rFonts w:cs="Calibri"/>
        </w:rPr>
        <w:t>it costs</w:t>
      </w:r>
      <w:r w:rsidRPr="00484532">
        <w:rPr>
          <w:rFonts w:cs="Calibri"/>
        </w:rPr>
        <w:t xml:space="preserve"> $95,000</w:t>
      </w:r>
      <w:r w:rsidR="00371EC9" w:rsidRPr="00484532">
        <w:rPr>
          <w:rFonts w:cs="Calibri"/>
        </w:rPr>
        <w:t xml:space="preserve"> (</w:t>
      </w:r>
      <w:r w:rsidR="00440155" w:rsidRPr="00484532">
        <w:rPr>
          <w:rFonts w:cs="Calibri"/>
        </w:rPr>
        <w:t xml:space="preserve">PL </w:t>
      </w:r>
      <w:r w:rsidR="00371EC9" w:rsidRPr="00484532">
        <w:rPr>
          <w:rFonts w:cs="Calibri"/>
        </w:rPr>
        <w:t xml:space="preserve">benefit </w:t>
      </w:r>
      <w:r w:rsidR="00440155" w:rsidRPr="00484532">
        <w:rPr>
          <w:rFonts w:cs="Calibri"/>
        </w:rPr>
        <w:t>for the device)</w:t>
      </w:r>
      <w:r w:rsidR="00A10DE8" w:rsidRPr="00484532">
        <w:rPr>
          <w:rFonts w:cs="Calibri"/>
        </w:rPr>
        <w:t>,</w:t>
      </w:r>
      <w:r w:rsidRPr="00484532">
        <w:rPr>
          <w:rFonts w:cs="Calibri"/>
        </w:rPr>
        <w:t xml:space="preserve"> and the applicants confirmed that the </w:t>
      </w:r>
      <w:r w:rsidR="00A10DE8" w:rsidRPr="00484532">
        <w:rPr>
          <w:rFonts w:cs="Calibri"/>
        </w:rPr>
        <w:t xml:space="preserve">hospitals </w:t>
      </w:r>
      <w:r w:rsidR="001545AD" w:rsidRPr="00484532">
        <w:rPr>
          <w:rFonts w:cs="Calibri"/>
        </w:rPr>
        <w:t xml:space="preserve">(or private health insurers if a private patient has private health insurance) </w:t>
      </w:r>
      <w:r w:rsidR="00A10DE8" w:rsidRPr="00484532">
        <w:rPr>
          <w:rFonts w:cs="Calibri"/>
        </w:rPr>
        <w:t>would bear the device cost</w:t>
      </w:r>
      <w:r w:rsidRPr="00484532">
        <w:rPr>
          <w:rFonts w:cs="Calibri"/>
        </w:rPr>
        <w:t xml:space="preserve">. </w:t>
      </w:r>
      <w:r w:rsidR="00812851" w:rsidRPr="00484532">
        <w:rPr>
          <w:rFonts w:cs="Calibri"/>
        </w:rPr>
        <w:t>Also,</w:t>
      </w:r>
      <w:r w:rsidRPr="00484532">
        <w:rPr>
          <w:rFonts w:cs="Calibri"/>
        </w:rPr>
        <w:t xml:space="preserve"> the </w:t>
      </w:r>
      <w:r w:rsidR="00812851" w:rsidRPr="00484532">
        <w:rPr>
          <w:rFonts w:cs="Calibri"/>
        </w:rPr>
        <w:t xml:space="preserve">application estimated the total overall cost per patient to be </w:t>
      </w:r>
      <w:r w:rsidR="001F2248" w:rsidRPr="00484532">
        <w:rPr>
          <w:rFonts w:cs="Calibri"/>
        </w:rPr>
        <w:t>$243,942.56</w:t>
      </w:r>
      <w:r w:rsidR="00812851" w:rsidRPr="00484532">
        <w:rPr>
          <w:rFonts w:cs="Calibri"/>
        </w:rPr>
        <w:t xml:space="preserve"> including pre-implant, device, and procedural/recovery costs. This estimation was based on the patient</w:t>
      </w:r>
      <w:r w:rsidR="00A10DE8" w:rsidRPr="00484532">
        <w:rPr>
          <w:rFonts w:cs="Calibri"/>
        </w:rPr>
        <w:t>-</w:t>
      </w:r>
      <w:r w:rsidR="00812851" w:rsidRPr="00484532">
        <w:rPr>
          <w:rFonts w:cs="Calibri"/>
        </w:rPr>
        <w:t>level micro-costing study for LVAD procedure</w:t>
      </w:r>
      <w:r w:rsidR="00A10DE8" w:rsidRPr="00484532">
        <w:rPr>
          <w:rFonts w:cs="Calibri"/>
        </w:rPr>
        <w:t>s</w:t>
      </w:r>
      <w:r w:rsidR="00812851" w:rsidRPr="00484532">
        <w:rPr>
          <w:rFonts w:cs="Calibri"/>
        </w:rPr>
        <w:t xml:space="preserve"> in Australia </w:t>
      </w:r>
      <w:r w:rsidR="00812851" w:rsidRPr="00484532">
        <w:rPr>
          <w:rFonts w:cs="Calibri"/>
        </w:rPr>
        <w:fldChar w:fldCharType="begin">
          <w:fldData xml:space="preserve">PEVuZE5vdGU+PENpdGU+PEF1dGhvcj5QcmljaGFyZDwvQXV0aG9yPjxZZWFyPjIwMjA8L1llYXI+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</w:fldData>
        </w:fldChar>
      </w:r>
      <w:r w:rsidR="000A32C4" w:rsidRPr="00484532">
        <w:rPr>
          <w:rFonts w:cs="Calibri"/>
        </w:rPr>
        <w:instrText xml:space="preserve"> ADDIN EN.CITE </w:instrText>
      </w:r>
      <w:r w:rsidR="000A32C4" w:rsidRPr="00484532">
        <w:rPr>
          <w:rFonts w:cs="Calibri"/>
        </w:rPr>
        <w:fldChar w:fldCharType="begin">
          <w:fldData xml:space="preserve">PEVuZE5vdGU+PENpdGU+PEF1dGhvcj5QcmljaGFyZDwvQXV0aG9yPjxZZWFyPjIwMjA8L1llYXI+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</w:fldData>
        </w:fldChar>
      </w:r>
      <w:r w:rsidR="000A32C4" w:rsidRPr="00484532">
        <w:rPr>
          <w:rFonts w:cs="Calibri"/>
        </w:rPr>
        <w:instrText xml:space="preserve"> ADDIN EN.CITE.DATA </w:instrText>
      </w:r>
      <w:r w:rsidR="000A32C4" w:rsidRPr="00484532">
        <w:rPr>
          <w:rFonts w:cs="Calibri"/>
        </w:rPr>
      </w:r>
      <w:r w:rsidR="000A32C4" w:rsidRPr="00484532">
        <w:rPr>
          <w:rFonts w:cs="Calibri"/>
        </w:rPr>
        <w:fldChar w:fldCharType="end"/>
      </w:r>
      <w:r w:rsidR="00812851" w:rsidRPr="00484532">
        <w:rPr>
          <w:rFonts w:cs="Calibri"/>
        </w:rPr>
      </w:r>
      <w:r w:rsidR="00812851" w:rsidRPr="00484532">
        <w:rPr>
          <w:rFonts w:cs="Calibri"/>
        </w:rPr>
        <w:fldChar w:fldCharType="separate"/>
      </w:r>
      <w:r w:rsidR="000A32C4" w:rsidRPr="00484532">
        <w:rPr>
          <w:rFonts w:cs="Calibri"/>
          <w:noProof/>
        </w:rPr>
        <w:t>(Prichard et al., 2020)</w:t>
      </w:r>
      <w:r w:rsidR="00812851" w:rsidRPr="00484532">
        <w:rPr>
          <w:rFonts w:cs="Calibri"/>
        </w:rPr>
        <w:fldChar w:fldCharType="end"/>
      </w:r>
      <w:r w:rsidR="00812851" w:rsidRPr="00484532">
        <w:rPr>
          <w:rFonts w:cs="Calibri"/>
        </w:rPr>
        <w:t xml:space="preserve">. </w:t>
      </w:r>
      <w:r w:rsidR="00372D2E" w:rsidRPr="00484532">
        <w:rPr>
          <w:rFonts w:cs="Calibri"/>
        </w:rPr>
        <w:t>Table 11 summarise</w:t>
      </w:r>
      <w:r w:rsidR="007157FF" w:rsidRPr="00484532">
        <w:rPr>
          <w:rFonts w:cs="Calibri"/>
        </w:rPr>
        <w:t>s</w:t>
      </w:r>
      <w:r w:rsidR="00372D2E" w:rsidRPr="00484532">
        <w:rPr>
          <w:rFonts w:cs="Calibri"/>
        </w:rPr>
        <w:t xml:space="preserve"> the estimated total cost and cost breakdown per LVAD procedure. </w:t>
      </w:r>
    </w:p>
    <w:p w14:paraId="44F85719" w14:textId="06323FEA" w:rsidR="00F958F4" w:rsidRDefault="00F958F4" w:rsidP="00812851">
      <w:pPr>
        <w:jc w:val="both"/>
      </w:pPr>
    </w:p>
    <w:p w14:paraId="50CAA1B7" w14:textId="08AABBAE" w:rsidR="00F958F4" w:rsidRDefault="00F958F4" w:rsidP="00812851">
      <w:pPr>
        <w:jc w:val="both"/>
      </w:pPr>
    </w:p>
    <w:p w14:paraId="6E492784" w14:textId="61FFA17B" w:rsidR="00F958F4" w:rsidRDefault="00F958F4" w:rsidP="00812851">
      <w:pPr>
        <w:jc w:val="both"/>
      </w:pPr>
    </w:p>
    <w:p w14:paraId="26E2E49F" w14:textId="77777777" w:rsidR="008147DD" w:rsidRDefault="008147DD" w:rsidP="00812851">
      <w:pPr>
        <w:jc w:val="both"/>
      </w:pPr>
    </w:p>
    <w:p w14:paraId="202CEFD0" w14:textId="61A0316D" w:rsidR="007E2AA6" w:rsidRDefault="007E2AA6" w:rsidP="00CA55F4">
      <w:pPr>
        <w:pStyle w:val="Caption"/>
        <w:ind w:left="0" w:firstLine="0"/>
      </w:pPr>
      <w:r>
        <w:t xml:space="preserve">Table </w:t>
      </w:r>
      <w:r>
        <w:fldChar w:fldCharType="begin"/>
      </w:r>
      <w:r>
        <w:instrText xml:space="preserve"> SEQ Table \* ARABIC </w:instrText>
      </w:r>
      <w:r>
        <w:fldChar w:fldCharType="separate"/>
      </w:r>
      <w:r w:rsidR="001C6D8C">
        <w:rPr>
          <w:noProof/>
        </w:rPr>
        <w:t>11</w:t>
      </w:r>
      <w:r>
        <w:fldChar w:fldCharType="end"/>
      </w:r>
      <w:r>
        <w:t>:</w:t>
      </w:r>
      <w:r w:rsidR="00372D2E">
        <w:t xml:space="preserve"> estimated total cost per LVAD </w:t>
      </w:r>
      <w:r w:rsidR="00F958F4">
        <w:t>procedure.</w:t>
      </w:r>
    </w:p>
    <w:tbl>
      <w:tblPr>
        <w:tblStyle w:val="TableGrid4"/>
        <w:tblW w:w="8887" w:type="dxa"/>
        <w:tblInd w:w="108" w:type="dxa"/>
        <w:tblLayout w:type="fixed"/>
        <w:tblLook w:val="04A0" w:firstRow="1" w:lastRow="0" w:firstColumn="1" w:lastColumn="0" w:noHBand="0" w:noVBand="1"/>
      </w:tblPr>
      <w:tblGrid>
        <w:gridCol w:w="1985"/>
        <w:gridCol w:w="1163"/>
        <w:gridCol w:w="1253"/>
        <w:gridCol w:w="1695"/>
        <w:gridCol w:w="2791"/>
      </w:tblGrid>
      <w:tr w:rsidR="001F31EB" w:rsidRPr="001432C6" w14:paraId="5BEA870F" w14:textId="77777777" w:rsidTr="00730FF9">
        <w:trPr>
          <w:trHeight w:val="600"/>
        </w:trPr>
        <w:tc>
          <w:tcPr>
            <w:tcW w:w="1985" w:type="dxa"/>
            <w:noWrap/>
            <w:hideMark/>
          </w:tcPr>
          <w:p w14:paraId="1FF438AE" w14:textId="77777777" w:rsidR="001F31EB" w:rsidRPr="00CA55F4" w:rsidRDefault="001F31EB" w:rsidP="00CA55F4">
            <w:pPr>
              <w:pStyle w:val="Tabletext"/>
            </w:pPr>
          </w:p>
        </w:tc>
        <w:tc>
          <w:tcPr>
            <w:tcW w:w="1163" w:type="dxa"/>
            <w:hideMark/>
          </w:tcPr>
          <w:p w14:paraId="772F328A" w14:textId="3B2EE065" w:rsidR="001F31EB" w:rsidRPr="00CA55F4" w:rsidRDefault="001F31EB" w:rsidP="00CA55F4">
            <w:pPr>
              <w:pStyle w:val="Tabletext"/>
            </w:pPr>
            <w:r w:rsidRPr="00CA55F4">
              <w:t xml:space="preserve">Median costs, AUD 2014 </w:t>
            </w:r>
            <w:r w:rsidR="00372D2E" w:rsidRPr="00CA55F4">
              <w:fldChar w:fldCharType="begin">
                <w:fldData xml:space="preserve">PEVuZE5vdGU+PENpdGU+PEF1dGhvcj5QcmljaGFyZDwvQXV0aG9yPjxZZWFyPjIwMjA8L1llYXI+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</w:fldData>
              </w:fldChar>
            </w:r>
            <w:r w:rsidR="00372D2E" w:rsidRPr="00CA55F4">
              <w:instrText xml:space="preserve"> ADDIN EN.CITE </w:instrText>
            </w:r>
            <w:r w:rsidR="00372D2E" w:rsidRPr="00CA55F4">
              <w:fldChar w:fldCharType="begin">
                <w:fldData xml:space="preserve">PEVuZE5vdGU+PENpdGU+PEF1dGhvcj5QcmljaGFyZDwvQXV0aG9yPjxZZWFyPjIwMjA8L1llYXI+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</w:fldData>
              </w:fldChar>
            </w:r>
            <w:r w:rsidR="00372D2E" w:rsidRPr="00CA55F4">
              <w:instrText xml:space="preserve"> ADDIN EN.CITE.DATA </w:instrText>
            </w:r>
            <w:r w:rsidR="00372D2E" w:rsidRPr="00CA55F4">
              <w:fldChar w:fldCharType="end"/>
            </w:r>
            <w:r w:rsidR="00372D2E" w:rsidRPr="00CA55F4">
              <w:fldChar w:fldCharType="separate"/>
            </w:r>
            <w:r w:rsidR="00372D2E" w:rsidRPr="00CA55F4">
              <w:t>(Prichard et al., 2020)</w:t>
            </w:r>
            <w:r w:rsidR="00372D2E" w:rsidRPr="00CA55F4">
              <w:fldChar w:fldCharType="end"/>
            </w:r>
          </w:p>
        </w:tc>
        <w:tc>
          <w:tcPr>
            <w:tcW w:w="1253" w:type="dxa"/>
            <w:hideMark/>
          </w:tcPr>
          <w:p w14:paraId="68B2D556" w14:textId="6E155542" w:rsidR="001F31EB" w:rsidRPr="00CA55F4" w:rsidRDefault="001F31EB" w:rsidP="00CA55F4">
            <w:pPr>
              <w:pStyle w:val="Tabletext"/>
            </w:pPr>
            <w:r w:rsidRPr="00CA55F4">
              <w:t>Median costs inflated</w:t>
            </w:r>
            <w:r w:rsidR="00372D2E" w:rsidRPr="005C5468">
              <w:rPr>
                <w:vertAlign w:val="superscript"/>
              </w:rPr>
              <w:t>a</w:t>
            </w:r>
            <w:r w:rsidRPr="00CA55F4">
              <w:t xml:space="preserve"> to AUD 2023 </w:t>
            </w:r>
          </w:p>
        </w:tc>
        <w:tc>
          <w:tcPr>
            <w:tcW w:w="1695" w:type="dxa"/>
            <w:hideMark/>
          </w:tcPr>
          <w:p w14:paraId="2FAF322A" w14:textId="77777777" w:rsidR="001F31EB" w:rsidRPr="00CA55F4" w:rsidRDefault="001F31EB" w:rsidP="00CA55F4">
            <w:pPr>
              <w:pStyle w:val="Tabletext"/>
            </w:pPr>
            <w:r w:rsidRPr="00CA55F4">
              <w:t>Total cost per implant</w:t>
            </w:r>
          </w:p>
        </w:tc>
        <w:tc>
          <w:tcPr>
            <w:tcW w:w="2791" w:type="dxa"/>
            <w:hideMark/>
          </w:tcPr>
          <w:p w14:paraId="6F243AA4" w14:textId="77777777" w:rsidR="001F31EB" w:rsidRPr="00CA55F4" w:rsidRDefault="001F31EB" w:rsidP="00CA55F4">
            <w:pPr>
              <w:pStyle w:val="Tabletext"/>
            </w:pPr>
            <w:r w:rsidRPr="00CA55F4">
              <w:t>Reference/Calculation</w:t>
            </w:r>
          </w:p>
        </w:tc>
      </w:tr>
      <w:tr w:rsidR="001F31EB" w:rsidRPr="001432C6" w14:paraId="76823C5A" w14:textId="77777777" w:rsidTr="00730FF9">
        <w:trPr>
          <w:trHeight w:val="300"/>
        </w:trPr>
        <w:tc>
          <w:tcPr>
            <w:tcW w:w="1985" w:type="dxa"/>
            <w:noWrap/>
            <w:hideMark/>
          </w:tcPr>
          <w:p w14:paraId="4F4C306D" w14:textId="77777777" w:rsidR="001F31EB" w:rsidRPr="001432C6" w:rsidRDefault="001F31EB" w:rsidP="00CA55F4">
            <w:pPr>
              <w:pStyle w:val="Tabletext"/>
            </w:pPr>
            <w:r w:rsidRPr="001432C6">
              <w:t>Pre-implant cost: assessment and preparation of a patient for the LVAD procedure</w:t>
            </w:r>
          </w:p>
        </w:tc>
        <w:tc>
          <w:tcPr>
            <w:tcW w:w="1163" w:type="dxa"/>
            <w:noWrap/>
            <w:hideMark/>
          </w:tcPr>
          <w:p w14:paraId="38EAA79B" w14:textId="2C97FF9F" w:rsidR="001F31EB" w:rsidRPr="001432C6" w:rsidRDefault="00730FF9" w:rsidP="00CA55F4">
            <w:pPr>
              <w:pStyle w:val="Tabletext"/>
            </w:pPr>
            <w:r w:rsidRPr="001432C6">
              <w:t>$2,050 per diem</w:t>
            </w:r>
          </w:p>
        </w:tc>
        <w:tc>
          <w:tcPr>
            <w:tcW w:w="1253" w:type="dxa"/>
            <w:noWrap/>
            <w:hideMark/>
          </w:tcPr>
          <w:p w14:paraId="1D2CAF44" w14:textId="1911D40B" w:rsidR="001F31EB" w:rsidRPr="001432C6" w:rsidRDefault="00730FF9" w:rsidP="00CA55F4">
            <w:pPr>
              <w:pStyle w:val="Tabletext"/>
            </w:pPr>
            <w:r w:rsidRPr="001432C6">
              <w:t>$2,444.14 per diem</w:t>
            </w:r>
          </w:p>
        </w:tc>
        <w:tc>
          <w:tcPr>
            <w:tcW w:w="1695" w:type="dxa"/>
            <w:noWrap/>
            <w:hideMark/>
          </w:tcPr>
          <w:p w14:paraId="564C81E4" w14:textId="4A5C6299" w:rsidR="001F31EB" w:rsidRPr="001432C6" w:rsidRDefault="00730FF9" w:rsidP="00CA55F4">
            <w:pPr>
              <w:pStyle w:val="Tabletext"/>
            </w:pPr>
            <w:r w:rsidRPr="001432C6">
              <w:t>$21,997.30</w:t>
            </w:r>
          </w:p>
        </w:tc>
        <w:tc>
          <w:tcPr>
            <w:tcW w:w="2791" w:type="dxa"/>
            <w:noWrap/>
            <w:hideMark/>
          </w:tcPr>
          <w:p w14:paraId="501FFEE3" w14:textId="4DA46D1E" w:rsidR="001F31EB" w:rsidRPr="001432C6" w:rsidRDefault="00372D2E" w:rsidP="00CA55F4">
            <w:pPr>
              <w:pStyle w:val="Tabletext"/>
            </w:pPr>
            <w:r w:rsidRPr="001432C6">
              <w:fldChar w:fldCharType="begin">
                <w:fldData xml:space="preserve">PEVuZE5vdGU+PENpdGU+PEF1dGhvcj5QcmljaGFyZDwvQXV0aG9yPjxZZWFyPjIwMjA8L1llYXI+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</w:fldData>
              </w:fldChar>
            </w:r>
            <w:r w:rsidRPr="001432C6">
              <w:instrText xml:space="preserve"> ADDIN EN.CITE </w:instrText>
            </w:r>
            <w:r w:rsidRPr="001432C6">
              <w:fldChar w:fldCharType="begin">
                <w:fldData xml:space="preserve">PEVuZE5vdGU+PENpdGU+PEF1dGhvcj5QcmljaGFyZDwvQXV0aG9yPjxZZWFyPjIwMjA8L1llYXI+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</w:fldData>
              </w:fldChar>
            </w:r>
            <w:r w:rsidRPr="001432C6">
              <w:instrText xml:space="preserve"> ADDIN EN.CITE.DATA </w:instrText>
            </w:r>
            <w:r w:rsidRPr="001432C6">
              <w:fldChar w:fldCharType="end"/>
            </w:r>
            <w:r w:rsidRPr="001432C6">
              <w:fldChar w:fldCharType="separate"/>
            </w:r>
            <w:r w:rsidRPr="00CA55F4">
              <w:t>(Prichard et al., 2020)</w:t>
            </w:r>
            <w:r w:rsidRPr="001432C6">
              <w:fldChar w:fldCharType="end"/>
            </w:r>
            <w:r w:rsidR="001F31EB" w:rsidRPr="001432C6">
              <w:t>: Median pre-implant per diem cost inflated to 2023 prices cost × 9 days</w:t>
            </w:r>
          </w:p>
        </w:tc>
      </w:tr>
      <w:tr w:rsidR="001F31EB" w:rsidRPr="001432C6" w14:paraId="5F800D17" w14:textId="77777777" w:rsidTr="00730FF9">
        <w:trPr>
          <w:trHeight w:val="300"/>
        </w:trPr>
        <w:tc>
          <w:tcPr>
            <w:tcW w:w="1985" w:type="dxa"/>
            <w:noWrap/>
            <w:hideMark/>
          </w:tcPr>
          <w:p w14:paraId="7D524C7E" w14:textId="77777777" w:rsidR="001F31EB" w:rsidRPr="001432C6" w:rsidRDefault="001F31EB" w:rsidP="00CA55F4">
            <w:pPr>
              <w:pStyle w:val="Tabletext"/>
            </w:pPr>
            <w:r w:rsidRPr="001432C6">
              <w:t>Device Cost (2023)</w:t>
            </w:r>
          </w:p>
        </w:tc>
        <w:tc>
          <w:tcPr>
            <w:tcW w:w="1163" w:type="dxa"/>
            <w:noWrap/>
            <w:hideMark/>
          </w:tcPr>
          <w:p w14:paraId="594D6B18" w14:textId="77777777" w:rsidR="001F31EB" w:rsidRPr="001432C6" w:rsidRDefault="001F31EB" w:rsidP="00CA55F4">
            <w:pPr>
              <w:pStyle w:val="Tabletext"/>
            </w:pPr>
          </w:p>
        </w:tc>
        <w:tc>
          <w:tcPr>
            <w:tcW w:w="1253" w:type="dxa"/>
            <w:noWrap/>
            <w:hideMark/>
          </w:tcPr>
          <w:p w14:paraId="0A125229" w14:textId="77777777" w:rsidR="001F31EB" w:rsidRPr="001432C6" w:rsidRDefault="001F31EB" w:rsidP="00CA55F4">
            <w:pPr>
              <w:pStyle w:val="Tabletext"/>
            </w:pPr>
          </w:p>
        </w:tc>
        <w:tc>
          <w:tcPr>
            <w:tcW w:w="1695" w:type="dxa"/>
            <w:noWrap/>
            <w:hideMark/>
          </w:tcPr>
          <w:p w14:paraId="7BE6AB95" w14:textId="77777777" w:rsidR="001F31EB" w:rsidRPr="001432C6" w:rsidRDefault="001F31EB" w:rsidP="00CA55F4">
            <w:pPr>
              <w:pStyle w:val="Tabletext"/>
            </w:pPr>
            <w:r w:rsidRPr="001432C6">
              <w:t>$95,000</w:t>
            </w:r>
          </w:p>
        </w:tc>
        <w:tc>
          <w:tcPr>
            <w:tcW w:w="2791" w:type="dxa"/>
            <w:noWrap/>
            <w:hideMark/>
          </w:tcPr>
          <w:p w14:paraId="5B517846" w14:textId="77777777" w:rsidR="001F31EB" w:rsidRPr="001432C6" w:rsidRDefault="001F31EB" w:rsidP="00CA55F4">
            <w:pPr>
              <w:pStyle w:val="Tabletext"/>
            </w:pPr>
            <w:r w:rsidRPr="001432C6">
              <w:t>2023 PL benefit</w:t>
            </w:r>
          </w:p>
        </w:tc>
      </w:tr>
      <w:tr w:rsidR="001F31EB" w:rsidRPr="001432C6" w14:paraId="16D53376" w14:textId="77777777" w:rsidTr="003E6B03">
        <w:trPr>
          <w:trHeight w:val="300"/>
        </w:trPr>
        <w:tc>
          <w:tcPr>
            <w:tcW w:w="1985" w:type="dxa"/>
            <w:noWrap/>
            <w:hideMark/>
          </w:tcPr>
          <w:p w14:paraId="4E830844" w14:textId="77777777" w:rsidR="001F31EB" w:rsidRPr="001432C6" w:rsidRDefault="001F31EB" w:rsidP="00CA55F4">
            <w:pPr>
              <w:pStyle w:val="Tabletext"/>
            </w:pPr>
            <w:r w:rsidRPr="001432C6">
              <w:t>Implant procedure and post- recovery costs (less cost of device)</w:t>
            </w:r>
          </w:p>
        </w:tc>
        <w:tc>
          <w:tcPr>
            <w:tcW w:w="1163" w:type="dxa"/>
            <w:noWrap/>
            <w:hideMark/>
          </w:tcPr>
          <w:p w14:paraId="13E0FB89" w14:textId="203C369B" w:rsidR="001F31EB" w:rsidRPr="001432C6" w:rsidRDefault="00730FF9" w:rsidP="00CA55F4">
            <w:pPr>
              <w:pStyle w:val="Tabletext"/>
            </w:pPr>
            <w:r w:rsidRPr="001432C6">
              <w:t>$106,474.00 per implant</w:t>
            </w:r>
          </w:p>
        </w:tc>
        <w:tc>
          <w:tcPr>
            <w:tcW w:w="1253" w:type="dxa"/>
            <w:noWrap/>
            <w:hideMark/>
          </w:tcPr>
          <w:p w14:paraId="391E80A6" w14:textId="6C656D90" w:rsidR="001F31EB" w:rsidRPr="001432C6" w:rsidRDefault="00730FF9" w:rsidP="00CA55F4">
            <w:pPr>
              <w:pStyle w:val="Tabletext"/>
            </w:pPr>
            <w:r w:rsidRPr="001432C6">
              <w:t>$126,945.26 per implant</w:t>
            </w:r>
          </w:p>
        </w:tc>
        <w:tc>
          <w:tcPr>
            <w:tcW w:w="1695" w:type="dxa"/>
            <w:noWrap/>
            <w:hideMark/>
          </w:tcPr>
          <w:p w14:paraId="623A3DE3" w14:textId="70AE0BA3" w:rsidR="001F31EB" w:rsidRPr="001432C6" w:rsidRDefault="00730FF9" w:rsidP="00CA55F4">
            <w:pPr>
              <w:pStyle w:val="Tabletext"/>
            </w:pPr>
            <w:r w:rsidRPr="001432C6">
              <w:t>$126,945.26</w:t>
            </w:r>
          </w:p>
        </w:tc>
        <w:tc>
          <w:tcPr>
            <w:tcW w:w="2791" w:type="dxa"/>
            <w:noWrap/>
            <w:hideMark/>
          </w:tcPr>
          <w:p w14:paraId="6F6528A5" w14:textId="72EB869C" w:rsidR="001F31EB" w:rsidRPr="001432C6" w:rsidRDefault="00372D2E" w:rsidP="00CA55F4">
            <w:pPr>
              <w:pStyle w:val="Tabletext"/>
            </w:pPr>
            <w:r w:rsidRPr="001432C6">
              <w:fldChar w:fldCharType="begin">
                <w:fldData xml:space="preserve">PEVuZE5vdGU+PENpdGU+PEF1dGhvcj5QcmljaGFyZDwvQXV0aG9yPjxZZWFyPjIwMjA8L1llYXI+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</w:fldData>
              </w:fldChar>
            </w:r>
            <w:r w:rsidRPr="001432C6">
              <w:instrText xml:space="preserve"> ADDIN EN.CITE </w:instrText>
            </w:r>
            <w:r w:rsidRPr="001432C6">
              <w:fldChar w:fldCharType="begin">
                <w:fldData xml:space="preserve">PEVuZE5vdGU+PENpdGU+PEF1dGhvcj5QcmljaGFyZDwvQXV0aG9yPjxZZWFyPjIwMjA8L1llYXI+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</w:fldData>
              </w:fldChar>
            </w:r>
            <w:r w:rsidRPr="001432C6">
              <w:instrText xml:space="preserve"> ADDIN EN.CITE.DATA </w:instrText>
            </w:r>
            <w:r w:rsidRPr="001432C6">
              <w:fldChar w:fldCharType="end"/>
            </w:r>
            <w:r w:rsidRPr="001432C6">
              <w:fldChar w:fldCharType="separate"/>
            </w:r>
            <w:r w:rsidRPr="00CA55F4">
              <w:t>(Prichard et al., 2020)</w:t>
            </w:r>
            <w:r w:rsidRPr="001432C6">
              <w:fldChar w:fldCharType="end"/>
            </w:r>
            <w:r w:rsidR="001F31EB" w:rsidRPr="001432C6">
              <w:t>: Median cost (less 2014 device cost: ($209,474 - $103,000)) inflated to 2023 prices</w:t>
            </w:r>
          </w:p>
        </w:tc>
      </w:tr>
      <w:tr w:rsidR="001F31EB" w:rsidRPr="001432C6" w14:paraId="1220B27F" w14:textId="77777777" w:rsidTr="00730FF9">
        <w:trPr>
          <w:trHeight w:val="300"/>
        </w:trPr>
        <w:tc>
          <w:tcPr>
            <w:tcW w:w="1985" w:type="dxa"/>
            <w:noWrap/>
            <w:hideMark/>
          </w:tcPr>
          <w:p w14:paraId="0C23F08A" w14:textId="77777777" w:rsidR="001F31EB" w:rsidRPr="001432C6" w:rsidRDefault="001F31EB" w:rsidP="00CA55F4">
            <w:pPr>
              <w:pStyle w:val="Tabletext"/>
            </w:pPr>
            <w:r w:rsidRPr="001432C6">
              <w:t>Total cost</w:t>
            </w:r>
          </w:p>
        </w:tc>
        <w:tc>
          <w:tcPr>
            <w:tcW w:w="1163" w:type="dxa"/>
            <w:noWrap/>
            <w:hideMark/>
          </w:tcPr>
          <w:p w14:paraId="59CF9A39" w14:textId="77777777" w:rsidR="001F31EB" w:rsidRPr="001432C6" w:rsidRDefault="001F31EB" w:rsidP="00CA55F4">
            <w:pPr>
              <w:pStyle w:val="Tabletext"/>
            </w:pPr>
          </w:p>
        </w:tc>
        <w:tc>
          <w:tcPr>
            <w:tcW w:w="1253" w:type="dxa"/>
            <w:noWrap/>
            <w:hideMark/>
          </w:tcPr>
          <w:p w14:paraId="0C5C707A" w14:textId="77777777" w:rsidR="001F31EB" w:rsidRPr="001432C6" w:rsidRDefault="001F31EB" w:rsidP="00CA55F4">
            <w:pPr>
              <w:pStyle w:val="Tabletext"/>
            </w:pPr>
          </w:p>
        </w:tc>
        <w:tc>
          <w:tcPr>
            <w:tcW w:w="1695" w:type="dxa"/>
            <w:noWrap/>
            <w:hideMark/>
          </w:tcPr>
          <w:p w14:paraId="51539DC9" w14:textId="1A21020E" w:rsidR="001F31EB" w:rsidRPr="001432C6" w:rsidRDefault="00730FF9" w:rsidP="00CA55F4">
            <w:pPr>
              <w:pStyle w:val="Tabletext"/>
            </w:pPr>
            <w:r w:rsidRPr="001432C6">
              <w:t>$243,942.56</w:t>
            </w:r>
          </w:p>
        </w:tc>
        <w:tc>
          <w:tcPr>
            <w:tcW w:w="2791" w:type="dxa"/>
            <w:noWrap/>
            <w:hideMark/>
          </w:tcPr>
          <w:p w14:paraId="0FD8FAF8" w14:textId="77777777" w:rsidR="001F31EB" w:rsidRPr="001432C6" w:rsidRDefault="001F31EB" w:rsidP="00CA55F4">
            <w:pPr>
              <w:pStyle w:val="Tabletext"/>
            </w:pPr>
            <w:r w:rsidRPr="001432C6">
              <w:t>Sum of pre-implant, device and procedural/recovery costs</w:t>
            </w:r>
          </w:p>
        </w:tc>
      </w:tr>
    </w:tbl>
    <w:p w14:paraId="4CD1BE0B" w14:textId="77777777" w:rsidR="00372D2E" w:rsidRDefault="00372D2E" w:rsidP="006B0112">
      <w:pPr>
        <w:pStyle w:val="Tablenotes0"/>
        <w:spacing w:before="0" w:after="0"/>
        <w:ind w:left="0"/>
      </w:pPr>
      <w:r>
        <w:t xml:space="preserve">Source: Table 1, p3 of the Attachment cost breakdown: MSAC application 1749 PICO Set </w:t>
      </w:r>
    </w:p>
    <w:p w14:paraId="4CD36CBA" w14:textId="649BECA1" w:rsidR="00372D2E" w:rsidRDefault="00372D2E" w:rsidP="006B0112">
      <w:pPr>
        <w:pStyle w:val="Tablenotes0"/>
        <w:spacing w:before="0" w:after="0"/>
        <w:ind w:left="0"/>
      </w:pPr>
      <w:r>
        <w:t>Abbreviations: LVAD, Left Ventricular assist device; PL, Prescribed List</w:t>
      </w:r>
    </w:p>
    <w:p w14:paraId="3D754D3E" w14:textId="169C80E1" w:rsidR="00BE1674" w:rsidRDefault="00372D2E" w:rsidP="006B0112">
      <w:pPr>
        <w:pStyle w:val="Tablenotes0"/>
        <w:spacing w:before="0" w:after="0"/>
        <w:ind w:left="0"/>
        <w:rPr>
          <w:rFonts w:ascii="Calibri" w:eastAsia="Calibri" w:hAnsi="Calibri" w:cs="Times New Roman"/>
          <w:sz w:val="22"/>
          <w:szCs w:val="22"/>
        </w:rPr>
      </w:pPr>
      <w:r>
        <w:t xml:space="preserve">Notes: </w:t>
      </w:r>
      <w:r w:rsidRPr="00CA55F4">
        <w:rPr>
          <w:vertAlign w:val="superscript"/>
        </w:rPr>
        <w:t>a</w:t>
      </w:r>
      <w:r w:rsidRPr="00372D2E">
        <w:t>2014 to 2023 inflation index</w:t>
      </w:r>
      <w:r w:rsidR="001432C6">
        <w:t xml:space="preserve"> </w:t>
      </w:r>
      <w:r w:rsidR="001432C6">
        <w:fldChar w:fldCharType="begin"/>
      </w:r>
      <w:r w:rsidR="001432C6">
        <w:instrText xml:space="preserve"> ADDIN EN.CITE &lt;EndNote&gt;&lt;Cite&gt;&lt;Author&gt;Australian Institute of Health and Welfare&lt;/Author&gt;&lt;Year&gt;2022&lt;/Year&gt;&lt;RecNum&gt;1105&lt;/RecNum&gt;&lt;DisplayText&gt;(Australian Institute of Health and Welfare, 2022)&lt;/DisplayText&gt;&lt;record&gt;&lt;rec-number&gt;1105&lt;/rec-number&gt;&lt;foreign-keys&gt;&lt;key app="EN" db-id="tv5vtp5rvavte4eretm59vz7rzdrwz5vaxat" timestamp="1693192458"&gt;1105&lt;/key&gt;&lt;/foreign-keys&gt;&lt;ref-type name="Web Page"&gt;12&lt;/ref-type&gt;&lt;contributors&gt;&lt;authors&gt;&lt;author&gt;Australian Institute of Health and Welfare,  &lt;/author&gt;&lt;/authors&gt;&lt;/contributors&gt;&lt;titles&gt;&lt;title&gt;Health expenditure Australia 2020-21&lt;/title&gt;&lt;/titles&gt;&lt;dates&gt;&lt;year&gt;2022&lt;/year&gt;&lt;/dates&gt;&lt;urls&gt;&lt;related-urls&gt;&lt;url&gt;https://www.aihw.gov.au/reports/health-welfare-expenditure/health-expenditure-australia&lt;/url&gt;&lt;/related-urls&gt;&lt;/urls&gt;&lt;/record&gt;&lt;/Cite&gt;&lt;/EndNote&gt;</w:instrText>
      </w:r>
      <w:r w:rsidR="001432C6">
        <w:fldChar w:fldCharType="separate"/>
      </w:r>
      <w:r w:rsidR="001432C6">
        <w:rPr>
          <w:noProof/>
        </w:rPr>
        <w:t>(Australian Institute of Health and Welfare, 2022)</w:t>
      </w:r>
      <w:r w:rsidR="001432C6">
        <w:fldChar w:fldCharType="end"/>
      </w:r>
      <w:r w:rsidR="001432C6" w:rsidDel="00372D2E">
        <w:t xml:space="preserve"> </w:t>
      </w:r>
    </w:p>
    <w:p w14:paraId="56BE6497" w14:textId="77777777" w:rsidR="00BE1674" w:rsidRDefault="00BE1674" w:rsidP="00372D2E">
      <w:pPr>
        <w:pStyle w:val="Tablenotes0"/>
        <w:ind w:left="0"/>
      </w:pPr>
    </w:p>
    <w:p w14:paraId="7E899DB5" w14:textId="253BD270" w:rsidR="00ED66F5" w:rsidRDefault="00ED66F5" w:rsidP="00052DE1">
      <w:pPr>
        <w:pStyle w:val="Heading4"/>
      </w:pPr>
      <w:r w:rsidRPr="00ED66F5">
        <w:t>Private health insurance</w:t>
      </w:r>
    </w:p>
    <w:p w14:paraId="556C19F1" w14:textId="2202733D" w:rsidR="00ED66F5" w:rsidRDefault="00ED66F5" w:rsidP="00ED66F5">
      <w:pPr>
        <w:jc w:val="both"/>
      </w:pPr>
      <w:r>
        <w:t xml:space="preserve">The most recent generation LVAD, </w:t>
      </w:r>
      <w:r w:rsidR="00D016E2" w:rsidRPr="00D016E2">
        <w:t>HeartMate 3™</w:t>
      </w:r>
      <w:r>
        <w:t xml:space="preserve"> implant kit and all associated devices (e.g., System controller, battery charger) are currently included on the Prescribed List </w:t>
      </w:r>
      <w:r w:rsidR="2C73FDB5">
        <w:t xml:space="preserve">of Medical Devices and Human Tissue products (PL) - formerly the Prostheses List - </w:t>
      </w:r>
      <w:r>
        <w:t>under subcategory 09.11 Implant Ventricular Assist System.</w:t>
      </w:r>
      <w:r w:rsidR="2F20E650">
        <w:t xml:space="preserve"> The current benefit amount for </w:t>
      </w:r>
      <w:r w:rsidR="655D12EC">
        <w:t xml:space="preserve">09.11.01 </w:t>
      </w:r>
      <w:r w:rsidR="00D016E2" w:rsidRPr="00D016E2">
        <w:t>HeartMate 3™</w:t>
      </w:r>
      <w:r w:rsidR="655D12EC">
        <w:t xml:space="preserve"> Implant Kit is $95000.</w:t>
      </w:r>
      <w:r w:rsidR="2F20E650">
        <w:t xml:space="preserve"> </w:t>
      </w:r>
    </w:p>
    <w:p w14:paraId="62338695" w14:textId="1003AF9E" w:rsidR="00D37A3F" w:rsidRPr="00D37A3F" w:rsidRDefault="003F0A39" w:rsidP="00713728">
      <w:pPr>
        <w:pStyle w:val="Heading2"/>
      </w:pPr>
      <w:r>
        <w:t>Summary of public consultation</w:t>
      </w:r>
      <w:r w:rsidRPr="00D37A3F">
        <w:t xml:space="preserve"> </w:t>
      </w:r>
      <w:r w:rsidR="00E470B0">
        <w:t>input</w:t>
      </w:r>
    </w:p>
    <w:p w14:paraId="6076CEF6" w14:textId="77777777" w:rsidR="000D1E89" w:rsidRDefault="000D1E89" w:rsidP="006B0041">
      <w:pPr>
        <w:spacing w:after="120"/>
        <w:jc w:val="both"/>
      </w:pPr>
      <w:r w:rsidRPr="00E95336">
        <w:rPr>
          <w:i/>
          <w:iCs/>
        </w:rPr>
        <w:t xml:space="preserve">PASC noted and welcomed consultation input </w:t>
      </w:r>
      <w:r w:rsidRPr="00FE3EEA">
        <w:rPr>
          <w:i/>
          <w:iCs/>
        </w:rPr>
        <w:t>from 5</w:t>
      </w:r>
      <w:r>
        <w:t xml:space="preserve"> </w:t>
      </w:r>
      <w:r w:rsidRPr="00FE3EEA">
        <w:rPr>
          <w:i/>
          <w:iCs/>
        </w:rPr>
        <w:t>organisations and 3 individuals, all of whom were health professionals.  The 5 organisations that submitted input were:</w:t>
      </w:r>
      <w:r w:rsidRPr="00D7667B">
        <w:t xml:space="preserve"> </w:t>
      </w:r>
    </w:p>
    <w:p w14:paraId="48EE990B" w14:textId="77777777" w:rsidR="000D1E89" w:rsidRDefault="000D1E89" w:rsidP="006B0041">
      <w:pPr>
        <w:pStyle w:val="ListParagraph"/>
        <w:numPr>
          <w:ilvl w:val="0"/>
          <w:numId w:val="28"/>
        </w:numPr>
        <w:spacing w:after="120" w:line="259" w:lineRule="auto"/>
        <w:jc w:val="both"/>
      </w:pPr>
      <w:r>
        <w:t>Hearts4heart</w:t>
      </w:r>
    </w:p>
    <w:p w14:paraId="0472277F" w14:textId="77777777" w:rsidR="000D1E89" w:rsidRDefault="000D1E89" w:rsidP="006B0041">
      <w:pPr>
        <w:pStyle w:val="ListParagraph"/>
        <w:numPr>
          <w:ilvl w:val="0"/>
          <w:numId w:val="28"/>
        </w:numPr>
        <w:spacing w:after="120" w:line="259" w:lineRule="auto"/>
        <w:jc w:val="both"/>
      </w:pPr>
      <w:r>
        <w:t>Private Healthcare Australia (PHA)</w:t>
      </w:r>
    </w:p>
    <w:p w14:paraId="2A61E737" w14:textId="77777777" w:rsidR="000D1E89" w:rsidRDefault="000D1E89" w:rsidP="006B0041">
      <w:pPr>
        <w:pStyle w:val="ListParagraph"/>
        <w:numPr>
          <w:ilvl w:val="0"/>
          <w:numId w:val="28"/>
        </w:numPr>
        <w:spacing w:after="120" w:line="259" w:lineRule="auto"/>
        <w:jc w:val="both"/>
      </w:pPr>
      <w:r>
        <w:t>Advanced Heart Failure and Cardiac Transplant Service, Fiona Stanley Hospital, Perth</w:t>
      </w:r>
    </w:p>
    <w:p w14:paraId="08EFE5AD" w14:textId="77777777" w:rsidR="000D1E89" w:rsidRDefault="000D1E89" w:rsidP="006B0041">
      <w:pPr>
        <w:pStyle w:val="ListParagraph"/>
        <w:numPr>
          <w:ilvl w:val="0"/>
          <w:numId w:val="28"/>
        </w:numPr>
        <w:spacing w:after="120" w:line="259" w:lineRule="auto"/>
        <w:jc w:val="both"/>
      </w:pPr>
      <w:r>
        <w:t>Central Adelaide Local Health Network, Royal Adelaide Hospital, Department of Cardiology</w:t>
      </w:r>
    </w:p>
    <w:p w14:paraId="764AD644" w14:textId="7459274A" w:rsidR="000D1E89" w:rsidRPr="000125BC" w:rsidRDefault="000D1E89" w:rsidP="006B0041">
      <w:pPr>
        <w:pStyle w:val="ListParagraph"/>
        <w:numPr>
          <w:ilvl w:val="0"/>
          <w:numId w:val="28"/>
        </w:numPr>
        <w:spacing w:after="120" w:line="259" w:lineRule="auto"/>
        <w:jc w:val="both"/>
      </w:pPr>
      <w:r>
        <w:t>Australian and New Zealand Society of Cardiothoracic Surgeons (ANZSCTS)</w:t>
      </w:r>
      <w:r w:rsidR="00FE030A">
        <w:t>.</w:t>
      </w:r>
    </w:p>
    <w:p w14:paraId="300AE64A" w14:textId="77777777" w:rsidR="000D1E89" w:rsidRDefault="000D1E89" w:rsidP="006B0041">
      <w:pPr>
        <w:jc w:val="both"/>
        <w:rPr>
          <w:color w:val="5B9BD5" w:themeColor="accent1"/>
        </w:rPr>
      </w:pPr>
      <w:r>
        <w:t>With the exception of Private Healthcare Australia (PHA) who were not supportive, the consultation feedback received was all supportive of public funding for i</w:t>
      </w:r>
      <w:r w:rsidRPr="00AF62E2">
        <w:t>nsertion of durable ventricular assist device</w:t>
      </w:r>
      <w:r>
        <w:t xml:space="preserve"> (VAD)</w:t>
      </w:r>
      <w:r w:rsidRPr="00AF62E2">
        <w:t xml:space="preserve"> for use as destination therapy</w:t>
      </w:r>
      <w:r>
        <w:t xml:space="preserve">. The consultation feedback raised a number of concerns, predominately in relation to the need to care for the device and lifestyle changes required and the flow on cost including the device cost if this application is listed on the MBS. </w:t>
      </w:r>
    </w:p>
    <w:p w14:paraId="2D317AD4" w14:textId="77777777" w:rsidR="000D1E89" w:rsidRDefault="000D1E89" w:rsidP="000D1E89">
      <w:pPr>
        <w:rPr>
          <w:b/>
          <w:bCs/>
        </w:rPr>
      </w:pPr>
      <w:r w:rsidRPr="00C50417">
        <w:rPr>
          <w:b/>
          <w:bCs/>
        </w:rPr>
        <w:t>Clinical need and public health significance</w:t>
      </w:r>
    </w:p>
    <w:p w14:paraId="5E41D79A" w14:textId="77777777" w:rsidR="000D1E89" w:rsidRDefault="000D1E89" w:rsidP="00D56CE4">
      <w:pPr>
        <w:jc w:val="both"/>
      </w:pPr>
      <w:r>
        <w:t>The main benefits of public funding received in the consultation feedback included increased survival time, improved quality of life, and the potential to rehabilitate to the point of returning to work for patients with advanced heart failure. Royal Adelaide Hospital Department of Cardiology state that left VAD (LVAD) can change the options for patients whose ineligibility for cardiac transplantation requires a waiting time (such as treatment of a malignancy) and can render them to become transplant eligible in future.</w:t>
      </w:r>
    </w:p>
    <w:p w14:paraId="1EF91ED1" w14:textId="77777777" w:rsidR="000D1E89" w:rsidRDefault="000D1E89" w:rsidP="00D56CE4">
      <w:pPr>
        <w:jc w:val="both"/>
      </w:pPr>
      <w:r>
        <w:t>The main disadvantages of public funding received in the consultation feedback included the surgical risks of VADs including bleeding, infection, stroke, the need to care for the device (driveline and battery management), responding to alarms, and the psychosocial impact and lifestyle adjustments needed by the patient and their carer. Private Healthcare Australia (PHA) state that there is potential for substantial out of pocket expenses to the patient. PHA stated that the requested MBS service fee is less than 1/75 of the cost of this procedure that would add over $100,000+ in direct cost to Private Health Insurers.</w:t>
      </w:r>
    </w:p>
    <w:p w14:paraId="561FF2AB" w14:textId="77777777" w:rsidR="000D1E89" w:rsidRDefault="000D1E89" w:rsidP="00D56CE4">
      <w:pPr>
        <w:jc w:val="both"/>
      </w:pPr>
      <w:r>
        <w:t xml:space="preserve">Other services identified in the consultation feedback as being needed to be delivered before or after the intervention included comprehensive care by a multidisciplinary team including </w:t>
      </w:r>
      <w:r w:rsidRPr="00A30DCA">
        <w:t>intensive care specialist</w:t>
      </w:r>
      <w:r>
        <w:t>s, psychosocial support, dietician, exercise physiology and physiotherapy.</w:t>
      </w:r>
    </w:p>
    <w:p w14:paraId="22AD738C" w14:textId="77777777" w:rsidR="000D1E89" w:rsidRDefault="000D1E89" w:rsidP="000D1E89">
      <w:pPr>
        <w:rPr>
          <w:b/>
          <w:bCs/>
        </w:rPr>
      </w:pPr>
      <w:r w:rsidRPr="00C50417">
        <w:rPr>
          <w:b/>
          <w:bCs/>
        </w:rPr>
        <w:t>Indication(s) for the proposed medical service and clinical claim</w:t>
      </w:r>
    </w:p>
    <w:p w14:paraId="73368B23" w14:textId="77777777" w:rsidR="000D1E89" w:rsidRDefault="000D1E89" w:rsidP="00D56CE4">
      <w:pPr>
        <w:spacing w:after="120"/>
        <w:jc w:val="both"/>
      </w:pPr>
      <w:r>
        <w:t xml:space="preserve">The consultation feedback ranged from strongly disagreeing to strongly agreeing with the proposed population. Hearts4heart stated that the one year mortality is between 25% and 63% even with guideline directed medical therapy in the advanced heart failure population. Six consultation feedback surveys highlighted the importance of selecting suitable patients within the eligible population due to the ongoing self-care required for patients with a VAD. </w:t>
      </w:r>
    </w:p>
    <w:p w14:paraId="0E84B049" w14:textId="77777777" w:rsidR="000D1E89" w:rsidRDefault="000D1E89" w:rsidP="00D56CE4">
      <w:pPr>
        <w:jc w:val="both"/>
      </w:pPr>
      <w:r>
        <w:t xml:space="preserve">The consultation feedback ranged from strongly disagreeing to strongly agreeing with the proposed comparators of guideline-directed medical therapy/optimal medical care, with three surveys noting that this includes palliative care. </w:t>
      </w:r>
    </w:p>
    <w:p w14:paraId="136B89A9" w14:textId="77777777" w:rsidR="000D1E89" w:rsidRDefault="000D1E89" w:rsidP="00D56CE4">
      <w:pPr>
        <w:jc w:val="both"/>
      </w:pPr>
      <w:r>
        <w:t xml:space="preserve">The consultation feedback ranged from strongly disagreeing to strongly agreeing with the clinical claim. Almost all of the consultation feedback noted that there is good evidence to support the clinical claim, with two individuals noting that </w:t>
      </w:r>
      <w:r w:rsidRPr="004F7BE9">
        <w:t>mechanical circulatory support (MCS) which includes VAD is</w:t>
      </w:r>
      <w:r>
        <w:t xml:space="preserve"> standard therapy internationally.</w:t>
      </w:r>
    </w:p>
    <w:p w14:paraId="1F8CC128" w14:textId="45CFC9A8" w:rsidR="000D1E89" w:rsidRDefault="000D1E89" w:rsidP="00D56CE4">
      <w:pPr>
        <w:jc w:val="both"/>
        <w:rPr>
          <w:b/>
          <w:bCs/>
        </w:rPr>
      </w:pPr>
      <w:r>
        <w:t xml:space="preserve">PHA strongly disagree with the proposed population, </w:t>
      </w:r>
      <w:r w:rsidR="005E6899">
        <w:t>comparator,</w:t>
      </w:r>
      <w:r>
        <w:t xml:space="preserve"> and clinical claim, stating that they  support the existing service descriptor, and do not support the expansion sought in this application which would result in low value care being funded.</w:t>
      </w:r>
    </w:p>
    <w:p w14:paraId="75DAEE2D" w14:textId="77777777" w:rsidR="000D1E89" w:rsidRDefault="000D1E89" w:rsidP="000D1E89">
      <w:pPr>
        <w:rPr>
          <w:b/>
          <w:bCs/>
        </w:rPr>
      </w:pPr>
      <w:r w:rsidRPr="00E76884">
        <w:rPr>
          <w:b/>
          <w:bCs/>
        </w:rPr>
        <w:t>Cost information for the proposed medical service</w:t>
      </w:r>
    </w:p>
    <w:p w14:paraId="6AF01B99" w14:textId="77777777" w:rsidR="000D1E89" w:rsidRPr="00484532" w:rsidRDefault="000D1E89" w:rsidP="006B0041">
      <w:pPr>
        <w:jc w:val="both"/>
      </w:pPr>
      <w:r>
        <w:t xml:space="preserve">The consultation feedback ranged from strongly disagreeing to strongly agreeing with the proposed service descriptor. One individual advocated to include intensive care specialists in the VAD case conference team </w:t>
      </w:r>
      <w:r w:rsidRPr="00484532">
        <w:t>to assist in optimising perioperative management and mitigating potential risks.</w:t>
      </w:r>
    </w:p>
    <w:p w14:paraId="185FA21D" w14:textId="77777777" w:rsidR="000D1E89" w:rsidRDefault="000D1E89" w:rsidP="006B0041">
      <w:pPr>
        <w:jc w:val="both"/>
        <w:rPr>
          <w:b/>
          <w:bCs/>
        </w:rPr>
      </w:pPr>
      <w:r w:rsidRPr="00484532">
        <w:t>The consultation feedback ranged from strongly disagreeing to strongly agreeing with the proposed service fee, with one individual noting it is in line with the current fee for MBS item code 38615. PHA strongly disagree with the proposed service fee, stating that private health insurers will be responsible for the device cost of $98,000 with no ability to debate funding due to the Private Health Insurance Act. PHA stated that no health authority globally have found destination therapy with VAD to be cost effective.</w:t>
      </w:r>
    </w:p>
    <w:p w14:paraId="27DAEACF" w14:textId="77777777" w:rsidR="000D1E89" w:rsidRDefault="000D1E89" w:rsidP="006B0041">
      <w:pPr>
        <w:jc w:val="both"/>
        <w:rPr>
          <w:b/>
          <w:bCs/>
        </w:rPr>
      </w:pPr>
      <w:r w:rsidRPr="00C50417">
        <w:rPr>
          <w:b/>
          <w:bCs/>
        </w:rPr>
        <w:t xml:space="preserve">Additional comments </w:t>
      </w:r>
    </w:p>
    <w:p w14:paraId="146ECA7D" w14:textId="77777777" w:rsidR="000D1E89" w:rsidRPr="00FE3811" w:rsidRDefault="000D1E89" w:rsidP="006B0041">
      <w:pPr>
        <w:jc w:val="both"/>
      </w:pPr>
      <w:r w:rsidRPr="00FE3811">
        <w:t xml:space="preserve">Two respondents highlighted that VADs are currently only implanted in the public sector due to association with transplant. One respondent </w:t>
      </w:r>
      <w:r>
        <w:t xml:space="preserve">considered new centres should be credentialled. </w:t>
      </w:r>
    </w:p>
    <w:p w14:paraId="133B904D" w14:textId="5ED817AD" w:rsidR="00A15545" w:rsidRDefault="000D1E89" w:rsidP="006B0041">
      <w:pPr>
        <w:jc w:val="both"/>
        <w:rPr>
          <w:b/>
          <w:bCs/>
        </w:rPr>
      </w:pPr>
      <w:r>
        <w:t>The Advanced Heart Failure and Cardiac Transplant Service at the Fiona Stanley Hospital in Perth and ANZSCTS stated that</w:t>
      </w:r>
      <w:r w:rsidRPr="00742CD0">
        <w:t xml:space="preserve"> </w:t>
      </w:r>
      <w:r>
        <w:t xml:space="preserve">destination therapy implants should occur at transplant centres in Australia with the experience and multi-disciplinary resourcing to achieve good outcomes. </w:t>
      </w:r>
    </w:p>
    <w:p w14:paraId="13C27AB1" w14:textId="77777777" w:rsidR="00345202" w:rsidRDefault="000D1E89" w:rsidP="006B0041">
      <w:pPr>
        <w:jc w:val="both"/>
        <w:rPr>
          <w:b/>
          <w:bCs/>
        </w:rPr>
      </w:pPr>
      <w:r w:rsidRPr="00D811C1">
        <w:rPr>
          <w:b/>
          <w:bCs/>
        </w:rPr>
        <w:t>Consumer Feedback</w:t>
      </w:r>
    </w:p>
    <w:p w14:paraId="6EAB23C3" w14:textId="55FADB78" w:rsidR="000D1E89" w:rsidRPr="00345202" w:rsidRDefault="000D1E89" w:rsidP="006B0041">
      <w:pPr>
        <w:jc w:val="both"/>
        <w:rPr>
          <w:b/>
          <w:bCs/>
        </w:rPr>
      </w:pPr>
      <w:r w:rsidRPr="004619BF">
        <w:t>Hearts4heart</w:t>
      </w:r>
      <w:r>
        <w:t xml:space="preserve"> provided two consumer stories from patients who have had LVAD as destination therapy. The stories highlighted positive patient experiences including the return to daily activities of driving, gardening, and working, and longer life expectancy allowing more time with close family.</w:t>
      </w:r>
      <w:r w:rsidRPr="004619BF">
        <w:t xml:space="preserve"> </w:t>
      </w:r>
    </w:p>
    <w:p w14:paraId="0F14A6F6" w14:textId="7E22CE2E" w:rsidR="00CF21F0" w:rsidRPr="00CA55F4" w:rsidRDefault="005544E3" w:rsidP="006B0041">
      <w:pPr>
        <w:jc w:val="both"/>
        <w:rPr>
          <w:rFonts w:asciiTheme="minorHAnsi" w:hAnsiTheme="minorHAnsi" w:cstheme="minorHAnsi"/>
          <w:i/>
          <w:iCs/>
        </w:rPr>
      </w:pPr>
      <w:r w:rsidRPr="00CA55F4">
        <w:rPr>
          <w:rStyle w:val="cf01"/>
          <w:rFonts w:asciiTheme="minorHAnsi" w:hAnsiTheme="minorHAnsi" w:cstheme="minorHAnsi"/>
          <w:i/>
          <w:iCs/>
          <w:sz w:val="22"/>
          <w:szCs w:val="22"/>
        </w:rPr>
        <w:t>PASC noted the feedback from PHA that raised multiple concerns particularl</w:t>
      </w:r>
      <w:r w:rsidRPr="00CA55F4">
        <w:rPr>
          <w:rStyle w:val="cf01"/>
          <w:rFonts w:asciiTheme="minorHAnsi" w:hAnsiTheme="minorHAnsi" w:cstheme="minorHAnsi"/>
          <w:sz w:val="22"/>
          <w:szCs w:val="22"/>
        </w:rPr>
        <w:t>y</w:t>
      </w:r>
      <w:r w:rsidRPr="00CA55F4">
        <w:rPr>
          <w:rStyle w:val="cf01"/>
          <w:rFonts w:asciiTheme="minorHAnsi" w:hAnsiTheme="minorHAnsi" w:cstheme="minorHAnsi"/>
          <w:i/>
          <w:iCs/>
          <w:sz w:val="22"/>
          <w:szCs w:val="22"/>
        </w:rPr>
        <w:t xml:space="preserve"> the high cost of the </w:t>
      </w:r>
      <w:r w:rsidRPr="001C6D8C">
        <w:rPr>
          <w:rFonts w:asciiTheme="minorHAnsi" w:hAnsiTheme="minorHAnsi" w:cstheme="minorHAnsi"/>
          <w:i/>
          <w:iCs/>
        </w:rPr>
        <w:t>HeartMate</w:t>
      </w:r>
      <w:r w:rsidR="006B0041">
        <w:rPr>
          <w:rFonts w:asciiTheme="minorHAnsi" w:hAnsiTheme="minorHAnsi" w:cstheme="minorHAnsi"/>
          <w:i/>
          <w:iCs/>
        </w:rPr>
        <w:t xml:space="preserve"> </w:t>
      </w:r>
      <w:r w:rsidRPr="001C6D8C">
        <w:rPr>
          <w:rFonts w:asciiTheme="minorHAnsi" w:hAnsiTheme="minorHAnsi" w:cstheme="minorHAnsi"/>
          <w:i/>
          <w:iCs/>
        </w:rPr>
        <w:t>3</w:t>
      </w:r>
      <w:r w:rsidR="00AE4FB3" w:rsidRPr="0023141A">
        <w:t>™</w:t>
      </w:r>
      <w:r w:rsidRPr="001C6D8C">
        <w:rPr>
          <w:rFonts w:asciiTheme="minorHAnsi" w:hAnsiTheme="minorHAnsi" w:cstheme="minorHAnsi"/>
          <w:i/>
          <w:iCs/>
        </w:rPr>
        <w:t xml:space="preserve"> </w:t>
      </w:r>
      <w:r w:rsidRPr="00CA55F4">
        <w:rPr>
          <w:rStyle w:val="cf01"/>
          <w:rFonts w:asciiTheme="minorHAnsi" w:hAnsiTheme="minorHAnsi" w:cstheme="minorHAnsi"/>
          <w:i/>
          <w:iCs/>
          <w:sz w:val="22"/>
          <w:szCs w:val="22"/>
        </w:rPr>
        <w:t xml:space="preserve">device. </w:t>
      </w:r>
      <w:r w:rsidR="00505E31">
        <w:rPr>
          <w:rStyle w:val="cf01"/>
          <w:rFonts w:asciiTheme="minorHAnsi" w:hAnsiTheme="minorHAnsi" w:cstheme="minorHAnsi"/>
          <w:i/>
          <w:iCs/>
          <w:sz w:val="22"/>
          <w:szCs w:val="22"/>
        </w:rPr>
        <w:t>The a</w:t>
      </w:r>
      <w:r w:rsidRPr="00CA55F4">
        <w:rPr>
          <w:rStyle w:val="cf01"/>
          <w:rFonts w:asciiTheme="minorHAnsi" w:hAnsiTheme="minorHAnsi" w:cstheme="minorHAnsi"/>
          <w:i/>
          <w:iCs/>
          <w:sz w:val="22"/>
          <w:szCs w:val="22"/>
        </w:rPr>
        <w:t>pplicant did note the concerns raised by PHA and claimed that the evidence supports that this high-cost device is highly valuable in appropriately selected patients. The applicant did not agree with the level of concern raised by PHA and</w:t>
      </w:r>
      <w:r w:rsidRPr="00CA55F4">
        <w:rPr>
          <w:rStyle w:val="cf01"/>
          <w:rFonts w:asciiTheme="minorHAnsi" w:hAnsiTheme="minorHAnsi" w:cstheme="minorHAnsi"/>
          <w:sz w:val="22"/>
          <w:szCs w:val="22"/>
        </w:rPr>
        <w:t xml:space="preserve"> </w:t>
      </w:r>
      <w:r w:rsidRPr="00CA55F4">
        <w:rPr>
          <w:rStyle w:val="cf01"/>
          <w:rFonts w:asciiTheme="minorHAnsi" w:hAnsiTheme="minorHAnsi" w:cstheme="minorHAnsi"/>
          <w:i/>
          <w:iCs/>
          <w:sz w:val="22"/>
          <w:szCs w:val="22"/>
        </w:rPr>
        <w:t xml:space="preserve">indicated that assessment of the financial impact will help provide perspective on the implications to the </w:t>
      </w:r>
      <w:r w:rsidR="001549D1">
        <w:rPr>
          <w:rStyle w:val="cf01"/>
          <w:rFonts w:asciiTheme="minorHAnsi" w:hAnsiTheme="minorHAnsi" w:cstheme="minorHAnsi"/>
          <w:i/>
          <w:iCs/>
          <w:sz w:val="22"/>
          <w:szCs w:val="22"/>
        </w:rPr>
        <w:t xml:space="preserve">Australian Healthcare system including the </w:t>
      </w:r>
      <w:r w:rsidRPr="00CA55F4">
        <w:rPr>
          <w:rStyle w:val="cf01"/>
          <w:rFonts w:asciiTheme="minorHAnsi" w:hAnsiTheme="minorHAnsi" w:cstheme="minorHAnsi"/>
          <w:i/>
          <w:iCs/>
          <w:sz w:val="22"/>
          <w:szCs w:val="22"/>
        </w:rPr>
        <w:t>P</w:t>
      </w:r>
      <w:r w:rsidR="001549D1">
        <w:rPr>
          <w:rStyle w:val="cf01"/>
          <w:rFonts w:asciiTheme="minorHAnsi" w:hAnsiTheme="minorHAnsi" w:cstheme="minorHAnsi"/>
          <w:i/>
          <w:iCs/>
          <w:sz w:val="22"/>
          <w:szCs w:val="22"/>
        </w:rPr>
        <w:t xml:space="preserve">rescribed </w:t>
      </w:r>
      <w:r w:rsidRPr="00CA55F4">
        <w:rPr>
          <w:rStyle w:val="cf01"/>
          <w:rFonts w:asciiTheme="minorHAnsi" w:hAnsiTheme="minorHAnsi" w:cstheme="minorHAnsi"/>
          <w:i/>
          <w:iCs/>
          <w:sz w:val="22"/>
          <w:szCs w:val="22"/>
        </w:rPr>
        <w:t>L</w:t>
      </w:r>
      <w:r w:rsidR="001549D1">
        <w:rPr>
          <w:rStyle w:val="cf01"/>
          <w:rFonts w:asciiTheme="minorHAnsi" w:hAnsiTheme="minorHAnsi" w:cstheme="minorHAnsi"/>
          <w:i/>
          <w:iCs/>
          <w:sz w:val="22"/>
          <w:szCs w:val="22"/>
        </w:rPr>
        <w:t>ist</w:t>
      </w:r>
      <w:r w:rsidRPr="001C6D8C">
        <w:rPr>
          <w:rFonts w:asciiTheme="minorHAnsi" w:hAnsiTheme="minorHAnsi" w:cstheme="minorHAnsi"/>
          <w:i/>
          <w:iCs/>
        </w:rPr>
        <w:t xml:space="preserve">. </w:t>
      </w:r>
    </w:p>
    <w:p w14:paraId="212DBC3C" w14:textId="729B19AB" w:rsidR="00345202" w:rsidRPr="00345202" w:rsidRDefault="00D37A3F" w:rsidP="00345202">
      <w:pPr>
        <w:pStyle w:val="Heading2"/>
      </w:pPr>
      <w:r w:rsidRPr="00D37A3F">
        <w:t>Next steps</w:t>
      </w:r>
    </w:p>
    <w:p w14:paraId="0EE32864" w14:textId="42745B96" w:rsidR="00A15545" w:rsidRDefault="00D37A3F" w:rsidP="00910ABE">
      <w:r w:rsidRPr="00CB4E74">
        <w:rPr>
          <w:i/>
          <w:iCs/>
        </w:rPr>
        <w:t>PASC noted the applicant has elected t</w:t>
      </w:r>
      <w:r w:rsidR="00D85150" w:rsidRPr="00CB4E74">
        <w:rPr>
          <w:i/>
          <w:iCs/>
        </w:rPr>
        <w:t>o progress its application as an ADAR (Applicant</w:t>
      </w:r>
      <w:r w:rsidR="000073AA" w:rsidRPr="00CB4E74">
        <w:rPr>
          <w:i/>
          <w:iCs/>
        </w:rPr>
        <w:t xml:space="preserve"> </w:t>
      </w:r>
      <w:r w:rsidR="00D85150" w:rsidRPr="00CB4E74">
        <w:rPr>
          <w:i/>
          <w:iCs/>
        </w:rPr>
        <w:t>Developed A</w:t>
      </w:r>
      <w:r w:rsidRPr="00CB4E74">
        <w:rPr>
          <w:i/>
          <w:iCs/>
        </w:rPr>
        <w:t xml:space="preserve">ssessment </w:t>
      </w:r>
      <w:r w:rsidR="00D85150" w:rsidRPr="00CB4E74">
        <w:rPr>
          <w:i/>
          <w:iCs/>
        </w:rPr>
        <w:t>R</w:t>
      </w:r>
      <w:r w:rsidRPr="00CB4E74">
        <w:rPr>
          <w:i/>
          <w:iCs/>
        </w:rPr>
        <w:t>eport).</w:t>
      </w:r>
    </w:p>
    <w:p w14:paraId="170E4157" w14:textId="2FBD428D" w:rsidR="00414A1C" w:rsidRDefault="001E0E97" w:rsidP="009F49D1">
      <w:pPr>
        <w:pStyle w:val="Heading2"/>
      </w:pPr>
      <w:r>
        <w:t>Applicant comment on the ratified PICO Confirmation</w:t>
      </w:r>
    </w:p>
    <w:p w14:paraId="16E2F614" w14:textId="77777777" w:rsidR="00D01E5D" w:rsidRDefault="00D01E5D" w:rsidP="00D4465F">
      <w:pPr>
        <w:spacing w:after="0" w:line="259" w:lineRule="auto"/>
        <w:jc w:val="both"/>
      </w:pPr>
    </w:p>
    <w:p w14:paraId="7686B310" w14:textId="46110B15" w:rsidR="001E0E97" w:rsidRPr="00C60F27" w:rsidRDefault="001E0E97" w:rsidP="00CE766B">
      <w:pPr>
        <w:spacing w:after="160" w:line="259" w:lineRule="auto"/>
        <w:jc w:val="both"/>
      </w:pPr>
      <w:r>
        <w:t>We welcome the PASC comments regarding access to DT for children and patients living in rural and remote parts of Australia. As stated by the clinical experts, access arrangements are in place should these groups require DT, with ongoing support systems in place for patients in rural and remote areas. Hence, equity of access to DT will be possible should the new service be implemented on the MBS.</w:t>
      </w:r>
    </w:p>
    <w:p w14:paraId="6C5A007D" w14:textId="77777777" w:rsidR="001E0E97" w:rsidRPr="005718C5" w:rsidRDefault="001E0E97" w:rsidP="00CE766B">
      <w:pPr>
        <w:spacing w:after="0" w:line="240" w:lineRule="auto"/>
        <w:jc w:val="both"/>
        <w:rPr>
          <w:bCs/>
        </w:rPr>
      </w:pPr>
      <w:r w:rsidRPr="005718C5">
        <w:rPr>
          <w:bCs/>
        </w:rPr>
        <w:t xml:space="preserve">We are aware that the MSAC prefer direct evidence of a proposed service vs current care, ideally in the form of a randomised controlled trial (RCT). We note two RCTs which would provide direct evidence relevant to this application – the AMBUVAD and SweVAD studies. Given the available evidence for HeartMate 3 in DT patients, it is reasonable to claim that there is no clinical equipoise regarding the effectiveness of HeartMate 3 vs. medical therapy in patients ineligible for cardiac transplantation. </w:t>
      </w:r>
    </w:p>
    <w:p w14:paraId="53D1AD60" w14:textId="77777777" w:rsidR="001E0E97" w:rsidRPr="005718C5" w:rsidRDefault="001E0E97" w:rsidP="00CE766B">
      <w:pPr>
        <w:spacing w:after="0" w:line="240" w:lineRule="auto"/>
        <w:jc w:val="both"/>
        <w:rPr>
          <w:bCs/>
        </w:rPr>
      </w:pPr>
    </w:p>
    <w:p w14:paraId="2DF5205B" w14:textId="77777777" w:rsidR="001E0E97" w:rsidRPr="005718C5" w:rsidRDefault="001E0E97" w:rsidP="00CE766B">
      <w:pPr>
        <w:spacing w:after="0" w:line="240" w:lineRule="auto"/>
        <w:jc w:val="both"/>
        <w:rPr>
          <w:bCs/>
        </w:rPr>
      </w:pPr>
      <w:r w:rsidRPr="005718C5">
        <w:rPr>
          <w:bCs/>
        </w:rPr>
        <w:t>The SweVAD study started in June 2016 – if MOMENTUM 3 data was available at this time (published in 2019), such a study may not have gained ethics approval. We are also aware that there have been challenges recruiting for this RCT - indicating the difficulties in conducting RCTs in this patient population. The AMBUVAD study started in 2021 – it is somewhat concerning that this study had ethics approval. We are aware that the SweVAD study has had challenges enrolling patients, which is reflective of the difficulties of recruiting patients who may prefer a VAD based on available data or who may prefer medical management due to concerns about VAD implantation and living with a VAD.</w:t>
      </w:r>
    </w:p>
    <w:p w14:paraId="2FE70CCA" w14:textId="77777777" w:rsidR="001E0E97" w:rsidRPr="005718C5" w:rsidRDefault="001E0E97" w:rsidP="001E0E97">
      <w:pPr>
        <w:spacing w:after="0" w:line="240" w:lineRule="auto"/>
        <w:rPr>
          <w:bCs/>
        </w:rPr>
      </w:pPr>
    </w:p>
    <w:p w14:paraId="1AA41EE0" w14:textId="77777777" w:rsidR="00730FF9" w:rsidRDefault="001E0E97" w:rsidP="00730FF9">
      <w:pPr>
        <w:pStyle w:val="CommentText"/>
        <w:jc w:val="both"/>
        <w:rPr>
          <w:bCs/>
          <w:sz w:val="22"/>
          <w:szCs w:val="22"/>
        </w:rPr>
      </w:pPr>
      <w:r w:rsidRPr="00D126FE">
        <w:rPr>
          <w:bCs/>
          <w:sz w:val="22"/>
          <w:szCs w:val="22"/>
        </w:rPr>
        <w:t>Considering that durable VAD therapy is effectively an ‘end-of-life’ treatment option that addresses an unmet need – and that the number of patients who would be treated is small – we are of the view that waiting for results of these RCTs would be unethical – as it would potentially delay access to patients who would benefit from durable VAD therapy (and these trials may never be completed).</w:t>
      </w:r>
    </w:p>
    <w:p w14:paraId="03171CF9" w14:textId="75F03166" w:rsidR="001E0E97" w:rsidRPr="00730FF9" w:rsidRDefault="005B6345" w:rsidP="00730FF9">
      <w:pPr>
        <w:pStyle w:val="CommentText"/>
        <w:jc w:val="both"/>
        <w:rPr>
          <w:bCs/>
          <w:sz w:val="22"/>
          <w:szCs w:val="22"/>
        </w:rPr>
      </w:pPr>
      <w:r w:rsidRPr="006A3926">
        <w:rPr>
          <w:bCs/>
          <w:sz w:val="22"/>
          <w:szCs w:val="22"/>
        </w:rPr>
        <w:t>T</w:t>
      </w:r>
      <w:r w:rsidR="001E0E97" w:rsidRPr="006A3926">
        <w:rPr>
          <w:bCs/>
          <w:sz w:val="22"/>
          <w:szCs w:val="22"/>
        </w:rPr>
        <w:t>he HeartMate 3 LVAD is the only LVAD currently available in Australia</w:t>
      </w:r>
      <w:r w:rsidR="001E0E97" w:rsidRPr="005718C5">
        <w:rPr>
          <w:bCs/>
        </w:rPr>
        <w:t xml:space="preserve">. </w:t>
      </w:r>
    </w:p>
    <w:p w14:paraId="1717483E" w14:textId="77777777" w:rsidR="001E0E97" w:rsidRDefault="001E0E97" w:rsidP="00CE766B">
      <w:pPr>
        <w:spacing w:after="160" w:line="259" w:lineRule="auto"/>
        <w:jc w:val="both"/>
      </w:pPr>
      <w:r>
        <w:t>We note the PASC comment:</w:t>
      </w:r>
    </w:p>
    <w:p w14:paraId="733B30C9" w14:textId="77777777" w:rsidR="001E0E97" w:rsidRDefault="001E0E97" w:rsidP="00CE766B">
      <w:pPr>
        <w:jc w:val="both"/>
        <w:rPr>
          <w:i/>
          <w:iCs/>
        </w:rPr>
      </w:pPr>
      <w:r>
        <w:rPr>
          <w:i/>
          <w:iCs/>
        </w:rPr>
        <w:t>Following the PASC meeting, PASC noted that MBS claims data for the existing VAD MBS items indicated that over the last 5 years, ~40% of VAD procedures were claimed under the BiVAD MBS item 38618. As such, PASC noted that BiVAD use may not be as rare as claimed by the applicant’s clinical experts and reiterated that VAD as DT should be limited to single left VAD insertion for the reasons already stated.</w:t>
      </w:r>
    </w:p>
    <w:p w14:paraId="40CB8D0D" w14:textId="77777777" w:rsidR="001E0E97" w:rsidRDefault="001E0E97" w:rsidP="00CE766B">
      <w:pPr>
        <w:spacing w:after="160" w:line="259" w:lineRule="auto"/>
        <w:jc w:val="both"/>
      </w:pPr>
      <w:r>
        <w:t xml:space="preserve">To suggest that BiVAD use in DT may not be as rare as claimed by the clinical experts is flawed logic - BiVAD use in BTT/BTC cannot be extrapolated to DT – the patient population/indication is different.  </w:t>
      </w:r>
    </w:p>
    <w:p w14:paraId="5BEEF347" w14:textId="037FF25A" w:rsidR="001E0E97" w:rsidRPr="00C60F27" w:rsidRDefault="001E0E97" w:rsidP="00CE766B">
      <w:pPr>
        <w:spacing w:after="160" w:line="259" w:lineRule="auto"/>
        <w:jc w:val="both"/>
      </w:pPr>
      <w:r>
        <w:t>Although clinicians may use treatment with BiVAD as a temporary measure, in the case of DT both devices would remain with the patient for life – which requires more careful consideration of BiVAD use in DT). It has been demonstrated that in a DT population, only 4.1% had a right ventricular assist system (RVAS) due to right heart failure RHF (Goldstein 2020, supplement eFigure 6)</w:t>
      </w:r>
      <w:r w:rsidR="001F7303">
        <w:t>.</w:t>
      </w:r>
    </w:p>
    <w:p w14:paraId="025864A8" w14:textId="77777777" w:rsidR="001E0E97" w:rsidRDefault="001E0E97" w:rsidP="00CE766B">
      <w:pPr>
        <w:spacing w:after="160" w:line="259" w:lineRule="auto"/>
        <w:jc w:val="both"/>
      </w:pPr>
      <w:r>
        <w:t>We welcome the feedback that was received during the public consultation and note:</w:t>
      </w:r>
    </w:p>
    <w:p w14:paraId="141A2872" w14:textId="7B31F1AA" w:rsidR="001E0E97" w:rsidRPr="003E6B03" w:rsidRDefault="001E0E97" w:rsidP="00CE766B">
      <w:pPr>
        <w:spacing w:after="160" w:line="259" w:lineRule="auto"/>
        <w:jc w:val="both"/>
        <w:rPr>
          <w:i/>
          <w:iCs/>
        </w:rPr>
      </w:pPr>
      <w:r w:rsidRPr="003E6B03">
        <w:rPr>
          <w:i/>
          <w:iCs/>
        </w:rPr>
        <w:t>With the exception of Private Healthcare Australia (PHA) who were not supportive,</w:t>
      </w:r>
      <w:r w:rsidR="00484532">
        <w:rPr>
          <w:i/>
          <w:iCs/>
        </w:rPr>
        <w:t xml:space="preserve"> </w:t>
      </w:r>
      <w:r w:rsidRPr="003E6B03">
        <w:rPr>
          <w:i/>
          <w:iCs/>
        </w:rPr>
        <w:t xml:space="preserve"> </w:t>
      </w:r>
      <w:r w:rsidR="00484532">
        <w:rPr>
          <w:i/>
          <w:iCs/>
        </w:rPr>
        <w:t>t</w:t>
      </w:r>
      <w:r w:rsidRPr="003E6B03">
        <w:rPr>
          <w:i/>
          <w:iCs/>
        </w:rPr>
        <w:t xml:space="preserve">he consultation feedback received was all supportive of public funding for insertion of durable ventricular assist device (VAD) for use as destination </w:t>
      </w:r>
      <w:r w:rsidR="00D01E5D" w:rsidRPr="003E6B03">
        <w:rPr>
          <w:i/>
          <w:iCs/>
        </w:rPr>
        <w:t>therapy.</w:t>
      </w:r>
    </w:p>
    <w:p w14:paraId="5B269539" w14:textId="5E8117C6" w:rsidR="00484532" w:rsidRPr="00484532" w:rsidRDefault="001E0E97" w:rsidP="00484532">
      <w:pPr>
        <w:spacing w:after="160" w:line="259" w:lineRule="auto"/>
        <w:jc w:val="both"/>
        <w:rPr>
          <w:color w:val="000000" w:themeColor="text1"/>
        </w:rPr>
      </w:pPr>
      <w:r w:rsidRPr="00484532">
        <w:rPr>
          <w:color w:val="000000" w:themeColor="text1"/>
        </w:rPr>
        <w:t>While we note PHAs concerns regarding the high cost of the device, there appears to be a misunderstanding: the current capacity for DT provisions means the number of patients treated per year will be very small.</w:t>
      </w:r>
      <w:r w:rsidR="00484532">
        <w:rPr>
          <w:color w:val="000000" w:themeColor="text1"/>
        </w:rPr>
        <w:t xml:space="preserve"> </w:t>
      </w:r>
      <w:r w:rsidR="00484532" w:rsidRPr="00484532">
        <w:rPr>
          <w:color w:val="000000" w:themeColor="text1"/>
        </w:rPr>
        <w:t>The health system capacity to perform VAD insertions for DT is very small. While individual VAD devices are high cost, the total costs to private health insurers will be lower than higher volume procedures e.g. knee replacements procedures.</w:t>
      </w:r>
    </w:p>
    <w:p w14:paraId="034FD9CB" w14:textId="3DAA1F38" w:rsidR="001E0E97" w:rsidRDefault="001E0E97" w:rsidP="00CE766B">
      <w:pPr>
        <w:spacing w:after="160" w:line="259" w:lineRule="auto"/>
        <w:jc w:val="both"/>
      </w:pPr>
      <w:r>
        <w:t xml:space="preserve">PHAs comments that LVAD therapy is not supported by Health Technology Assessment is not accurate. Most HTAs predate the recent MOMENTUM 3 study. OHTAC support the use of LVAD for DT: </w:t>
      </w:r>
    </w:p>
    <w:p w14:paraId="296304DC" w14:textId="0E95FF83" w:rsidR="001E0E97" w:rsidRPr="004D02D9" w:rsidRDefault="001E0E97" w:rsidP="00CE766B">
      <w:pPr>
        <w:pStyle w:val="CommentText"/>
        <w:jc w:val="both"/>
        <w:rPr>
          <w:rFonts w:asciiTheme="minorHAnsi" w:hAnsiTheme="minorHAnsi" w:cstheme="minorHAnsi"/>
          <w:sz w:val="22"/>
          <w:szCs w:val="22"/>
        </w:rPr>
      </w:pPr>
      <w:r w:rsidRPr="004D02D9">
        <w:rPr>
          <w:rFonts w:asciiTheme="minorHAnsi" w:hAnsiTheme="minorHAnsi" w:cstheme="minorHAnsi"/>
          <w:color w:val="111111"/>
          <w:sz w:val="22"/>
          <w:szCs w:val="22"/>
          <w:shd w:val="clear" w:color="auto" w:fill="FFFFFF"/>
        </w:rPr>
        <w:t>Ontario Health Technology Advisory Committee recommends that </w:t>
      </w:r>
      <w:r w:rsidRPr="00426C11">
        <w:rPr>
          <w:rStyle w:val="Strong"/>
          <w:rFonts w:asciiTheme="minorHAnsi" w:hAnsiTheme="minorHAnsi" w:cstheme="minorHAnsi"/>
          <w:b w:val="0"/>
          <w:bCs w:val="0"/>
          <w:color w:val="111111"/>
          <w:sz w:val="22"/>
          <w:szCs w:val="22"/>
        </w:rPr>
        <w:t>continuous-flow left ventricular assist devices</w:t>
      </w:r>
      <w:r w:rsidRPr="004D02D9">
        <w:rPr>
          <w:rFonts w:asciiTheme="minorHAnsi" w:hAnsiTheme="minorHAnsi" w:cstheme="minorHAnsi"/>
          <w:color w:val="111111"/>
          <w:sz w:val="22"/>
          <w:szCs w:val="22"/>
          <w:shd w:val="clear" w:color="auto" w:fill="FFFFFF"/>
        </w:rPr>
        <w:t> (LVAD) be publicly funded as permanent therapy (also known as destination therapy) in patients with end-stage heart failure who are ineligible for heart transplantation.</w:t>
      </w:r>
      <w:r w:rsidR="00A14731">
        <w:rPr>
          <w:rStyle w:val="FootnoteReference"/>
          <w:rFonts w:asciiTheme="minorHAnsi" w:hAnsiTheme="minorHAnsi" w:cstheme="minorHAnsi"/>
          <w:color w:val="111111"/>
          <w:sz w:val="22"/>
          <w:szCs w:val="22"/>
          <w:shd w:val="clear" w:color="auto" w:fill="FFFFFF"/>
        </w:rPr>
        <w:footnoteReference w:id="2"/>
      </w:r>
      <w:r w:rsidR="00A14731">
        <w:rPr>
          <w:rStyle w:val="FootnoteReference"/>
          <w:rFonts w:asciiTheme="minorHAnsi" w:hAnsiTheme="minorHAnsi" w:cstheme="minorHAnsi"/>
          <w:color w:val="111111"/>
          <w:sz w:val="22"/>
          <w:szCs w:val="22"/>
          <w:shd w:val="clear" w:color="auto" w:fill="FFFFFF"/>
        </w:rPr>
        <w:footnoteReference w:id="3"/>
      </w:r>
    </w:p>
    <w:bookmarkStart w:id="27" w:name="_Hlk146717112"/>
    <w:p w14:paraId="56BE23AB" w14:textId="0ED8F901" w:rsidR="001E0E97" w:rsidRDefault="001E0E97" w:rsidP="00A14731">
      <w:pPr>
        <w:spacing w:after="0" w:line="259" w:lineRule="auto"/>
        <w:jc w:val="both"/>
        <w:rPr>
          <w:rStyle w:val="Hyperlink"/>
          <w:rFonts w:ascii="Calibri" w:hAnsi="Calibri"/>
        </w:rPr>
      </w:pPr>
      <w:r>
        <w:fldChar w:fldCharType="begin"/>
      </w:r>
      <w:r>
        <w:instrText>HYPERLINK "https://www.giftoflife.on.ca/resources/pdf/transplant/Addendum_%20Ontario%20Clinical%20Guidelines%20-%20VAD%20for%20Destination%20Therapy%202017.pdf"</w:instrText>
      </w:r>
      <w:r>
        <w:fldChar w:fldCharType="separate"/>
      </w:r>
      <w:r w:rsidRPr="00A97B87">
        <w:rPr>
          <w:rStyle w:val="Hyperlink"/>
          <w:rFonts w:ascii="Calibri" w:hAnsi="Calibri"/>
        </w:rPr>
        <w:t>Addendum_ Ontario Clinical Guidelines - VAD for Destination Therapy 2017.pdf (giftoflife.on.ca)</w:t>
      </w:r>
      <w:r>
        <w:rPr>
          <w:rStyle w:val="Hyperlink"/>
          <w:rFonts w:ascii="Calibri" w:hAnsi="Calibri"/>
        </w:rPr>
        <w:fldChar w:fldCharType="end"/>
      </w:r>
      <w:bookmarkEnd w:id="27"/>
    </w:p>
    <w:p w14:paraId="3B59AE57" w14:textId="77777777" w:rsidR="00A14731" w:rsidRDefault="00A14731" w:rsidP="00A14731">
      <w:pPr>
        <w:spacing w:after="0" w:line="259" w:lineRule="auto"/>
        <w:jc w:val="both"/>
      </w:pPr>
    </w:p>
    <w:p w14:paraId="4DDA0018" w14:textId="33EA3756" w:rsidR="00CE766B" w:rsidRDefault="001E0E97" w:rsidP="00A14731">
      <w:pPr>
        <w:spacing w:after="0" w:line="259" w:lineRule="auto"/>
        <w:jc w:val="both"/>
      </w:pPr>
      <w:r>
        <w:t>We thank the PASC for their comments and look forward to progressing the application as an ADAR.</w:t>
      </w:r>
    </w:p>
    <w:p w14:paraId="60AFD7E1" w14:textId="0F00BF69" w:rsidR="001F2248" w:rsidRDefault="001F2248" w:rsidP="009F49D1">
      <w:pPr>
        <w:pStyle w:val="Heading2"/>
      </w:pPr>
    </w:p>
    <w:p w14:paraId="2ABBE5E1" w14:textId="77777777" w:rsidR="006A3926" w:rsidRPr="006A3926" w:rsidRDefault="006A3926" w:rsidP="006A3926"/>
    <w:p w14:paraId="77CC013A" w14:textId="534FAF8E" w:rsidR="001F2248" w:rsidRDefault="001F2248" w:rsidP="009F49D1">
      <w:pPr>
        <w:pStyle w:val="Heading2"/>
      </w:pPr>
    </w:p>
    <w:p w14:paraId="330EBA1F" w14:textId="77777777" w:rsidR="001F2248" w:rsidRPr="001F2248" w:rsidRDefault="001F2248" w:rsidP="001F2248"/>
    <w:p w14:paraId="3D4AADA4" w14:textId="5E80EC91" w:rsidR="00DB5712" w:rsidRDefault="00A33126" w:rsidP="009F49D1">
      <w:pPr>
        <w:pStyle w:val="Heading2"/>
      </w:pPr>
      <w:r w:rsidRPr="00A33126">
        <w:t>References</w:t>
      </w:r>
    </w:p>
    <w:bookmarkStart w:id="28" w:name="_Hlk139542505"/>
    <w:bookmarkStart w:id="29" w:name="_Hlk143176030"/>
    <w:p w14:paraId="0E4CF3D0" w14:textId="162403B2" w:rsidR="001432C6" w:rsidRPr="001432C6" w:rsidRDefault="00DB5712" w:rsidP="00D126FE">
      <w:pPr>
        <w:pStyle w:val="EndNoteBibliography"/>
        <w:spacing w:after="120"/>
        <w:ind w:left="720" w:hanging="720"/>
      </w:pPr>
      <w:r>
        <w:fldChar w:fldCharType="begin"/>
      </w:r>
      <w:r>
        <w:instrText xml:space="preserve"> ADDIN EN.REFLIST </w:instrText>
      </w:r>
      <w:r>
        <w:fldChar w:fldCharType="separate"/>
      </w:r>
      <w:r w:rsidR="001432C6" w:rsidRPr="001432C6">
        <w:t xml:space="preserve">Atherton, J. J., Sindone, A., De Pasquale, C. G., Driscoll, A., MacDonald, P. S., Hopper, I., Kistler, P. M., Briffa, T., Wong, J., Abhayaratna, W., Thomas, L., Audehm, R., Newton, P., O'Loughlin, J., Branagan, M., &amp; Connell, C. (2018). National Heart Foundation of Australia and Cardiac Society of Australia and New Zealand: Guidelines for the Prevention, Detection, and Management of Heart Failure in Australia 2018. </w:t>
      </w:r>
      <w:r w:rsidR="001432C6" w:rsidRPr="001432C6">
        <w:rPr>
          <w:i/>
        </w:rPr>
        <w:t>Heart Lung Circ</w:t>
      </w:r>
      <w:r w:rsidR="001432C6" w:rsidRPr="001432C6">
        <w:t>,</w:t>
      </w:r>
      <w:r w:rsidR="001432C6" w:rsidRPr="001432C6">
        <w:rPr>
          <w:i/>
        </w:rPr>
        <w:t xml:space="preserve"> 27</w:t>
      </w:r>
      <w:r w:rsidR="001432C6" w:rsidRPr="001432C6">
        <w:t xml:space="preserve">(10), 1123-1208. </w:t>
      </w:r>
      <w:hyperlink r:id="rId22" w:history="1">
        <w:r w:rsidR="001432C6" w:rsidRPr="001432C6">
          <w:rPr>
            <w:rStyle w:val="Hyperlink"/>
            <w:rFonts w:ascii="Calibri" w:hAnsi="Calibri" w:cs="Calibri"/>
          </w:rPr>
          <w:t>https://doi.org/10.1016/j.hlc.2018.06.1042</w:t>
        </w:r>
      </w:hyperlink>
      <w:r w:rsidR="001432C6" w:rsidRPr="001432C6">
        <w:t xml:space="preserve"> </w:t>
      </w:r>
    </w:p>
    <w:p w14:paraId="555C743C" w14:textId="72864331" w:rsidR="001432C6" w:rsidRPr="001432C6" w:rsidRDefault="001432C6" w:rsidP="00D126FE">
      <w:pPr>
        <w:pStyle w:val="EndNoteBibliography"/>
        <w:spacing w:after="120"/>
        <w:ind w:left="720" w:hanging="720"/>
      </w:pPr>
      <w:r w:rsidRPr="001432C6">
        <w:t xml:space="preserve">Australian Institute of Health and Welfare. (2022). </w:t>
      </w:r>
      <w:r w:rsidRPr="001432C6">
        <w:rPr>
          <w:i/>
        </w:rPr>
        <w:t>Health expenditure Australia 2020-21</w:t>
      </w:r>
      <w:r w:rsidRPr="001432C6">
        <w:t xml:space="preserve">. </w:t>
      </w:r>
      <w:hyperlink r:id="rId23" w:history="1">
        <w:r w:rsidRPr="001432C6">
          <w:rPr>
            <w:rStyle w:val="Hyperlink"/>
            <w:rFonts w:ascii="Calibri" w:hAnsi="Calibri" w:cs="Calibri"/>
          </w:rPr>
          <w:t>https://www.aihw.gov.au/reports/health-welfare-expenditure/health-expenditure-australia</w:t>
        </w:r>
      </w:hyperlink>
    </w:p>
    <w:p w14:paraId="62FF0F4E" w14:textId="05166BC2" w:rsidR="001432C6" w:rsidRPr="001432C6" w:rsidRDefault="001432C6" w:rsidP="00D126FE">
      <w:pPr>
        <w:pStyle w:val="EndNoteBibliography"/>
        <w:spacing w:after="120"/>
        <w:ind w:left="720" w:hanging="720"/>
      </w:pPr>
      <w:r w:rsidRPr="001432C6">
        <w:t xml:space="preserve">Australian Institute of Health and Welfare. (2023). </w:t>
      </w:r>
      <w:r w:rsidRPr="001432C6">
        <w:rPr>
          <w:i/>
        </w:rPr>
        <w:t>Heart, stroke and vascular disease-Australian facts</w:t>
      </w:r>
      <w:r w:rsidRPr="001432C6">
        <w:t xml:space="preserve">. AIHW. Retrieved 6 June, 2023 from </w:t>
      </w:r>
      <w:hyperlink r:id="rId24" w:history="1">
        <w:r w:rsidRPr="001432C6">
          <w:rPr>
            <w:rStyle w:val="Hyperlink"/>
            <w:rFonts w:ascii="Calibri" w:hAnsi="Calibri" w:cs="Calibri"/>
          </w:rPr>
          <w:t>https://www.aihw.gov.au/reports/heart-stroke-vascular-diseases/hsvd-facts/contents/heart-stroke-and-vascular-disease-subtypes/heart-failure-and-cardiomyopathy</w:t>
        </w:r>
      </w:hyperlink>
    </w:p>
    <w:p w14:paraId="7AE2ABCC" w14:textId="27462A31" w:rsidR="001432C6" w:rsidRPr="001432C6" w:rsidRDefault="001432C6" w:rsidP="00D126FE">
      <w:pPr>
        <w:pStyle w:val="EndNoteBibliography"/>
        <w:spacing w:after="120"/>
        <w:ind w:left="720" w:hanging="720"/>
      </w:pPr>
      <w:r w:rsidRPr="001432C6">
        <w:t xml:space="preserve">Baumwol, J. (2017). “I Need Help”—A mnemonic to aid timely referral in advanced heart failure. </w:t>
      </w:r>
      <w:r w:rsidRPr="001432C6">
        <w:rPr>
          <w:i/>
        </w:rPr>
        <w:t>J. Heart Lung Transplant</w:t>
      </w:r>
      <w:r w:rsidRPr="001432C6">
        <w:t>,</w:t>
      </w:r>
      <w:r w:rsidRPr="001432C6">
        <w:rPr>
          <w:i/>
        </w:rPr>
        <w:t xml:space="preserve"> 36</w:t>
      </w:r>
      <w:r w:rsidRPr="001432C6">
        <w:t xml:space="preserve">(5), 593-594. </w:t>
      </w:r>
      <w:hyperlink r:id="rId25" w:history="1">
        <w:r w:rsidRPr="001432C6">
          <w:rPr>
            <w:rStyle w:val="Hyperlink"/>
            <w:rFonts w:ascii="Calibri" w:hAnsi="Calibri" w:cs="Calibri"/>
          </w:rPr>
          <w:t>https://doi.org/https://doi.org/10.1016/j.healun.2017.02.010</w:t>
        </w:r>
      </w:hyperlink>
      <w:r w:rsidRPr="001432C6">
        <w:t xml:space="preserve"> </w:t>
      </w:r>
    </w:p>
    <w:p w14:paraId="0133EE18" w14:textId="11AEE0D9" w:rsidR="001432C6" w:rsidRPr="001432C6" w:rsidRDefault="001432C6" w:rsidP="00D126FE">
      <w:pPr>
        <w:pStyle w:val="EndNoteBibliography"/>
        <w:spacing w:after="120"/>
        <w:ind w:left="720" w:hanging="720"/>
      </w:pPr>
      <w:r w:rsidRPr="001432C6">
        <w:t xml:space="preserve">Birks, E. J., &amp; Mancini, D. (2022). Treatment of advanced heart failure with a durable mechanical circulatory support device. UpToDate. Retrieved 10 June, 2023, from </w:t>
      </w:r>
      <w:hyperlink r:id="rId26" w:history="1">
        <w:r w:rsidRPr="001432C6">
          <w:rPr>
            <w:rStyle w:val="Hyperlink"/>
            <w:rFonts w:ascii="Calibri" w:hAnsi="Calibri" w:cs="Calibri"/>
          </w:rPr>
          <w:t>https://www.uptodate.com/contents/treatment-of-advanced-heart-failure-with-a-durable-mechanical-circulatory-support-device#</w:t>
        </w:r>
      </w:hyperlink>
      <w:r w:rsidRPr="001432C6">
        <w:t xml:space="preserve"> </w:t>
      </w:r>
    </w:p>
    <w:p w14:paraId="48C976F0" w14:textId="219B24EE" w:rsidR="001432C6" w:rsidRPr="001432C6" w:rsidRDefault="001432C6" w:rsidP="00D126FE">
      <w:pPr>
        <w:pStyle w:val="EndNoteBibliography"/>
        <w:spacing w:after="120"/>
        <w:ind w:left="720" w:hanging="720"/>
      </w:pPr>
      <w:r w:rsidRPr="001432C6">
        <w:t xml:space="preserve">Bozkurt, B. (2022). How to Initiate and Uptitrate GDMT in Heart Failure: Practical Stepwise Approach to Optimization of GDMT. </w:t>
      </w:r>
      <w:r w:rsidRPr="001432C6">
        <w:rPr>
          <w:i/>
        </w:rPr>
        <w:t>JACC: Heart Failure</w:t>
      </w:r>
      <w:r w:rsidRPr="001432C6">
        <w:t>,</w:t>
      </w:r>
      <w:r w:rsidRPr="001432C6">
        <w:rPr>
          <w:i/>
        </w:rPr>
        <w:t xml:space="preserve"> 10</w:t>
      </w:r>
      <w:r w:rsidRPr="001432C6">
        <w:t xml:space="preserve">(12), 992-995. </w:t>
      </w:r>
      <w:hyperlink r:id="rId27" w:history="1">
        <w:r w:rsidRPr="001432C6">
          <w:rPr>
            <w:rStyle w:val="Hyperlink"/>
            <w:rFonts w:ascii="Calibri" w:hAnsi="Calibri" w:cs="Calibri"/>
          </w:rPr>
          <w:t>https://doi.org/https://doi.org/10.1016/j.jchf.2022.10.005</w:t>
        </w:r>
      </w:hyperlink>
      <w:r w:rsidRPr="001432C6">
        <w:t xml:space="preserve"> </w:t>
      </w:r>
    </w:p>
    <w:p w14:paraId="74A49740" w14:textId="0274E14D" w:rsidR="001432C6" w:rsidRPr="001432C6" w:rsidRDefault="001432C6" w:rsidP="00D126FE">
      <w:pPr>
        <w:pStyle w:val="EndNoteBibliography"/>
        <w:spacing w:after="120"/>
        <w:ind w:left="720" w:hanging="720"/>
      </w:pPr>
      <w:r w:rsidRPr="001432C6">
        <w:t xml:space="preserve">Bozkurt, B., Coats, A. J. S., Tsutsui, H., Abdelhamid, M., Adamopoulos, S., Albert, N., . . . Zieroth, S. (2021). Universal Definition and Classification of Heart Failure: A Report of the Heart Failure Society of America, Heart Failure Association of the European Society of Cardiology, Japanese Heart Failure Society and Writing Committee of the Universal Definition of Heart Failure. </w:t>
      </w:r>
      <w:r w:rsidRPr="001432C6">
        <w:rPr>
          <w:i/>
        </w:rPr>
        <w:t>J. Card. Fail.</w:t>
      </w:r>
      <w:r w:rsidRPr="001432C6">
        <w:t>,</w:t>
      </w:r>
      <w:r w:rsidRPr="001432C6">
        <w:rPr>
          <w:i/>
        </w:rPr>
        <w:t xml:space="preserve"> 27</w:t>
      </w:r>
      <w:r w:rsidRPr="001432C6">
        <w:t xml:space="preserve">(4), 387-413. </w:t>
      </w:r>
      <w:hyperlink r:id="rId28" w:history="1">
        <w:r w:rsidRPr="001432C6">
          <w:rPr>
            <w:rStyle w:val="Hyperlink"/>
            <w:rFonts w:ascii="Calibri" w:hAnsi="Calibri" w:cs="Calibri"/>
          </w:rPr>
          <w:t>https://doi.org/https://doi.org/10.1016/j.cardfail.2021.01.022</w:t>
        </w:r>
      </w:hyperlink>
      <w:r w:rsidRPr="001432C6">
        <w:t xml:space="preserve"> </w:t>
      </w:r>
    </w:p>
    <w:p w14:paraId="56845D91" w14:textId="0397743B" w:rsidR="001432C6" w:rsidRPr="001432C6" w:rsidRDefault="001432C6" w:rsidP="00D126FE">
      <w:pPr>
        <w:pStyle w:val="EndNoteBibliography"/>
        <w:spacing w:after="120"/>
        <w:ind w:left="720" w:hanging="720"/>
      </w:pPr>
      <w:r w:rsidRPr="001432C6">
        <w:t xml:space="preserve">Chan, Y.-K., Tuttle, C., Ball, J., Teng, T.-H. K., Ahamed, Y., Carrington, M. J., &amp; Stewart, S. (2016). Current and projected burden of heart failure in the Australian adult population: a substantive but still ill-defined major health issue. </w:t>
      </w:r>
      <w:r w:rsidRPr="001432C6">
        <w:rPr>
          <w:i/>
        </w:rPr>
        <w:t>BMC Health Serv. Res.</w:t>
      </w:r>
      <w:r w:rsidRPr="001432C6">
        <w:t>,</w:t>
      </w:r>
      <w:r w:rsidRPr="001432C6">
        <w:rPr>
          <w:i/>
        </w:rPr>
        <w:t xml:space="preserve"> 16</w:t>
      </w:r>
      <w:r w:rsidRPr="001432C6">
        <w:t xml:space="preserve">(1), 501. </w:t>
      </w:r>
      <w:hyperlink r:id="rId29" w:history="1">
        <w:r w:rsidRPr="001432C6">
          <w:rPr>
            <w:rStyle w:val="Hyperlink"/>
            <w:rFonts w:ascii="Calibri" w:hAnsi="Calibri" w:cs="Calibri"/>
          </w:rPr>
          <w:t>https://doi.org/10.1186/s12913-016-1748-0</w:t>
        </w:r>
      </w:hyperlink>
      <w:r w:rsidRPr="001432C6">
        <w:t xml:space="preserve"> </w:t>
      </w:r>
    </w:p>
    <w:p w14:paraId="4C354F3D" w14:textId="0EF24EBA" w:rsidR="001432C6" w:rsidRPr="001432C6" w:rsidRDefault="001432C6" w:rsidP="00D126FE">
      <w:pPr>
        <w:pStyle w:val="EndNoteBibliography"/>
        <w:spacing w:after="120"/>
        <w:ind w:left="720" w:hanging="720"/>
      </w:pPr>
      <w:r w:rsidRPr="001432C6">
        <w:t xml:space="preserve">Chew, D. S., Manns, B., Miller, R. J. H., Sharma, N., &amp; Exner, D. V. (2017). Economic Evaluation of Left Ventricular Assist Devices for Patients With End Stage Heart Failure Who Are Ineligible for Cardiac Transplantation. </w:t>
      </w:r>
      <w:r w:rsidRPr="001432C6">
        <w:rPr>
          <w:i/>
        </w:rPr>
        <w:t>CJC</w:t>
      </w:r>
      <w:r w:rsidRPr="001432C6">
        <w:t>,</w:t>
      </w:r>
      <w:r w:rsidRPr="001432C6">
        <w:rPr>
          <w:i/>
        </w:rPr>
        <w:t xml:space="preserve"> 33</w:t>
      </w:r>
      <w:r w:rsidRPr="001432C6">
        <w:t xml:space="preserve">(10), 1283-1291. </w:t>
      </w:r>
      <w:hyperlink r:id="rId30" w:history="1">
        <w:r w:rsidRPr="001432C6">
          <w:rPr>
            <w:rStyle w:val="Hyperlink"/>
            <w:rFonts w:ascii="Calibri" w:hAnsi="Calibri" w:cs="Calibri"/>
          </w:rPr>
          <w:t>https://doi.org/https://doi.org/10.1016/j.cjca.2017.07.012</w:t>
        </w:r>
      </w:hyperlink>
      <w:r w:rsidRPr="001432C6">
        <w:t xml:space="preserve"> </w:t>
      </w:r>
    </w:p>
    <w:p w14:paraId="3C32096A" w14:textId="7D183D93" w:rsidR="001432C6" w:rsidRPr="001432C6" w:rsidRDefault="001432C6" w:rsidP="00D126FE">
      <w:pPr>
        <w:pStyle w:val="EndNoteBibliography"/>
        <w:spacing w:after="120"/>
        <w:ind w:left="720" w:hanging="720"/>
      </w:pPr>
      <w:r w:rsidRPr="001432C6">
        <w:t xml:space="preserve">Colvin BM, Coons JC, &amp; Beavers CJ. (2021). Guideline-Directed Heart Failure Therapy in Patients after Left Ventricular Assist Device Implantation. </w:t>
      </w:r>
      <w:r w:rsidRPr="001432C6">
        <w:rPr>
          <w:i/>
        </w:rPr>
        <w:t>The VAD Journal</w:t>
      </w:r>
      <w:r w:rsidRPr="001432C6">
        <w:t>,</w:t>
      </w:r>
      <w:r w:rsidRPr="001432C6">
        <w:rPr>
          <w:i/>
        </w:rPr>
        <w:t xml:space="preserve"> 7</w:t>
      </w:r>
      <w:r w:rsidRPr="001432C6">
        <w:t xml:space="preserve">(1), e2021712. </w:t>
      </w:r>
      <w:hyperlink r:id="rId31" w:history="1">
        <w:r w:rsidRPr="001432C6">
          <w:rPr>
            <w:rStyle w:val="Hyperlink"/>
            <w:rFonts w:ascii="Calibri" w:hAnsi="Calibri" w:cs="Calibri"/>
          </w:rPr>
          <w:t>https://doi.org/</w:t>
        </w:r>
      </w:hyperlink>
      <w:r w:rsidRPr="001432C6">
        <w:t xml:space="preserve"> </w:t>
      </w:r>
      <w:hyperlink r:id="rId32" w:history="1">
        <w:r w:rsidRPr="001432C6">
          <w:rPr>
            <w:rStyle w:val="Hyperlink"/>
            <w:rFonts w:ascii="Calibri" w:hAnsi="Calibri" w:cs="Calibri"/>
          </w:rPr>
          <w:t>https://doi.org/10.11589/vad/e2021712</w:t>
        </w:r>
      </w:hyperlink>
      <w:r w:rsidRPr="001432C6">
        <w:t xml:space="preserve"> </w:t>
      </w:r>
    </w:p>
    <w:p w14:paraId="222172D2" w14:textId="215C5DC6" w:rsidR="001432C6" w:rsidRPr="001432C6" w:rsidRDefault="001432C6" w:rsidP="00D126FE">
      <w:pPr>
        <w:pStyle w:val="EndNoteBibliography"/>
        <w:spacing w:after="120"/>
        <w:ind w:left="720" w:hanging="720"/>
      </w:pPr>
      <w:r w:rsidRPr="001432C6">
        <w:t xml:space="preserve">Cook, J. L., Colvin, M., Francis, G. S., Grady, K. L., Hoffman, T. M., Jessup, M., John, R., Kiernan, M. S., Mitchell, J. E., Pagani, F. D., Petty, M., Ravichandran, P., Rogers, J. G., Semigran, M. J., &amp; Toole, J. M. (2017). Recommendations for the Use of Mechanical Circulatory Support: Ambulatory and Community Patient Care: A Scientific Statement From the American Heart Association. </w:t>
      </w:r>
      <w:r w:rsidRPr="001432C6">
        <w:rPr>
          <w:i/>
        </w:rPr>
        <w:t>Circulation</w:t>
      </w:r>
      <w:r w:rsidRPr="001432C6">
        <w:t>,</w:t>
      </w:r>
      <w:r w:rsidRPr="001432C6">
        <w:rPr>
          <w:i/>
        </w:rPr>
        <w:t xml:space="preserve"> 135</w:t>
      </w:r>
      <w:r w:rsidRPr="001432C6">
        <w:t xml:space="preserve">(25), e1145-e1158. </w:t>
      </w:r>
      <w:hyperlink r:id="rId33" w:history="1">
        <w:r w:rsidRPr="001432C6">
          <w:rPr>
            <w:rStyle w:val="Hyperlink"/>
            <w:rFonts w:ascii="Calibri" w:hAnsi="Calibri" w:cs="Calibri"/>
          </w:rPr>
          <w:t>https://doi.org/doi:10.1161/CIR.0000000000000507</w:t>
        </w:r>
      </w:hyperlink>
      <w:r w:rsidRPr="001432C6">
        <w:t xml:space="preserve"> </w:t>
      </w:r>
    </w:p>
    <w:p w14:paraId="0FE6255F" w14:textId="0B38B93C" w:rsidR="001432C6" w:rsidRPr="001432C6" w:rsidRDefault="001432C6" w:rsidP="00D126FE">
      <w:pPr>
        <w:pStyle w:val="EndNoteBibliography"/>
        <w:spacing w:after="120"/>
        <w:ind w:left="720" w:hanging="720"/>
      </w:pPr>
      <w:r w:rsidRPr="001432C6">
        <w:t xml:space="preserve">Crespo-Leiro, M. G., Metra, M., Lund, L. H., Milicic, D., Costanzo, M. R., Filippatos, G., . . . Ruschitzka, F. (2018). Advanced heart failure: a position statement of the Heart Failure Association of the European Society of Cardiology. </w:t>
      </w:r>
      <w:r w:rsidRPr="001432C6">
        <w:rPr>
          <w:i/>
        </w:rPr>
        <w:t>Eur. J. Heart Fail.</w:t>
      </w:r>
      <w:r w:rsidRPr="001432C6">
        <w:t>,</w:t>
      </w:r>
      <w:r w:rsidRPr="001432C6">
        <w:rPr>
          <w:i/>
        </w:rPr>
        <w:t xml:space="preserve"> 20</w:t>
      </w:r>
      <w:r w:rsidRPr="001432C6">
        <w:t xml:space="preserve">(11), 1505-1535. </w:t>
      </w:r>
      <w:hyperlink r:id="rId34" w:history="1">
        <w:r w:rsidRPr="001432C6">
          <w:rPr>
            <w:rStyle w:val="Hyperlink"/>
            <w:rFonts w:ascii="Calibri" w:hAnsi="Calibri" w:cs="Calibri"/>
          </w:rPr>
          <w:t>https://doi.org/https://doi.org/10.1002/ejhf.1236</w:t>
        </w:r>
      </w:hyperlink>
      <w:r w:rsidRPr="001432C6">
        <w:t xml:space="preserve"> </w:t>
      </w:r>
    </w:p>
    <w:p w14:paraId="749ECE63" w14:textId="4D33DDF5" w:rsidR="001432C6" w:rsidRPr="001432C6" w:rsidRDefault="001432C6" w:rsidP="00D126FE">
      <w:pPr>
        <w:pStyle w:val="EndNoteBibliography"/>
        <w:spacing w:after="120"/>
        <w:ind w:left="720" w:hanging="720"/>
      </w:pPr>
      <w:r w:rsidRPr="001432C6">
        <w:t xml:space="preserve">Emmons-Bell, S., Johnson, C., &amp; Roth, G. (2022). Prevalence, incidence and survival of heart failure: a systematic review. </w:t>
      </w:r>
      <w:r w:rsidRPr="001432C6">
        <w:rPr>
          <w:i/>
        </w:rPr>
        <w:t>Heart</w:t>
      </w:r>
      <w:r w:rsidRPr="001432C6">
        <w:t>,</w:t>
      </w:r>
      <w:r w:rsidRPr="001432C6">
        <w:rPr>
          <w:i/>
        </w:rPr>
        <w:t xml:space="preserve"> 108</w:t>
      </w:r>
      <w:r w:rsidRPr="001432C6">
        <w:t xml:space="preserve">(17), 1351-1360. </w:t>
      </w:r>
      <w:hyperlink r:id="rId35" w:history="1">
        <w:r w:rsidRPr="001432C6">
          <w:rPr>
            <w:rStyle w:val="Hyperlink"/>
            <w:rFonts w:ascii="Calibri" w:hAnsi="Calibri" w:cs="Calibri"/>
          </w:rPr>
          <w:t>https://doi.org/10.1136/heartjnl-2021-320131</w:t>
        </w:r>
      </w:hyperlink>
      <w:r w:rsidRPr="001432C6">
        <w:t xml:space="preserve"> </w:t>
      </w:r>
    </w:p>
    <w:p w14:paraId="240E9D94" w14:textId="1D66E855" w:rsidR="001432C6" w:rsidRPr="001432C6" w:rsidRDefault="001432C6" w:rsidP="00D126FE">
      <w:pPr>
        <w:pStyle w:val="EndNoteBibliography"/>
        <w:spacing w:after="120"/>
        <w:ind w:left="720" w:hanging="720"/>
      </w:pPr>
      <w:r w:rsidRPr="001432C6">
        <w:t xml:space="preserve">Estep, J. D., Starling, R. C., Horstmanshof, D. A., Milano, C. A., Selzman, C. H., Shah, K. B., Loebe, M., Moazami, N., Long, J. W., Stehlik, J., Kasirajan, V., Haas, D. C., O'Connell, J. B., Boyle, A. J., Farrar, D. J., &amp; Rogers, J. G. (2015). Risk Assessment and Comparative Effectiveness of Left Ventricular Assist Device and Medical Management in Ambulatory Heart Failure Patients: Results From the ROADMAP Study. </w:t>
      </w:r>
      <w:r w:rsidRPr="001432C6">
        <w:rPr>
          <w:i/>
        </w:rPr>
        <w:t>J. Am. Coll. Cardiol.</w:t>
      </w:r>
      <w:r w:rsidRPr="001432C6">
        <w:t>,</w:t>
      </w:r>
      <w:r w:rsidRPr="001432C6">
        <w:rPr>
          <w:i/>
        </w:rPr>
        <w:t xml:space="preserve"> 66</w:t>
      </w:r>
      <w:r w:rsidRPr="001432C6">
        <w:t xml:space="preserve">(16), 1747-1761. </w:t>
      </w:r>
      <w:hyperlink r:id="rId36" w:history="1">
        <w:r w:rsidRPr="001432C6">
          <w:rPr>
            <w:rStyle w:val="Hyperlink"/>
            <w:rFonts w:ascii="Calibri" w:hAnsi="Calibri" w:cs="Calibri"/>
          </w:rPr>
          <w:t>https://doi.org/https://doi.org/10.1016/j.jacc.2015.07.075</w:t>
        </w:r>
      </w:hyperlink>
      <w:r w:rsidRPr="001432C6">
        <w:t xml:space="preserve"> </w:t>
      </w:r>
    </w:p>
    <w:p w14:paraId="428F20DC" w14:textId="370A7BE3" w:rsidR="001432C6" w:rsidRPr="001432C6" w:rsidRDefault="001432C6" w:rsidP="00D126FE">
      <w:pPr>
        <w:pStyle w:val="EndNoteBibliography"/>
        <w:spacing w:after="120"/>
        <w:ind w:left="720" w:hanging="720"/>
      </w:pPr>
      <w:r w:rsidRPr="001432C6">
        <w:t xml:space="preserve">Fukunaga, N., &amp; Rao, V. (2018). Left ventricular assist device as destination therapy for end stage heart failure: the right time for the right patients. </w:t>
      </w:r>
      <w:r w:rsidRPr="001432C6">
        <w:rPr>
          <w:i/>
        </w:rPr>
        <w:t>Curr. Opin. Cardiol.</w:t>
      </w:r>
      <w:r w:rsidRPr="001432C6">
        <w:t>,</w:t>
      </w:r>
      <w:r w:rsidRPr="001432C6">
        <w:rPr>
          <w:i/>
        </w:rPr>
        <w:t xml:space="preserve"> 33</w:t>
      </w:r>
      <w:r w:rsidRPr="001432C6">
        <w:t xml:space="preserve">(2), 196-201. </w:t>
      </w:r>
      <w:hyperlink r:id="rId37" w:history="1">
        <w:r w:rsidRPr="001432C6">
          <w:rPr>
            <w:rStyle w:val="Hyperlink"/>
            <w:rFonts w:ascii="Calibri" w:hAnsi="Calibri" w:cs="Calibri"/>
          </w:rPr>
          <w:t>https://journals.lww.com/co-cardiology/Fulltext/2018/03000/Left_ventricular_assist_device_as_destination.13.aspx</w:t>
        </w:r>
      </w:hyperlink>
      <w:r w:rsidRPr="001432C6">
        <w:t xml:space="preserve"> </w:t>
      </w:r>
    </w:p>
    <w:p w14:paraId="108544B2" w14:textId="53FB4065" w:rsidR="003525B6" w:rsidRDefault="00D126FE" w:rsidP="00D126FE">
      <w:pPr>
        <w:pStyle w:val="EndNoteBibliography"/>
        <w:spacing w:after="120"/>
        <w:ind w:left="720" w:hanging="720"/>
      </w:pPr>
      <w:r w:rsidRPr="00D126FE">
        <w:rPr>
          <w:lang w:val="en-AU"/>
        </w:rPr>
        <w:t>Goldstein, D. J., Naka, Y., Horstmanshof, D., Ravichandran, A. K., Schroder, J., Ransom, J., Itoh, A., Uriel, N., Cleveland, J. C., Jr, Raval, N. Y., Cogswell, R., Suarez, E. E., Lowes, B. D., Kim, G., Bonde, P., Sheikh, F. H., Sood, P., Farrar, D. J., &amp; Mehra, M. R. (2020). Association of Clinical Outcomes With Left Ventricular Assist Device Use by Bridge to Transplant or Destination Therapy Intent: The Multicenter Study of MagLev Technology in Patients Undergoing Mechanical Circulatory Support Therapy With HeartMate 3 (MOMENTUM 3) Randomized Clinical Trial. </w:t>
      </w:r>
      <w:r w:rsidRPr="00D126FE">
        <w:rPr>
          <w:i/>
          <w:iCs/>
          <w:lang w:val="en-AU"/>
        </w:rPr>
        <w:t>JAMA cardiology</w:t>
      </w:r>
      <w:r w:rsidRPr="00D126FE">
        <w:rPr>
          <w:lang w:val="en-AU"/>
        </w:rPr>
        <w:t>, </w:t>
      </w:r>
      <w:r w:rsidRPr="00D126FE">
        <w:rPr>
          <w:i/>
          <w:iCs/>
          <w:lang w:val="en-AU"/>
        </w:rPr>
        <w:t>5</w:t>
      </w:r>
      <w:r w:rsidRPr="00D126FE">
        <w:rPr>
          <w:lang w:val="en-AU"/>
        </w:rPr>
        <w:t xml:space="preserve">(4), 411–419. </w:t>
      </w:r>
      <w:hyperlink r:id="rId38" w:history="1">
        <w:r w:rsidRPr="00D126FE">
          <w:rPr>
            <w:rStyle w:val="Hyperlink"/>
            <w:rFonts w:ascii="Calibri" w:hAnsi="Calibri" w:cs="Calibri"/>
            <w:lang w:val="en-AU"/>
          </w:rPr>
          <w:t>https://doi.org/10.1001%2Fjamacardio.2019.5323</w:t>
        </w:r>
      </w:hyperlink>
    </w:p>
    <w:p w14:paraId="11BE9B14" w14:textId="0A58ECE8" w:rsidR="001432C6" w:rsidRPr="001432C6" w:rsidRDefault="001432C6" w:rsidP="00D126FE">
      <w:pPr>
        <w:pStyle w:val="EndNoteBibliography"/>
        <w:spacing w:after="120"/>
        <w:ind w:left="720" w:hanging="720"/>
      </w:pPr>
      <w:r w:rsidRPr="001432C6">
        <w:t xml:space="preserve">Griffin, J. M., &amp; Katz, J. N. (2014). The Burden of Ventricular Arrhythmias Following Left Ventricular Assist Device Implantation. </w:t>
      </w:r>
      <w:r w:rsidRPr="001432C6">
        <w:rPr>
          <w:i/>
        </w:rPr>
        <w:t>Arrhythm Electrophysiol Rev</w:t>
      </w:r>
      <w:r w:rsidRPr="001432C6">
        <w:t>,</w:t>
      </w:r>
      <w:r w:rsidRPr="001432C6">
        <w:rPr>
          <w:i/>
        </w:rPr>
        <w:t xml:space="preserve"> 3</w:t>
      </w:r>
      <w:r w:rsidRPr="001432C6">
        <w:t xml:space="preserve">(3), 145-148. </w:t>
      </w:r>
      <w:hyperlink r:id="rId39" w:history="1">
        <w:r w:rsidRPr="001432C6">
          <w:rPr>
            <w:rStyle w:val="Hyperlink"/>
            <w:rFonts w:ascii="Calibri" w:hAnsi="Calibri" w:cs="Calibri"/>
          </w:rPr>
          <w:t>https://doi.org/10.15420/aer.2014.3.3.145</w:t>
        </w:r>
      </w:hyperlink>
      <w:r w:rsidRPr="001432C6">
        <w:t xml:space="preserve"> </w:t>
      </w:r>
    </w:p>
    <w:p w14:paraId="667C9B42" w14:textId="541427AD" w:rsidR="001432C6" w:rsidRPr="001432C6" w:rsidRDefault="001432C6" w:rsidP="00D126FE">
      <w:pPr>
        <w:pStyle w:val="EndNoteBibliography"/>
        <w:spacing w:after="120"/>
        <w:ind w:left="720" w:hanging="720"/>
      </w:pPr>
      <w:r w:rsidRPr="001432C6">
        <w:t>Health Quality Ontario. (2016). Left Ventricular Assist Devices for Destination Therapy: A Health Technology Assessment.</w:t>
      </w:r>
      <w:r w:rsidRPr="001432C6">
        <w:rPr>
          <w:i/>
        </w:rPr>
        <w:t xml:space="preserve"> 16</w:t>
      </w:r>
      <w:r w:rsidRPr="001432C6">
        <w:t xml:space="preserve">(3), 1-60. Retrieved 18 June, 2023, from </w:t>
      </w:r>
      <w:hyperlink r:id="rId40" w:history="1">
        <w:r w:rsidRPr="001432C6">
          <w:rPr>
            <w:rStyle w:val="Hyperlink"/>
            <w:rFonts w:ascii="Calibri" w:hAnsi="Calibri" w:cs="Calibri"/>
          </w:rPr>
          <w:t>http://www.hqontario.ca/evidence/publications-andohtac-recommendations/ontario-health-technology-assessment-series/hta-lvad</w:t>
        </w:r>
      </w:hyperlink>
      <w:r w:rsidRPr="001432C6">
        <w:t xml:space="preserve">. </w:t>
      </w:r>
    </w:p>
    <w:p w14:paraId="5601678C" w14:textId="4791A9FA" w:rsidR="001432C6" w:rsidRPr="001432C6" w:rsidRDefault="001432C6" w:rsidP="00D126FE">
      <w:pPr>
        <w:pStyle w:val="EndNoteBibliography"/>
        <w:spacing w:after="120"/>
        <w:ind w:left="720" w:hanging="720"/>
      </w:pPr>
      <w:r w:rsidRPr="001432C6">
        <w:t xml:space="preserve">Heidenreich, P. A., Bozkurt, B., Aguilar, D., Allen, L. A., Byun, J. J., Colvin, M. M., . . . Yancy, C. W. (2022). 2022 AHA/ACC/HFSA Guideline for the Management of Heart Failure: A Report of the American College of Cardiology/American Heart Association Joint Committee on Clinical Practice Guidelines. </w:t>
      </w:r>
      <w:r w:rsidRPr="001432C6">
        <w:rPr>
          <w:i/>
        </w:rPr>
        <w:t>J. Am. Coll. Cardiol.</w:t>
      </w:r>
      <w:r w:rsidRPr="001432C6">
        <w:t>,</w:t>
      </w:r>
      <w:r w:rsidRPr="001432C6">
        <w:rPr>
          <w:i/>
        </w:rPr>
        <w:t xml:space="preserve"> 79</w:t>
      </w:r>
      <w:r w:rsidRPr="001432C6">
        <w:t xml:space="preserve">(17), e263-e421. </w:t>
      </w:r>
      <w:hyperlink r:id="rId41" w:history="1">
        <w:r w:rsidRPr="001432C6">
          <w:rPr>
            <w:rStyle w:val="Hyperlink"/>
            <w:rFonts w:ascii="Calibri" w:hAnsi="Calibri" w:cs="Calibri"/>
          </w:rPr>
          <w:t>https://doi.org/10.1016/j.jacc.2021.12.012</w:t>
        </w:r>
      </w:hyperlink>
      <w:r w:rsidRPr="001432C6">
        <w:t xml:space="preserve"> </w:t>
      </w:r>
    </w:p>
    <w:p w14:paraId="2A3C2016" w14:textId="2B90F73A" w:rsidR="001432C6" w:rsidRPr="001432C6" w:rsidRDefault="001432C6" w:rsidP="00D126FE">
      <w:pPr>
        <w:pStyle w:val="EndNoteBibliography"/>
        <w:spacing w:after="120"/>
        <w:ind w:left="720" w:hanging="720"/>
      </w:pPr>
      <w:r w:rsidRPr="001432C6">
        <w:t xml:space="preserve">Kiamanesh, O., Kaan, A., &amp; Toma, M. (2020). Medical Management of Left Ventricular Assist Device Patients: A Practical Guide for the Nonexpert Clinician. </w:t>
      </w:r>
      <w:r w:rsidRPr="001432C6">
        <w:rPr>
          <w:i/>
        </w:rPr>
        <w:t xml:space="preserve">Can. J. Cardiol. </w:t>
      </w:r>
      <w:r w:rsidRPr="001432C6">
        <w:t>,</w:t>
      </w:r>
      <w:r w:rsidRPr="001432C6">
        <w:rPr>
          <w:i/>
        </w:rPr>
        <w:t xml:space="preserve"> 36</w:t>
      </w:r>
      <w:r w:rsidRPr="001432C6">
        <w:t xml:space="preserve">(2), 205-215. </w:t>
      </w:r>
      <w:hyperlink r:id="rId42" w:history="1">
        <w:r w:rsidRPr="001432C6">
          <w:rPr>
            <w:rStyle w:val="Hyperlink"/>
            <w:rFonts w:ascii="Calibri" w:hAnsi="Calibri" w:cs="Calibri"/>
          </w:rPr>
          <w:t>https://doi.org/https://doi.org/10.1016/j.cjca.2019.09.020</w:t>
        </w:r>
      </w:hyperlink>
      <w:r w:rsidRPr="001432C6">
        <w:t xml:space="preserve"> </w:t>
      </w:r>
    </w:p>
    <w:p w14:paraId="231B5758" w14:textId="09C8D4CE" w:rsidR="001432C6" w:rsidRPr="001432C6" w:rsidRDefault="001432C6" w:rsidP="00D126FE">
      <w:pPr>
        <w:pStyle w:val="EndNoteBibliography"/>
        <w:spacing w:after="120"/>
        <w:ind w:left="720" w:hanging="720"/>
      </w:pPr>
      <w:r w:rsidRPr="001432C6">
        <w:t xml:space="preserve">Kittleson, M. M., Shah, P., Lala, A., McLean, R. C., Pamboukian, S., Horstmanshof, D. A., Thibodeau, J., Shah, K., Teuteberg, J., Gilotra, N. A., Taddei-Peters, W. C., Cascino, T. M., Richards, B., Khalatbari, S., Jeffries, N., Stevenson, L. W., Mann, D., Aaronson, K. D., &amp; Stewart, G. C. (2020). INTERMACS profiles and outcomes of ambulatory advanced heart failure patients: A report from the REVIVAL Registry. </w:t>
      </w:r>
      <w:r w:rsidRPr="001432C6">
        <w:rPr>
          <w:i/>
        </w:rPr>
        <w:t>J Heart Lung Transplant</w:t>
      </w:r>
      <w:r w:rsidRPr="001432C6">
        <w:t>,</w:t>
      </w:r>
      <w:r w:rsidRPr="001432C6">
        <w:rPr>
          <w:i/>
        </w:rPr>
        <w:t xml:space="preserve"> 39</w:t>
      </w:r>
      <w:r w:rsidRPr="001432C6">
        <w:t xml:space="preserve">(1), 16-26. </w:t>
      </w:r>
      <w:hyperlink r:id="rId43" w:history="1">
        <w:r w:rsidRPr="001432C6">
          <w:rPr>
            <w:rStyle w:val="Hyperlink"/>
            <w:rFonts w:ascii="Calibri" w:hAnsi="Calibri" w:cs="Calibri"/>
          </w:rPr>
          <w:t>https://doi.org/https://doi.org/10.1016/j.healun.2019.08.017</w:t>
        </w:r>
      </w:hyperlink>
      <w:r w:rsidRPr="001432C6">
        <w:t xml:space="preserve"> </w:t>
      </w:r>
    </w:p>
    <w:p w14:paraId="50DC6601" w14:textId="6C89E137" w:rsidR="001432C6" w:rsidRPr="001432C6" w:rsidRDefault="001432C6" w:rsidP="00D126FE">
      <w:pPr>
        <w:pStyle w:val="EndNoteBibliography"/>
        <w:spacing w:after="120"/>
        <w:ind w:left="720" w:hanging="720"/>
      </w:pPr>
      <w:r w:rsidRPr="001432C6">
        <w:t>Lim, H. S., Shaw, S., Carter, A. W., Jayawardana, S., Mossialos, E., &amp; Mehra, M. R. (2022). A clinical and cost-effectiveness analysis of the HeartMate</w:t>
      </w:r>
      <w:r w:rsidR="006B0041">
        <w:t xml:space="preserve"> </w:t>
      </w:r>
      <w:r w:rsidRPr="001432C6">
        <w:t>3 left ventricular assist device for transplant-ineligible patients: A United Kingdom perspective.</w:t>
      </w:r>
      <w:r w:rsidRPr="001432C6">
        <w:rPr>
          <w:i/>
        </w:rPr>
        <w:t xml:space="preserve"> J. Heart Lung Transplant</w:t>
      </w:r>
      <w:r w:rsidRPr="001432C6">
        <w:t>,</w:t>
      </w:r>
      <w:r w:rsidRPr="001432C6">
        <w:rPr>
          <w:i/>
        </w:rPr>
        <w:t xml:space="preserve"> 41</w:t>
      </w:r>
      <w:r w:rsidRPr="001432C6">
        <w:t xml:space="preserve">(2), 174-186. </w:t>
      </w:r>
    </w:p>
    <w:p w14:paraId="152D7211" w14:textId="071A6DB4" w:rsidR="001432C6" w:rsidRPr="001432C6" w:rsidRDefault="001432C6" w:rsidP="00D126FE">
      <w:pPr>
        <w:pStyle w:val="EndNoteBibliography"/>
        <w:spacing w:after="120"/>
        <w:ind w:left="720" w:hanging="720"/>
      </w:pPr>
      <w:r w:rsidRPr="001432C6">
        <w:t xml:space="preserve">McDonagh, T. A., Metra, M., Adamo, M., Gardner, R. S., Baumbach, A., Bohm, M., . . . Skibelund, A. K. (2022). 2021 ESC Guidelines for the diagnosis and treatment of acute and chronic heart failure Developed by the Task Force for the diagnosis and treatment of acute and chronic heart failure of the European Society of Cardiology (ESC) With the special contribution of the Heart Failure Association (HFA) of the ESC. </w:t>
      </w:r>
      <w:r w:rsidRPr="001432C6">
        <w:rPr>
          <w:i/>
        </w:rPr>
        <w:t>Eur. J. Heart Fail.</w:t>
      </w:r>
      <w:r w:rsidRPr="001432C6">
        <w:t>,</w:t>
      </w:r>
      <w:r w:rsidRPr="001432C6">
        <w:rPr>
          <w:i/>
        </w:rPr>
        <w:t xml:space="preserve"> 24</w:t>
      </w:r>
      <w:r w:rsidRPr="001432C6">
        <w:t xml:space="preserve">(1), 4-131. </w:t>
      </w:r>
      <w:hyperlink r:id="rId44" w:history="1">
        <w:r w:rsidRPr="001432C6">
          <w:rPr>
            <w:rStyle w:val="Hyperlink"/>
            <w:rFonts w:ascii="Calibri" w:hAnsi="Calibri" w:cs="Calibri"/>
          </w:rPr>
          <w:t>https://doi.org/10.1002/ejhf.2333</w:t>
        </w:r>
      </w:hyperlink>
      <w:r w:rsidRPr="001432C6">
        <w:t xml:space="preserve"> </w:t>
      </w:r>
    </w:p>
    <w:p w14:paraId="6E59233F" w14:textId="49701F29" w:rsidR="001432C6" w:rsidRPr="001432C6" w:rsidRDefault="001432C6" w:rsidP="00D126FE">
      <w:pPr>
        <w:pStyle w:val="EndNoteBibliography"/>
        <w:spacing w:after="120"/>
        <w:ind w:left="720" w:hanging="720"/>
      </w:pPr>
      <w:r w:rsidRPr="001432C6">
        <w:t xml:space="preserve">Medtronic. (2021). </w:t>
      </w:r>
      <w:r w:rsidRPr="001432C6">
        <w:rPr>
          <w:i/>
        </w:rPr>
        <w:t xml:space="preserve">Left ventricular assist device (LVAD) for advanced heart failure services and support for hvad patients. Urgent product update </w:t>
      </w:r>
      <w:r w:rsidRPr="001432C6">
        <w:t xml:space="preserve">Retrieved 22 Julne, 2023 from </w:t>
      </w:r>
      <w:hyperlink r:id="rId45" w:history="1">
        <w:r w:rsidRPr="001432C6">
          <w:rPr>
            <w:rStyle w:val="Hyperlink"/>
            <w:rFonts w:ascii="Calibri" w:hAnsi="Calibri" w:cs="Calibri"/>
          </w:rPr>
          <w:t>https://www.medtronic.com/us-en/patients/treatments-therapies/ventricular-assist-device.html</w:t>
        </w:r>
      </w:hyperlink>
    </w:p>
    <w:p w14:paraId="04C4EFE1" w14:textId="180B7682" w:rsidR="001432C6" w:rsidRPr="001432C6" w:rsidRDefault="001432C6" w:rsidP="00D126FE">
      <w:pPr>
        <w:pStyle w:val="EndNoteBibliography"/>
        <w:spacing w:after="120"/>
        <w:ind w:left="720" w:hanging="720"/>
      </w:pPr>
      <w:r w:rsidRPr="001432C6">
        <w:t xml:space="preserve">Mehra, M. R., Goldstein, D. J., Cleveland, J. C., Cowger, J. A., Hall, S., Salerno, C. T., Naka, Y., Horstmanshof, D., Chuang, J., Wang, A., &amp; Uriel, N. (2022). Five-Year Outcomes in Patients With Fully Magnetically Levitated vs Axial-Flow Left Ventricular Assist Devices in the MOMENTUM 3 Randomized Trial. </w:t>
      </w:r>
      <w:r w:rsidRPr="001432C6">
        <w:rPr>
          <w:i/>
        </w:rPr>
        <w:t>JAMA,</w:t>
      </w:r>
      <w:r w:rsidRPr="001432C6">
        <w:t>,</w:t>
      </w:r>
      <w:r w:rsidRPr="001432C6">
        <w:rPr>
          <w:i/>
        </w:rPr>
        <w:t xml:space="preserve"> 328</w:t>
      </w:r>
      <w:r w:rsidRPr="001432C6">
        <w:t xml:space="preserve">(12), 1233-1242. </w:t>
      </w:r>
      <w:hyperlink r:id="rId46" w:history="1">
        <w:r w:rsidRPr="001432C6">
          <w:rPr>
            <w:rStyle w:val="Hyperlink"/>
            <w:rFonts w:ascii="Calibri" w:hAnsi="Calibri" w:cs="Calibri"/>
          </w:rPr>
          <w:t>https://doi.org/10.1001/jama.2022.16197</w:t>
        </w:r>
      </w:hyperlink>
      <w:r w:rsidRPr="001432C6">
        <w:t xml:space="preserve"> </w:t>
      </w:r>
    </w:p>
    <w:p w14:paraId="1C6E13AF" w14:textId="2FD06C54" w:rsidR="001432C6" w:rsidRPr="001432C6" w:rsidRDefault="001432C6" w:rsidP="00D126FE">
      <w:pPr>
        <w:pStyle w:val="EndNoteBibliography"/>
        <w:spacing w:after="120"/>
        <w:ind w:left="720" w:hanging="720"/>
      </w:pPr>
      <w:r w:rsidRPr="001432C6">
        <w:t xml:space="preserve">Mehra, M. R., Uriel, N., Naka, Y., Cleveland, J. C., Jr., Yuzefpolskaya, M., Salerno, C. T., . . . Goldstein, D. J. (2019). A Fully Magnetically Levitated Left Ventricular Assist Device - Final Report. </w:t>
      </w:r>
      <w:r w:rsidRPr="001432C6">
        <w:rPr>
          <w:i/>
        </w:rPr>
        <w:t>N Engl J Med</w:t>
      </w:r>
      <w:r w:rsidRPr="001432C6">
        <w:t>,</w:t>
      </w:r>
      <w:r w:rsidRPr="001432C6">
        <w:rPr>
          <w:i/>
        </w:rPr>
        <w:t xml:space="preserve"> 380</w:t>
      </w:r>
      <w:r w:rsidRPr="001432C6">
        <w:t xml:space="preserve">(17), 1618-1627. </w:t>
      </w:r>
      <w:hyperlink r:id="rId47" w:history="1">
        <w:r w:rsidRPr="001432C6">
          <w:rPr>
            <w:rStyle w:val="Hyperlink"/>
            <w:rFonts w:ascii="Calibri" w:hAnsi="Calibri" w:cs="Calibri"/>
          </w:rPr>
          <w:t>https://doi.org/10.1056/NEJMoa1900486</w:t>
        </w:r>
      </w:hyperlink>
      <w:r w:rsidRPr="001432C6">
        <w:t xml:space="preserve"> </w:t>
      </w:r>
    </w:p>
    <w:p w14:paraId="4F48AC2B" w14:textId="3F05364E" w:rsidR="001432C6" w:rsidRPr="001432C6" w:rsidRDefault="001432C6" w:rsidP="00D126FE">
      <w:pPr>
        <w:pStyle w:val="EndNoteBibliography"/>
        <w:spacing w:after="120"/>
        <w:ind w:left="720" w:hanging="720"/>
      </w:pPr>
      <w:r w:rsidRPr="001432C6">
        <w:t xml:space="preserve">National Heart Foundation of Australia. (2018). </w:t>
      </w:r>
      <w:r w:rsidRPr="001432C6">
        <w:rPr>
          <w:i/>
        </w:rPr>
        <w:t xml:space="preserve">Clinical fact sheet - pharmacological management of chronic heart failure with reduced left ventricular ejection fraction (HFrEF) </w:t>
      </w:r>
      <w:hyperlink r:id="rId48" w:history="1">
        <w:r w:rsidRPr="001432C6">
          <w:rPr>
            <w:rStyle w:val="Hyperlink"/>
            <w:rFonts w:ascii="Calibri" w:hAnsi="Calibri" w:cs="Calibri"/>
          </w:rPr>
          <w:t>https://www.heartfoundation.org.au/getmedia/c8889851-5843-40d1-a550-e6e9a9f7d03d/Clinical_Fact_Sheet_-_Pharmacological_Management.pdf</w:t>
        </w:r>
      </w:hyperlink>
    </w:p>
    <w:p w14:paraId="1E2CC1DE" w14:textId="77777777" w:rsidR="001432C6" w:rsidRPr="001432C6" w:rsidRDefault="001432C6" w:rsidP="00D126FE">
      <w:pPr>
        <w:pStyle w:val="EndNoteBibliography"/>
        <w:spacing w:after="120"/>
        <w:ind w:left="720" w:hanging="720"/>
      </w:pPr>
      <w:r w:rsidRPr="001432C6">
        <w:t xml:space="preserve">National Institute for Health and Care Excellence. (2015). </w:t>
      </w:r>
      <w:r w:rsidRPr="001432C6">
        <w:rPr>
          <w:i/>
        </w:rPr>
        <w:t>Implantation of a left ventricular assist device for destination therapy in people ineligible for heart transplantation</w:t>
      </w:r>
      <w:r w:rsidRPr="001432C6">
        <w:t xml:space="preserve">. </w:t>
      </w:r>
    </w:p>
    <w:p w14:paraId="3215D6B0" w14:textId="4814837E" w:rsidR="001432C6" w:rsidRPr="001432C6" w:rsidRDefault="001432C6" w:rsidP="00D126FE">
      <w:pPr>
        <w:pStyle w:val="EndNoteBibliography"/>
        <w:spacing w:after="120"/>
        <w:ind w:left="720" w:hanging="720"/>
      </w:pPr>
      <w:r w:rsidRPr="001432C6">
        <w:t xml:space="preserve">Netuka, I., Pya, Y., Zimpfer, D., Potapov, E., Garbade, J., Rao, V., Morshuis, M., Beyersdorf, F., Marasco, S., Sood, P., Gazzola, C., &amp; Schmitto, J. D. (2021). First 5-year multicentric clinical trial experience with the HeartMate 3 left ventricular assist system. </w:t>
      </w:r>
      <w:r w:rsidRPr="001432C6">
        <w:rPr>
          <w:i/>
        </w:rPr>
        <w:t>J Heart Lung Transplant</w:t>
      </w:r>
      <w:r w:rsidRPr="001432C6">
        <w:t>,</w:t>
      </w:r>
      <w:r w:rsidRPr="001432C6">
        <w:rPr>
          <w:i/>
        </w:rPr>
        <w:t xml:space="preserve"> 40</w:t>
      </w:r>
      <w:r w:rsidRPr="001432C6">
        <w:t xml:space="preserve">(4), 247-250. </w:t>
      </w:r>
      <w:hyperlink r:id="rId49" w:history="1">
        <w:r w:rsidRPr="001432C6">
          <w:rPr>
            <w:rStyle w:val="Hyperlink"/>
            <w:rFonts w:ascii="Calibri" w:hAnsi="Calibri" w:cs="Calibri"/>
          </w:rPr>
          <w:t>https://doi.org/10.1016/j.healun.2021.01.001</w:t>
        </w:r>
      </w:hyperlink>
      <w:r w:rsidRPr="001432C6">
        <w:t xml:space="preserve"> </w:t>
      </w:r>
    </w:p>
    <w:p w14:paraId="15A8286D" w14:textId="5B7F8611" w:rsidR="001432C6" w:rsidRPr="001432C6" w:rsidRDefault="001432C6" w:rsidP="00D126FE">
      <w:pPr>
        <w:pStyle w:val="EndNoteBibliography"/>
        <w:spacing w:after="120"/>
        <w:ind w:left="720" w:hanging="720"/>
      </w:pPr>
      <w:r w:rsidRPr="001432C6">
        <w:t xml:space="preserve">Neyt, M., Van den Bruel, A., Smit, Y., De Jonge, N., &amp; Vlayen, J. (2014). The cost-utility of left ventricular assist devices for end-stage heart failure patients ineligible for cardiac transplantation: a systematic review and critical appraisal of economic evaluations. </w:t>
      </w:r>
      <w:r w:rsidRPr="001432C6">
        <w:rPr>
          <w:i/>
        </w:rPr>
        <w:t>Ann Cardiothorac Surg</w:t>
      </w:r>
      <w:r w:rsidRPr="001432C6">
        <w:t>,</w:t>
      </w:r>
      <w:r w:rsidRPr="001432C6">
        <w:rPr>
          <w:i/>
        </w:rPr>
        <w:t xml:space="preserve"> 3</w:t>
      </w:r>
      <w:r w:rsidRPr="001432C6">
        <w:t xml:space="preserve">(5), 439-449. </w:t>
      </w:r>
      <w:hyperlink r:id="rId50" w:history="1">
        <w:r w:rsidRPr="001432C6">
          <w:rPr>
            <w:rStyle w:val="Hyperlink"/>
            <w:rFonts w:ascii="Calibri" w:hAnsi="Calibri" w:cs="Calibri"/>
          </w:rPr>
          <w:t>https://doi.org/10.3978/j.issn.2225-319X.2014.09.02</w:t>
        </w:r>
      </w:hyperlink>
      <w:r w:rsidRPr="001432C6">
        <w:t xml:space="preserve"> </w:t>
      </w:r>
    </w:p>
    <w:p w14:paraId="491AA128" w14:textId="01584CF2" w:rsidR="001432C6" w:rsidRPr="001432C6" w:rsidRDefault="001432C6" w:rsidP="00D126FE">
      <w:pPr>
        <w:pStyle w:val="EndNoteBibliography"/>
        <w:spacing w:after="120"/>
        <w:ind w:left="720" w:hanging="720"/>
      </w:pPr>
      <w:r w:rsidRPr="001432C6">
        <w:t xml:space="preserve">Prichard, R., Kershaw, L., Goodall, S., Davidson, P., Newton, P. J., Saing, S., &amp; Hayward, C. (2020). Costs Before and After Left Ventricular Assist Device Implant and Preceding Heart Transplant: A Cohort Study. </w:t>
      </w:r>
      <w:r w:rsidRPr="001432C6">
        <w:rPr>
          <w:i/>
        </w:rPr>
        <w:t>Heart Lung Circ</w:t>
      </w:r>
      <w:r w:rsidRPr="001432C6">
        <w:t>,</w:t>
      </w:r>
      <w:r w:rsidRPr="001432C6">
        <w:rPr>
          <w:i/>
        </w:rPr>
        <w:t xml:space="preserve"> 29</w:t>
      </w:r>
      <w:r w:rsidRPr="001432C6">
        <w:t xml:space="preserve">(9), 1338-1346. </w:t>
      </w:r>
      <w:hyperlink r:id="rId51" w:history="1">
        <w:r w:rsidRPr="001432C6">
          <w:rPr>
            <w:rStyle w:val="Hyperlink"/>
            <w:rFonts w:ascii="Calibri" w:hAnsi="Calibri" w:cs="Calibri"/>
          </w:rPr>
          <w:t>https://doi.org/10.1016/j.hlc.2019.08.008</w:t>
        </w:r>
      </w:hyperlink>
      <w:r w:rsidRPr="001432C6">
        <w:t xml:space="preserve"> </w:t>
      </w:r>
    </w:p>
    <w:p w14:paraId="2BFE40CE" w14:textId="65815141" w:rsidR="001432C6" w:rsidRPr="001432C6" w:rsidRDefault="001432C6" w:rsidP="00D126FE">
      <w:pPr>
        <w:pStyle w:val="EndNoteBibliography"/>
        <w:spacing w:after="120"/>
        <w:ind w:left="720" w:hanging="720"/>
      </w:pPr>
      <w:r w:rsidRPr="001432C6">
        <w:t xml:space="preserve">Rogers, J. G., Boyle, A. J., O'Connell, J. B., Horstmanshof, D. A., Haas, D. C., Slaughter, M. S., Park, S. J., Farrar, D. J., &amp; Starling, R. C. (2015). Risk assessment and comparative effectiveness of left ventricular assist device and medical management in ambulatory heart failure patients: design and rationale of the ROADMAP clinical trial. </w:t>
      </w:r>
      <w:r w:rsidRPr="001432C6">
        <w:rPr>
          <w:i/>
        </w:rPr>
        <w:t>Am Heart J</w:t>
      </w:r>
      <w:r w:rsidRPr="001432C6">
        <w:t>,</w:t>
      </w:r>
      <w:r w:rsidRPr="001432C6">
        <w:rPr>
          <w:i/>
        </w:rPr>
        <w:t xml:space="preserve"> 169</w:t>
      </w:r>
      <w:r w:rsidRPr="001432C6">
        <w:t xml:space="preserve">(2), 205-210.e220. </w:t>
      </w:r>
      <w:hyperlink r:id="rId52" w:history="1">
        <w:r w:rsidRPr="001432C6">
          <w:rPr>
            <w:rStyle w:val="Hyperlink"/>
            <w:rFonts w:ascii="Calibri" w:hAnsi="Calibri" w:cs="Calibri"/>
          </w:rPr>
          <w:t>https://doi.org/10.1016/j.ahj.2014.11.004</w:t>
        </w:r>
      </w:hyperlink>
      <w:r w:rsidRPr="001432C6">
        <w:t xml:space="preserve"> </w:t>
      </w:r>
    </w:p>
    <w:p w14:paraId="4CCCFBAE" w14:textId="22D805E1" w:rsidR="001432C6" w:rsidRPr="001432C6" w:rsidRDefault="001432C6" w:rsidP="00D126FE">
      <w:pPr>
        <w:pStyle w:val="EndNoteBibliography"/>
        <w:spacing w:after="120"/>
        <w:ind w:left="720" w:hanging="720"/>
      </w:pPr>
      <w:r w:rsidRPr="001432C6">
        <w:t xml:space="preserve">Rogers, J. G., Butler, J., Lansman, S. L., Gass, A., Portner, P. M., Pasque, M. K., &amp; Pierson, R. N., 3rd. (2007). Chronic mechanical circulatory support for inotrope-dependent heart failure patients who are not transplant candidates: results of the INTrEPID Trial. </w:t>
      </w:r>
      <w:r w:rsidRPr="001432C6">
        <w:rPr>
          <w:i/>
        </w:rPr>
        <w:t>J Am Coll Cardiol</w:t>
      </w:r>
      <w:r w:rsidRPr="001432C6">
        <w:t>,</w:t>
      </w:r>
      <w:r w:rsidRPr="001432C6">
        <w:rPr>
          <w:i/>
        </w:rPr>
        <w:t xml:space="preserve"> 50</w:t>
      </w:r>
      <w:r w:rsidRPr="001432C6">
        <w:t xml:space="preserve">(8), 741-747. </w:t>
      </w:r>
      <w:hyperlink r:id="rId53" w:history="1">
        <w:r w:rsidRPr="001432C6">
          <w:rPr>
            <w:rStyle w:val="Hyperlink"/>
            <w:rFonts w:ascii="Calibri" w:hAnsi="Calibri" w:cs="Calibri"/>
          </w:rPr>
          <w:t>https://doi.org/10.1016/j.jacc.2007.03.063</w:t>
        </w:r>
      </w:hyperlink>
      <w:r w:rsidRPr="001432C6">
        <w:t xml:space="preserve"> </w:t>
      </w:r>
    </w:p>
    <w:p w14:paraId="151EFA24" w14:textId="2D94301A" w:rsidR="001432C6" w:rsidRPr="001432C6" w:rsidRDefault="001432C6" w:rsidP="00D126FE">
      <w:pPr>
        <w:pStyle w:val="EndNoteBibliography"/>
        <w:spacing w:after="120"/>
        <w:ind w:left="720" w:hanging="720"/>
      </w:pPr>
      <w:r w:rsidRPr="001432C6">
        <w:t xml:space="preserve">Rogers, J. G., Pagani, F. D., Tatooles, A. J., Bhat, G., Slaughter, M. S., Birks, E. J., Boyce, S. W., Najjar, S. S., Jeevanandam, V., Anderson, A. S., Gregoric, I. D., Mallidi, H., Leadley, K., Aaronson, K. D., Frazier, O. H., &amp; Milano, C. A. (2017). Intrapericardial Left Ventricular Assist Device for Advanced Heart Failure. </w:t>
      </w:r>
      <w:r w:rsidRPr="001432C6">
        <w:rPr>
          <w:i/>
        </w:rPr>
        <w:t>N Engl J Med</w:t>
      </w:r>
      <w:r w:rsidRPr="001432C6">
        <w:t>,</w:t>
      </w:r>
      <w:r w:rsidRPr="001432C6">
        <w:rPr>
          <w:i/>
        </w:rPr>
        <w:t xml:space="preserve"> 376</w:t>
      </w:r>
      <w:r w:rsidRPr="001432C6">
        <w:t xml:space="preserve">(5), 451-460. </w:t>
      </w:r>
      <w:hyperlink r:id="rId54" w:history="1">
        <w:r w:rsidRPr="001432C6">
          <w:rPr>
            <w:rStyle w:val="Hyperlink"/>
            <w:rFonts w:ascii="Calibri" w:hAnsi="Calibri" w:cs="Calibri"/>
          </w:rPr>
          <w:t>https://doi.org/10.1056/NEJMoa1602954</w:t>
        </w:r>
      </w:hyperlink>
      <w:r w:rsidRPr="001432C6">
        <w:t xml:space="preserve"> </w:t>
      </w:r>
    </w:p>
    <w:p w14:paraId="5368B512" w14:textId="1DA8CEF5" w:rsidR="001432C6" w:rsidRPr="001432C6" w:rsidRDefault="001432C6" w:rsidP="00D126FE">
      <w:pPr>
        <w:pStyle w:val="EndNoteBibliography"/>
        <w:spacing w:after="120"/>
        <w:ind w:left="720" w:hanging="720"/>
      </w:pPr>
      <w:r w:rsidRPr="001432C6">
        <w:t xml:space="preserve">Rose, E. A., Gelijns, A. C., Moskowitz, A. J., Heitjan, D. F., Stevenson, L. W., Dembitsky, W., . . . Poirier, V. L. (2001). Long-term use of a left ventricular assist device for end-stage heart failure. </w:t>
      </w:r>
      <w:r w:rsidRPr="001432C6">
        <w:rPr>
          <w:i/>
        </w:rPr>
        <w:t>N Engl J Med</w:t>
      </w:r>
      <w:r w:rsidRPr="001432C6">
        <w:t>,</w:t>
      </w:r>
      <w:r w:rsidRPr="001432C6">
        <w:rPr>
          <w:i/>
        </w:rPr>
        <w:t xml:space="preserve"> 345</w:t>
      </w:r>
      <w:r w:rsidRPr="001432C6">
        <w:t xml:space="preserve">(20), 1435-1443. </w:t>
      </w:r>
      <w:hyperlink r:id="rId55" w:history="1">
        <w:r w:rsidRPr="001432C6">
          <w:rPr>
            <w:rStyle w:val="Hyperlink"/>
            <w:rFonts w:ascii="Calibri" w:hAnsi="Calibri" w:cs="Calibri"/>
          </w:rPr>
          <w:t>https://doi.org/10.1056/NEJMoa012175</w:t>
        </w:r>
      </w:hyperlink>
      <w:r w:rsidRPr="001432C6">
        <w:t xml:space="preserve"> </w:t>
      </w:r>
    </w:p>
    <w:p w14:paraId="1CC39984" w14:textId="77777777" w:rsidR="001432C6" w:rsidRPr="001432C6" w:rsidRDefault="001432C6" w:rsidP="00D126FE">
      <w:pPr>
        <w:pStyle w:val="EndNoteBibliography"/>
        <w:spacing w:after="120"/>
        <w:ind w:left="720" w:hanging="720"/>
      </w:pPr>
      <w:r w:rsidRPr="001432C6">
        <w:t xml:space="preserve">Sahle BW, Owen AJ, Mutowo MP, Krum H, &amp; Reid CM. (2016). Prevalence of heart failure in Australia: a systematic review. </w:t>
      </w:r>
      <w:r w:rsidRPr="001432C6">
        <w:rPr>
          <w:i/>
        </w:rPr>
        <w:t>BMC Cardiovascular Disorders</w:t>
      </w:r>
      <w:r w:rsidRPr="001432C6">
        <w:t>,</w:t>
      </w:r>
      <w:r w:rsidRPr="001432C6">
        <w:rPr>
          <w:i/>
        </w:rPr>
        <w:t xml:space="preserve"> 16</w:t>
      </w:r>
      <w:r w:rsidRPr="001432C6">
        <w:t xml:space="preserve">(32). </w:t>
      </w:r>
    </w:p>
    <w:p w14:paraId="7DEA648A" w14:textId="51E3F15B" w:rsidR="001432C6" w:rsidRPr="001432C6" w:rsidRDefault="001432C6" w:rsidP="00D126FE">
      <w:pPr>
        <w:pStyle w:val="EndNoteBibliography"/>
        <w:spacing w:after="120"/>
        <w:ind w:left="720" w:hanging="720"/>
      </w:pPr>
      <w:r w:rsidRPr="001432C6">
        <w:t xml:space="preserve">Sindone, A. P., De Pasquale, C., Amerena, J., Burdeniuk, C., Chan, A., Coats, A., Hare, David L., Macdonald, P., Sverdlov, A., &amp; Atherton, J. J. (2022). Consensus statement on the current pharmacological prevention and management of heart failure. </w:t>
      </w:r>
      <w:r w:rsidRPr="001432C6">
        <w:rPr>
          <w:i/>
        </w:rPr>
        <w:t>Medical Journal of Australia</w:t>
      </w:r>
      <w:r w:rsidRPr="001432C6">
        <w:t>,</w:t>
      </w:r>
      <w:r w:rsidRPr="001432C6">
        <w:rPr>
          <w:i/>
        </w:rPr>
        <w:t xml:space="preserve"> 217</w:t>
      </w:r>
      <w:r w:rsidRPr="001432C6">
        <w:t xml:space="preserve">(4), 212-217. </w:t>
      </w:r>
      <w:hyperlink r:id="rId56" w:history="1">
        <w:r w:rsidRPr="001432C6">
          <w:rPr>
            <w:rStyle w:val="Hyperlink"/>
            <w:rFonts w:ascii="Calibri" w:hAnsi="Calibri" w:cs="Calibri"/>
          </w:rPr>
          <w:t>https://doi.org/https://doi.org/10.5694/mja2.51656</w:t>
        </w:r>
      </w:hyperlink>
      <w:r w:rsidRPr="001432C6">
        <w:t xml:space="preserve"> </w:t>
      </w:r>
    </w:p>
    <w:p w14:paraId="3C9283B7" w14:textId="799A0602" w:rsidR="001432C6" w:rsidRPr="001432C6" w:rsidRDefault="001432C6" w:rsidP="00D126FE">
      <w:pPr>
        <w:pStyle w:val="EndNoteBibliography"/>
        <w:spacing w:after="120"/>
        <w:ind w:left="720" w:hanging="720"/>
      </w:pPr>
      <w:r w:rsidRPr="001432C6">
        <w:t xml:space="preserve">The Criteria Committee of the New York Heart Association. (1994). </w:t>
      </w:r>
      <w:r w:rsidRPr="001432C6">
        <w:rPr>
          <w:i/>
        </w:rPr>
        <w:t>Nomenclature and Criteria for Diagnosis of Diseases of the Heart and Great Vessels (9th ed.).</w:t>
      </w:r>
      <w:r w:rsidRPr="001432C6">
        <w:t xml:space="preserve"> (9th edition ed.). Little, Brown &amp; Co. </w:t>
      </w:r>
      <w:hyperlink r:id="rId57" w:history="1">
        <w:r w:rsidRPr="001432C6">
          <w:rPr>
            <w:rStyle w:val="Hyperlink"/>
            <w:rFonts w:ascii="Calibri" w:hAnsi="Calibri" w:cs="Calibri"/>
          </w:rPr>
          <w:t>https://books.google.com.au/books?id=Vs5qQgAACAAJ</w:t>
        </w:r>
      </w:hyperlink>
      <w:r w:rsidRPr="001432C6">
        <w:t xml:space="preserve"> </w:t>
      </w:r>
    </w:p>
    <w:p w14:paraId="4B70142F" w14:textId="43ECE0CB" w:rsidR="001432C6" w:rsidRPr="001432C6" w:rsidRDefault="001432C6" w:rsidP="00D126FE">
      <w:pPr>
        <w:pStyle w:val="EndNoteBibliography"/>
        <w:spacing w:after="120"/>
        <w:ind w:left="720" w:hanging="720"/>
      </w:pPr>
      <w:r w:rsidRPr="001432C6">
        <w:t xml:space="preserve">Transplantation Society of Australia and New Zealand. (2023). </w:t>
      </w:r>
      <w:r w:rsidRPr="001432C6">
        <w:rPr>
          <w:i/>
        </w:rPr>
        <w:t>Clinical Guidelines for Organ Transplantation from Deceased Donors version 1.11- May 2023</w:t>
      </w:r>
      <w:r w:rsidRPr="001432C6">
        <w:t xml:space="preserve">. </w:t>
      </w:r>
      <w:hyperlink r:id="rId58" w:history="1">
        <w:r w:rsidRPr="001432C6">
          <w:rPr>
            <w:rStyle w:val="Hyperlink"/>
            <w:rFonts w:ascii="Calibri" w:hAnsi="Calibri" w:cs="Calibri"/>
          </w:rPr>
          <w:t>https://tsanz.com.au/storage/documents/TSANZ_Clinical_Guidelines_Version-111_13062023Final-Version.pdf</w:t>
        </w:r>
      </w:hyperlink>
    </w:p>
    <w:p w14:paraId="221FC13D" w14:textId="2427F453" w:rsidR="001432C6" w:rsidRPr="001432C6" w:rsidRDefault="001432C6" w:rsidP="00D126FE">
      <w:pPr>
        <w:pStyle w:val="EndNoteBibliography"/>
        <w:spacing w:after="120"/>
        <w:ind w:left="720" w:hanging="720"/>
      </w:pPr>
      <w:r w:rsidRPr="001432C6">
        <w:t xml:space="preserve">Truby, L. K., &amp; Rogers, J. G. (2020). Advanced Heart Failure: Epidemiology, Diagnosis, and Therapeutic Approaches. </w:t>
      </w:r>
      <w:r w:rsidRPr="001432C6">
        <w:rPr>
          <w:i/>
        </w:rPr>
        <w:t>JACC: Heart Failure</w:t>
      </w:r>
      <w:r w:rsidRPr="001432C6">
        <w:t>,</w:t>
      </w:r>
      <w:r w:rsidRPr="001432C6">
        <w:rPr>
          <w:i/>
        </w:rPr>
        <w:t xml:space="preserve"> 8</w:t>
      </w:r>
      <w:r w:rsidRPr="001432C6">
        <w:t xml:space="preserve">(7), 523-536. </w:t>
      </w:r>
      <w:hyperlink r:id="rId59" w:history="1">
        <w:r w:rsidRPr="001432C6">
          <w:rPr>
            <w:rStyle w:val="Hyperlink"/>
            <w:rFonts w:ascii="Calibri" w:hAnsi="Calibri" w:cs="Calibri"/>
          </w:rPr>
          <w:t>https://doi.org/https://doi.org/10.1016/j.jchf.2020.01.014</w:t>
        </w:r>
      </w:hyperlink>
      <w:r w:rsidRPr="001432C6">
        <w:t xml:space="preserve"> </w:t>
      </w:r>
    </w:p>
    <w:p w14:paraId="2B4ADAF9" w14:textId="644C9594" w:rsidR="001432C6" w:rsidRPr="001432C6" w:rsidRDefault="001432C6" w:rsidP="00D126FE">
      <w:pPr>
        <w:pStyle w:val="EndNoteBibliography"/>
        <w:spacing w:after="120"/>
        <w:ind w:left="720" w:hanging="720"/>
      </w:pPr>
      <w:r w:rsidRPr="001432C6">
        <w:t xml:space="preserve">U.S. Food and Drug Administration. (2021). </w:t>
      </w:r>
      <w:r w:rsidRPr="001432C6">
        <w:rPr>
          <w:i/>
        </w:rPr>
        <w:t>Medtronic Stops Distribution and Sale of HeartWare HVAD System Due to Risk of Neurological Adverse Events, Mortality, and Potential Failure to Restart</w:t>
      </w:r>
      <w:r w:rsidRPr="001432C6">
        <w:t xml:space="preserve">. Retrieved 8 June 2023 from </w:t>
      </w:r>
      <w:hyperlink r:id="rId60" w:history="1">
        <w:r w:rsidRPr="001432C6">
          <w:rPr>
            <w:rStyle w:val="Hyperlink"/>
            <w:rFonts w:ascii="Calibri" w:hAnsi="Calibri" w:cs="Calibri"/>
          </w:rPr>
          <w:t>https://www.fda.gov/medical-devices/medical-device-recalls/medtronic-stops-distribution-and-sale-heartware-hvad-system-due-risk-neurological-adverse-events</w:t>
        </w:r>
      </w:hyperlink>
    </w:p>
    <w:p w14:paraId="7CBA75A7" w14:textId="52110CBE" w:rsidR="001432C6" w:rsidRPr="001432C6" w:rsidRDefault="001432C6" w:rsidP="00D126FE">
      <w:pPr>
        <w:pStyle w:val="EndNoteBibliography"/>
        <w:spacing w:after="120"/>
        <w:ind w:left="720" w:hanging="720"/>
      </w:pPr>
      <w:r w:rsidRPr="001432C6">
        <w:t xml:space="preserve">Yuzefpolskaya, M., Schroeder, S. E., Houston, B. A., Robinson, M. R., Gosev, I., Reyentovich, A., Koehl, D., Cantor, R., Jorde, U. P., Kirklin, J. K., Pagani, F. D., &amp; D’Alessandro, D. A. (2023). The Society of Thoracic Surgeons Intermacs 2022 Annual Report: Focus on the 2018 Heart Transplant Allocation System. </w:t>
      </w:r>
      <w:r w:rsidRPr="001432C6">
        <w:rPr>
          <w:i/>
        </w:rPr>
        <w:t>The Annals of Thoracic Surgery</w:t>
      </w:r>
      <w:r w:rsidRPr="001432C6">
        <w:t>,</w:t>
      </w:r>
      <w:r w:rsidRPr="001432C6">
        <w:rPr>
          <w:i/>
        </w:rPr>
        <w:t xml:space="preserve"> 115</w:t>
      </w:r>
      <w:r w:rsidRPr="001432C6">
        <w:t xml:space="preserve">(2), 311-327. </w:t>
      </w:r>
      <w:hyperlink r:id="rId61" w:history="1">
        <w:r w:rsidRPr="001432C6">
          <w:rPr>
            <w:rStyle w:val="Hyperlink"/>
            <w:rFonts w:ascii="Calibri" w:hAnsi="Calibri" w:cs="Calibri"/>
          </w:rPr>
          <w:t>https://doi.org/https://doi.org/10.1016/j.athoracsur.2022.11.023</w:t>
        </w:r>
      </w:hyperlink>
      <w:r w:rsidRPr="001432C6">
        <w:t xml:space="preserve"> </w:t>
      </w:r>
    </w:p>
    <w:p w14:paraId="28ADAC0C" w14:textId="75025581" w:rsidR="001432C6" w:rsidRPr="001432C6" w:rsidRDefault="001432C6" w:rsidP="00D126FE">
      <w:pPr>
        <w:pStyle w:val="EndNoteBibliography"/>
        <w:spacing w:after="120"/>
        <w:ind w:left="720" w:hanging="720"/>
      </w:pPr>
      <w:r w:rsidRPr="001432C6">
        <w:t xml:space="preserve">Zimpfer, D., Netuka, I., Schmitto, J. D., Pya, Y., Garbade, J., Morshuis, M., Beyersdorf, F., Marasco, S., Rao, V., Damme, L., Sood, P., &amp; Krabatsch, T. (2016). Multicentre clinical trial experience with the HeartMate 3 left ventricular assist device: 30-day outcomes. </w:t>
      </w:r>
      <w:r w:rsidRPr="001432C6">
        <w:rPr>
          <w:i/>
        </w:rPr>
        <w:t>Eur J Cardiothorac Surg</w:t>
      </w:r>
      <w:r w:rsidRPr="001432C6">
        <w:t>,</w:t>
      </w:r>
      <w:r w:rsidRPr="001432C6">
        <w:rPr>
          <w:i/>
        </w:rPr>
        <w:t xml:space="preserve"> 50</w:t>
      </w:r>
      <w:r w:rsidRPr="001432C6">
        <w:t xml:space="preserve">(3), 548-554. </w:t>
      </w:r>
      <w:hyperlink r:id="rId62" w:history="1">
        <w:r w:rsidRPr="001432C6">
          <w:rPr>
            <w:rStyle w:val="Hyperlink"/>
            <w:rFonts w:ascii="Calibri" w:hAnsi="Calibri" w:cs="Calibri"/>
          </w:rPr>
          <w:t>https://doi.org/10.1093/ejcts/ezw169</w:t>
        </w:r>
      </w:hyperlink>
      <w:r w:rsidRPr="001432C6">
        <w:t xml:space="preserve"> </w:t>
      </w:r>
    </w:p>
    <w:p w14:paraId="796280D9" w14:textId="0881850E" w:rsidR="000D603E" w:rsidRDefault="00DB5712" w:rsidP="00D126FE">
      <w:pPr>
        <w:spacing w:after="120"/>
        <w:sectPr w:rsidR="000D603E" w:rsidSect="00052DE1">
          <w:pgSz w:w="11906" w:h="16838"/>
          <w:pgMar w:top="680" w:right="1134" w:bottom="1021" w:left="1191" w:header="709" w:footer="709" w:gutter="0"/>
          <w:cols w:space="708"/>
          <w:docGrid w:linePitch="360"/>
        </w:sectPr>
      </w:pPr>
      <w:r>
        <w:fldChar w:fldCharType="end"/>
      </w:r>
      <w:bookmarkEnd w:id="28"/>
      <w:bookmarkEnd w:id="29"/>
    </w:p>
    <w:p w14:paraId="7F7D173A" w14:textId="62003DB8" w:rsidR="004378BD" w:rsidRPr="000D603E" w:rsidRDefault="000D603E" w:rsidP="001B5DD0">
      <w:pPr>
        <w:rPr>
          <w:b/>
          <w:bCs/>
        </w:rPr>
      </w:pPr>
      <w:r w:rsidRPr="000D603E">
        <w:rPr>
          <w:b/>
          <w:bCs/>
        </w:rPr>
        <w:t>Appendix 1:</w:t>
      </w:r>
    </w:p>
    <w:p w14:paraId="7D41B3E2" w14:textId="372CAB69" w:rsidR="000D603E" w:rsidRDefault="00446E09" w:rsidP="000D603E">
      <w:pPr>
        <w:pStyle w:val="TableHeading"/>
      </w:pPr>
      <w:r>
        <w:t xml:space="preserve">Table 12: </w:t>
      </w:r>
      <w:r w:rsidR="000D603E">
        <w:t xml:space="preserve">Summary of ongoing studies relevant to the </w:t>
      </w:r>
      <w:bookmarkStart w:id="30" w:name="_Hlk145489149"/>
      <w:r w:rsidR="000D603E">
        <w:t>HeartMate 3</w:t>
      </w:r>
      <w:r w:rsidR="00AE4FB3" w:rsidRPr="0023141A">
        <w:t>™</w:t>
      </w:r>
      <w:bookmarkEnd w:id="30"/>
    </w:p>
    <w:tbl>
      <w:tblPr>
        <w:tblStyle w:val="TableGrid"/>
        <w:tblW w:w="5000" w:type="pct"/>
        <w:tblInd w:w="0" w:type="dxa"/>
        <w:tblLook w:val="04A0" w:firstRow="1" w:lastRow="0" w:firstColumn="1" w:lastColumn="0" w:noHBand="0" w:noVBand="1"/>
      </w:tblPr>
      <w:tblGrid>
        <w:gridCol w:w="2405"/>
        <w:gridCol w:w="1134"/>
        <w:gridCol w:w="2977"/>
        <w:gridCol w:w="1702"/>
        <w:gridCol w:w="1353"/>
      </w:tblGrid>
      <w:tr w:rsidR="00B679BD" w:rsidRPr="000D603E" w14:paraId="29B7845F" w14:textId="77777777" w:rsidTr="000D603E">
        <w:trPr>
          <w:cantSplit/>
          <w:tblHeader/>
        </w:trPr>
        <w:tc>
          <w:tcPr>
            <w:tcW w:w="1256" w:type="pct"/>
          </w:tcPr>
          <w:p w14:paraId="5C9EE12E" w14:textId="758F9FF2" w:rsidR="000D603E" w:rsidRPr="000D603E" w:rsidRDefault="000D603E" w:rsidP="000D603E">
            <w:pPr>
              <w:pStyle w:val="Tabletext"/>
              <w:rPr>
                <w:b/>
                <w:bCs/>
              </w:rPr>
            </w:pPr>
            <w:r w:rsidRPr="000D603E">
              <w:rPr>
                <w:b/>
                <w:bCs/>
              </w:rPr>
              <w:t>Study</w:t>
            </w:r>
          </w:p>
        </w:tc>
        <w:tc>
          <w:tcPr>
            <w:tcW w:w="592" w:type="pct"/>
          </w:tcPr>
          <w:p w14:paraId="56319A1F" w14:textId="2CF24B9D" w:rsidR="000D603E" w:rsidRPr="000D603E" w:rsidRDefault="000D603E" w:rsidP="000D603E">
            <w:pPr>
              <w:pStyle w:val="Tabletext"/>
              <w:rPr>
                <w:b/>
                <w:bCs/>
              </w:rPr>
            </w:pPr>
            <w:r w:rsidRPr="000D603E">
              <w:rPr>
                <w:b/>
                <w:bCs/>
              </w:rPr>
              <w:t>Study design type</w:t>
            </w:r>
          </w:p>
        </w:tc>
        <w:tc>
          <w:tcPr>
            <w:tcW w:w="1555" w:type="pct"/>
          </w:tcPr>
          <w:p w14:paraId="3A516AF9" w14:textId="20083B44" w:rsidR="000D603E" w:rsidRPr="000D603E" w:rsidRDefault="000D603E" w:rsidP="000D603E">
            <w:pPr>
              <w:pStyle w:val="Tabletext"/>
              <w:rPr>
                <w:b/>
                <w:bCs/>
              </w:rPr>
            </w:pPr>
            <w:r w:rsidRPr="000D603E">
              <w:rPr>
                <w:b/>
                <w:bCs/>
              </w:rPr>
              <w:t xml:space="preserve">Short description of research </w:t>
            </w:r>
          </w:p>
        </w:tc>
        <w:tc>
          <w:tcPr>
            <w:tcW w:w="889" w:type="pct"/>
          </w:tcPr>
          <w:p w14:paraId="6081A015" w14:textId="59AFFE5F" w:rsidR="000D603E" w:rsidRPr="000D603E" w:rsidRDefault="000D603E" w:rsidP="000D603E">
            <w:pPr>
              <w:pStyle w:val="Tabletext"/>
              <w:rPr>
                <w:b/>
                <w:bCs/>
              </w:rPr>
            </w:pPr>
            <w:r>
              <w:rPr>
                <w:b/>
                <w:bCs/>
              </w:rPr>
              <w:t>Study</w:t>
            </w:r>
            <w:r w:rsidRPr="000D603E">
              <w:rPr>
                <w:b/>
                <w:bCs/>
              </w:rPr>
              <w:t xml:space="preserve"> ID</w:t>
            </w:r>
          </w:p>
        </w:tc>
        <w:tc>
          <w:tcPr>
            <w:tcW w:w="707" w:type="pct"/>
          </w:tcPr>
          <w:p w14:paraId="67E7265C" w14:textId="1C46C394" w:rsidR="000D603E" w:rsidRPr="000D603E" w:rsidRDefault="000D603E" w:rsidP="000D603E">
            <w:pPr>
              <w:pStyle w:val="Tabletext"/>
              <w:rPr>
                <w:b/>
                <w:bCs/>
              </w:rPr>
            </w:pPr>
            <w:r w:rsidRPr="000D603E">
              <w:rPr>
                <w:b/>
                <w:bCs/>
              </w:rPr>
              <w:t>Status</w:t>
            </w:r>
          </w:p>
        </w:tc>
      </w:tr>
      <w:tr w:rsidR="00B679BD" w:rsidRPr="000D603E" w14:paraId="398971B1" w14:textId="77777777" w:rsidTr="000D603E">
        <w:trPr>
          <w:cantSplit/>
        </w:trPr>
        <w:tc>
          <w:tcPr>
            <w:tcW w:w="1256" w:type="pct"/>
          </w:tcPr>
          <w:p w14:paraId="5DA45EA3" w14:textId="33ADB4D4" w:rsidR="000D603E" w:rsidRPr="000D603E" w:rsidRDefault="000D603E" w:rsidP="000D603E">
            <w:pPr>
              <w:pStyle w:val="Tabletext"/>
            </w:pPr>
            <w:r w:rsidRPr="000D603E">
              <w:t>LVAD Versus GDMT in Ambulatory Advanced Heart Failure Patients (AMBU-VAD)</w:t>
            </w:r>
          </w:p>
        </w:tc>
        <w:tc>
          <w:tcPr>
            <w:tcW w:w="592" w:type="pct"/>
          </w:tcPr>
          <w:p w14:paraId="05CF7BBE" w14:textId="77777777" w:rsidR="000D603E" w:rsidRPr="000D603E" w:rsidRDefault="000D603E" w:rsidP="000D603E">
            <w:pPr>
              <w:pStyle w:val="Tabletext"/>
            </w:pPr>
            <w:r w:rsidRPr="000D603E">
              <w:t>RCT</w:t>
            </w:r>
          </w:p>
        </w:tc>
        <w:tc>
          <w:tcPr>
            <w:tcW w:w="1555" w:type="pct"/>
          </w:tcPr>
          <w:p w14:paraId="5F71DD73" w14:textId="77777777" w:rsidR="000D603E" w:rsidRPr="000D603E" w:rsidRDefault="000D603E" w:rsidP="000D603E">
            <w:pPr>
              <w:pStyle w:val="Tabletext"/>
            </w:pPr>
            <w:r w:rsidRPr="000D603E">
              <w:t xml:space="preserve">BTT, BTC or DT patients will be randomised to HM3 or OMM, and assessed 12 months post implantation. </w:t>
            </w:r>
          </w:p>
          <w:p w14:paraId="2E496CA1" w14:textId="77777777" w:rsidR="000D603E" w:rsidRPr="000D603E" w:rsidRDefault="000D603E" w:rsidP="000D603E">
            <w:pPr>
              <w:pStyle w:val="Tabletext"/>
            </w:pPr>
            <w:r w:rsidRPr="000D603E">
              <w:t>Expected sample = 92</w:t>
            </w:r>
          </w:p>
        </w:tc>
        <w:tc>
          <w:tcPr>
            <w:tcW w:w="889" w:type="pct"/>
          </w:tcPr>
          <w:p w14:paraId="51D92CE3" w14:textId="77777777" w:rsidR="000D603E" w:rsidRPr="000D603E" w:rsidRDefault="000D603E" w:rsidP="000D603E">
            <w:pPr>
              <w:pStyle w:val="Tabletext"/>
            </w:pPr>
            <w:r w:rsidRPr="000D603E">
              <w:t>NCT04768322</w:t>
            </w:r>
          </w:p>
        </w:tc>
        <w:tc>
          <w:tcPr>
            <w:tcW w:w="707" w:type="pct"/>
          </w:tcPr>
          <w:p w14:paraId="139BD67C" w14:textId="77777777" w:rsidR="000D603E" w:rsidRPr="000D603E" w:rsidRDefault="000D603E" w:rsidP="000D603E">
            <w:pPr>
              <w:pStyle w:val="Tabletext"/>
            </w:pPr>
            <w:r w:rsidRPr="000D603E">
              <w:t>Status: recruiting</w:t>
            </w:r>
          </w:p>
          <w:p w14:paraId="5C801A9A" w14:textId="60009C99" w:rsidR="000D603E" w:rsidRPr="000D603E" w:rsidRDefault="000D603E" w:rsidP="000D603E">
            <w:pPr>
              <w:pStyle w:val="Tabletext"/>
            </w:pPr>
            <w:r w:rsidRPr="000D603E">
              <w:t>Expected completion: February 2027</w:t>
            </w:r>
          </w:p>
        </w:tc>
      </w:tr>
      <w:tr w:rsidR="00B679BD" w:rsidRPr="000D603E" w14:paraId="06A85772" w14:textId="77777777" w:rsidTr="000D603E">
        <w:trPr>
          <w:cantSplit/>
        </w:trPr>
        <w:tc>
          <w:tcPr>
            <w:tcW w:w="1256" w:type="pct"/>
          </w:tcPr>
          <w:p w14:paraId="68DB74C8" w14:textId="0041FAAB" w:rsidR="000D603E" w:rsidRPr="000D603E" w:rsidRDefault="000D603E" w:rsidP="000D603E">
            <w:pPr>
              <w:pStyle w:val="Tabletext"/>
            </w:pPr>
            <w:bookmarkStart w:id="31" w:name="_Hlk121991816"/>
            <w:r w:rsidRPr="000D603E">
              <w:t>Swedish Evaluation of Left Ventricular Assist Device as Permanent Treatment in End-stage Heart Failure (SweVAD)</w:t>
            </w:r>
          </w:p>
        </w:tc>
        <w:tc>
          <w:tcPr>
            <w:tcW w:w="592" w:type="pct"/>
          </w:tcPr>
          <w:p w14:paraId="461C028F" w14:textId="77777777" w:rsidR="000D603E" w:rsidRPr="000D603E" w:rsidRDefault="000D603E" w:rsidP="000D603E">
            <w:pPr>
              <w:pStyle w:val="Tabletext"/>
            </w:pPr>
            <w:r w:rsidRPr="000D603E">
              <w:t>RCT</w:t>
            </w:r>
          </w:p>
        </w:tc>
        <w:tc>
          <w:tcPr>
            <w:tcW w:w="1555" w:type="pct"/>
          </w:tcPr>
          <w:p w14:paraId="44CE71FC" w14:textId="77777777" w:rsidR="000D603E" w:rsidRPr="000D603E" w:rsidRDefault="000D603E" w:rsidP="000D603E">
            <w:pPr>
              <w:pStyle w:val="Tabletext"/>
            </w:pPr>
            <w:r w:rsidRPr="000D603E">
              <w:t xml:space="preserve">The primary objective is to compare survival between HM3 as DT and OMM in a Swedish end stage HF population ineligible for cardiac transplantation. </w:t>
            </w:r>
          </w:p>
          <w:p w14:paraId="3EF7B4BA" w14:textId="77777777" w:rsidR="000D603E" w:rsidRPr="000D603E" w:rsidRDefault="000D603E" w:rsidP="000D603E">
            <w:pPr>
              <w:pStyle w:val="Tabletext"/>
            </w:pPr>
            <w:r w:rsidRPr="000D603E">
              <w:t>Expected sample = 80</w:t>
            </w:r>
          </w:p>
        </w:tc>
        <w:tc>
          <w:tcPr>
            <w:tcW w:w="889" w:type="pct"/>
          </w:tcPr>
          <w:p w14:paraId="3FDD17CA" w14:textId="77777777" w:rsidR="000D603E" w:rsidRPr="000D603E" w:rsidRDefault="000D603E" w:rsidP="000D603E">
            <w:pPr>
              <w:pStyle w:val="Tabletext"/>
            </w:pPr>
            <w:r w:rsidRPr="000D603E">
              <w:t>NCT02592499</w:t>
            </w:r>
          </w:p>
        </w:tc>
        <w:tc>
          <w:tcPr>
            <w:tcW w:w="707" w:type="pct"/>
          </w:tcPr>
          <w:p w14:paraId="1FE68085" w14:textId="77777777" w:rsidR="000D603E" w:rsidRPr="000D603E" w:rsidRDefault="000D603E" w:rsidP="000D603E">
            <w:pPr>
              <w:pStyle w:val="Tabletext"/>
            </w:pPr>
            <w:r w:rsidRPr="000D603E">
              <w:t>Status: recruiting</w:t>
            </w:r>
          </w:p>
          <w:p w14:paraId="68DD2383" w14:textId="65039F54" w:rsidR="00B679BD" w:rsidRPr="000D603E" w:rsidRDefault="000D603E" w:rsidP="000D603E">
            <w:pPr>
              <w:pStyle w:val="Tabletext"/>
            </w:pPr>
            <w:r w:rsidRPr="000D603E">
              <w:t xml:space="preserve">Expected completion: December </w:t>
            </w:r>
            <w:r w:rsidR="004016B7" w:rsidRPr="00B679BD">
              <w:t>2025</w:t>
            </w:r>
          </w:p>
        </w:tc>
      </w:tr>
      <w:bookmarkEnd w:id="31"/>
      <w:tr w:rsidR="00B679BD" w:rsidRPr="000D603E" w14:paraId="0496F26C" w14:textId="77777777" w:rsidTr="000D603E">
        <w:trPr>
          <w:cantSplit/>
        </w:trPr>
        <w:tc>
          <w:tcPr>
            <w:tcW w:w="1256" w:type="pct"/>
          </w:tcPr>
          <w:p w14:paraId="1864F48E" w14:textId="2CDAFD18" w:rsidR="000D603E" w:rsidRPr="000D603E" w:rsidRDefault="000D603E" w:rsidP="000D603E">
            <w:pPr>
              <w:pStyle w:val="Tabletext"/>
            </w:pPr>
            <w:r w:rsidRPr="000D603E">
              <w:t xml:space="preserve"> Prospective Multi-Center Randomized Study for Evaluating the EVAHEART®2 Left Ventricular Assist System (COMPETENCE)</w:t>
            </w:r>
          </w:p>
        </w:tc>
        <w:tc>
          <w:tcPr>
            <w:tcW w:w="592" w:type="pct"/>
          </w:tcPr>
          <w:p w14:paraId="7406B3E4" w14:textId="77777777" w:rsidR="000D603E" w:rsidRPr="000D603E" w:rsidRDefault="000D603E" w:rsidP="000D603E">
            <w:pPr>
              <w:pStyle w:val="Tabletext"/>
            </w:pPr>
            <w:r w:rsidRPr="000D603E">
              <w:t>RCT</w:t>
            </w:r>
          </w:p>
        </w:tc>
        <w:tc>
          <w:tcPr>
            <w:tcW w:w="1555" w:type="pct"/>
          </w:tcPr>
          <w:p w14:paraId="0FDD3E0B" w14:textId="77777777" w:rsidR="000D603E" w:rsidRPr="000D603E" w:rsidRDefault="000D603E" w:rsidP="000D603E">
            <w:pPr>
              <w:pStyle w:val="Tabletext"/>
            </w:pPr>
            <w:r w:rsidRPr="000D603E">
              <w:t>The objective of the study is to evaluate the safety and effectiveness of the EVA2 by demonstrating non-inferiority to HM3 when used for the treatment of refractory advanced heart failure.</w:t>
            </w:r>
          </w:p>
          <w:p w14:paraId="35A1EF48" w14:textId="77777777" w:rsidR="000D603E" w:rsidRPr="000D603E" w:rsidRDefault="000D603E" w:rsidP="000D603E">
            <w:pPr>
              <w:pStyle w:val="Tabletext"/>
            </w:pPr>
            <w:r w:rsidRPr="000D603E">
              <w:t>Expected sample = 399</w:t>
            </w:r>
          </w:p>
        </w:tc>
        <w:tc>
          <w:tcPr>
            <w:tcW w:w="889" w:type="pct"/>
          </w:tcPr>
          <w:p w14:paraId="20657B58" w14:textId="77777777" w:rsidR="000D603E" w:rsidRPr="000D603E" w:rsidRDefault="000D603E" w:rsidP="000D603E">
            <w:pPr>
              <w:pStyle w:val="Tabletext"/>
            </w:pPr>
            <w:r w:rsidRPr="000D603E">
              <w:t>NCT01187368</w:t>
            </w:r>
          </w:p>
        </w:tc>
        <w:tc>
          <w:tcPr>
            <w:tcW w:w="707" w:type="pct"/>
          </w:tcPr>
          <w:p w14:paraId="70399ECE" w14:textId="77777777" w:rsidR="000D603E" w:rsidRPr="000D603E" w:rsidRDefault="000D603E" w:rsidP="000D603E">
            <w:pPr>
              <w:pStyle w:val="Tabletext"/>
            </w:pPr>
            <w:r w:rsidRPr="000D603E">
              <w:t>Status: recruiting</w:t>
            </w:r>
          </w:p>
          <w:p w14:paraId="6D8E3BBF" w14:textId="77777777" w:rsidR="000D603E" w:rsidRPr="000D603E" w:rsidRDefault="000D603E" w:rsidP="000D603E">
            <w:pPr>
              <w:pStyle w:val="Tabletext"/>
            </w:pPr>
            <w:r w:rsidRPr="000D603E">
              <w:t>Expected completion: March 2024</w:t>
            </w:r>
          </w:p>
        </w:tc>
      </w:tr>
      <w:tr w:rsidR="00B679BD" w:rsidRPr="000D603E" w14:paraId="4D5AEA9E" w14:textId="77777777" w:rsidTr="000D603E">
        <w:trPr>
          <w:cantSplit/>
        </w:trPr>
        <w:tc>
          <w:tcPr>
            <w:tcW w:w="1256" w:type="pct"/>
          </w:tcPr>
          <w:p w14:paraId="04E5FF90" w14:textId="26474846" w:rsidR="000D603E" w:rsidRPr="000D603E" w:rsidRDefault="000D603E" w:rsidP="000D603E">
            <w:pPr>
              <w:pStyle w:val="Tabletext"/>
            </w:pPr>
            <w:r w:rsidRPr="000D603E">
              <w:t>Evaluation of the Jarvik 2000 Left Ventricular Assist System With Post-Auricular Connector--Destination Therapy Study</w:t>
            </w:r>
          </w:p>
        </w:tc>
        <w:tc>
          <w:tcPr>
            <w:tcW w:w="592" w:type="pct"/>
          </w:tcPr>
          <w:p w14:paraId="0689F282" w14:textId="2F1DE01C" w:rsidR="000D603E" w:rsidRPr="000D603E" w:rsidRDefault="000D603E" w:rsidP="000D603E">
            <w:pPr>
              <w:pStyle w:val="Tabletext"/>
            </w:pPr>
            <w:r>
              <w:t>RCT</w:t>
            </w:r>
          </w:p>
        </w:tc>
        <w:tc>
          <w:tcPr>
            <w:tcW w:w="1555" w:type="pct"/>
          </w:tcPr>
          <w:p w14:paraId="10A5E607" w14:textId="77777777" w:rsidR="000D603E" w:rsidRDefault="000D603E" w:rsidP="000D603E">
            <w:pPr>
              <w:pStyle w:val="Tabletext"/>
            </w:pPr>
            <w:r>
              <w:t>The MC study will be prospective, dual-armed, non-blinded (open-label) and randomised, comparing a treatment group receiving the Jarvik 2000 LVAD with post-auricular connector to HM2 for DT.</w:t>
            </w:r>
          </w:p>
          <w:p w14:paraId="75292BBB" w14:textId="47764A59" w:rsidR="000D603E" w:rsidRPr="000D603E" w:rsidRDefault="000D603E" w:rsidP="000D603E">
            <w:pPr>
              <w:pStyle w:val="Tabletext"/>
            </w:pPr>
            <w:r>
              <w:t>Expected sample = 350</w:t>
            </w:r>
          </w:p>
        </w:tc>
        <w:tc>
          <w:tcPr>
            <w:tcW w:w="889" w:type="pct"/>
          </w:tcPr>
          <w:p w14:paraId="477FA237" w14:textId="327A580D" w:rsidR="000D603E" w:rsidRPr="000D603E" w:rsidRDefault="000D603E" w:rsidP="000D603E">
            <w:pPr>
              <w:pStyle w:val="Tabletext"/>
            </w:pPr>
            <w:r w:rsidRPr="000D603E">
              <w:t>NCT01627821</w:t>
            </w:r>
          </w:p>
        </w:tc>
        <w:tc>
          <w:tcPr>
            <w:tcW w:w="707" w:type="pct"/>
          </w:tcPr>
          <w:p w14:paraId="51F6A53F" w14:textId="77777777" w:rsidR="000D603E" w:rsidRDefault="000D603E" w:rsidP="000D603E">
            <w:pPr>
              <w:pStyle w:val="Tabletext"/>
            </w:pPr>
            <w:r>
              <w:t>Status: recruiting</w:t>
            </w:r>
          </w:p>
          <w:p w14:paraId="067EE66F" w14:textId="7E2E4384" w:rsidR="000D603E" w:rsidRPr="000D603E" w:rsidRDefault="000D603E" w:rsidP="000D603E">
            <w:pPr>
              <w:pStyle w:val="Tabletext"/>
            </w:pPr>
            <w:r>
              <w:t>Expected completion: December 2023</w:t>
            </w:r>
          </w:p>
        </w:tc>
      </w:tr>
    </w:tbl>
    <w:p w14:paraId="2BA7A745" w14:textId="7E56E494" w:rsidR="000D603E" w:rsidRDefault="000D603E" w:rsidP="000D603E">
      <w:pPr>
        <w:pStyle w:val="Tablenotes"/>
        <w:spacing w:after="0"/>
      </w:pPr>
      <w:r>
        <w:t>Source: Table ‘</w:t>
      </w:r>
      <w:r w:rsidRPr="000D603E">
        <w:t>Identify yet-to-be-published research that may have results available in the near future</w:t>
      </w:r>
      <w:r>
        <w:t>’</w:t>
      </w:r>
      <w:r w:rsidRPr="000D603E">
        <w:t xml:space="preserve"> </w:t>
      </w:r>
      <w:r w:rsidR="0006695F">
        <w:t xml:space="preserve">of </w:t>
      </w:r>
      <w:r w:rsidR="004B1C88" w:rsidRPr="004B1C88">
        <w:t>MSAC 1749 application PICO Set</w:t>
      </w:r>
      <w:r w:rsidR="004B1C88" w:rsidRPr="004B1C88" w:rsidDel="004B1C88">
        <w:t xml:space="preserve"> </w:t>
      </w:r>
      <w:r>
        <w:t xml:space="preserve">Abbreviations: BTC, bridge to candidacy; BTT, bridge to transplant; DT, destination therapy; LVAD, left ventricular assist device; MC, multicentre; OMM, optimal medical management; RCT, randomised controlled trial. </w:t>
      </w:r>
    </w:p>
    <w:p w14:paraId="09E3E240" w14:textId="7EB6C627" w:rsidR="00620913" w:rsidRDefault="000D603E" w:rsidP="00620913">
      <w:pPr>
        <w:pStyle w:val="Tablenotes"/>
        <w:spacing w:after="0"/>
      </w:pPr>
      <w:r>
        <w:t>Notes: Included studies relevant for the HeartMate 3</w:t>
      </w:r>
      <w:r w:rsidR="00AE4FB3" w:rsidRPr="0023141A">
        <w:t>™</w:t>
      </w:r>
      <w:r>
        <w:t xml:space="preserve"> or DT</w:t>
      </w:r>
      <w:r w:rsidR="00620913">
        <w:t xml:space="preserve"> and the study ID is based on the clinical trials.gov</w:t>
      </w:r>
    </w:p>
    <w:p w14:paraId="066B6F85" w14:textId="77777777" w:rsidR="00620913" w:rsidRPr="00E01349" w:rsidRDefault="00620913" w:rsidP="00620913"/>
    <w:p w14:paraId="6398E3DE" w14:textId="62A1F29E" w:rsidR="000D603E" w:rsidRDefault="000D603E" w:rsidP="000D603E">
      <w:pPr>
        <w:pStyle w:val="Tablenotes"/>
        <w:spacing w:after="0"/>
      </w:pPr>
    </w:p>
    <w:p w14:paraId="408E5BD8" w14:textId="3367B4B2" w:rsidR="000D603E" w:rsidRDefault="000D603E" w:rsidP="000D603E">
      <w:pPr>
        <w:pStyle w:val="Tablenotes"/>
        <w:spacing w:after="0"/>
      </w:pPr>
      <w:r>
        <w:t xml:space="preserve">           </w:t>
      </w:r>
    </w:p>
    <w:p w14:paraId="41F9E01C" w14:textId="36AEDF38" w:rsidR="001B5DD0" w:rsidRPr="00E01349" w:rsidRDefault="001B5DD0" w:rsidP="00E01349"/>
    <w:sectPr w:rsidR="001B5DD0" w:rsidRPr="00E01349" w:rsidSect="00052DE1">
      <w:pgSz w:w="11906" w:h="16838"/>
      <w:pgMar w:top="680"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88762" w14:textId="77777777" w:rsidR="0098616F" w:rsidRDefault="0098616F" w:rsidP="0016315C">
      <w:pPr>
        <w:spacing w:after="0" w:line="240" w:lineRule="auto"/>
      </w:pPr>
      <w:r>
        <w:separator/>
      </w:r>
    </w:p>
  </w:endnote>
  <w:endnote w:type="continuationSeparator" w:id="0">
    <w:p w14:paraId="767D0434" w14:textId="77777777" w:rsidR="0098616F" w:rsidRDefault="0098616F" w:rsidP="0016315C">
      <w:pPr>
        <w:spacing w:after="0" w:line="240" w:lineRule="auto"/>
      </w:pPr>
      <w:r>
        <w:continuationSeparator/>
      </w:r>
    </w:p>
  </w:endnote>
  <w:endnote w:type="continuationNotice" w:id="1">
    <w:p w14:paraId="55586A6F" w14:textId="77777777" w:rsidR="0098616F" w:rsidRDefault="009861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IDFont+F5">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AFEE6" w14:textId="77777777" w:rsidR="00FC00E7" w:rsidRDefault="00FC00E7" w:rsidP="00C228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p w14:paraId="26619526" w14:textId="77777777" w:rsidR="00FC00E7" w:rsidRDefault="00FC00E7"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6580526"/>
      <w:docPartObj>
        <w:docPartGallery w:val="Page Numbers (Bottom of Page)"/>
        <w:docPartUnique/>
      </w:docPartObj>
    </w:sdtPr>
    <w:sdtEndPr>
      <w:rPr>
        <w:rStyle w:val="PageNumber"/>
      </w:rPr>
    </w:sdtEndPr>
    <w:sdtContent>
      <w:p w14:paraId="06549375" w14:textId="77777777" w:rsidR="00FC00E7" w:rsidRDefault="00FC00E7" w:rsidP="00C228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314E17" w14:textId="43E4A8EB" w:rsidR="00FC00E7" w:rsidRPr="00033DCD" w:rsidRDefault="00A629C8" w:rsidP="00033DCD">
    <w:pPr>
      <w:jc w:val="center"/>
      <w:rPr>
        <w:lang w:val="en-US"/>
      </w:rPr>
    </w:pPr>
    <w:r>
      <w:t>R</w:t>
    </w:r>
    <w:r w:rsidR="00893597">
      <w:t xml:space="preserve">atified </w:t>
    </w:r>
    <w:r w:rsidR="00FC00E7">
      <w:t xml:space="preserve">PICO </w:t>
    </w:r>
    <w:r w:rsidR="00033DCD">
      <w:t xml:space="preserve">Confirmation </w:t>
    </w:r>
    <w:r w:rsidR="00FC00E7">
      <w:t>– A</w:t>
    </w:r>
    <w:r w:rsidR="00797B63">
      <w:t>ugust</w:t>
    </w:r>
    <w:r w:rsidR="00FC00E7">
      <w:t xml:space="preserve"> 2023</w:t>
    </w:r>
    <w:r w:rsidR="00033DCD">
      <w:t xml:space="preserve"> PASC Meeting</w:t>
    </w:r>
    <w:r w:rsidR="00FC00E7">
      <w:br/>
    </w:r>
    <w:r w:rsidR="00033DCD">
      <w:t xml:space="preserve">MSAC </w:t>
    </w:r>
    <w:r w:rsidR="00FC00E7">
      <w:t xml:space="preserve">Application </w:t>
    </w:r>
    <w:r w:rsidR="00FC00E7" w:rsidRPr="00155B33">
      <w:t>17</w:t>
    </w:r>
    <w:r w:rsidR="00797B63">
      <w:t>49</w:t>
    </w:r>
    <w:r w:rsidR="00FC00E7" w:rsidRPr="00155B33">
      <w:t xml:space="preserve"> – </w:t>
    </w:r>
    <w:r w:rsidR="00797B63" w:rsidRPr="00797B63">
      <w:t>Insertion of durable ventricular assist device (VAD) for use as destination therap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43DB3" w14:textId="77777777" w:rsidR="00DE60A6" w:rsidRDefault="00DE60A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53136293"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57BC1">
      <w:rPr>
        <w:rStyle w:val="PageNumber"/>
        <w:noProof/>
      </w:rPr>
      <w:t>3</w:t>
    </w:r>
    <w:r>
      <w:rPr>
        <w:rStyle w:val="PageNumber"/>
      </w:rPr>
      <w:fldChar w:fldCharType="end"/>
    </w:r>
  </w:p>
  <w:p w14:paraId="74E72C2D" w14:textId="77777777" w:rsidR="00685355" w:rsidRDefault="00685355" w:rsidP="00685355">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75512C" w14:textId="574CB2B8" w:rsidR="00033DCD" w:rsidRPr="00155B33" w:rsidRDefault="008A1487" w:rsidP="00033DCD">
    <w:pPr>
      <w:jc w:val="center"/>
      <w:rPr>
        <w:lang w:val="en-US"/>
      </w:rPr>
    </w:pPr>
    <w:r>
      <w:t>R</w:t>
    </w:r>
    <w:r w:rsidR="00893597">
      <w:t xml:space="preserve">atified </w:t>
    </w:r>
    <w:r w:rsidR="00033DCD">
      <w:t>PICO Confirmation – August 2023 PASC Meeting</w:t>
    </w:r>
    <w:r w:rsidR="00033DCD">
      <w:br/>
      <w:t xml:space="preserve">MSAC Application </w:t>
    </w:r>
    <w:r w:rsidR="00033DCD" w:rsidRPr="00155B33">
      <w:t>17</w:t>
    </w:r>
    <w:r w:rsidR="00033DCD">
      <w:t>49</w:t>
    </w:r>
    <w:r w:rsidR="00033DCD" w:rsidRPr="00155B33">
      <w:t xml:space="preserve"> – </w:t>
    </w:r>
    <w:r w:rsidR="00033DCD" w:rsidRPr="00797B63">
      <w:t>Insertion of durable ventricular assist device (VAD) for use as destination therap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DBB23" w14:textId="77777777" w:rsidR="0098616F" w:rsidRDefault="0098616F" w:rsidP="0016315C">
      <w:pPr>
        <w:spacing w:after="0" w:line="240" w:lineRule="auto"/>
      </w:pPr>
      <w:r>
        <w:separator/>
      </w:r>
    </w:p>
  </w:footnote>
  <w:footnote w:type="continuationSeparator" w:id="0">
    <w:p w14:paraId="44FAF1F7" w14:textId="77777777" w:rsidR="0098616F" w:rsidRDefault="0098616F" w:rsidP="0016315C">
      <w:pPr>
        <w:spacing w:after="0" w:line="240" w:lineRule="auto"/>
      </w:pPr>
      <w:r>
        <w:continuationSeparator/>
      </w:r>
    </w:p>
  </w:footnote>
  <w:footnote w:type="continuationNotice" w:id="1">
    <w:p w14:paraId="212A1BE2" w14:textId="77777777" w:rsidR="0098616F" w:rsidRDefault="0098616F">
      <w:pPr>
        <w:spacing w:after="0" w:line="240" w:lineRule="auto"/>
      </w:pPr>
    </w:p>
  </w:footnote>
  <w:footnote w:id="2">
    <w:p w14:paraId="5033B1FC" w14:textId="16D85A55" w:rsidR="00A14731" w:rsidRDefault="00A14731" w:rsidP="00A14731">
      <w:pPr>
        <w:spacing w:after="120" w:line="259" w:lineRule="auto"/>
        <w:jc w:val="both"/>
      </w:pPr>
      <w:r>
        <w:rPr>
          <w:rStyle w:val="FootnoteReference"/>
        </w:rPr>
        <w:footnoteRef/>
      </w:r>
      <w:r>
        <w:t xml:space="preserve"> </w:t>
      </w:r>
      <w:r w:rsidRPr="005B6345">
        <w:t>http://www.hqontario.ca/Evidence-to-Improve-Care/Health-Technology-Assessment/Reviews-And-Recommendations/Left-Ventricular-Assist-Devices-for-Destination-Therapy</w:t>
      </w:r>
    </w:p>
  </w:footnote>
  <w:footnote w:id="3">
    <w:p w14:paraId="31ACF687" w14:textId="77777777" w:rsidR="00A14731" w:rsidRDefault="00A14731" w:rsidP="00A14731">
      <w:pPr>
        <w:spacing w:after="0" w:line="259" w:lineRule="auto"/>
        <w:jc w:val="both"/>
      </w:pPr>
      <w:r>
        <w:rPr>
          <w:rStyle w:val="FootnoteReference"/>
        </w:rPr>
        <w:footnoteRef/>
      </w:r>
      <w:r>
        <w:t xml:space="preserve"> </w:t>
      </w:r>
      <w:r w:rsidRPr="00426C11">
        <w:t>https://www.giftoflife.on.ca/resources/pdf/transplant/Addendum_ Ontario Clinical Guidelines - VAD for Destination Therapy 2017.pdf</w:t>
      </w:r>
    </w:p>
    <w:p w14:paraId="2B780E2C" w14:textId="537A6399" w:rsidR="00A14731" w:rsidRDefault="00A14731">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6519A" w14:textId="77777777" w:rsidR="00DE60A6" w:rsidRDefault="00DE60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0A091" w14:textId="77777777" w:rsidR="00DE60A6" w:rsidRDefault="00DE60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3AAB0" w14:textId="77777777" w:rsidR="00DE60A6" w:rsidRDefault="00DE60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679C0"/>
    <w:multiLevelType w:val="hybridMultilevel"/>
    <w:tmpl w:val="FCFAD0EA"/>
    <w:lvl w:ilvl="0" w:tplc="187A5566">
      <w:start w:val="1"/>
      <w:numFmt w:val="decimal"/>
      <w:lvlText w:val="%1."/>
      <w:lvlJc w:val="left"/>
      <w:pPr>
        <w:ind w:left="1080" w:hanging="360"/>
      </w:pPr>
    </w:lvl>
    <w:lvl w:ilvl="1" w:tplc="878691AE">
      <w:start w:val="1"/>
      <w:numFmt w:val="decimal"/>
      <w:lvlText w:val="%2."/>
      <w:lvlJc w:val="left"/>
      <w:pPr>
        <w:ind w:left="1080" w:hanging="360"/>
      </w:pPr>
    </w:lvl>
    <w:lvl w:ilvl="2" w:tplc="2DEE6244">
      <w:start w:val="1"/>
      <w:numFmt w:val="decimal"/>
      <w:lvlText w:val="%3."/>
      <w:lvlJc w:val="left"/>
      <w:pPr>
        <w:ind w:left="1080" w:hanging="360"/>
      </w:pPr>
    </w:lvl>
    <w:lvl w:ilvl="3" w:tplc="40FA2ECA">
      <w:start w:val="1"/>
      <w:numFmt w:val="decimal"/>
      <w:lvlText w:val="%4."/>
      <w:lvlJc w:val="left"/>
      <w:pPr>
        <w:ind w:left="1080" w:hanging="360"/>
      </w:pPr>
    </w:lvl>
    <w:lvl w:ilvl="4" w:tplc="82765C50">
      <w:start w:val="1"/>
      <w:numFmt w:val="decimal"/>
      <w:lvlText w:val="%5."/>
      <w:lvlJc w:val="left"/>
      <w:pPr>
        <w:ind w:left="1080" w:hanging="360"/>
      </w:pPr>
    </w:lvl>
    <w:lvl w:ilvl="5" w:tplc="023C13CC">
      <w:start w:val="1"/>
      <w:numFmt w:val="decimal"/>
      <w:lvlText w:val="%6."/>
      <w:lvlJc w:val="left"/>
      <w:pPr>
        <w:ind w:left="1080" w:hanging="360"/>
      </w:pPr>
    </w:lvl>
    <w:lvl w:ilvl="6" w:tplc="BBC4C982">
      <w:start w:val="1"/>
      <w:numFmt w:val="decimal"/>
      <w:lvlText w:val="%7."/>
      <w:lvlJc w:val="left"/>
      <w:pPr>
        <w:ind w:left="1080" w:hanging="360"/>
      </w:pPr>
    </w:lvl>
    <w:lvl w:ilvl="7" w:tplc="FD66E1BC">
      <w:start w:val="1"/>
      <w:numFmt w:val="decimal"/>
      <w:lvlText w:val="%8."/>
      <w:lvlJc w:val="left"/>
      <w:pPr>
        <w:ind w:left="1080" w:hanging="360"/>
      </w:pPr>
    </w:lvl>
    <w:lvl w:ilvl="8" w:tplc="88C2149C">
      <w:start w:val="1"/>
      <w:numFmt w:val="decimal"/>
      <w:lvlText w:val="%9."/>
      <w:lvlJc w:val="left"/>
      <w:pPr>
        <w:ind w:left="1080" w:hanging="360"/>
      </w:pPr>
    </w:lvl>
  </w:abstractNum>
  <w:abstractNum w:abstractNumId="1" w15:restartNumberingAfterBreak="0">
    <w:nsid w:val="0B5851FE"/>
    <w:multiLevelType w:val="hybridMultilevel"/>
    <w:tmpl w:val="78BC4F88"/>
    <w:lvl w:ilvl="0" w:tplc="9288107C">
      <w:start w:val="1"/>
      <w:numFmt w:val="decimal"/>
      <w:lvlText w:val="%1."/>
      <w:lvlJc w:val="left"/>
      <w:pPr>
        <w:ind w:left="1080" w:hanging="360"/>
      </w:pPr>
    </w:lvl>
    <w:lvl w:ilvl="1" w:tplc="E160D422">
      <w:start w:val="1"/>
      <w:numFmt w:val="decimal"/>
      <w:lvlText w:val="%2."/>
      <w:lvlJc w:val="left"/>
      <w:pPr>
        <w:ind w:left="1080" w:hanging="360"/>
      </w:pPr>
    </w:lvl>
    <w:lvl w:ilvl="2" w:tplc="B6683F9E">
      <w:start w:val="1"/>
      <w:numFmt w:val="decimal"/>
      <w:lvlText w:val="%3."/>
      <w:lvlJc w:val="left"/>
      <w:pPr>
        <w:ind w:left="1080" w:hanging="360"/>
      </w:pPr>
    </w:lvl>
    <w:lvl w:ilvl="3" w:tplc="DD84C56E">
      <w:start w:val="1"/>
      <w:numFmt w:val="decimal"/>
      <w:lvlText w:val="%4."/>
      <w:lvlJc w:val="left"/>
      <w:pPr>
        <w:ind w:left="1080" w:hanging="360"/>
      </w:pPr>
    </w:lvl>
    <w:lvl w:ilvl="4" w:tplc="C85E571E">
      <w:start w:val="1"/>
      <w:numFmt w:val="decimal"/>
      <w:lvlText w:val="%5."/>
      <w:lvlJc w:val="left"/>
      <w:pPr>
        <w:ind w:left="1080" w:hanging="360"/>
      </w:pPr>
    </w:lvl>
    <w:lvl w:ilvl="5" w:tplc="AE685998">
      <w:start w:val="1"/>
      <w:numFmt w:val="decimal"/>
      <w:lvlText w:val="%6."/>
      <w:lvlJc w:val="left"/>
      <w:pPr>
        <w:ind w:left="1080" w:hanging="360"/>
      </w:pPr>
    </w:lvl>
    <w:lvl w:ilvl="6" w:tplc="9C2499DC">
      <w:start w:val="1"/>
      <w:numFmt w:val="decimal"/>
      <w:lvlText w:val="%7."/>
      <w:lvlJc w:val="left"/>
      <w:pPr>
        <w:ind w:left="1080" w:hanging="360"/>
      </w:pPr>
    </w:lvl>
    <w:lvl w:ilvl="7" w:tplc="022CB6CA">
      <w:start w:val="1"/>
      <w:numFmt w:val="decimal"/>
      <w:lvlText w:val="%8."/>
      <w:lvlJc w:val="left"/>
      <w:pPr>
        <w:ind w:left="1080" w:hanging="360"/>
      </w:pPr>
    </w:lvl>
    <w:lvl w:ilvl="8" w:tplc="ED4287B6">
      <w:start w:val="1"/>
      <w:numFmt w:val="decimal"/>
      <w:lvlText w:val="%9."/>
      <w:lvlJc w:val="left"/>
      <w:pPr>
        <w:ind w:left="1080" w:hanging="360"/>
      </w:pPr>
    </w:lvl>
  </w:abstractNum>
  <w:abstractNum w:abstractNumId="2" w15:restartNumberingAfterBreak="0">
    <w:nsid w:val="0D9C539A"/>
    <w:multiLevelType w:val="hybridMultilevel"/>
    <w:tmpl w:val="F11A17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20056D"/>
    <w:multiLevelType w:val="hybridMultilevel"/>
    <w:tmpl w:val="C2AE2988"/>
    <w:lvl w:ilvl="0" w:tplc="BAE6ABF0">
      <w:start w:val="1"/>
      <w:numFmt w:val="decimal"/>
      <w:lvlText w:val="%1."/>
      <w:lvlJc w:val="left"/>
      <w:pPr>
        <w:ind w:left="720" w:hanging="360"/>
      </w:pPr>
    </w:lvl>
    <w:lvl w:ilvl="1" w:tplc="C9347010">
      <w:start w:val="1"/>
      <w:numFmt w:val="decimal"/>
      <w:lvlText w:val="%2."/>
      <w:lvlJc w:val="left"/>
      <w:pPr>
        <w:ind w:left="720" w:hanging="360"/>
      </w:pPr>
    </w:lvl>
    <w:lvl w:ilvl="2" w:tplc="AEB0265E">
      <w:start w:val="1"/>
      <w:numFmt w:val="decimal"/>
      <w:lvlText w:val="%3."/>
      <w:lvlJc w:val="left"/>
      <w:pPr>
        <w:ind w:left="720" w:hanging="360"/>
      </w:pPr>
    </w:lvl>
    <w:lvl w:ilvl="3" w:tplc="46220C74">
      <w:start w:val="1"/>
      <w:numFmt w:val="decimal"/>
      <w:lvlText w:val="%4."/>
      <w:lvlJc w:val="left"/>
      <w:pPr>
        <w:ind w:left="720" w:hanging="360"/>
      </w:pPr>
    </w:lvl>
    <w:lvl w:ilvl="4" w:tplc="12BC2E5C">
      <w:start w:val="1"/>
      <w:numFmt w:val="decimal"/>
      <w:lvlText w:val="%5."/>
      <w:lvlJc w:val="left"/>
      <w:pPr>
        <w:ind w:left="720" w:hanging="360"/>
      </w:pPr>
    </w:lvl>
    <w:lvl w:ilvl="5" w:tplc="F45E62FC">
      <w:start w:val="1"/>
      <w:numFmt w:val="decimal"/>
      <w:lvlText w:val="%6."/>
      <w:lvlJc w:val="left"/>
      <w:pPr>
        <w:ind w:left="720" w:hanging="360"/>
      </w:pPr>
    </w:lvl>
    <w:lvl w:ilvl="6" w:tplc="E9FC049A">
      <w:start w:val="1"/>
      <w:numFmt w:val="decimal"/>
      <w:lvlText w:val="%7."/>
      <w:lvlJc w:val="left"/>
      <w:pPr>
        <w:ind w:left="720" w:hanging="360"/>
      </w:pPr>
    </w:lvl>
    <w:lvl w:ilvl="7" w:tplc="FEE05D5A">
      <w:start w:val="1"/>
      <w:numFmt w:val="decimal"/>
      <w:lvlText w:val="%8."/>
      <w:lvlJc w:val="left"/>
      <w:pPr>
        <w:ind w:left="720" w:hanging="360"/>
      </w:pPr>
    </w:lvl>
    <w:lvl w:ilvl="8" w:tplc="A2AE669A">
      <w:start w:val="1"/>
      <w:numFmt w:val="decimal"/>
      <w:lvlText w:val="%9."/>
      <w:lvlJc w:val="left"/>
      <w:pPr>
        <w:ind w:left="720" w:hanging="360"/>
      </w:pPr>
    </w:lvl>
  </w:abstractNum>
  <w:abstractNum w:abstractNumId="4" w15:restartNumberingAfterBreak="0">
    <w:nsid w:val="12050C17"/>
    <w:multiLevelType w:val="hybridMultilevel"/>
    <w:tmpl w:val="BADAD9F4"/>
    <w:lvl w:ilvl="0" w:tplc="FFFFFFFF">
      <w:start w:val="1"/>
      <w:numFmt w:val="decimal"/>
      <w:lvlText w:val="%1."/>
      <w:lvlJc w:val="left"/>
      <w:pPr>
        <w:ind w:left="502"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3EA3B24"/>
    <w:multiLevelType w:val="hybridMultilevel"/>
    <w:tmpl w:val="27ECF9B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6" w15:restartNumberingAfterBreak="0">
    <w:nsid w:val="173C073E"/>
    <w:multiLevelType w:val="hybridMultilevel"/>
    <w:tmpl w:val="23E096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8023445"/>
    <w:multiLevelType w:val="hybridMultilevel"/>
    <w:tmpl w:val="0CE4E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BF1B66"/>
    <w:multiLevelType w:val="hybridMultilevel"/>
    <w:tmpl w:val="956AA4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2EE34B8"/>
    <w:multiLevelType w:val="hybridMultilevel"/>
    <w:tmpl w:val="305810FE"/>
    <w:lvl w:ilvl="0" w:tplc="0C09000F">
      <w:start w:val="1"/>
      <w:numFmt w:val="decimal"/>
      <w:lvlText w:val="%1."/>
      <w:lvlJc w:val="left"/>
      <w:pPr>
        <w:ind w:left="502" w:hanging="360"/>
      </w:p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0" w15:restartNumberingAfterBreak="0">
    <w:nsid w:val="26CD423C"/>
    <w:multiLevelType w:val="hybridMultilevel"/>
    <w:tmpl w:val="46CEAC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644098"/>
    <w:multiLevelType w:val="multilevel"/>
    <w:tmpl w:val="81FE8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0908D5"/>
    <w:multiLevelType w:val="hybridMultilevel"/>
    <w:tmpl w:val="D8220E4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2CFB5A9C"/>
    <w:multiLevelType w:val="hybridMultilevel"/>
    <w:tmpl w:val="A67692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0252C96"/>
    <w:multiLevelType w:val="hybridMultilevel"/>
    <w:tmpl w:val="D212A9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6AF1FD7"/>
    <w:multiLevelType w:val="hybridMultilevel"/>
    <w:tmpl w:val="21201E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E190496"/>
    <w:multiLevelType w:val="hybridMultilevel"/>
    <w:tmpl w:val="4DB22CC8"/>
    <w:lvl w:ilvl="0" w:tplc="642C81F6">
      <w:start w:val="1"/>
      <w:numFmt w:val="decimal"/>
      <w:lvlText w:val="%1."/>
      <w:lvlJc w:val="left"/>
      <w:pPr>
        <w:ind w:left="720" w:hanging="360"/>
      </w:pPr>
    </w:lvl>
    <w:lvl w:ilvl="1" w:tplc="4FB446AE">
      <w:start w:val="1"/>
      <w:numFmt w:val="decimal"/>
      <w:lvlText w:val="%2."/>
      <w:lvlJc w:val="left"/>
      <w:pPr>
        <w:ind w:left="720" w:hanging="360"/>
      </w:pPr>
    </w:lvl>
    <w:lvl w:ilvl="2" w:tplc="D2405804">
      <w:start w:val="1"/>
      <w:numFmt w:val="decimal"/>
      <w:lvlText w:val="%3."/>
      <w:lvlJc w:val="left"/>
      <w:pPr>
        <w:ind w:left="720" w:hanging="360"/>
      </w:pPr>
    </w:lvl>
    <w:lvl w:ilvl="3" w:tplc="F1D88900">
      <w:start w:val="1"/>
      <w:numFmt w:val="decimal"/>
      <w:lvlText w:val="%4."/>
      <w:lvlJc w:val="left"/>
      <w:pPr>
        <w:ind w:left="720" w:hanging="360"/>
      </w:pPr>
    </w:lvl>
    <w:lvl w:ilvl="4" w:tplc="3C308F5C">
      <w:start w:val="1"/>
      <w:numFmt w:val="decimal"/>
      <w:lvlText w:val="%5."/>
      <w:lvlJc w:val="left"/>
      <w:pPr>
        <w:ind w:left="720" w:hanging="360"/>
      </w:pPr>
    </w:lvl>
    <w:lvl w:ilvl="5" w:tplc="54BE523A">
      <w:start w:val="1"/>
      <w:numFmt w:val="decimal"/>
      <w:lvlText w:val="%6."/>
      <w:lvlJc w:val="left"/>
      <w:pPr>
        <w:ind w:left="720" w:hanging="360"/>
      </w:pPr>
    </w:lvl>
    <w:lvl w:ilvl="6" w:tplc="D3B2D84E">
      <w:start w:val="1"/>
      <w:numFmt w:val="decimal"/>
      <w:lvlText w:val="%7."/>
      <w:lvlJc w:val="left"/>
      <w:pPr>
        <w:ind w:left="720" w:hanging="360"/>
      </w:pPr>
    </w:lvl>
    <w:lvl w:ilvl="7" w:tplc="B866B998">
      <w:start w:val="1"/>
      <w:numFmt w:val="decimal"/>
      <w:lvlText w:val="%8."/>
      <w:lvlJc w:val="left"/>
      <w:pPr>
        <w:ind w:left="720" w:hanging="360"/>
      </w:pPr>
    </w:lvl>
    <w:lvl w:ilvl="8" w:tplc="70A88008">
      <w:start w:val="1"/>
      <w:numFmt w:val="decimal"/>
      <w:lvlText w:val="%9."/>
      <w:lvlJc w:val="left"/>
      <w:pPr>
        <w:ind w:left="720" w:hanging="360"/>
      </w:pPr>
    </w:lvl>
  </w:abstractNum>
  <w:abstractNum w:abstractNumId="17" w15:restartNumberingAfterBreak="0">
    <w:nsid w:val="44A22DD6"/>
    <w:multiLevelType w:val="hybridMultilevel"/>
    <w:tmpl w:val="2BFE2578"/>
    <w:lvl w:ilvl="0" w:tplc="0C090001">
      <w:start w:val="1"/>
      <w:numFmt w:val="bullet"/>
      <w:lvlText w:val=""/>
      <w:lvlJc w:val="left"/>
      <w:pPr>
        <w:ind w:left="501"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9662216"/>
    <w:multiLevelType w:val="hybridMultilevel"/>
    <w:tmpl w:val="B1B28216"/>
    <w:lvl w:ilvl="0" w:tplc="0C090001">
      <w:start w:val="1"/>
      <w:numFmt w:val="bullet"/>
      <w:lvlText w:val=""/>
      <w:lvlJc w:val="left"/>
      <w:pPr>
        <w:ind w:left="501" w:hanging="360"/>
      </w:pPr>
      <w:rPr>
        <w:rFonts w:ascii="Symbol" w:hAnsi="Symbol"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19" w15:restartNumberingAfterBreak="0">
    <w:nsid w:val="4A16747C"/>
    <w:multiLevelType w:val="hybridMultilevel"/>
    <w:tmpl w:val="D8220E4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4DA33DFE"/>
    <w:multiLevelType w:val="hybridMultilevel"/>
    <w:tmpl w:val="8A242F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E0A23FE"/>
    <w:multiLevelType w:val="hybridMultilevel"/>
    <w:tmpl w:val="13C486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21B2C1D"/>
    <w:multiLevelType w:val="hybridMultilevel"/>
    <w:tmpl w:val="F280A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2485DC0"/>
    <w:multiLevelType w:val="multilevel"/>
    <w:tmpl w:val="D2FA7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5" w15:restartNumberingAfterBreak="0">
    <w:nsid w:val="5B1047D3"/>
    <w:multiLevelType w:val="hybridMultilevel"/>
    <w:tmpl w:val="7EC277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EBA3DB1"/>
    <w:multiLevelType w:val="hybridMultilevel"/>
    <w:tmpl w:val="D826DBAC"/>
    <w:lvl w:ilvl="0" w:tplc="FFFFFFF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1A36EE4"/>
    <w:multiLevelType w:val="hybridMultilevel"/>
    <w:tmpl w:val="DAD00140"/>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28" w15:restartNumberingAfterBreak="0">
    <w:nsid w:val="676F553D"/>
    <w:multiLevelType w:val="hybridMultilevel"/>
    <w:tmpl w:val="BCE2CA34"/>
    <w:lvl w:ilvl="0" w:tplc="FFFFFFF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78F2952"/>
    <w:multiLevelType w:val="hybridMultilevel"/>
    <w:tmpl w:val="1ADCE9A0"/>
    <w:lvl w:ilvl="0" w:tplc="0C090001">
      <w:start w:val="1"/>
      <w:numFmt w:val="bullet"/>
      <w:lvlText w:val=""/>
      <w:lvlJc w:val="left"/>
      <w:pPr>
        <w:ind w:left="720" w:hanging="360"/>
      </w:pPr>
      <w:rPr>
        <w:rFonts w:ascii="Symbol" w:hAnsi="Symbol" w:hint="default"/>
      </w:rPr>
    </w:lvl>
    <w:lvl w:ilvl="1" w:tplc="2DA2EAD4">
      <w:numFmt w:val="bullet"/>
      <w:lvlText w:val="•"/>
      <w:lvlJc w:val="left"/>
      <w:pPr>
        <w:ind w:left="1800" w:hanging="72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8A54F97"/>
    <w:multiLevelType w:val="hybridMultilevel"/>
    <w:tmpl w:val="48D800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8F6011E"/>
    <w:multiLevelType w:val="hybridMultilevel"/>
    <w:tmpl w:val="F5D6D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98B4BB3"/>
    <w:multiLevelType w:val="hybridMultilevel"/>
    <w:tmpl w:val="C07280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A0561A0"/>
    <w:multiLevelType w:val="hybridMultilevel"/>
    <w:tmpl w:val="AFCA8194"/>
    <w:lvl w:ilvl="0" w:tplc="4EA0C156">
      <w:numFmt w:val="bullet"/>
      <w:lvlText w:val="-"/>
      <w:lvlJc w:val="left"/>
      <w:pPr>
        <w:ind w:left="410" w:hanging="360"/>
      </w:pPr>
      <w:rPr>
        <w:rFonts w:ascii="Calibri" w:eastAsia="Calibri" w:hAnsi="Calibri" w:cs="Calibri"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34" w15:restartNumberingAfterBreak="0">
    <w:nsid w:val="7AA320D6"/>
    <w:multiLevelType w:val="hybridMultilevel"/>
    <w:tmpl w:val="E5128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34409584">
    <w:abstractNumId w:val="24"/>
  </w:num>
  <w:num w:numId="2" w16cid:durableId="356732649">
    <w:abstractNumId w:val="9"/>
  </w:num>
  <w:num w:numId="3" w16cid:durableId="1375158023">
    <w:abstractNumId w:val="20"/>
  </w:num>
  <w:num w:numId="4" w16cid:durableId="175392490">
    <w:abstractNumId w:val="30"/>
  </w:num>
  <w:num w:numId="5" w16cid:durableId="1098015988">
    <w:abstractNumId w:val="29"/>
  </w:num>
  <w:num w:numId="6" w16cid:durableId="1188906089">
    <w:abstractNumId w:val="6"/>
  </w:num>
  <w:num w:numId="7" w16cid:durableId="1284654125">
    <w:abstractNumId w:val="18"/>
  </w:num>
  <w:num w:numId="8" w16cid:durableId="1421294736">
    <w:abstractNumId w:val="12"/>
  </w:num>
  <w:num w:numId="9" w16cid:durableId="483737411">
    <w:abstractNumId w:val="19"/>
  </w:num>
  <w:num w:numId="10" w16cid:durableId="937712704">
    <w:abstractNumId w:val="4"/>
  </w:num>
  <w:num w:numId="11" w16cid:durableId="1380516261">
    <w:abstractNumId w:val="26"/>
  </w:num>
  <w:num w:numId="12" w16cid:durableId="1564607017">
    <w:abstractNumId w:val="28"/>
  </w:num>
  <w:num w:numId="13" w16cid:durableId="828909671">
    <w:abstractNumId w:val="13"/>
  </w:num>
  <w:num w:numId="14" w16cid:durableId="915171093">
    <w:abstractNumId w:val="2"/>
  </w:num>
  <w:num w:numId="15" w16cid:durableId="1542329433">
    <w:abstractNumId w:val="14"/>
  </w:num>
  <w:num w:numId="16" w16cid:durableId="1489129799">
    <w:abstractNumId w:val="15"/>
  </w:num>
  <w:num w:numId="17" w16cid:durableId="478545740">
    <w:abstractNumId w:val="17"/>
  </w:num>
  <w:num w:numId="18" w16cid:durableId="1697852373">
    <w:abstractNumId w:val="31"/>
  </w:num>
  <w:num w:numId="19" w16cid:durableId="1951545349">
    <w:abstractNumId w:val="32"/>
  </w:num>
  <w:num w:numId="20" w16cid:durableId="355272919">
    <w:abstractNumId w:val="8"/>
  </w:num>
  <w:num w:numId="21" w16cid:durableId="1834755044">
    <w:abstractNumId w:val="21"/>
  </w:num>
  <w:num w:numId="22" w16cid:durableId="1506478627">
    <w:abstractNumId w:val="5"/>
  </w:num>
  <w:num w:numId="23" w16cid:durableId="1142045347">
    <w:abstractNumId w:val="34"/>
  </w:num>
  <w:num w:numId="24" w16cid:durableId="121505761">
    <w:abstractNumId w:val="10"/>
  </w:num>
  <w:num w:numId="25" w16cid:durableId="1054113072">
    <w:abstractNumId w:val="27"/>
  </w:num>
  <w:num w:numId="26" w16cid:durableId="172258433">
    <w:abstractNumId w:val="22"/>
  </w:num>
  <w:num w:numId="27" w16cid:durableId="689138936">
    <w:abstractNumId w:val="33"/>
  </w:num>
  <w:num w:numId="28" w16cid:durableId="1460296899">
    <w:abstractNumId w:val="7"/>
  </w:num>
  <w:num w:numId="29" w16cid:durableId="1670980192">
    <w:abstractNumId w:val="25"/>
  </w:num>
  <w:num w:numId="30" w16cid:durableId="1881896252">
    <w:abstractNumId w:val="23"/>
  </w:num>
  <w:num w:numId="31" w16cid:durableId="672222044">
    <w:abstractNumId w:val="11"/>
  </w:num>
  <w:num w:numId="32" w16cid:durableId="1893081691">
    <w:abstractNumId w:val="0"/>
  </w:num>
  <w:num w:numId="33" w16cid:durableId="2039042195">
    <w:abstractNumId w:val="1"/>
  </w:num>
  <w:num w:numId="34" w16cid:durableId="1427389015">
    <w:abstractNumId w:val="3"/>
  </w:num>
  <w:num w:numId="35" w16cid:durableId="335772232">
    <w:abstractNumId w:val="1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Q0NzcxsDC0NLO0MDZX0lEKTi0uzszPAykwsqgFAH9ywQEt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tp5rvavte4eretm59vz7rzdrwz5vaxat&quot;&gt;Advanced HF VAD_2023.05.29&lt;record-ids&gt;&lt;item&gt;1&lt;/item&gt;&lt;item&gt;505&lt;/item&gt;&lt;item&gt;506&lt;/item&gt;&lt;item&gt;511&lt;/item&gt;&lt;item&gt;513&lt;/item&gt;&lt;item&gt;535&lt;/item&gt;&lt;item&gt;627&lt;/item&gt;&lt;item&gt;788&lt;/item&gt;&lt;item&gt;823&lt;/item&gt;&lt;item&gt;1031&lt;/item&gt;&lt;item&gt;1046&lt;/item&gt;&lt;item&gt;1047&lt;/item&gt;&lt;item&gt;1050&lt;/item&gt;&lt;item&gt;1052&lt;/item&gt;&lt;item&gt;1053&lt;/item&gt;&lt;item&gt;1054&lt;/item&gt;&lt;item&gt;1058&lt;/item&gt;&lt;item&gt;1059&lt;/item&gt;&lt;item&gt;1066&lt;/item&gt;&lt;item&gt;1067&lt;/item&gt;&lt;item&gt;1069&lt;/item&gt;&lt;item&gt;1073&lt;/item&gt;&lt;item&gt;1074&lt;/item&gt;&lt;item&gt;1075&lt;/item&gt;&lt;item&gt;1077&lt;/item&gt;&lt;item&gt;1078&lt;/item&gt;&lt;item&gt;1080&lt;/item&gt;&lt;item&gt;1081&lt;/item&gt;&lt;item&gt;1083&lt;/item&gt;&lt;item&gt;1084&lt;/item&gt;&lt;item&gt;1085&lt;/item&gt;&lt;item&gt;1086&lt;/item&gt;&lt;item&gt;1087&lt;/item&gt;&lt;item&gt;1088&lt;/item&gt;&lt;item&gt;1089&lt;/item&gt;&lt;item&gt;1090&lt;/item&gt;&lt;item&gt;1091&lt;/item&gt;&lt;item&gt;1092&lt;/item&gt;&lt;item&gt;1096&lt;/item&gt;&lt;item&gt;1099&lt;/item&gt;&lt;item&gt;1102&lt;/item&gt;&lt;item&gt;1105&lt;/item&gt;&lt;/record-ids&gt;&lt;/item&gt;&lt;/Libraries&gt;"/>
  </w:docVars>
  <w:rsids>
    <w:rsidRoot w:val="001E5F9C"/>
    <w:rsid w:val="0000109D"/>
    <w:rsid w:val="00001B97"/>
    <w:rsid w:val="00001EBE"/>
    <w:rsid w:val="0000336B"/>
    <w:rsid w:val="000034CD"/>
    <w:rsid w:val="00004218"/>
    <w:rsid w:val="00004C9E"/>
    <w:rsid w:val="0000643A"/>
    <w:rsid w:val="000073AA"/>
    <w:rsid w:val="00007A84"/>
    <w:rsid w:val="000103C8"/>
    <w:rsid w:val="0001041D"/>
    <w:rsid w:val="00010520"/>
    <w:rsid w:val="00010A8A"/>
    <w:rsid w:val="0001193D"/>
    <w:rsid w:val="00012531"/>
    <w:rsid w:val="00012892"/>
    <w:rsid w:val="00013B3A"/>
    <w:rsid w:val="00014F33"/>
    <w:rsid w:val="000154A6"/>
    <w:rsid w:val="00015F76"/>
    <w:rsid w:val="000167BC"/>
    <w:rsid w:val="00017590"/>
    <w:rsid w:val="000178CD"/>
    <w:rsid w:val="00020526"/>
    <w:rsid w:val="00020B3A"/>
    <w:rsid w:val="000217AC"/>
    <w:rsid w:val="00022381"/>
    <w:rsid w:val="000223A3"/>
    <w:rsid w:val="0002248B"/>
    <w:rsid w:val="000227C6"/>
    <w:rsid w:val="00022B74"/>
    <w:rsid w:val="00022FAD"/>
    <w:rsid w:val="00023D22"/>
    <w:rsid w:val="00024247"/>
    <w:rsid w:val="000243F3"/>
    <w:rsid w:val="00024880"/>
    <w:rsid w:val="00026905"/>
    <w:rsid w:val="0002734F"/>
    <w:rsid w:val="00027FD7"/>
    <w:rsid w:val="0003035D"/>
    <w:rsid w:val="000303F8"/>
    <w:rsid w:val="000305C2"/>
    <w:rsid w:val="000314D7"/>
    <w:rsid w:val="00031797"/>
    <w:rsid w:val="00031A20"/>
    <w:rsid w:val="00032E3C"/>
    <w:rsid w:val="00033DCD"/>
    <w:rsid w:val="00034008"/>
    <w:rsid w:val="000340A2"/>
    <w:rsid w:val="0003506A"/>
    <w:rsid w:val="000367BD"/>
    <w:rsid w:val="00036B54"/>
    <w:rsid w:val="00037A5B"/>
    <w:rsid w:val="00037BDF"/>
    <w:rsid w:val="00040987"/>
    <w:rsid w:val="0004159A"/>
    <w:rsid w:val="00042CAF"/>
    <w:rsid w:val="00043F26"/>
    <w:rsid w:val="00044A08"/>
    <w:rsid w:val="00045174"/>
    <w:rsid w:val="00045FBA"/>
    <w:rsid w:val="00046A3B"/>
    <w:rsid w:val="00047AE3"/>
    <w:rsid w:val="00050877"/>
    <w:rsid w:val="00051056"/>
    <w:rsid w:val="00051400"/>
    <w:rsid w:val="00051475"/>
    <w:rsid w:val="00052DE1"/>
    <w:rsid w:val="000534C7"/>
    <w:rsid w:val="000540A8"/>
    <w:rsid w:val="000548C0"/>
    <w:rsid w:val="00054A13"/>
    <w:rsid w:val="00054D86"/>
    <w:rsid w:val="00055272"/>
    <w:rsid w:val="000555D5"/>
    <w:rsid w:val="000562E3"/>
    <w:rsid w:val="00056A71"/>
    <w:rsid w:val="000574F8"/>
    <w:rsid w:val="00060C6E"/>
    <w:rsid w:val="00060FB3"/>
    <w:rsid w:val="00063AB1"/>
    <w:rsid w:val="000660CD"/>
    <w:rsid w:val="00066751"/>
    <w:rsid w:val="0006695F"/>
    <w:rsid w:val="00066F1C"/>
    <w:rsid w:val="000675B4"/>
    <w:rsid w:val="00067B86"/>
    <w:rsid w:val="00067BF9"/>
    <w:rsid w:val="00071484"/>
    <w:rsid w:val="000726D4"/>
    <w:rsid w:val="00073632"/>
    <w:rsid w:val="00075396"/>
    <w:rsid w:val="00075C46"/>
    <w:rsid w:val="00075CD5"/>
    <w:rsid w:val="00076648"/>
    <w:rsid w:val="00076B95"/>
    <w:rsid w:val="00080139"/>
    <w:rsid w:val="00080D1B"/>
    <w:rsid w:val="000813A8"/>
    <w:rsid w:val="000819FC"/>
    <w:rsid w:val="00081AC2"/>
    <w:rsid w:val="00082D88"/>
    <w:rsid w:val="00083E42"/>
    <w:rsid w:val="00083F40"/>
    <w:rsid w:val="00084267"/>
    <w:rsid w:val="0008453D"/>
    <w:rsid w:val="00084C9D"/>
    <w:rsid w:val="00086470"/>
    <w:rsid w:val="0008657E"/>
    <w:rsid w:val="00090587"/>
    <w:rsid w:val="00090E73"/>
    <w:rsid w:val="00090F2D"/>
    <w:rsid w:val="000914AA"/>
    <w:rsid w:val="0009167F"/>
    <w:rsid w:val="000919E2"/>
    <w:rsid w:val="00091E90"/>
    <w:rsid w:val="000920A3"/>
    <w:rsid w:val="000920FB"/>
    <w:rsid w:val="000931DE"/>
    <w:rsid w:val="000939E0"/>
    <w:rsid w:val="00095111"/>
    <w:rsid w:val="00095E41"/>
    <w:rsid w:val="00096910"/>
    <w:rsid w:val="000A0359"/>
    <w:rsid w:val="000A3242"/>
    <w:rsid w:val="000A32C4"/>
    <w:rsid w:val="000A3372"/>
    <w:rsid w:val="000A40F0"/>
    <w:rsid w:val="000A41BC"/>
    <w:rsid w:val="000A4645"/>
    <w:rsid w:val="000A4954"/>
    <w:rsid w:val="000A54FE"/>
    <w:rsid w:val="000A5A99"/>
    <w:rsid w:val="000A5F74"/>
    <w:rsid w:val="000A7454"/>
    <w:rsid w:val="000A789D"/>
    <w:rsid w:val="000A7EE2"/>
    <w:rsid w:val="000B075D"/>
    <w:rsid w:val="000B0FDA"/>
    <w:rsid w:val="000B1098"/>
    <w:rsid w:val="000B236B"/>
    <w:rsid w:val="000B2C0C"/>
    <w:rsid w:val="000B2CB2"/>
    <w:rsid w:val="000B2DF0"/>
    <w:rsid w:val="000B2FC0"/>
    <w:rsid w:val="000B3158"/>
    <w:rsid w:val="000B3C6A"/>
    <w:rsid w:val="000B439F"/>
    <w:rsid w:val="000B47CF"/>
    <w:rsid w:val="000B481F"/>
    <w:rsid w:val="000B508A"/>
    <w:rsid w:val="000C106E"/>
    <w:rsid w:val="000C6A5A"/>
    <w:rsid w:val="000C7F1B"/>
    <w:rsid w:val="000D0678"/>
    <w:rsid w:val="000D0F54"/>
    <w:rsid w:val="000D1602"/>
    <w:rsid w:val="000D1E89"/>
    <w:rsid w:val="000D1FCF"/>
    <w:rsid w:val="000D29B3"/>
    <w:rsid w:val="000D407B"/>
    <w:rsid w:val="000D57F1"/>
    <w:rsid w:val="000D58F6"/>
    <w:rsid w:val="000D5B4C"/>
    <w:rsid w:val="000D603E"/>
    <w:rsid w:val="000D620A"/>
    <w:rsid w:val="000D6514"/>
    <w:rsid w:val="000E132D"/>
    <w:rsid w:val="000E17AC"/>
    <w:rsid w:val="000E1F81"/>
    <w:rsid w:val="000E2AA8"/>
    <w:rsid w:val="000E3CF9"/>
    <w:rsid w:val="000E5069"/>
    <w:rsid w:val="000E55DC"/>
    <w:rsid w:val="000E5F37"/>
    <w:rsid w:val="000E623D"/>
    <w:rsid w:val="000E6995"/>
    <w:rsid w:val="000E6B1D"/>
    <w:rsid w:val="000E7D86"/>
    <w:rsid w:val="000F11A4"/>
    <w:rsid w:val="000F1654"/>
    <w:rsid w:val="000F494B"/>
    <w:rsid w:val="000F5487"/>
    <w:rsid w:val="000F6735"/>
    <w:rsid w:val="000F6AC1"/>
    <w:rsid w:val="000F6E0D"/>
    <w:rsid w:val="000F753D"/>
    <w:rsid w:val="000F7C35"/>
    <w:rsid w:val="000F7EA8"/>
    <w:rsid w:val="0010253C"/>
    <w:rsid w:val="00102BE1"/>
    <w:rsid w:val="0010306F"/>
    <w:rsid w:val="0010476F"/>
    <w:rsid w:val="00104BAD"/>
    <w:rsid w:val="00106E32"/>
    <w:rsid w:val="0010780A"/>
    <w:rsid w:val="00107CE0"/>
    <w:rsid w:val="00110423"/>
    <w:rsid w:val="00110774"/>
    <w:rsid w:val="00110F82"/>
    <w:rsid w:val="001113CD"/>
    <w:rsid w:val="00111AFC"/>
    <w:rsid w:val="00111F15"/>
    <w:rsid w:val="00112477"/>
    <w:rsid w:val="001129AE"/>
    <w:rsid w:val="00113A3A"/>
    <w:rsid w:val="00113C5C"/>
    <w:rsid w:val="001142CD"/>
    <w:rsid w:val="001146BD"/>
    <w:rsid w:val="0011608C"/>
    <w:rsid w:val="0011672F"/>
    <w:rsid w:val="00116B68"/>
    <w:rsid w:val="001176F2"/>
    <w:rsid w:val="00117C46"/>
    <w:rsid w:val="00117D27"/>
    <w:rsid w:val="001203C7"/>
    <w:rsid w:val="00120A70"/>
    <w:rsid w:val="00120F8A"/>
    <w:rsid w:val="00122A40"/>
    <w:rsid w:val="0012405E"/>
    <w:rsid w:val="0012425D"/>
    <w:rsid w:val="001253E4"/>
    <w:rsid w:val="001258FA"/>
    <w:rsid w:val="00125D2D"/>
    <w:rsid w:val="001269CF"/>
    <w:rsid w:val="00126ED7"/>
    <w:rsid w:val="00126FEB"/>
    <w:rsid w:val="0012768D"/>
    <w:rsid w:val="0013018C"/>
    <w:rsid w:val="0013102C"/>
    <w:rsid w:val="001319E7"/>
    <w:rsid w:val="001328C2"/>
    <w:rsid w:val="00133124"/>
    <w:rsid w:val="00133980"/>
    <w:rsid w:val="00133DC9"/>
    <w:rsid w:val="001345B2"/>
    <w:rsid w:val="00134620"/>
    <w:rsid w:val="00134A9A"/>
    <w:rsid w:val="001350C9"/>
    <w:rsid w:val="001363CB"/>
    <w:rsid w:val="00136B9C"/>
    <w:rsid w:val="00137148"/>
    <w:rsid w:val="001373F1"/>
    <w:rsid w:val="001374ED"/>
    <w:rsid w:val="00137668"/>
    <w:rsid w:val="00137FE9"/>
    <w:rsid w:val="0014038A"/>
    <w:rsid w:val="0014197D"/>
    <w:rsid w:val="00141E25"/>
    <w:rsid w:val="001427C0"/>
    <w:rsid w:val="00142811"/>
    <w:rsid w:val="001432C6"/>
    <w:rsid w:val="00143391"/>
    <w:rsid w:val="0014406E"/>
    <w:rsid w:val="00144E8B"/>
    <w:rsid w:val="00145C74"/>
    <w:rsid w:val="00150F80"/>
    <w:rsid w:val="00152C41"/>
    <w:rsid w:val="001544D9"/>
    <w:rsid w:val="001545AD"/>
    <w:rsid w:val="001549D1"/>
    <w:rsid w:val="00154B7D"/>
    <w:rsid w:val="00155C1B"/>
    <w:rsid w:val="001567DF"/>
    <w:rsid w:val="00156AA9"/>
    <w:rsid w:val="00156F90"/>
    <w:rsid w:val="0015724A"/>
    <w:rsid w:val="00157519"/>
    <w:rsid w:val="00157C6A"/>
    <w:rsid w:val="00160908"/>
    <w:rsid w:val="001610EE"/>
    <w:rsid w:val="00161727"/>
    <w:rsid w:val="00161BAB"/>
    <w:rsid w:val="00161C92"/>
    <w:rsid w:val="0016315C"/>
    <w:rsid w:val="001643A6"/>
    <w:rsid w:val="0016468B"/>
    <w:rsid w:val="00164D29"/>
    <w:rsid w:val="00165401"/>
    <w:rsid w:val="001655E7"/>
    <w:rsid w:val="001659BF"/>
    <w:rsid w:val="00165D9D"/>
    <w:rsid w:val="00166223"/>
    <w:rsid w:val="00166D52"/>
    <w:rsid w:val="0016776D"/>
    <w:rsid w:val="00167D1D"/>
    <w:rsid w:val="001701DC"/>
    <w:rsid w:val="001718DF"/>
    <w:rsid w:val="00172537"/>
    <w:rsid w:val="00173763"/>
    <w:rsid w:val="00173850"/>
    <w:rsid w:val="00173AD9"/>
    <w:rsid w:val="00173B9A"/>
    <w:rsid w:val="00174309"/>
    <w:rsid w:val="00174D78"/>
    <w:rsid w:val="00175754"/>
    <w:rsid w:val="00175813"/>
    <w:rsid w:val="00176128"/>
    <w:rsid w:val="00176949"/>
    <w:rsid w:val="0017744A"/>
    <w:rsid w:val="00177853"/>
    <w:rsid w:val="00177903"/>
    <w:rsid w:val="00177B21"/>
    <w:rsid w:val="0018002D"/>
    <w:rsid w:val="00180713"/>
    <w:rsid w:val="00181B99"/>
    <w:rsid w:val="00181DCC"/>
    <w:rsid w:val="001839CA"/>
    <w:rsid w:val="00183BCA"/>
    <w:rsid w:val="00184FB7"/>
    <w:rsid w:val="0018592C"/>
    <w:rsid w:val="00186057"/>
    <w:rsid w:val="00186D87"/>
    <w:rsid w:val="00187148"/>
    <w:rsid w:val="00187B6F"/>
    <w:rsid w:val="00187BDF"/>
    <w:rsid w:val="001906E2"/>
    <w:rsid w:val="001913C7"/>
    <w:rsid w:val="001915E6"/>
    <w:rsid w:val="00191821"/>
    <w:rsid w:val="00191982"/>
    <w:rsid w:val="00192164"/>
    <w:rsid w:val="00192768"/>
    <w:rsid w:val="00192BD3"/>
    <w:rsid w:val="00195577"/>
    <w:rsid w:val="001966FC"/>
    <w:rsid w:val="001A0958"/>
    <w:rsid w:val="001A0B65"/>
    <w:rsid w:val="001A2F98"/>
    <w:rsid w:val="001A32BF"/>
    <w:rsid w:val="001A3F89"/>
    <w:rsid w:val="001A451B"/>
    <w:rsid w:val="001A4A62"/>
    <w:rsid w:val="001A52A2"/>
    <w:rsid w:val="001A5AB2"/>
    <w:rsid w:val="001A5D2F"/>
    <w:rsid w:val="001A6195"/>
    <w:rsid w:val="001A7577"/>
    <w:rsid w:val="001A7CB4"/>
    <w:rsid w:val="001B06FA"/>
    <w:rsid w:val="001B161E"/>
    <w:rsid w:val="001B383D"/>
    <w:rsid w:val="001B490C"/>
    <w:rsid w:val="001B5564"/>
    <w:rsid w:val="001B5DD0"/>
    <w:rsid w:val="001B6027"/>
    <w:rsid w:val="001B721E"/>
    <w:rsid w:val="001B7374"/>
    <w:rsid w:val="001B7388"/>
    <w:rsid w:val="001B79F0"/>
    <w:rsid w:val="001B7BD8"/>
    <w:rsid w:val="001C09D9"/>
    <w:rsid w:val="001C1517"/>
    <w:rsid w:val="001C25B2"/>
    <w:rsid w:val="001C29D1"/>
    <w:rsid w:val="001C41C5"/>
    <w:rsid w:val="001C456D"/>
    <w:rsid w:val="001C4AFF"/>
    <w:rsid w:val="001C55F4"/>
    <w:rsid w:val="001C5B9D"/>
    <w:rsid w:val="001C5C3A"/>
    <w:rsid w:val="001C5FCE"/>
    <w:rsid w:val="001C6059"/>
    <w:rsid w:val="001C63F7"/>
    <w:rsid w:val="001C6D8C"/>
    <w:rsid w:val="001D01D7"/>
    <w:rsid w:val="001D0253"/>
    <w:rsid w:val="001D0787"/>
    <w:rsid w:val="001D247E"/>
    <w:rsid w:val="001D52C0"/>
    <w:rsid w:val="001D5C49"/>
    <w:rsid w:val="001D7893"/>
    <w:rsid w:val="001D7E13"/>
    <w:rsid w:val="001E045F"/>
    <w:rsid w:val="001E0E97"/>
    <w:rsid w:val="001E314D"/>
    <w:rsid w:val="001E380F"/>
    <w:rsid w:val="001E4099"/>
    <w:rsid w:val="001E51D0"/>
    <w:rsid w:val="001E5F9C"/>
    <w:rsid w:val="001E6007"/>
    <w:rsid w:val="001E6610"/>
    <w:rsid w:val="001E6CAC"/>
    <w:rsid w:val="001E6DC5"/>
    <w:rsid w:val="001E7287"/>
    <w:rsid w:val="001E73B4"/>
    <w:rsid w:val="001E7B6B"/>
    <w:rsid w:val="001E7DEE"/>
    <w:rsid w:val="001F1397"/>
    <w:rsid w:val="001F2248"/>
    <w:rsid w:val="001F245B"/>
    <w:rsid w:val="001F2A4D"/>
    <w:rsid w:val="001F2EE2"/>
    <w:rsid w:val="001F31EB"/>
    <w:rsid w:val="001F3794"/>
    <w:rsid w:val="001F39B1"/>
    <w:rsid w:val="001F42A5"/>
    <w:rsid w:val="001F49CF"/>
    <w:rsid w:val="001F4AF1"/>
    <w:rsid w:val="001F4D4D"/>
    <w:rsid w:val="001F4E51"/>
    <w:rsid w:val="001F51AC"/>
    <w:rsid w:val="001F5CCA"/>
    <w:rsid w:val="001F5E0D"/>
    <w:rsid w:val="001F5E83"/>
    <w:rsid w:val="001F6EE4"/>
    <w:rsid w:val="001F7303"/>
    <w:rsid w:val="001F7AB6"/>
    <w:rsid w:val="00201A7A"/>
    <w:rsid w:val="0020233C"/>
    <w:rsid w:val="00202715"/>
    <w:rsid w:val="00202B3C"/>
    <w:rsid w:val="002031A1"/>
    <w:rsid w:val="00203CD6"/>
    <w:rsid w:val="00203D4A"/>
    <w:rsid w:val="00203FBD"/>
    <w:rsid w:val="00203FD7"/>
    <w:rsid w:val="002042C1"/>
    <w:rsid w:val="00204C88"/>
    <w:rsid w:val="00205B30"/>
    <w:rsid w:val="00205D55"/>
    <w:rsid w:val="002062C0"/>
    <w:rsid w:val="00206790"/>
    <w:rsid w:val="0020686F"/>
    <w:rsid w:val="002075A2"/>
    <w:rsid w:val="002079A6"/>
    <w:rsid w:val="00207E11"/>
    <w:rsid w:val="00210B34"/>
    <w:rsid w:val="0021179C"/>
    <w:rsid w:val="0021276E"/>
    <w:rsid w:val="00213037"/>
    <w:rsid w:val="00214D6F"/>
    <w:rsid w:val="00216649"/>
    <w:rsid w:val="00216DC0"/>
    <w:rsid w:val="0021799B"/>
    <w:rsid w:val="00221D7A"/>
    <w:rsid w:val="002231D3"/>
    <w:rsid w:val="00225272"/>
    <w:rsid w:val="00227C4E"/>
    <w:rsid w:val="002309EE"/>
    <w:rsid w:val="002318D9"/>
    <w:rsid w:val="00231B73"/>
    <w:rsid w:val="00231E1F"/>
    <w:rsid w:val="0023226A"/>
    <w:rsid w:val="00232D49"/>
    <w:rsid w:val="00232F01"/>
    <w:rsid w:val="002337B8"/>
    <w:rsid w:val="002337FC"/>
    <w:rsid w:val="002338D9"/>
    <w:rsid w:val="00233D02"/>
    <w:rsid w:val="00234120"/>
    <w:rsid w:val="002346EE"/>
    <w:rsid w:val="00235B21"/>
    <w:rsid w:val="00236729"/>
    <w:rsid w:val="002369FC"/>
    <w:rsid w:val="00237539"/>
    <w:rsid w:val="00240979"/>
    <w:rsid w:val="0024230E"/>
    <w:rsid w:val="002427F1"/>
    <w:rsid w:val="00242C93"/>
    <w:rsid w:val="002442C8"/>
    <w:rsid w:val="00245444"/>
    <w:rsid w:val="002458F3"/>
    <w:rsid w:val="002470B4"/>
    <w:rsid w:val="002479CE"/>
    <w:rsid w:val="00250242"/>
    <w:rsid w:val="00250587"/>
    <w:rsid w:val="00250BB7"/>
    <w:rsid w:val="00251CF7"/>
    <w:rsid w:val="00251D82"/>
    <w:rsid w:val="00255CB8"/>
    <w:rsid w:val="00256248"/>
    <w:rsid w:val="00256B7B"/>
    <w:rsid w:val="0025704F"/>
    <w:rsid w:val="00260826"/>
    <w:rsid w:val="00260915"/>
    <w:rsid w:val="00261947"/>
    <w:rsid w:val="00262306"/>
    <w:rsid w:val="00262704"/>
    <w:rsid w:val="00262D43"/>
    <w:rsid w:val="0026381B"/>
    <w:rsid w:val="00263EC5"/>
    <w:rsid w:val="0026464E"/>
    <w:rsid w:val="00264B3F"/>
    <w:rsid w:val="002673BA"/>
    <w:rsid w:val="002676A2"/>
    <w:rsid w:val="00267C1C"/>
    <w:rsid w:val="00270899"/>
    <w:rsid w:val="00270D1D"/>
    <w:rsid w:val="002711BD"/>
    <w:rsid w:val="0027170F"/>
    <w:rsid w:val="002736B2"/>
    <w:rsid w:val="0027370D"/>
    <w:rsid w:val="002748EB"/>
    <w:rsid w:val="00276397"/>
    <w:rsid w:val="00277148"/>
    <w:rsid w:val="00277541"/>
    <w:rsid w:val="00280616"/>
    <w:rsid w:val="00280788"/>
    <w:rsid w:val="00281A11"/>
    <w:rsid w:val="00282180"/>
    <w:rsid w:val="002823BF"/>
    <w:rsid w:val="00282E39"/>
    <w:rsid w:val="00284506"/>
    <w:rsid w:val="00285633"/>
    <w:rsid w:val="002857DB"/>
    <w:rsid w:val="00290DA0"/>
    <w:rsid w:val="00293750"/>
    <w:rsid w:val="00293A66"/>
    <w:rsid w:val="00294B9F"/>
    <w:rsid w:val="002955B4"/>
    <w:rsid w:val="00295EC7"/>
    <w:rsid w:val="0029684C"/>
    <w:rsid w:val="00297336"/>
    <w:rsid w:val="002A0956"/>
    <w:rsid w:val="002A20DC"/>
    <w:rsid w:val="002A4437"/>
    <w:rsid w:val="002A4686"/>
    <w:rsid w:val="002A5E65"/>
    <w:rsid w:val="002A6A02"/>
    <w:rsid w:val="002A7284"/>
    <w:rsid w:val="002B07A5"/>
    <w:rsid w:val="002B103E"/>
    <w:rsid w:val="002B1266"/>
    <w:rsid w:val="002B1DA9"/>
    <w:rsid w:val="002B26A8"/>
    <w:rsid w:val="002B27FB"/>
    <w:rsid w:val="002B31FA"/>
    <w:rsid w:val="002B36ED"/>
    <w:rsid w:val="002B3D5A"/>
    <w:rsid w:val="002B44FE"/>
    <w:rsid w:val="002B478E"/>
    <w:rsid w:val="002B4A4E"/>
    <w:rsid w:val="002B4A65"/>
    <w:rsid w:val="002B4AB7"/>
    <w:rsid w:val="002B5506"/>
    <w:rsid w:val="002B5743"/>
    <w:rsid w:val="002B621C"/>
    <w:rsid w:val="002B6C6A"/>
    <w:rsid w:val="002B702B"/>
    <w:rsid w:val="002C00F7"/>
    <w:rsid w:val="002C02B4"/>
    <w:rsid w:val="002C0A09"/>
    <w:rsid w:val="002C13F1"/>
    <w:rsid w:val="002C1D51"/>
    <w:rsid w:val="002C1DCA"/>
    <w:rsid w:val="002C46FE"/>
    <w:rsid w:val="002C47D9"/>
    <w:rsid w:val="002C4D9A"/>
    <w:rsid w:val="002C5107"/>
    <w:rsid w:val="002C57E0"/>
    <w:rsid w:val="002C5A92"/>
    <w:rsid w:val="002C784D"/>
    <w:rsid w:val="002C7D0B"/>
    <w:rsid w:val="002C7E4C"/>
    <w:rsid w:val="002D0FBE"/>
    <w:rsid w:val="002D1B7C"/>
    <w:rsid w:val="002D2320"/>
    <w:rsid w:val="002D2557"/>
    <w:rsid w:val="002D2C4F"/>
    <w:rsid w:val="002D3949"/>
    <w:rsid w:val="002D48D3"/>
    <w:rsid w:val="002D4B16"/>
    <w:rsid w:val="002D5103"/>
    <w:rsid w:val="002D5D59"/>
    <w:rsid w:val="002D6748"/>
    <w:rsid w:val="002D6999"/>
    <w:rsid w:val="002D6AB3"/>
    <w:rsid w:val="002E0501"/>
    <w:rsid w:val="002E1D1A"/>
    <w:rsid w:val="002E2117"/>
    <w:rsid w:val="002E2544"/>
    <w:rsid w:val="002E2F58"/>
    <w:rsid w:val="002E4E43"/>
    <w:rsid w:val="002E5129"/>
    <w:rsid w:val="002E5BC6"/>
    <w:rsid w:val="002E78CF"/>
    <w:rsid w:val="002E7E6D"/>
    <w:rsid w:val="002F06C6"/>
    <w:rsid w:val="002F089E"/>
    <w:rsid w:val="002F1BDB"/>
    <w:rsid w:val="002F1E32"/>
    <w:rsid w:val="002F1E57"/>
    <w:rsid w:val="002F2BDF"/>
    <w:rsid w:val="002F2D00"/>
    <w:rsid w:val="002F3DC5"/>
    <w:rsid w:val="002F3E40"/>
    <w:rsid w:val="002F5503"/>
    <w:rsid w:val="002F693C"/>
    <w:rsid w:val="002F6E72"/>
    <w:rsid w:val="002F7260"/>
    <w:rsid w:val="002F76EC"/>
    <w:rsid w:val="002F7892"/>
    <w:rsid w:val="002F7946"/>
    <w:rsid w:val="002F7A66"/>
    <w:rsid w:val="002F7B4C"/>
    <w:rsid w:val="00300319"/>
    <w:rsid w:val="003029AC"/>
    <w:rsid w:val="00303129"/>
    <w:rsid w:val="003037FF"/>
    <w:rsid w:val="003039B2"/>
    <w:rsid w:val="00303FAC"/>
    <w:rsid w:val="0030547B"/>
    <w:rsid w:val="003057F3"/>
    <w:rsid w:val="00306A44"/>
    <w:rsid w:val="00306C5A"/>
    <w:rsid w:val="00307693"/>
    <w:rsid w:val="003077C7"/>
    <w:rsid w:val="00307995"/>
    <w:rsid w:val="00307D92"/>
    <w:rsid w:val="00310A9F"/>
    <w:rsid w:val="00311EDA"/>
    <w:rsid w:val="00312DBD"/>
    <w:rsid w:val="00313FD4"/>
    <w:rsid w:val="00314926"/>
    <w:rsid w:val="003154E2"/>
    <w:rsid w:val="00315CEC"/>
    <w:rsid w:val="0031735C"/>
    <w:rsid w:val="0031759B"/>
    <w:rsid w:val="003202E9"/>
    <w:rsid w:val="003203F8"/>
    <w:rsid w:val="00321176"/>
    <w:rsid w:val="0032267C"/>
    <w:rsid w:val="003228EC"/>
    <w:rsid w:val="003229E9"/>
    <w:rsid w:val="00322C47"/>
    <w:rsid w:val="00323458"/>
    <w:rsid w:val="00324A38"/>
    <w:rsid w:val="00324E11"/>
    <w:rsid w:val="00324EF8"/>
    <w:rsid w:val="00326D28"/>
    <w:rsid w:val="0032703E"/>
    <w:rsid w:val="003310EE"/>
    <w:rsid w:val="00331240"/>
    <w:rsid w:val="00331A95"/>
    <w:rsid w:val="0033268E"/>
    <w:rsid w:val="0033361B"/>
    <w:rsid w:val="0033405C"/>
    <w:rsid w:val="003340EC"/>
    <w:rsid w:val="00334928"/>
    <w:rsid w:val="00334C53"/>
    <w:rsid w:val="00334E2C"/>
    <w:rsid w:val="00334F34"/>
    <w:rsid w:val="00335168"/>
    <w:rsid w:val="00335450"/>
    <w:rsid w:val="003405FD"/>
    <w:rsid w:val="00340B4B"/>
    <w:rsid w:val="003419E0"/>
    <w:rsid w:val="0034210C"/>
    <w:rsid w:val="003427A4"/>
    <w:rsid w:val="00343622"/>
    <w:rsid w:val="003444A4"/>
    <w:rsid w:val="00345202"/>
    <w:rsid w:val="0034573E"/>
    <w:rsid w:val="003460D2"/>
    <w:rsid w:val="0034657C"/>
    <w:rsid w:val="003465B7"/>
    <w:rsid w:val="00346ACF"/>
    <w:rsid w:val="0034704A"/>
    <w:rsid w:val="00350197"/>
    <w:rsid w:val="00350A5B"/>
    <w:rsid w:val="00350CA3"/>
    <w:rsid w:val="00350FC7"/>
    <w:rsid w:val="0035148D"/>
    <w:rsid w:val="0035209B"/>
    <w:rsid w:val="0035213E"/>
    <w:rsid w:val="003525B6"/>
    <w:rsid w:val="0035290C"/>
    <w:rsid w:val="00352ECE"/>
    <w:rsid w:val="00354A1B"/>
    <w:rsid w:val="00356396"/>
    <w:rsid w:val="00356C77"/>
    <w:rsid w:val="00356ED8"/>
    <w:rsid w:val="00356F5F"/>
    <w:rsid w:val="00357F62"/>
    <w:rsid w:val="003606DE"/>
    <w:rsid w:val="00363772"/>
    <w:rsid w:val="00363E31"/>
    <w:rsid w:val="00363E81"/>
    <w:rsid w:val="0036401C"/>
    <w:rsid w:val="00364ABC"/>
    <w:rsid w:val="00364F44"/>
    <w:rsid w:val="003657B5"/>
    <w:rsid w:val="00365B52"/>
    <w:rsid w:val="00365BDA"/>
    <w:rsid w:val="0036609B"/>
    <w:rsid w:val="00367440"/>
    <w:rsid w:val="0037101F"/>
    <w:rsid w:val="003713C6"/>
    <w:rsid w:val="0037149F"/>
    <w:rsid w:val="00371521"/>
    <w:rsid w:val="00371EC9"/>
    <w:rsid w:val="003728A9"/>
    <w:rsid w:val="00372D2E"/>
    <w:rsid w:val="003743AA"/>
    <w:rsid w:val="003745F7"/>
    <w:rsid w:val="003750DF"/>
    <w:rsid w:val="00375EC0"/>
    <w:rsid w:val="003801CF"/>
    <w:rsid w:val="00380972"/>
    <w:rsid w:val="00380A4E"/>
    <w:rsid w:val="00380DAD"/>
    <w:rsid w:val="0038169D"/>
    <w:rsid w:val="00381E32"/>
    <w:rsid w:val="0038204C"/>
    <w:rsid w:val="00382202"/>
    <w:rsid w:val="00382C17"/>
    <w:rsid w:val="00384202"/>
    <w:rsid w:val="00384478"/>
    <w:rsid w:val="00384A6C"/>
    <w:rsid w:val="00384CC7"/>
    <w:rsid w:val="00385537"/>
    <w:rsid w:val="0038661F"/>
    <w:rsid w:val="00386F4E"/>
    <w:rsid w:val="00387812"/>
    <w:rsid w:val="00387AC1"/>
    <w:rsid w:val="00387B82"/>
    <w:rsid w:val="003907E1"/>
    <w:rsid w:val="00393816"/>
    <w:rsid w:val="00393B74"/>
    <w:rsid w:val="00394032"/>
    <w:rsid w:val="0039438A"/>
    <w:rsid w:val="003957A7"/>
    <w:rsid w:val="003968D8"/>
    <w:rsid w:val="00396973"/>
    <w:rsid w:val="00396A8B"/>
    <w:rsid w:val="00397323"/>
    <w:rsid w:val="003A01CA"/>
    <w:rsid w:val="003A0205"/>
    <w:rsid w:val="003A16CE"/>
    <w:rsid w:val="003A1AD2"/>
    <w:rsid w:val="003A248C"/>
    <w:rsid w:val="003A2E95"/>
    <w:rsid w:val="003A30A0"/>
    <w:rsid w:val="003A3602"/>
    <w:rsid w:val="003A4BAA"/>
    <w:rsid w:val="003A4D7E"/>
    <w:rsid w:val="003A6273"/>
    <w:rsid w:val="003A6CD4"/>
    <w:rsid w:val="003A70EB"/>
    <w:rsid w:val="003B0022"/>
    <w:rsid w:val="003B08FB"/>
    <w:rsid w:val="003B0C27"/>
    <w:rsid w:val="003B1648"/>
    <w:rsid w:val="003B189B"/>
    <w:rsid w:val="003B2043"/>
    <w:rsid w:val="003B3515"/>
    <w:rsid w:val="003B53C5"/>
    <w:rsid w:val="003B5593"/>
    <w:rsid w:val="003B71DB"/>
    <w:rsid w:val="003B76CC"/>
    <w:rsid w:val="003B79B6"/>
    <w:rsid w:val="003B7A0A"/>
    <w:rsid w:val="003B7D7B"/>
    <w:rsid w:val="003B7EA6"/>
    <w:rsid w:val="003C17FC"/>
    <w:rsid w:val="003C2757"/>
    <w:rsid w:val="003C2820"/>
    <w:rsid w:val="003C288B"/>
    <w:rsid w:val="003C2CF6"/>
    <w:rsid w:val="003C301F"/>
    <w:rsid w:val="003C30BE"/>
    <w:rsid w:val="003C36E6"/>
    <w:rsid w:val="003C43A6"/>
    <w:rsid w:val="003C4C1E"/>
    <w:rsid w:val="003C59A3"/>
    <w:rsid w:val="003C59DD"/>
    <w:rsid w:val="003C705C"/>
    <w:rsid w:val="003C7E7B"/>
    <w:rsid w:val="003D00B5"/>
    <w:rsid w:val="003D0276"/>
    <w:rsid w:val="003D0650"/>
    <w:rsid w:val="003D15E0"/>
    <w:rsid w:val="003D2DC5"/>
    <w:rsid w:val="003D2E28"/>
    <w:rsid w:val="003D3104"/>
    <w:rsid w:val="003D5EEF"/>
    <w:rsid w:val="003D6782"/>
    <w:rsid w:val="003D7593"/>
    <w:rsid w:val="003D7E4D"/>
    <w:rsid w:val="003E0D53"/>
    <w:rsid w:val="003E0FED"/>
    <w:rsid w:val="003E1365"/>
    <w:rsid w:val="003E1C0A"/>
    <w:rsid w:val="003E2025"/>
    <w:rsid w:val="003E31EE"/>
    <w:rsid w:val="003E3B64"/>
    <w:rsid w:val="003E5014"/>
    <w:rsid w:val="003E6A4A"/>
    <w:rsid w:val="003E6B03"/>
    <w:rsid w:val="003E7480"/>
    <w:rsid w:val="003E75F4"/>
    <w:rsid w:val="003E7EDD"/>
    <w:rsid w:val="003F0A39"/>
    <w:rsid w:val="003F21C7"/>
    <w:rsid w:val="003F24E2"/>
    <w:rsid w:val="003F3BC0"/>
    <w:rsid w:val="003F4A5D"/>
    <w:rsid w:val="003F4C1C"/>
    <w:rsid w:val="003F5592"/>
    <w:rsid w:val="003F55E4"/>
    <w:rsid w:val="003F59E2"/>
    <w:rsid w:val="003F63E7"/>
    <w:rsid w:val="003F6522"/>
    <w:rsid w:val="003F6945"/>
    <w:rsid w:val="003F6F0E"/>
    <w:rsid w:val="003F6FAD"/>
    <w:rsid w:val="003F7E12"/>
    <w:rsid w:val="00400D30"/>
    <w:rsid w:val="004016B7"/>
    <w:rsid w:val="00402302"/>
    <w:rsid w:val="0040351C"/>
    <w:rsid w:val="00403AC6"/>
    <w:rsid w:val="00404CA4"/>
    <w:rsid w:val="00404CD7"/>
    <w:rsid w:val="00406AE5"/>
    <w:rsid w:val="00406C5B"/>
    <w:rsid w:val="0040789C"/>
    <w:rsid w:val="0041025D"/>
    <w:rsid w:val="0041057C"/>
    <w:rsid w:val="004111A5"/>
    <w:rsid w:val="0041123D"/>
    <w:rsid w:val="00411855"/>
    <w:rsid w:val="00412D94"/>
    <w:rsid w:val="00412E8A"/>
    <w:rsid w:val="00413658"/>
    <w:rsid w:val="00414A1C"/>
    <w:rsid w:val="00414B37"/>
    <w:rsid w:val="0041684F"/>
    <w:rsid w:val="0042093E"/>
    <w:rsid w:val="00421137"/>
    <w:rsid w:val="00421589"/>
    <w:rsid w:val="00422F43"/>
    <w:rsid w:val="00423B95"/>
    <w:rsid w:val="0042437C"/>
    <w:rsid w:val="00424C26"/>
    <w:rsid w:val="00425059"/>
    <w:rsid w:val="0042563D"/>
    <w:rsid w:val="00425B56"/>
    <w:rsid w:val="00426563"/>
    <w:rsid w:val="004267C4"/>
    <w:rsid w:val="00426C11"/>
    <w:rsid w:val="00427553"/>
    <w:rsid w:val="00430066"/>
    <w:rsid w:val="0043011E"/>
    <w:rsid w:val="004308BD"/>
    <w:rsid w:val="004308F6"/>
    <w:rsid w:val="00430DD5"/>
    <w:rsid w:val="00430E22"/>
    <w:rsid w:val="004318B1"/>
    <w:rsid w:val="00433C88"/>
    <w:rsid w:val="00434109"/>
    <w:rsid w:val="004341E7"/>
    <w:rsid w:val="00434DD2"/>
    <w:rsid w:val="00435A12"/>
    <w:rsid w:val="004378BD"/>
    <w:rsid w:val="0043792F"/>
    <w:rsid w:val="00437E79"/>
    <w:rsid w:val="00440155"/>
    <w:rsid w:val="00440B1A"/>
    <w:rsid w:val="004417DF"/>
    <w:rsid w:val="004417E3"/>
    <w:rsid w:val="0044190C"/>
    <w:rsid w:val="00442005"/>
    <w:rsid w:val="004420BC"/>
    <w:rsid w:val="00442DDC"/>
    <w:rsid w:val="00442F74"/>
    <w:rsid w:val="0044474B"/>
    <w:rsid w:val="00445CC5"/>
    <w:rsid w:val="00446410"/>
    <w:rsid w:val="004465F2"/>
    <w:rsid w:val="0044667B"/>
    <w:rsid w:val="0044678A"/>
    <w:rsid w:val="004468DC"/>
    <w:rsid w:val="00446E09"/>
    <w:rsid w:val="0044727D"/>
    <w:rsid w:val="0044735E"/>
    <w:rsid w:val="00447BB6"/>
    <w:rsid w:val="00447C03"/>
    <w:rsid w:val="00447E94"/>
    <w:rsid w:val="00450000"/>
    <w:rsid w:val="004500A0"/>
    <w:rsid w:val="004504B8"/>
    <w:rsid w:val="0045166B"/>
    <w:rsid w:val="0045177D"/>
    <w:rsid w:val="00451E6C"/>
    <w:rsid w:val="00452095"/>
    <w:rsid w:val="00452E06"/>
    <w:rsid w:val="004530DB"/>
    <w:rsid w:val="004547EC"/>
    <w:rsid w:val="00454B3E"/>
    <w:rsid w:val="00455418"/>
    <w:rsid w:val="0045612E"/>
    <w:rsid w:val="004613AE"/>
    <w:rsid w:val="00462164"/>
    <w:rsid w:val="00462CB3"/>
    <w:rsid w:val="004642A9"/>
    <w:rsid w:val="00464316"/>
    <w:rsid w:val="0046573D"/>
    <w:rsid w:val="00465DAB"/>
    <w:rsid w:val="00466242"/>
    <w:rsid w:val="00466350"/>
    <w:rsid w:val="00466A0D"/>
    <w:rsid w:val="00470168"/>
    <w:rsid w:val="00470BFF"/>
    <w:rsid w:val="00471EAA"/>
    <w:rsid w:val="004720D2"/>
    <w:rsid w:val="00475220"/>
    <w:rsid w:val="00475E34"/>
    <w:rsid w:val="00476BB9"/>
    <w:rsid w:val="00477C0D"/>
    <w:rsid w:val="00477E46"/>
    <w:rsid w:val="004806D4"/>
    <w:rsid w:val="00480A0D"/>
    <w:rsid w:val="004814D8"/>
    <w:rsid w:val="00481F22"/>
    <w:rsid w:val="00482425"/>
    <w:rsid w:val="004836E2"/>
    <w:rsid w:val="00483915"/>
    <w:rsid w:val="0048428A"/>
    <w:rsid w:val="00484532"/>
    <w:rsid w:val="0048480F"/>
    <w:rsid w:val="00485228"/>
    <w:rsid w:val="0048576A"/>
    <w:rsid w:val="0048602D"/>
    <w:rsid w:val="00486783"/>
    <w:rsid w:val="00486DE5"/>
    <w:rsid w:val="00487402"/>
    <w:rsid w:val="00490272"/>
    <w:rsid w:val="00490295"/>
    <w:rsid w:val="00490527"/>
    <w:rsid w:val="00490FBB"/>
    <w:rsid w:val="0049135D"/>
    <w:rsid w:val="004923F3"/>
    <w:rsid w:val="00493346"/>
    <w:rsid w:val="00493628"/>
    <w:rsid w:val="004937DF"/>
    <w:rsid w:val="0049432E"/>
    <w:rsid w:val="00494480"/>
    <w:rsid w:val="004946E2"/>
    <w:rsid w:val="00494F5E"/>
    <w:rsid w:val="0049619E"/>
    <w:rsid w:val="0049742A"/>
    <w:rsid w:val="004A1F3D"/>
    <w:rsid w:val="004A2043"/>
    <w:rsid w:val="004A330D"/>
    <w:rsid w:val="004A3936"/>
    <w:rsid w:val="004A4F8F"/>
    <w:rsid w:val="004A5CEB"/>
    <w:rsid w:val="004A5FCD"/>
    <w:rsid w:val="004A5FE2"/>
    <w:rsid w:val="004A65C5"/>
    <w:rsid w:val="004A6CDE"/>
    <w:rsid w:val="004A73FF"/>
    <w:rsid w:val="004A77D9"/>
    <w:rsid w:val="004A77DA"/>
    <w:rsid w:val="004A7C51"/>
    <w:rsid w:val="004A7FD0"/>
    <w:rsid w:val="004B0667"/>
    <w:rsid w:val="004B095C"/>
    <w:rsid w:val="004B10EA"/>
    <w:rsid w:val="004B1C88"/>
    <w:rsid w:val="004B1EF8"/>
    <w:rsid w:val="004B1FEA"/>
    <w:rsid w:val="004B214C"/>
    <w:rsid w:val="004B242F"/>
    <w:rsid w:val="004B2566"/>
    <w:rsid w:val="004B3821"/>
    <w:rsid w:val="004B5218"/>
    <w:rsid w:val="004B53D8"/>
    <w:rsid w:val="004B578D"/>
    <w:rsid w:val="004B631A"/>
    <w:rsid w:val="004B786E"/>
    <w:rsid w:val="004B799A"/>
    <w:rsid w:val="004C003A"/>
    <w:rsid w:val="004C01A4"/>
    <w:rsid w:val="004C0582"/>
    <w:rsid w:val="004C09F8"/>
    <w:rsid w:val="004C1028"/>
    <w:rsid w:val="004C1F8F"/>
    <w:rsid w:val="004C2C5E"/>
    <w:rsid w:val="004C32DF"/>
    <w:rsid w:val="004C35A2"/>
    <w:rsid w:val="004C4313"/>
    <w:rsid w:val="004C4683"/>
    <w:rsid w:val="004C4C53"/>
    <w:rsid w:val="004C62EF"/>
    <w:rsid w:val="004C6794"/>
    <w:rsid w:val="004C6A00"/>
    <w:rsid w:val="004C6F97"/>
    <w:rsid w:val="004C720A"/>
    <w:rsid w:val="004C7458"/>
    <w:rsid w:val="004D00AF"/>
    <w:rsid w:val="004D02D9"/>
    <w:rsid w:val="004D08BE"/>
    <w:rsid w:val="004D0C42"/>
    <w:rsid w:val="004D19C5"/>
    <w:rsid w:val="004D71BA"/>
    <w:rsid w:val="004D7BBB"/>
    <w:rsid w:val="004D7DCF"/>
    <w:rsid w:val="004E04AE"/>
    <w:rsid w:val="004E0D7D"/>
    <w:rsid w:val="004E236C"/>
    <w:rsid w:val="004E2AD3"/>
    <w:rsid w:val="004E32C0"/>
    <w:rsid w:val="004E393F"/>
    <w:rsid w:val="004E3ABF"/>
    <w:rsid w:val="004E3F5C"/>
    <w:rsid w:val="004E45EC"/>
    <w:rsid w:val="004E4652"/>
    <w:rsid w:val="004E56FB"/>
    <w:rsid w:val="004E5A8C"/>
    <w:rsid w:val="004E5BB4"/>
    <w:rsid w:val="004E69CF"/>
    <w:rsid w:val="004E6CA6"/>
    <w:rsid w:val="004E7C04"/>
    <w:rsid w:val="004F074C"/>
    <w:rsid w:val="004F1B65"/>
    <w:rsid w:val="004F2078"/>
    <w:rsid w:val="004F4F9B"/>
    <w:rsid w:val="004F56E4"/>
    <w:rsid w:val="004F585F"/>
    <w:rsid w:val="004F5A48"/>
    <w:rsid w:val="004F7392"/>
    <w:rsid w:val="004F751F"/>
    <w:rsid w:val="005001DA"/>
    <w:rsid w:val="005019BE"/>
    <w:rsid w:val="00503697"/>
    <w:rsid w:val="00505BF6"/>
    <w:rsid w:val="00505E31"/>
    <w:rsid w:val="0050744E"/>
    <w:rsid w:val="00510CFE"/>
    <w:rsid w:val="005117A3"/>
    <w:rsid w:val="005117A8"/>
    <w:rsid w:val="00511DC7"/>
    <w:rsid w:val="00511FD2"/>
    <w:rsid w:val="005133BC"/>
    <w:rsid w:val="00513436"/>
    <w:rsid w:val="00513A69"/>
    <w:rsid w:val="00513B00"/>
    <w:rsid w:val="00513B19"/>
    <w:rsid w:val="005141E8"/>
    <w:rsid w:val="005143B4"/>
    <w:rsid w:val="005146F9"/>
    <w:rsid w:val="00514F9B"/>
    <w:rsid w:val="005159BD"/>
    <w:rsid w:val="005159E4"/>
    <w:rsid w:val="00515FE6"/>
    <w:rsid w:val="005168FC"/>
    <w:rsid w:val="00516C4D"/>
    <w:rsid w:val="00517798"/>
    <w:rsid w:val="00517B1B"/>
    <w:rsid w:val="00521026"/>
    <w:rsid w:val="00521469"/>
    <w:rsid w:val="00521EB4"/>
    <w:rsid w:val="0052264C"/>
    <w:rsid w:val="00522DC0"/>
    <w:rsid w:val="00523280"/>
    <w:rsid w:val="00523AC3"/>
    <w:rsid w:val="00523B58"/>
    <w:rsid w:val="00523FAD"/>
    <w:rsid w:val="00524E69"/>
    <w:rsid w:val="005251E9"/>
    <w:rsid w:val="005267D6"/>
    <w:rsid w:val="00527033"/>
    <w:rsid w:val="0052799D"/>
    <w:rsid w:val="00530407"/>
    <w:rsid w:val="005311EE"/>
    <w:rsid w:val="00532D98"/>
    <w:rsid w:val="00534292"/>
    <w:rsid w:val="00534B0A"/>
    <w:rsid w:val="00534B8B"/>
    <w:rsid w:val="005350FE"/>
    <w:rsid w:val="00535191"/>
    <w:rsid w:val="00535706"/>
    <w:rsid w:val="005357FF"/>
    <w:rsid w:val="00535A68"/>
    <w:rsid w:val="005363DA"/>
    <w:rsid w:val="00536ADC"/>
    <w:rsid w:val="00536DCB"/>
    <w:rsid w:val="00537544"/>
    <w:rsid w:val="00537E26"/>
    <w:rsid w:val="00541395"/>
    <w:rsid w:val="00541462"/>
    <w:rsid w:val="00541C8E"/>
    <w:rsid w:val="00541EC1"/>
    <w:rsid w:val="00542B5A"/>
    <w:rsid w:val="00543F0F"/>
    <w:rsid w:val="00544051"/>
    <w:rsid w:val="005442BC"/>
    <w:rsid w:val="005460D5"/>
    <w:rsid w:val="00546252"/>
    <w:rsid w:val="005469EF"/>
    <w:rsid w:val="0055106E"/>
    <w:rsid w:val="00551553"/>
    <w:rsid w:val="00551683"/>
    <w:rsid w:val="00552707"/>
    <w:rsid w:val="0055303E"/>
    <w:rsid w:val="005535A8"/>
    <w:rsid w:val="00553AFC"/>
    <w:rsid w:val="005544E3"/>
    <w:rsid w:val="00554C8D"/>
    <w:rsid w:val="00554CA8"/>
    <w:rsid w:val="00556196"/>
    <w:rsid w:val="00557AFF"/>
    <w:rsid w:val="00560748"/>
    <w:rsid w:val="005607E0"/>
    <w:rsid w:val="00560BB9"/>
    <w:rsid w:val="005620A2"/>
    <w:rsid w:val="00563907"/>
    <w:rsid w:val="00563A75"/>
    <w:rsid w:val="00563B9D"/>
    <w:rsid w:val="005640B9"/>
    <w:rsid w:val="00564252"/>
    <w:rsid w:val="005645DD"/>
    <w:rsid w:val="00566A19"/>
    <w:rsid w:val="005672D2"/>
    <w:rsid w:val="00567709"/>
    <w:rsid w:val="00567972"/>
    <w:rsid w:val="00570BA2"/>
    <w:rsid w:val="005710EA"/>
    <w:rsid w:val="005718C5"/>
    <w:rsid w:val="00573BF5"/>
    <w:rsid w:val="00574026"/>
    <w:rsid w:val="005749CC"/>
    <w:rsid w:val="00574D01"/>
    <w:rsid w:val="005754F3"/>
    <w:rsid w:val="00575819"/>
    <w:rsid w:val="00576458"/>
    <w:rsid w:val="00576CA9"/>
    <w:rsid w:val="005771D7"/>
    <w:rsid w:val="005771DC"/>
    <w:rsid w:val="00577E87"/>
    <w:rsid w:val="00582561"/>
    <w:rsid w:val="005827A8"/>
    <w:rsid w:val="00582B48"/>
    <w:rsid w:val="00582B9D"/>
    <w:rsid w:val="005834DB"/>
    <w:rsid w:val="005837F9"/>
    <w:rsid w:val="0058426A"/>
    <w:rsid w:val="00585DC1"/>
    <w:rsid w:val="00585F4B"/>
    <w:rsid w:val="00586507"/>
    <w:rsid w:val="00587DD6"/>
    <w:rsid w:val="005921C1"/>
    <w:rsid w:val="00592711"/>
    <w:rsid w:val="00592719"/>
    <w:rsid w:val="0059292A"/>
    <w:rsid w:val="00592D9A"/>
    <w:rsid w:val="0059310A"/>
    <w:rsid w:val="00595978"/>
    <w:rsid w:val="00597353"/>
    <w:rsid w:val="00597466"/>
    <w:rsid w:val="00597FA2"/>
    <w:rsid w:val="005A13C5"/>
    <w:rsid w:val="005A13DF"/>
    <w:rsid w:val="005A2A1C"/>
    <w:rsid w:val="005A4423"/>
    <w:rsid w:val="005A49BA"/>
    <w:rsid w:val="005A7F0C"/>
    <w:rsid w:val="005B0CCA"/>
    <w:rsid w:val="005B167A"/>
    <w:rsid w:val="005B1F28"/>
    <w:rsid w:val="005B2890"/>
    <w:rsid w:val="005B2D71"/>
    <w:rsid w:val="005B442C"/>
    <w:rsid w:val="005B44FE"/>
    <w:rsid w:val="005B455E"/>
    <w:rsid w:val="005B567B"/>
    <w:rsid w:val="005B57A4"/>
    <w:rsid w:val="005B6345"/>
    <w:rsid w:val="005B642F"/>
    <w:rsid w:val="005B70B8"/>
    <w:rsid w:val="005C05C5"/>
    <w:rsid w:val="005C1379"/>
    <w:rsid w:val="005C1564"/>
    <w:rsid w:val="005C1E1F"/>
    <w:rsid w:val="005C22F7"/>
    <w:rsid w:val="005C2368"/>
    <w:rsid w:val="005C280C"/>
    <w:rsid w:val="005C2C0E"/>
    <w:rsid w:val="005C2C3C"/>
    <w:rsid w:val="005C3A17"/>
    <w:rsid w:val="005C3E3A"/>
    <w:rsid w:val="005C5004"/>
    <w:rsid w:val="005C5468"/>
    <w:rsid w:val="005C5686"/>
    <w:rsid w:val="005C5FF5"/>
    <w:rsid w:val="005C600D"/>
    <w:rsid w:val="005C7466"/>
    <w:rsid w:val="005C7906"/>
    <w:rsid w:val="005D0452"/>
    <w:rsid w:val="005D058A"/>
    <w:rsid w:val="005D0CA1"/>
    <w:rsid w:val="005D1EC1"/>
    <w:rsid w:val="005D2246"/>
    <w:rsid w:val="005D2B9A"/>
    <w:rsid w:val="005D31E0"/>
    <w:rsid w:val="005D520F"/>
    <w:rsid w:val="005D667E"/>
    <w:rsid w:val="005D6755"/>
    <w:rsid w:val="005D7515"/>
    <w:rsid w:val="005E00F1"/>
    <w:rsid w:val="005E061E"/>
    <w:rsid w:val="005E0AE1"/>
    <w:rsid w:val="005E11DE"/>
    <w:rsid w:val="005E12E5"/>
    <w:rsid w:val="005E142D"/>
    <w:rsid w:val="005E1AC4"/>
    <w:rsid w:val="005E1CE7"/>
    <w:rsid w:val="005E2290"/>
    <w:rsid w:val="005E27BF"/>
    <w:rsid w:val="005E434B"/>
    <w:rsid w:val="005E4D88"/>
    <w:rsid w:val="005E59CF"/>
    <w:rsid w:val="005E5B65"/>
    <w:rsid w:val="005E6205"/>
    <w:rsid w:val="005E6899"/>
    <w:rsid w:val="005F1668"/>
    <w:rsid w:val="005F21B0"/>
    <w:rsid w:val="005F2FC3"/>
    <w:rsid w:val="005F3B63"/>
    <w:rsid w:val="005F44C9"/>
    <w:rsid w:val="005F50A9"/>
    <w:rsid w:val="005F5491"/>
    <w:rsid w:val="005F576B"/>
    <w:rsid w:val="005F5856"/>
    <w:rsid w:val="005F5AE3"/>
    <w:rsid w:val="005F5B1D"/>
    <w:rsid w:val="005F71AE"/>
    <w:rsid w:val="005F7FD0"/>
    <w:rsid w:val="00600149"/>
    <w:rsid w:val="00600534"/>
    <w:rsid w:val="00600E6E"/>
    <w:rsid w:val="0060167C"/>
    <w:rsid w:val="00601A6A"/>
    <w:rsid w:val="00603B13"/>
    <w:rsid w:val="00604133"/>
    <w:rsid w:val="006042D7"/>
    <w:rsid w:val="00604471"/>
    <w:rsid w:val="006048A8"/>
    <w:rsid w:val="006051FD"/>
    <w:rsid w:val="006071CF"/>
    <w:rsid w:val="00610397"/>
    <w:rsid w:val="00611858"/>
    <w:rsid w:val="00611BFE"/>
    <w:rsid w:val="006121B4"/>
    <w:rsid w:val="006126D2"/>
    <w:rsid w:val="00612B2D"/>
    <w:rsid w:val="00613C89"/>
    <w:rsid w:val="0061535D"/>
    <w:rsid w:val="006159CA"/>
    <w:rsid w:val="00616085"/>
    <w:rsid w:val="006166CB"/>
    <w:rsid w:val="00616B3B"/>
    <w:rsid w:val="00617379"/>
    <w:rsid w:val="006176C4"/>
    <w:rsid w:val="006177DE"/>
    <w:rsid w:val="00617812"/>
    <w:rsid w:val="00617AAE"/>
    <w:rsid w:val="00620913"/>
    <w:rsid w:val="00620F42"/>
    <w:rsid w:val="006228CA"/>
    <w:rsid w:val="00623340"/>
    <w:rsid w:val="00623875"/>
    <w:rsid w:val="00624E1A"/>
    <w:rsid w:val="0062551B"/>
    <w:rsid w:val="00625978"/>
    <w:rsid w:val="0062650F"/>
    <w:rsid w:val="0062706E"/>
    <w:rsid w:val="00630EE0"/>
    <w:rsid w:val="00631A0F"/>
    <w:rsid w:val="006329CD"/>
    <w:rsid w:val="00632B45"/>
    <w:rsid w:val="00634252"/>
    <w:rsid w:val="0063605D"/>
    <w:rsid w:val="0063645A"/>
    <w:rsid w:val="006365F4"/>
    <w:rsid w:val="00637360"/>
    <w:rsid w:val="00637AF9"/>
    <w:rsid w:val="0064018A"/>
    <w:rsid w:val="00640271"/>
    <w:rsid w:val="006407C5"/>
    <w:rsid w:val="0064083A"/>
    <w:rsid w:val="00641143"/>
    <w:rsid w:val="00641F65"/>
    <w:rsid w:val="0064227D"/>
    <w:rsid w:val="006428B8"/>
    <w:rsid w:val="00642A45"/>
    <w:rsid w:val="00643821"/>
    <w:rsid w:val="00643CB8"/>
    <w:rsid w:val="00643D04"/>
    <w:rsid w:val="00644772"/>
    <w:rsid w:val="0064497A"/>
    <w:rsid w:val="00644E28"/>
    <w:rsid w:val="0064507D"/>
    <w:rsid w:val="00645A43"/>
    <w:rsid w:val="00645F4D"/>
    <w:rsid w:val="0064789C"/>
    <w:rsid w:val="006478E7"/>
    <w:rsid w:val="0065205D"/>
    <w:rsid w:val="0065396B"/>
    <w:rsid w:val="006539CD"/>
    <w:rsid w:val="0065400F"/>
    <w:rsid w:val="00654BFD"/>
    <w:rsid w:val="00654C65"/>
    <w:rsid w:val="00656116"/>
    <w:rsid w:val="00656825"/>
    <w:rsid w:val="00656C81"/>
    <w:rsid w:val="006600CD"/>
    <w:rsid w:val="006603A6"/>
    <w:rsid w:val="0066190D"/>
    <w:rsid w:val="006620CD"/>
    <w:rsid w:val="006625B8"/>
    <w:rsid w:val="006632F3"/>
    <w:rsid w:val="006636B7"/>
    <w:rsid w:val="006642FE"/>
    <w:rsid w:val="00664D8C"/>
    <w:rsid w:val="0066522D"/>
    <w:rsid w:val="0066544F"/>
    <w:rsid w:val="006655B7"/>
    <w:rsid w:val="006656DE"/>
    <w:rsid w:val="00667038"/>
    <w:rsid w:val="00667A50"/>
    <w:rsid w:val="006706FD"/>
    <w:rsid w:val="00670F60"/>
    <w:rsid w:val="00670F74"/>
    <w:rsid w:val="006717EA"/>
    <w:rsid w:val="006720BB"/>
    <w:rsid w:val="006721DE"/>
    <w:rsid w:val="00672A89"/>
    <w:rsid w:val="00673165"/>
    <w:rsid w:val="0067530C"/>
    <w:rsid w:val="00675D7A"/>
    <w:rsid w:val="00676173"/>
    <w:rsid w:val="00677590"/>
    <w:rsid w:val="00677AE3"/>
    <w:rsid w:val="006824D3"/>
    <w:rsid w:val="00682E0E"/>
    <w:rsid w:val="00683193"/>
    <w:rsid w:val="00683AAF"/>
    <w:rsid w:val="00684771"/>
    <w:rsid w:val="00684E0B"/>
    <w:rsid w:val="00684FAC"/>
    <w:rsid w:val="00685355"/>
    <w:rsid w:val="00685534"/>
    <w:rsid w:val="00685B3F"/>
    <w:rsid w:val="00686239"/>
    <w:rsid w:val="00686D8D"/>
    <w:rsid w:val="00686EED"/>
    <w:rsid w:val="00690729"/>
    <w:rsid w:val="00690966"/>
    <w:rsid w:val="00692BE8"/>
    <w:rsid w:val="00692F2A"/>
    <w:rsid w:val="006933D9"/>
    <w:rsid w:val="006934CC"/>
    <w:rsid w:val="006941BF"/>
    <w:rsid w:val="006941CE"/>
    <w:rsid w:val="006958B0"/>
    <w:rsid w:val="00695A76"/>
    <w:rsid w:val="0069650B"/>
    <w:rsid w:val="00696B3A"/>
    <w:rsid w:val="006A00CA"/>
    <w:rsid w:val="006A0A98"/>
    <w:rsid w:val="006A0BEE"/>
    <w:rsid w:val="006A0D1D"/>
    <w:rsid w:val="006A1A15"/>
    <w:rsid w:val="006A1F08"/>
    <w:rsid w:val="006A22C0"/>
    <w:rsid w:val="006A2B46"/>
    <w:rsid w:val="006A2BEA"/>
    <w:rsid w:val="006A34DB"/>
    <w:rsid w:val="006A3926"/>
    <w:rsid w:val="006A3988"/>
    <w:rsid w:val="006A467F"/>
    <w:rsid w:val="006A6902"/>
    <w:rsid w:val="006A69CD"/>
    <w:rsid w:val="006A7020"/>
    <w:rsid w:val="006A7278"/>
    <w:rsid w:val="006B0041"/>
    <w:rsid w:val="006B0112"/>
    <w:rsid w:val="006B18C1"/>
    <w:rsid w:val="006B1A5D"/>
    <w:rsid w:val="006B2768"/>
    <w:rsid w:val="006B2FF3"/>
    <w:rsid w:val="006B5B65"/>
    <w:rsid w:val="006B62E8"/>
    <w:rsid w:val="006B7B4A"/>
    <w:rsid w:val="006C04EC"/>
    <w:rsid w:val="006C0E82"/>
    <w:rsid w:val="006C13CE"/>
    <w:rsid w:val="006C1922"/>
    <w:rsid w:val="006C2551"/>
    <w:rsid w:val="006C2674"/>
    <w:rsid w:val="006C2814"/>
    <w:rsid w:val="006C3751"/>
    <w:rsid w:val="006C38E3"/>
    <w:rsid w:val="006C436B"/>
    <w:rsid w:val="006C444A"/>
    <w:rsid w:val="006C53FF"/>
    <w:rsid w:val="006C5CA7"/>
    <w:rsid w:val="006C5ECB"/>
    <w:rsid w:val="006C6907"/>
    <w:rsid w:val="006C76CD"/>
    <w:rsid w:val="006C77D1"/>
    <w:rsid w:val="006D05F6"/>
    <w:rsid w:val="006D4869"/>
    <w:rsid w:val="006D5E17"/>
    <w:rsid w:val="006D6046"/>
    <w:rsid w:val="006D6E5D"/>
    <w:rsid w:val="006D70B9"/>
    <w:rsid w:val="006D7666"/>
    <w:rsid w:val="006E0289"/>
    <w:rsid w:val="006E2119"/>
    <w:rsid w:val="006E21C9"/>
    <w:rsid w:val="006E2867"/>
    <w:rsid w:val="006E2AC7"/>
    <w:rsid w:val="006E42BB"/>
    <w:rsid w:val="006E52D2"/>
    <w:rsid w:val="006E5F8B"/>
    <w:rsid w:val="006E65B9"/>
    <w:rsid w:val="006E73C2"/>
    <w:rsid w:val="006F01C4"/>
    <w:rsid w:val="006F17AE"/>
    <w:rsid w:val="006F1B93"/>
    <w:rsid w:val="006F3F7F"/>
    <w:rsid w:val="006F5290"/>
    <w:rsid w:val="006F539F"/>
    <w:rsid w:val="006F5634"/>
    <w:rsid w:val="006F64E9"/>
    <w:rsid w:val="006F6621"/>
    <w:rsid w:val="006F716A"/>
    <w:rsid w:val="0070105B"/>
    <w:rsid w:val="0070117F"/>
    <w:rsid w:val="00701C15"/>
    <w:rsid w:val="00702B92"/>
    <w:rsid w:val="00703F68"/>
    <w:rsid w:val="007052FF"/>
    <w:rsid w:val="007057FA"/>
    <w:rsid w:val="00705A74"/>
    <w:rsid w:val="00705C31"/>
    <w:rsid w:val="00707052"/>
    <w:rsid w:val="0070762E"/>
    <w:rsid w:val="00710651"/>
    <w:rsid w:val="0071099A"/>
    <w:rsid w:val="00711B1D"/>
    <w:rsid w:val="00711B26"/>
    <w:rsid w:val="007123DE"/>
    <w:rsid w:val="007125C5"/>
    <w:rsid w:val="00712F4C"/>
    <w:rsid w:val="00712FC2"/>
    <w:rsid w:val="007132FF"/>
    <w:rsid w:val="00713728"/>
    <w:rsid w:val="00714C55"/>
    <w:rsid w:val="007157FF"/>
    <w:rsid w:val="00716A42"/>
    <w:rsid w:val="00716C83"/>
    <w:rsid w:val="00716F68"/>
    <w:rsid w:val="00717443"/>
    <w:rsid w:val="00717590"/>
    <w:rsid w:val="00717D91"/>
    <w:rsid w:val="00720A5E"/>
    <w:rsid w:val="00721793"/>
    <w:rsid w:val="00721862"/>
    <w:rsid w:val="00721B85"/>
    <w:rsid w:val="007225DD"/>
    <w:rsid w:val="0072427D"/>
    <w:rsid w:val="007245C1"/>
    <w:rsid w:val="007249AF"/>
    <w:rsid w:val="00724C49"/>
    <w:rsid w:val="00727512"/>
    <w:rsid w:val="00727A5F"/>
    <w:rsid w:val="00727BC6"/>
    <w:rsid w:val="007304BF"/>
    <w:rsid w:val="00730FF9"/>
    <w:rsid w:val="00731386"/>
    <w:rsid w:val="00731665"/>
    <w:rsid w:val="00731DBC"/>
    <w:rsid w:val="0073267B"/>
    <w:rsid w:val="00732B57"/>
    <w:rsid w:val="00735B05"/>
    <w:rsid w:val="0073605F"/>
    <w:rsid w:val="007361EC"/>
    <w:rsid w:val="00736C3F"/>
    <w:rsid w:val="007373CA"/>
    <w:rsid w:val="00737421"/>
    <w:rsid w:val="00737CA6"/>
    <w:rsid w:val="0074076A"/>
    <w:rsid w:val="00740A3A"/>
    <w:rsid w:val="00740FA7"/>
    <w:rsid w:val="00742DCE"/>
    <w:rsid w:val="00742E67"/>
    <w:rsid w:val="00744417"/>
    <w:rsid w:val="00744814"/>
    <w:rsid w:val="00744F05"/>
    <w:rsid w:val="007451ED"/>
    <w:rsid w:val="00745261"/>
    <w:rsid w:val="00745629"/>
    <w:rsid w:val="00745BA1"/>
    <w:rsid w:val="00745C0E"/>
    <w:rsid w:val="00746140"/>
    <w:rsid w:val="00746384"/>
    <w:rsid w:val="00746487"/>
    <w:rsid w:val="00750273"/>
    <w:rsid w:val="00750467"/>
    <w:rsid w:val="007506E9"/>
    <w:rsid w:val="00750B56"/>
    <w:rsid w:val="00750EB5"/>
    <w:rsid w:val="007525DB"/>
    <w:rsid w:val="00752F5F"/>
    <w:rsid w:val="007537CA"/>
    <w:rsid w:val="00753B8C"/>
    <w:rsid w:val="00755C43"/>
    <w:rsid w:val="00756357"/>
    <w:rsid w:val="00756659"/>
    <w:rsid w:val="007569E8"/>
    <w:rsid w:val="00756A00"/>
    <w:rsid w:val="007578BE"/>
    <w:rsid w:val="00760581"/>
    <w:rsid w:val="00760CCC"/>
    <w:rsid w:val="00760DC6"/>
    <w:rsid w:val="00760DDC"/>
    <w:rsid w:val="00762F6B"/>
    <w:rsid w:val="0076336A"/>
    <w:rsid w:val="00763807"/>
    <w:rsid w:val="00764111"/>
    <w:rsid w:val="00764403"/>
    <w:rsid w:val="0076500F"/>
    <w:rsid w:val="00765DCB"/>
    <w:rsid w:val="007660F4"/>
    <w:rsid w:val="00766F63"/>
    <w:rsid w:val="0076740E"/>
    <w:rsid w:val="00767589"/>
    <w:rsid w:val="00767C73"/>
    <w:rsid w:val="00767F2B"/>
    <w:rsid w:val="007709D9"/>
    <w:rsid w:val="00770D6D"/>
    <w:rsid w:val="00770F1E"/>
    <w:rsid w:val="007718E4"/>
    <w:rsid w:val="00773120"/>
    <w:rsid w:val="00773BDD"/>
    <w:rsid w:val="00773C4D"/>
    <w:rsid w:val="007741F2"/>
    <w:rsid w:val="007745F8"/>
    <w:rsid w:val="0077560F"/>
    <w:rsid w:val="00775755"/>
    <w:rsid w:val="00775ED1"/>
    <w:rsid w:val="00775F66"/>
    <w:rsid w:val="00776B17"/>
    <w:rsid w:val="00777509"/>
    <w:rsid w:val="00781775"/>
    <w:rsid w:val="00781D8E"/>
    <w:rsid w:val="0078267C"/>
    <w:rsid w:val="00782FA5"/>
    <w:rsid w:val="007843AC"/>
    <w:rsid w:val="007853FC"/>
    <w:rsid w:val="00785AF0"/>
    <w:rsid w:val="007868AA"/>
    <w:rsid w:val="00787B22"/>
    <w:rsid w:val="00787F3E"/>
    <w:rsid w:val="00790264"/>
    <w:rsid w:val="007905A6"/>
    <w:rsid w:val="00791EC9"/>
    <w:rsid w:val="007920C4"/>
    <w:rsid w:val="007925B1"/>
    <w:rsid w:val="00793B2A"/>
    <w:rsid w:val="00793E00"/>
    <w:rsid w:val="007941F9"/>
    <w:rsid w:val="007945C5"/>
    <w:rsid w:val="0079483E"/>
    <w:rsid w:val="007979D5"/>
    <w:rsid w:val="00797B63"/>
    <w:rsid w:val="007A026C"/>
    <w:rsid w:val="007A067D"/>
    <w:rsid w:val="007A097C"/>
    <w:rsid w:val="007A331D"/>
    <w:rsid w:val="007A3B10"/>
    <w:rsid w:val="007A45D7"/>
    <w:rsid w:val="007A5BEC"/>
    <w:rsid w:val="007A5CC1"/>
    <w:rsid w:val="007A6450"/>
    <w:rsid w:val="007A66C8"/>
    <w:rsid w:val="007A67D8"/>
    <w:rsid w:val="007A7062"/>
    <w:rsid w:val="007A7D4E"/>
    <w:rsid w:val="007B216D"/>
    <w:rsid w:val="007B2C84"/>
    <w:rsid w:val="007B2D20"/>
    <w:rsid w:val="007B3630"/>
    <w:rsid w:val="007B4C76"/>
    <w:rsid w:val="007B538F"/>
    <w:rsid w:val="007B6617"/>
    <w:rsid w:val="007B6912"/>
    <w:rsid w:val="007B7C86"/>
    <w:rsid w:val="007C0468"/>
    <w:rsid w:val="007C1741"/>
    <w:rsid w:val="007C2090"/>
    <w:rsid w:val="007C2C67"/>
    <w:rsid w:val="007C445C"/>
    <w:rsid w:val="007C5446"/>
    <w:rsid w:val="007D01AB"/>
    <w:rsid w:val="007D0AB2"/>
    <w:rsid w:val="007D0EA4"/>
    <w:rsid w:val="007D1F9A"/>
    <w:rsid w:val="007D331D"/>
    <w:rsid w:val="007D46C9"/>
    <w:rsid w:val="007D4893"/>
    <w:rsid w:val="007D56E2"/>
    <w:rsid w:val="007D6315"/>
    <w:rsid w:val="007D6B83"/>
    <w:rsid w:val="007D7E14"/>
    <w:rsid w:val="007E172A"/>
    <w:rsid w:val="007E22ED"/>
    <w:rsid w:val="007E2AA6"/>
    <w:rsid w:val="007E5353"/>
    <w:rsid w:val="007E594B"/>
    <w:rsid w:val="007E5E1C"/>
    <w:rsid w:val="007E5F48"/>
    <w:rsid w:val="007E62F6"/>
    <w:rsid w:val="007E6E88"/>
    <w:rsid w:val="007E7360"/>
    <w:rsid w:val="007E7690"/>
    <w:rsid w:val="007F14C8"/>
    <w:rsid w:val="007F1AE6"/>
    <w:rsid w:val="007F20BD"/>
    <w:rsid w:val="007F333F"/>
    <w:rsid w:val="007F341E"/>
    <w:rsid w:val="007F3C18"/>
    <w:rsid w:val="007F4020"/>
    <w:rsid w:val="007F4188"/>
    <w:rsid w:val="007F54A7"/>
    <w:rsid w:val="007F5892"/>
    <w:rsid w:val="007F5F01"/>
    <w:rsid w:val="007F64E3"/>
    <w:rsid w:val="007F64E7"/>
    <w:rsid w:val="007F6ADD"/>
    <w:rsid w:val="007F6D7E"/>
    <w:rsid w:val="007F6DCD"/>
    <w:rsid w:val="007F7F73"/>
    <w:rsid w:val="00800432"/>
    <w:rsid w:val="00800620"/>
    <w:rsid w:val="008030C4"/>
    <w:rsid w:val="00803229"/>
    <w:rsid w:val="008041CA"/>
    <w:rsid w:val="008053A4"/>
    <w:rsid w:val="008063E7"/>
    <w:rsid w:val="0080643E"/>
    <w:rsid w:val="00806E01"/>
    <w:rsid w:val="00810396"/>
    <w:rsid w:val="00811FE3"/>
    <w:rsid w:val="00812851"/>
    <w:rsid w:val="00813DED"/>
    <w:rsid w:val="008147DD"/>
    <w:rsid w:val="008147F3"/>
    <w:rsid w:val="00814C86"/>
    <w:rsid w:val="00814CDB"/>
    <w:rsid w:val="008153AA"/>
    <w:rsid w:val="00815DC1"/>
    <w:rsid w:val="00816A5B"/>
    <w:rsid w:val="00816B9E"/>
    <w:rsid w:val="00816D03"/>
    <w:rsid w:val="0081751A"/>
    <w:rsid w:val="00821BB4"/>
    <w:rsid w:val="00823CB2"/>
    <w:rsid w:val="008247E7"/>
    <w:rsid w:val="00824D0F"/>
    <w:rsid w:val="00825034"/>
    <w:rsid w:val="008267EF"/>
    <w:rsid w:val="00826C9A"/>
    <w:rsid w:val="00827962"/>
    <w:rsid w:val="00830395"/>
    <w:rsid w:val="0083072D"/>
    <w:rsid w:val="008307D4"/>
    <w:rsid w:val="008332AA"/>
    <w:rsid w:val="00833B43"/>
    <w:rsid w:val="008373CE"/>
    <w:rsid w:val="00837D27"/>
    <w:rsid w:val="00842644"/>
    <w:rsid w:val="0084379D"/>
    <w:rsid w:val="0084470F"/>
    <w:rsid w:val="00844F02"/>
    <w:rsid w:val="0084508E"/>
    <w:rsid w:val="0084583B"/>
    <w:rsid w:val="00845B47"/>
    <w:rsid w:val="00847110"/>
    <w:rsid w:val="00847C47"/>
    <w:rsid w:val="008503A2"/>
    <w:rsid w:val="008504A3"/>
    <w:rsid w:val="00850E13"/>
    <w:rsid w:val="0085133F"/>
    <w:rsid w:val="00851393"/>
    <w:rsid w:val="00852199"/>
    <w:rsid w:val="008530EC"/>
    <w:rsid w:val="008535CA"/>
    <w:rsid w:val="00854027"/>
    <w:rsid w:val="008545E6"/>
    <w:rsid w:val="00854E45"/>
    <w:rsid w:val="008556B8"/>
    <w:rsid w:val="00856771"/>
    <w:rsid w:val="00857509"/>
    <w:rsid w:val="0086046B"/>
    <w:rsid w:val="008606F6"/>
    <w:rsid w:val="00860FFB"/>
    <w:rsid w:val="008617DB"/>
    <w:rsid w:val="00862338"/>
    <w:rsid w:val="00862DC5"/>
    <w:rsid w:val="00863141"/>
    <w:rsid w:val="00863657"/>
    <w:rsid w:val="008637E0"/>
    <w:rsid w:val="0086526C"/>
    <w:rsid w:val="00865BA8"/>
    <w:rsid w:val="00865C44"/>
    <w:rsid w:val="008671FC"/>
    <w:rsid w:val="0086782A"/>
    <w:rsid w:val="00867B6D"/>
    <w:rsid w:val="00870372"/>
    <w:rsid w:val="0087114E"/>
    <w:rsid w:val="008711A5"/>
    <w:rsid w:val="0087127A"/>
    <w:rsid w:val="00871463"/>
    <w:rsid w:val="0087209F"/>
    <w:rsid w:val="00874878"/>
    <w:rsid w:val="00875324"/>
    <w:rsid w:val="008805D2"/>
    <w:rsid w:val="0088282A"/>
    <w:rsid w:val="008837FE"/>
    <w:rsid w:val="00883FC8"/>
    <w:rsid w:val="00885A45"/>
    <w:rsid w:val="00885FE1"/>
    <w:rsid w:val="00886DA4"/>
    <w:rsid w:val="00887027"/>
    <w:rsid w:val="00887B25"/>
    <w:rsid w:val="00887CD9"/>
    <w:rsid w:val="0089067D"/>
    <w:rsid w:val="00891488"/>
    <w:rsid w:val="00891A4F"/>
    <w:rsid w:val="00892225"/>
    <w:rsid w:val="00892999"/>
    <w:rsid w:val="00892E62"/>
    <w:rsid w:val="00893597"/>
    <w:rsid w:val="00893947"/>
    <w:rsid w:val="00893CB1"/>
    <w:rsid w:val="008943C1"/>
    <w:rsid w:val="00894FE7"/>
    <w:rsid w:val="0089680E"/>
    <w:rsid w:val="008A0527"/>
    <w:rsid w:val="008A146D"/>
    <w:rsid w:val="008A1487"/>
    <w:rsid w:val="008A1609"/>
    <w:rsid w:val="008A22B8"/>
    <w:rsid w:val="008A2717"/>
    <w:rsid w:val="008A2756"/>
    <w:rsid w:val="008A397F"/>
    <w:rsid w:val="008A6076"/>
    <w:rsid w:val="008A6B0D"/>
    <w:rsid w:val="008A7839"/>
    <w:rsid w:val="008A7D2F"/>
    <w:rsid w:val="008B0475"/>
    <w:rsid w:val="008B14EB"/>
    <w:rsid w:val="008B18F8"/>
    <w:rsid w:val="008B1E2F"/>
    <w:rsid w:val="008B1E3C"/>
    <w:rsid w:val="008B28B6"/>
    <w:rsid w:val="008B2E5C"/>
    <w:rsid w:val="008B309C"/>
    <w:rsid w:val="008B425D"/>
    <w:rsid w:val="008B560A"/>
    <w:rsid w:val="008B630D"/>
    <w:rsid w:val="008B65E1"/>
    <w:rsid w:val="008B779B"/>
    <w:rsid w:val="008B77F5"/>
    <w:rsid w:val="008C068A"/>
    <w:rsid w:val="008C12FA"/>
    <w:rsid w:val="008C16E2"/>
    <w:rsid w:val="008C28A7"/>
    <w:rsid w:val="008C2A60"/>
    <w:rsid w:val="008C41DE"/>
    <w:rsid w:val="008C44F8"/>
    <w:rsid w:val="008C4B3C"/>
    <w:rsid w:val="008C4C7D"/>
    <w:rsid w:val="008C50CD"/>
    <w:rsid w:val="008C5552"/>
    <w:rsid w:val="008C6364"/>
    <w:rsid w:val="008C7450"/>
    <w:rsid w:val="008C7CC0"/>
    <w:rsid w:val="008D0F94"/>
    <w:rsid w:val="008D1506"/>
    <w:rsid w:val="008D2083"/>
    <w:rsid w:val="008D4455"/>
    <w:rsid w:val="008D4996"/>
    <w:rsid w:val="008D5AF3"/>
    <w:rsid w:val="008D61EA"/>
    <w:rsid w:val="008D6504"/>
    <w:rsid w:val="008D6842"/>
    <w:rsid w:val="008D724D"/>
    <w:rsid w:val="008D7862"/>
    <w:rsid w:val="008E03D4"/>
    <w:rsid w:val="008E24FB"/>
    <w:rsid w:val="008E4144"/>
    <w:rsid w:val="008E4C11"/>
    <w:rsid w:val="008E5180"/>
    <w:rsid w:val="008E5449"/>
    <w:rsid w:val="008E5F31"/>
    <w:rsid w:val="008E7153"/>
    <w:rsid w:val="008E7344"/>
    <w:rsid w:val="008E74C7"/>
    <w:rsid w:val="008E79B5"/>
    <w:rsid w:val="008E79BA"/>
    <w:rsid w:val="008E7DEB"/>
    <w:rsid w:val="008F0F76"/>
    <w:rsid w:val="008F1532"/>
    <w:rsid w:val="008F1C3B"/>
    <w:rsid w:val="008F238F"/>
    <w:rsid w:val="008F25FA"/>
    <w:rsid w:val="008F2616"/>
    <w:rsid w:val="008F286B"/>
    <w:rsid w:val="008F3444"/>
    <w:rsid w:val="008F5D04"/>
    <w:rsid w:val="008F61B4"/>
    <w:rsid w:val="008F626F"/>
    <w:rsid w:val="008F63BE"/>
    <w:rsid w:val="008F71C7"/>
    <w:rsid w:val="008F75AA"/>
    <w:rsid w:val="008F7A10"/>
    <w:rsid w:val="008F7E0F"/>
    <w:rsid w:val="00900778"/>
    <w:rsid w:val="00900E6E"/>
    <w:rsid w:val="0090132E"/>
    <w:rsid w:val="0090142E"/>
    <w:rsid w:val="00902389"/>
    <w:rsid w:val="00903701"/>
    <w:rsid w:val="00904DF5"/>
    <w:rsid w:val="00905138"/>
    <w:rsid w:val="00905940"/>
    <w:rsid w:val="009064F4"/>
    <w:rsid w:val="009067A9"/>
    <w:rsid w:val="00906EE6"/>
    <w:rsid w:val="00907492"/>
    <w:rsid w:val="009074B7"/>
    <w:rsid w:val="00910285"/>
    <w:rsid w:val="00910754"/>
    <w:rsid w:val="00910ABE"/>
    <w:rsid w:val="00910DE7"/>
    <w:rsid w:val="00912660"/>
    <w:rsid w:val="00912D6B"/>
    <w:rsid w:val="009141C1"/>
    <w:rsid w:val="009147C4"/>
    <w:rsid w:val="009159AA"/>
    <w:rsid w:val="00915D3B"/>
    <w:rsid w:val="00917B10"/>
    <w:rsid w:val="00917DB1"/>
    <w:rsid w:val="00920F74"/>
    <w:rsid w:val="00920F8E"/>
    <w:rsid w:val="00921486"/>
    <w:rsid w:val="00921B30"/>
    <w:rsid w:val="00921DCE"/>
    <w:rsid w:val="00921F61"/>
    <w:rsid w:val="00922A78"/>
    <w:rsid w:val="00923961"/>
    <w:rsid w:val="0092442A"/>
    <w:rsid w:val="00924B1B"/>
    <w:rsid w:val="009255C8"/>
    <w:rsid w:val="00925FCF"/>
    <w:rsid w:val="0092619D"/>
    <w:rsid w:val="00926EEB"/>
    <w:rsid w:val="0092731D"/>
    <w:rsid w:val="00930D2D"/>
    <w:rsid w:val="00930EE5"/>
    <w:rsid w:val="0093111B"/>
    <w:rsid w:val="00931274"/>
    <w:rsid w:val="00932E30"/>
    <w:rsid w:val="009334F9"/>
    <w:rsid w:val="00933860"/>
    <w:rsid w:val="00933B6E"/>
    <w:rsid w:val="009344F7"/>
    <w:rsid w:val="009350FB"/>
    <w:rsid w:val="00935824"/>
    <w:rsid w:val="0093672A"/>
    <w:rsid w:val="009377C8"/>
    <w:rsid w:val="00937A50"/>
    <w:rsid w:val="009400C3"/>
    <w:rsid w:val="0094087A"/>
    <w:rsid w:val="00940B03"/>
    <w:rsid w:val="00940BD3"/>
    <w:rsid w:val="00941903"/>
    <w:rsid w:val="00942A97"/>
    <w:rsid w:val="00945079"/>
    <w:rsid w:val="009455DE"/>
    <w:rsid w:val="00946AE1"/>
    <w:rsid w:val="00950967"/>
    <w:rsid w:val="009515D2"/>
    <w:rsid w:val="00952107"/>
    <w:rsid w:val="00952109"/>
    <w:rsid w:val="009536F3"/>
    <w:rsid w:val="009545DB"/>
    <w:rsid w:val="00955186"/>
    <w:rsid w:val="00955701"/>
    <w:rsid w:val="0095570E"/>
    <w:rsid w:val="009577AB"/>
    <w:rsid w:val="00960308"/>
    <w:rsid w:val="0096034C"/>
    <w:rsid w:val="00960467"/>
    <w:rsid w:val="009611D8"/>
    <w:rsid w:val="009613E2"/>
    <w:rsid w:val="00963FF5"/>
    <w:rsid w:val="00964244"/>
    <w:rsid w:val="009643BC"/>
    <w:rsid w:val="00965C9D"/>
    <w:rsid w:val="00965F1D"/>
    <w:rsid w:val="009662A9"/>
    <w:rsid w:val="0096651F"/>
    <w:rsid w:val="00967A5E"/>
    <w:rsid w:val="009707CC"/>
    <w:rsid w:val="00971278"/>
    <w:rsid w:val="009715C5"/>
    <w:rsid w:val="009765C6"/>
    <w:rsid w:val="00976652"/>
    <w:rsid w:val="00976817"/>
    <w:rsid w:val="00976C7A"/>
    <w:rsid w:val="00977A11"/>
    <w:rsid w:val="00980328"/>
    <w:rsid w:val="00980A19"/>
    <w:rsid w:val="00980CCD"/>
    <w:rsid w:val="00981CD3"/>
    <w:rsid w:val="00981D4D"/>
    <w:rsid w:val="00982023"/>
    <w:rsid w:val="009823D4"/>
    <w:rsid w:val="009832C3"/>
    <w:rsid w:val="009835E1"/>
    <w:rsid w:val="00983D05"/>
    <w:rsid w:val="0098476B"/>
    <w:rsid w:val="00984DBF"/>
    <w:rsid w:val="00984E0A"/>
    <w:rsid w:val="00985AE1"/>
    <w:rsid w:val="00985CA2"/>
    <w:rsid w:val="0098616F"/>
    <w:rsid w:val="009870C6"/>
    <w:rsid w:val="0098729A"/>
    <w:rsid w:val="0098764F"/>
    <w:rsid w:val="0099027C"/>
    <w:rsid w:val="0099108B"/>
    <w:rsid w:val="009923C3"/>
    <w:rsid w:val="00992492"/>
    <w:rsid w:val="00992ED8"/>
    <w:rsid w:val="00993538"/>
    <w:rsid w:val="009948FC"/>
    <w:rsid w:val="00994DD1"/>
    <w:rsid w:val="009956FD"/>
    <w:rsid w:val="00996409"/>
    <w:rsid w:val="00996E53"/>
    <w:rsid w:val="00997E68"/>
    <w:rsid w:val="00997FB5"/>
    <w:rsid w:val="009A0565"/>
    <w:rsid w:val="009A083F"/>
    <w:rsid w:val="009A2585"/>
    <w:rsid w:val="009A294B"/>
    <w:rsid w:val="009A2B41"/>
    <w:rsid w:val="009A453C"/>
    <w:rsid w:val="009A48F1"/>
    <w:rsid w:val="009A4BD4"/>
    <w:rsid w:val="009A51C3"/>
    <w:rsid w:val="009A5C5B"/>
    <w:rsid w:val="009A69E0"/>
    <w:rsid w:val="009B03C0"/>
    <w:rsid w:val="009B0788"/>
    <w:rsid w:val="009B0A22"/>
    <w:rsid w:val="009B0AA4"/>
    <w:rsid w:val="009B0DCD"/>
    <w:rsid w:val="009B17B2"/>
    <w:rsid w:val="009B1834"/>
    <w:rsid w:val="009B2B5C"/>
    <w:rsid w:val="009B2F5A"/>
    <w:rsid w:val="009B31CC"/>
    <w:rsid w:val="009B367A"/>
    <w:rsid w:val="009B4119"/>
    <w:rsid w:val="009B48B8"/>
    <w:rsid w:val="009B4B98"/>
    <w:rsid w:val="009B65A1"/>
    <w:rsid w:val="009B72E0"/>
    <w:rsid w:val="009B7EE2"/>
    <w:rsid w:val="009C01C6"/>
    <w:rsid w:val="009C0CFE"/>
    <w:rsid w:val="009C0E0E"/>
    <w:rsid w:val="009C33E5"/>
    <w:rsid w:val="009C3482"/>
    <w:rsid w:val="009C34D2"/>
    <w:rsid w:val="009C3994"/>
    <w:rsid w:val="009C3D4E"/>
    <w:rsid w:val="009C4508"/>
    <w:rsid w:val="009C4993"/>
    <w:rsid w:val="009C4AF2"/>
    <w:rsid w:val="009C4E3F"/>
    <w:rsid w:val="009C4E82"/>
    <w:rsid w:val="009C506C"/>
    <w:rsid w:val="009C5EF8"/>
    <w:rsid w:val="009C6395"/>
    <w:rsid w:val="009C6688"/>
    <w:rsid w:val="009C6FAD"/>
    <w:rsid w:val="009D011A"/>
    <w:rsid w:val="009D09D3"/>
    <w:rsid w:val="009D1686"/>
    <w:rsid w:val="009D1C90"/>
    <w:rsid w:val="009D2988"/>
    <w:rsid w:val="009D348F"/>
    <w:rsid w:val="009D3EA9"/>
    <w:rsid w:val="009D74F6"/>
    <w:rsid w:val="009D7A4B"/>
    <w:rsid w:val="009E1389"/>
    <w:rsid w:val="009E2077"/>
    <w:rsid w:val="009E3245"/>
    <w:rsid w:val="009E34A2"/>
    <w:rsid w:val="009E374D"/>
    <w:rsid w:val="009E3FF1"/>
    <w:rsid w:val="009E4983"/>
    <w:rsid w:val="009E4F8B"/>
    <w:rsid w:val="009E6CB5"/>
    <w:rsid w:val="009E7883"/>
    <w:rsid w:val="009E7E6D"/>
    <w:rsid w:val="009F0772"/>
    <w:rsid w:val="009F0B7A"/>
    <w:rsid w:val="009F1004"/>
    <w:rsid w:val="009F143C"/>
    <w:rsid w:val="009F1C76"/>
    <w:rsid w:val="009F20E4"/>
    <w:rsid w:val="009F2D82"/>
    <w:rsid w:val="009F2E07"/>
    <w:rsid w:val="009F36F4"/>
    <w:rsid w:val="009F3891"/>
    <w:rsid w:val="009F3C10"/>
    <w:rsid w:val="009F401A"/>
    <w:rsid w:val="009F4695"/>
    <w:rsid w:val="009F49D1"/>
    <w:rsid w:val="009F5631"/>
    <w:rsid w:val="009F566E"/>
    <w:rsid w:val="009F59A4"/>
    <w:rsid w:val="00A01015"/>
    <w:rsid w:val="00A01FF2"/>
    <w:rsid w:val="00A03019"/>
    <w:rsid w:val="00A03CDC"/>
    <w:rsid w:val="00A03FF2"/>
    <w:rsid w:val="00A04367"/>
    <w:rsid w:val="00A04703"/>
    <w:rsid w:val="00A04A60"/>
    <w:rsid w:val="00A05198"/>
    <w:rsid w:val="00A05204"/>
    <w:rsid w:val="00A05BB9"/>
    <w:rsid w:val="00A05CA2"/>
    <w:rsid w:val="00A05D02"/>
    <w:rsid w:val="00A06AE4"/>
    <w:rsid w:val="00A07033"/>
    <w:rsid w:val="00A10DE8"/>
    <w:rsid w:val="00A115C7"/>
    <w:rsid w:val="00A117BA"/>
    <w:rsid w:val="00A1241B"/>
    <w:rsid w:val="00A131B3"/>
    <w:rsid w:val="00A14731"/>
    <w:rsid w:val="00A14DCD"/>
    <w:rsid w:val="00A14E99"/>
    <w:rsid w:val="00A15545"/>
    <w:rsid w:val="00A16014"/>
    <w:rsid w:val="00A171BA"/>
    <w:rsid w:val="00A17764"/>
    <w:rsid w:val="00A17B8B"/>
    <w:rsid w:val="00A17D45"/>
    <w:rsid w:val="00A208AF"/>
    <w:rsid w:val="00A2091D"/>
    <w:rsid w:val="00A20CF9"/>
    <w:rsid w:val="00A21BC0"/>
    <w:rsid w:val="00A228E7"/>
    <w:rsid w:val="00A22F68"/>
    <w:rsid w:val="00A24555"/>
    <w:rsid w:val="00A2544B"/>
    <w:rsid w:val="00A25F7A"/>
    <w:rsid w:val="00A26B79"/>
    <w:rsid w:val="00A26F18"/>
    <w:rsid w:val="00A317E7"/>
    <w:rsid w:val="00A3204C"/>
    <w:rsid w:val="00A330D6"/>
    <w:rsid w:val="00A33126"/>
    <w:rsid w:val="00A33166"/>
    <w:rsid w:val="00A33855"/>
    <w:rsid w:val="00A3646E"/>
    <w:rsid w:val="00A3679D"/>
    <w:rsid w:val="00A4171F"/>
    <w:rsid w:val="00A41B1D"/>
    <w:rsid w:val="00A41E1D"/>
    <w:rsid w:val="00A421A4"/>
    <w:rsid w:val="00A42926"/>
    <w:rsid w:val="00A430D8"/>
    <w:rsid w:val="00A45993"/>
    <w:rsid w:val="00A45D7C"/>
    <w:rsid w:val="00A462B2"/>
    <w:rsid w:val="00A46613"/>
    <w:rsid w:val="00A474EE"/>
    <w:rsid w:val="00A503BC"/>
    <w:rsid w:val="00A5095D"/>
    <w:rsid w:val="00A511F3"/>
    <w:rsid w:val="00A52419"/>
    <w:rsid w:val="00A52899"/>
    <w:rsid w:val="00A53D0D"/>
    <w:rsid w:val="00A53D1C"/>
    <w:rsid w:val="00A5480D"/>
    <w:rsid w:val="00A54A35"/>
    <w:rsid w:val="00A54FDA"/>
    <w:rsid w:val="00A55363"/>
    <w:rsid w:val="00A5545B"/>
    <w:rsid w:val="00A60274"/>
    <w:rsid w:val="00A6040A"/>
    <w:rsid w:val="00A61645"/>
    <w:rsid w:val="00A62163"/>
    <w:rsid w:val="00A629C8"/>
    <w:rsid w:val="00A63111"/>
    <w:rsid w:val="00A63267"/>
    <w:rsid w:val="00A650A9"/>
    <w:rsid w:val="00A653EB"/>
    <w:rsid w:val="00A65B04"/>
    <w:rsid w:val="00A65C3D"/>
    <w:rsid w:val="00A6614A"/>
    <w:rsid w:val="00A667FB"/>
    <w:rsid w:val="00A66A3C"/>
    <w:rsid w:val="00A70307"/>
    <w:rsid w:val="00A70690"/>
    <w:rsid w:val="00A70937"/>
    <w:rsid w:val="00A70B56"/>
    <w:rsid w:val="00A70B62"/>
    <w:rsid w:val="00A71C1A"/>
    <w:rsid w:val="00A72216"/>
    <w:rsid w:val="00A72E4D"/>
    <w:rsid w:val="00A73D00"/>
    <w:rsid w:val="00A74BBB"/>
    <w:rsid w:val="00A74C1C"/>
    <w:rsid w:val="00A74CBE"/>
    <w:rsid w:val="00A7551B"/>
    <w:rsid w:val="00A762B7"/>
    <w:rsid w:val="00A770A7"/>
    <w:rsid w:val="00A81C80"/>
    <w:rsid w:val="00A837A4"/>
    <w:rsid w:val="00A839A1"/>
    <w:rsid w:val="00A844F0"/>
    <w:rsid w:val="00A852A3"/>
    <w:rsid w:val="00A858EE"/>
    <w:rsid w:val="00A85F4B"/>
    <w:rsid w:val="00A86096"/>
    <w:rsid w:val="00A86307"/>
    <w:rsid w:val="00A8692A"/>
    <w:rsid w:val="00A8728E"/>
    <w:rsid w:val="00A874E9"/>
    <w:rsid w:val="00A878AC"/>
    <w:rsid w:val="00A87B39"/>
    <w:rsid w:val="00A9125B"/>
    <w:rsid w:val="00A91478"/>
    <w:rsid w:val="00A91BD7"/>
    <w:rsid w:val="00A93003"/>
    <w:rsid w:val="00A93455"/>
    <w:rsid w:val="00A93AF2"/>
    <w:rsid w:val="00A93F63"/>
    <w:rsid w:val="00A94CB2"/>
    <w:rsid w:val="00A96446"/>
    <w:rsid w:val="00A96D2E"/>
    <w:rsid w:val="00A96FF6"/>
    <w:rsid w:val="00A972DA"/>
    <w:rsid w:val="00A977F3"/>
    <w:rsid w:val="00A97B87"/>
    <w:rsid w:val="00A97E46"/>
    <w:rsid w:val="00AA09A3"/>
    <w:rsid w:val="00AA0BC6"/>
    <w:rsid w:val="00AA2A59"/>
    <w:rsid w:val="00AA2D35"/>
    <w:rsid w:val="00AA2EE8"/>
    <w:rsid w:val="00AA38BB"/>
    <w:rsid w:val="00AA3CDA"/>
    <w:rsid w:val="00AA5780"/>
    <w:rsid w:val="00AA67D2"/>
    <w:rsid w:val="00AA74B5"/>
    <w:rsid w:val="00AB0B25"/>
    <w:rsid w:val="00AB0BB3"/>
    <w:rsid w:val="00AB1762"/>
    <w:rsid w:val="00AB19E5"/>
    <w:rsid w:val="00AB256B"/>
    <w:rsid w:val="00AB40F7"/>
    <w:rsid w:val="00AB410A"/>
    <w:rsid w:val="00AB473A"/>
    <w:rsid w:val="00AB60FB"/>
    <w:rsid w:val="00AB6DBD"/>
    <w:rsid w:val="00AC047C"/>
    <w:rsid w:val="00AC0C88"/>
    <w:rsid w:val="00AC0EC9"/>
    <w:rsid w:val="00AC2358"/>
    <w:rsid w:val="00AC2CDF"/>
    <w:rsid w:val="00AC2F21"/>
    <w:rsid w:val="00AC3273"/>
    <w:rsid w:val="00AC3ACB"/>
    <w:rsid w:val="00AC4045"/>
    <w:rsid w:val="00AC46DD"/>
    <w:rsid w:val="00AC5DF8"/>
    <w:rsid w:val="00AC66AB"/>
    <w:rsid w:val="00AC7352"/>
    <w:rsid w:val="00AC7722"/>
    <w:rsid w:val="00AC797A"/>
    <w:rsid w:val="00AD0A65"/>
    <w:rsid w:val="00AD0A80"/>
    <w:rsid w:val="00AD29CE"/>
    <w:rsid w:val="00AD2E49"/>
    <w:rsid w:val="00AD4735"/>
    <w:rsid w:val="00AD7C92"/>
    <w:rsid w:val="00AD7D99"/>
    <w:rsid w:val="00AE0A59"/>
    <w:rsid w:val="00AE1806"/>
    <w:rsid w:val="00AE1A3A"/>
    <w:rsid w:val="00AE223D"/>
    <w:rsid w:val="00AE2363"/>
    <w:rsid w:val="00AE2384"/>
    <w:rsid w:val="00AE35E6"/>
    <w:rsid w:val="00AE4FB3"/>
    <w:rsid w:val="00AE5B70"/>
    <w:rsid w:val="00AE61D0"/>
    <w:rsid w:val="00AE6FE0"/>
    <w:rsid w:val="00AF1AEB"/>
    <w:rsid w:val="00AF3868"/>
    <w:rsid w:val="00AF4981"/>
    <w:rsid w:val="00AF4DB1"/>
    <w:rsid w:val="00AF5286"/>
    <w:rsid w:val="00AF5614"/>
    <w:rsid w:val="00AF5EB0"/>
    <w:rsid w:val="00AF6116"/>
    <w:rsid w:val="00AF6211"/>
    <w:rsid w:val="00AF6424"/>
    <w:rsid w:val="00AF67B7"/>
    <w:rsid w:val="00AF6E51"/>
    <w:rsid w:val="00AF7D19"/>
    <w:rsid w:val="00B003F1"/>
    <w:rsid w:val="00B00D14"/>
    <w:rsid w:val="00B00E6E"/>
    <w:rsid w:val="00B01445"/>
    <w:rsid w:val="00B02ABC"/>
    <w:rsid w:val="00B03547"/>
    <w:rsid w:val="00B03FCA"/>
    <w:rsid w:val="00B045D2"/>
    <w:rsid w:val="00B05B42"/>
    <w:rsid w:val="00B06BA5"/>
    <w:rsid w:val="00B103A2"/>
    <w:rsid w:val="00B1043F"/>
    <w:rsid w:val="00B111B5"/>
    <w:rsid w:val="00B11830"/>
    <w:rsid w:val="00B11E86"/>
    <w:rsid w:val="00B12A32"/>
    <w:rsid w:val="00B12AB5"/>
    <w:rsid w:val="00B12DF9"/>
    <w:rsid w:val="00B138F8"/>
    <w:rsid w:val="00B14D9F"/>
    <w:rsid w:val="00B1500B"/>
    <w:rsid w:val="00B15385"/>
    <w:rsid w:val="00B159BB"/>
    <w:rsid w:val="00B15B82"/>
    <w:rsid w:val="00B162E6"/>
    <w:rsid w:val="00B166D8"/>
    <w:rsid w:val="00B17073"/>
    <w:rsid w:val="00B174F6"/>
    <w:rsid w:val="00B17B75"/>
    <w:rsid w:val="00B22A34"/>
    <w:rsid w:val="00B22B6D"/>
    <w:rsid w:val="00B22BF0"/>
    <w:rsid w:val="00B2437C"/>
    <w:rsid w:val="00B24E87"/>
    <w:rsid w:val="00B2629F"/>
    <w:rsid w:val="00B2690E"/>
    <w:rsid w:val="00B311A3"/>
    <w:rsid w:val="00B319C7"/>
    <w:rsid w:val="00B31C0A"/>
    <w:rsid w:val="00B31DB8"/>
    <w:rsid w:val="00B31F04"/>
    <w:rsid w:val="00B324B1"/>
    <w:rsid w:val="00B32F40"/>
    <w:rsid w:val="00B33226"/>
    <w:rsid w:val="00B351D3"/>
    <w:rsid w:val="00B36CB1"/>
    <w:rsid w:val="00B36FCE"/>
    <w:rsid w:val="00B37117"/>
    <w:rsid w:val="00B372A0"/>
    <w:rsid w:val="00B37363"/>
    <w:rsid w:val="00B37578"/>
    <w:rsid w:val="00B40494"/>
    <w:rsid w:val="00B42011"/>
    <w:rsid w:val="00B4252B"/>
    <w:rsid w:val="00B42A3D"/>
    <w:rsid w:val="00B42E26"/>
    <w:rsid w:val="00B42F09"/>
    <w:rsid w:val="00B432D5"/>
    <w:rsid w:val="00B43326"/>
    <w:rsid w:val="00B44C95"/>
    <w:rsid w:val="00B44E85"/>
    <w:rsid w:val="00B46086"/>
    <w:rsid w:val="00B46C85"/>
    <w:rsid w:val="00B4757F"/>
    <w:rsid w:val="00B47DD0"/>
    <w:rsid w:val="00B5039F"/>
    <w:rsid w:val="00B50799"/>
    <w:rsid w:val="00B51088"/>
    <w:rsid w:val="00B51517"/>
    <w:rsid w:val="00B52BFD"/>
    <w:rsid w:val="00B53044"/>
    <w:rsid w:val="00B53A8E"/>
    <w:rsid w:val="00B53D4C"/>
    <w:rsid w:val="00B541AA"/>
    <w:rsid w:val="00B54296"/>
    <w:rsid w:val="00B54721"/>
    <w:rsid w:val="00B5507F"/>
    <w:rsid w:val="00B56DD0"/>
    <w:rsid w:val="00B57A3C"/>
    <w:rsid w:val="00B6046D"/>
    <w:rsid w:val="00B6107C"/>
    <w:rsid w:val="00B61646"/>
    <w:rsid w:val="00B6176B"/>
    <w:rsid w:val="00B6234F"/>
    <w:rsid w:val="00B62575"/>
    <w:rsid w:val="00B63DFA"/>
    <w:rsid w:val="00B648C4"/>
    <w:rsid w:val="00B64CA1"/>
    <w:rsid w:val="00B6523A"/>
    <w:rsid w:val="00B6530E"/>
    <w:rsid w:val="00B660B6"/>
    <w:rsid w:val="00B66146"/>
    <w:rsid w:val="00B663A1"/>
    <w:rsid w:val="00B66A75"/>
    <w:rsid w:val="00B66F77"/>
    <w:rsid w:val="00B67981"/>
    <w:rsid w:val="00B679BD"/>
    <w:rsid w:val="00B70914"/>
    <w:rsid w:val="00B72086"/>
    <w:rsid w:val="00B74B7C"/>
    <w:rsid w:val="00B7518C"/>
    <w:rsid w:val="00B755C1"/>
    <w:rsid w:val="00B76800"/>
    <w:rsid w:val="00B76BEC"/>
    <w:rsid w:val="00B803B9"/>
    <w:rsid w:val="00B81589"/>
    <w:rsid w:val="00B81BA2"/>
    <w:rsid w:val="00B81DA8"/>
    <w:rsid w:val="00B829CE"/>
    <w:rsid w:val="00B82A03"/>
    <w:rsid w:val="00B8338D"/>
    <w:rsid w:val="00B8398E"/>
    <w:rsid w:val="00B84394"/>
    <w:rsid w:val="00B84D48"/>
    <w:rsid w:val="00B87127"/>
    <w:rsid w:val="00B87F89"/>
    <w:rsid w:val="00B901A2"/>
    <w:rsid w:val="00B9067D"/>
    <w:rsid w:val="00B912A9"/>
    <w:rsid w:val="00B9206B"/>
    <w:rsid w:val="00B927DF"/>
    <w:rsid w:val="00B92F15"/>
    <w:rsid w:val="00B936EF"/>
    <w:rsid w:val="00B94013"/>
    <w:rsid w:val="00B958FB"/>
    <w:rsid w:val="00B960DA"/>
    <w:rsid w:val="00B979A8"/>
    <w:rsid w:val="00B97E12"/>
    <w:rsid w:val="00BA1599"/>
    <w:rsid w:val="00BA16AF"/>
    <w:rsid w:val="00BA1A92"/>
    <w:rsid w:val="00BA32FE"/>
    <w:rsid w:val="00BA370A"/>
    <w:rsid w:val="00BA3B5D"/>
    <w:rsid w:val="00BA3BE5"/>
    <w:rsid w:val="00BA41EA"/>
    <w:rsid w:val="00BA55D3"/>
    <w:rsid w:val="00BA567B"/>
    <w:rsid w:val="00BA5876"/>
    <w:rsid w:val="00BA5EC1"/>
    <w:rsid w:val="00BA6243"/>
    <w:rsid w:val="00BB0FFB"/>
    <w:rsid w:val="00BB1698"/>
    <w:rsid w:val="00BB1A8A"/>
    <w:rsid w:val="00BB236D"/>
    <w:rsid w:val="00BB2B57"/>
    <w:rsid w:val="00BB3087"/>
    <w:rsid w:val="00BB3207"/>
    <w:rsid w:val="00BB3AC3"/>
    <w:rsid w:val="00BB43A1"/>
    <w:rsid w:val="00BB4FC5"/>
    <w:rsid w:val="00BB76E5"/>
    <w:rsid w:val="00BC0111"/>
    <w:rsid w:val="00BC062F"/>
    <w:rsid w:val="00BC0DAC"/>
    <w:rsid w:val="00BC0F41"/>
    <w:rsid w:val="00BC1451"/>
    <w:rsid w:val="00BC1616"/>
    <w:rsid w:val="00BC1693"/>
    <w:rsid w:val="00BC1D19"/>
    <w:rsid w:val="00BC2979"/>
    <w:rsid w:val="00BC38B7"/>
    <w:rsid w:val="00BC3B80"/>
    <w:rsid w:val="00BC4022"/>
    <w:rsid w:val="00BC46C5"/>
    <w:rsid w:val="00BC47F8"/>
    <w:rsid w:val="00BC64CE"/>
    <w:rsid w:val="00BC68BD"/>
    <w:rsid w:val="00BC6F90"/>
    <w:rsid w:val="00BC7569"/>
    <w:rsid w:val="00BC767D"/>
    <w:rsid w:val="00BC7D22"/>
    <w:rsid w:val="00BD04B5"/>
    <w:rsid w:val="00BD0512"/>
    <w:rsid w:val="00BD0719"/>
    <w:rsid w:val="00BD0845"/>
    <w:rsid w:val="00BD094B"/>
    <w:rsid w:val="00BD1193"/>
    <w:rsid w:val="00BD1489"/>
    <w:rsid w:val="00BD2FC5"/>
    <w:rsid w:val="00BD4514"/>
    <w:rsid w:val="00BD45AD"/>
    <w:rsid w:val="00BD4929"/>
    <w:rsid w:val="00BD4CAB"/>
    <w:rsid w:val="00BD4FF5"/>
    <w:rsid w:val="00BD5769"/>
    <w:rsid w:val="00BD6A57"/>
    <w:rsid w:val="00BD6FEA"/>
    <w:rsid w:val="00BD72C5"/>
    <w:rsid w:val="00BD7E2F"/>
    <w:rsid w:val="00BE1674"/>
    <w:rsid w:val="00BE24E3"/>
    <w:rsid w:val="00BE2913"/>
    <w:rsid w:val="00BE2D6F"/>
    <w:rsid w:val="00BE30A1"/>
    <w:rsid w:val="00BE34F1"/>
    <w:rsid w:val="00BE3D88"/>
    <w:rsid w:val="00BE4054"/>
    <w:rsid w:val="00BE675E"/>
    <w:rsid w:val="00BE6E08"/>
    <w:rsid w:val="00BE7AC3"/>
    <w:rsid w:val="00BF015C"/>
    <w:rsid w:val="00BF0569"/>
    <w:rsid w:val="00BF1A46"/>
    <w:rsid w:val="00BF1F9A"/>
    <w:rsid w:val="00BF26AB"/>
    <w:rsid w:val="00BF3D69"/>
    <w:rsid w:val="00BF3D6F"/>
    <w:rsid w:val="00BF4312"/>
    <w:rsid w:val="00BF47DB"/>
    <w:rsid w:val="00BF6423"/>
    <w:rsid w:val="00BF6DC1"/>
    <w:rsid w:val="00BF74A8"/>
    <w:rsid w:val="00BF763A"/>
    <w:rsid w:val="00C00010"/>
    <w:rsid w:val="00C0055A"/>
    <w:rsid w:val="00C011F7"/>
    <w:rsid w:val="00C01AA9"/>
    <w:rsid w:val="00C01EAD"/>
    <w:rsid w:val="00C03AF6"/>
    <w:rsid w:val="00C03F81"/>
    <w:rsid w:val="00C04252"/>
    <w:rsid w:val="00C045B3"/>
    <w:rsid w:val="00C056BF"/>
    <w:rsid w:val="00C05CC7"/>
    <w:rsid w:val="00C05DAE"/>
    <w:rsid w:val="00C066DA"/>
    <w:rsid w:val="00C071D0"/>
    <w:rsid w:val="00C07DA4"/>
    <w:rsid w:val="00C10CB6"/>
    <w:rsid w:val="00C10CD4"/>
    <w:rsid w:val="00C111C4"/>
    <w:rsid w:val="00C1126B"/>
    <w:rsid w:val="00C11815"/>
    <w:rsid w:val="00C11FE2"/>
    <w:rsid w:val="00C1334F"/>
    <w:rsid w:val="00C13953"/>
    <w:rsid w:val="00C1459C"/>
    <w:rsid w:val="00C14641"/>
    <w:rsid w:val="00C161A5"/>
    <w:rsid w:val="00C163CE"/>
    <w:rsid w:val="00C173BE"/>
    <w:rsid w:val="00C2045F"/>
    <w:rsid w:val="00C219B2"/>
    <w:rsid w:val="00C228C4"/>
    <w:rsid w:val="00C235E1"/>
    <w:rsid w:val="00C23C90"/>
    <w:rsid w:val="00C23D4E"/>
    <w:rsid w:val="00C24BAA"/>
    <w:rsid w:val="00C24F49"/>
    <w:rsid w:val="00C25CB0"/>
    <w:rsid w:val="00C277F7"/>
    <w:rsid w:val="00C27A5A"/>
    <w:rsid w:val="00C27FCA"/>
    <w:rsid w:val="00C32691"/>
    <w:rsid w:val="00C328C6"/>
    <w:rsid w:val="00C33A37"/>
    <w:rsid w:val="00C33BB8"/>
    <w:rsid w:val="00C34044"/>
    <w:rsid w:val="00C349F0"/>
    <w:rsid w:val="00C34DD3"/>
    <w:rsid w:val="00C35742"/>
    <w:rsid w:val="00C358C9"/>
    <w:rsid w:val="00C35BC8"/>
    <w:rsid w:val="00C35F9A"/>
    <w:rsid w:val="00C36A97"/>
    <w:rsid w:val="00C3785D"/>
    <w:rsid w:val="00C40CC4"/>
    <w:rsid w:val="00C417C9"/>
    <w:rsid w:val="00C43010"/>
    <w:rsid w:val="00C4387E"/>
    <w:rsid w:val="00C44305"/>
    <w:rsid w:val="00C4724F"/>
    <w:rsid w:val="00C50446"/>
    <w:rsid w:val="00C5071E"/>
    <w:rsid w:val="00C51C17"/>
    <w:rsid w:val="00C522FF"/>
    <w:rsid w:val="00C53301"/>
    <w:rsid w:val="00C53729"/>
    <w:rsid w:val="00C54349"/>
    <w:rsid w:val="00C54A52"/>
    <w:rsid w:val="00C5564C"/>
    <w:rsid w:val="00C559EE"/>
    <w:rsid w:val="00C56D63"/>
    <w:rsid w:val="00C579CA"/>
    <w:rsid w:val="00C57E27"/>
    <w:rsid w:val="00C6049E"/>
    <w:rsid w:val="00C60630"/>
    <w:rsid w:val="00C62AFF"/>
    <w:rsid w:val="00C62D39"/>
    <w:rsid w:val="00C6367B"/>
    <w:rsid w:val="00C64210"/>
    <w:rsid w:val="00C64764"/>
    <w:rsid w:val="00C663D0"/>
    <w:rsid w:val="00C671D5"/>
    <w:rsid w:val="00C6729E"/>
    <w:rsid w:val="00C70798"/>
    <w:rsid w:val="00C7094F"/>
    <w:rsid w:val="00C70D5B"/>
    <w:rsid w:val="00C70F94"/>
    <w:rsid w:val="00C72E2C"/>
    <w:rsid w:val="00C73195"/>
    <w:rsid w:val="00C749DC"/>
    <w:rsid w:val="00C75B65"/>
    <w:rsid w:val="00C76065"/>
    <w:rsid w:val="00C7634F"/>
    <w:rsid w:val="00C76CCE"/>
    <w:rsid w:val="00C77A6F"/>
    <w:rsid w:val="00C80387"/>
    <w:rsid w:val="00C80888"/>
    <w:rsid w:val="00C80BD6"/>
    <w:rsid w:val="00C8174C"/>
    <w:rsid w:val="00C82002"/>
    <w:rsid w:val="00C821FA"/>
    <w:rsid w:val="00C839CA"/>
    <w:rsid w:val="00C84578"/>
    <w:rsid w:val="00C84E1A"/>
    <w:rsid w:val="00C84EAE"/>
    <w:rsid w:val="00C858A1"/>
    <w:rsid w:val="00C861E8"/>
    <w:rsid w:val="00C91F5E"/>
    <w:rsid w:val="00C92407"/>
    <w:rsid w:val="00C937CD"/>
    <w:rsid w:val="00C939C9"/>
    <w:rsid w:val="00C93CC8"/>
    <w:rsid w:val="00C944C8"/>
    <w:rsid w:val="00C94EC6"/>
    <w:rsid w:val="00C95FC3"/>
    <w:rsid w:val="00C96AB7"/>
    <w:rsid w:val="00C96B48"/>
    <w:rsid w:val="00C97593"/>
    <w:rsid w:val="00C97DAD"/>
    <w:rsid w:val="00CA18A3"/>
    <w:rsid w:val="00CA2F1F"/>
    <w:rsid w:val="00CA3F01"/>
    <w:rsid w:val="00CA4065"/>
    <w:rsid w:val="00CA4F37"/>
    <w:rsid w:val="00CA55F4"/>
    <w:rsid w:val="00CB086A"/>
    <w:rsid w:val="00CB16EE"/>
    <w:rsid w:val="00CB19E0"/>
    <w:rsid w:val="00CB1B64"/>
    <w:rsid w:val="00CB3470"/>
    <w:rsid w:val="00CB4606"/>
    <w:rsid w:val="00CB4774"/>
    <w:rsid w:val="00CB4776"/>
    <w:rsid w:val="00CB4E74"/>
    <w:rsid w:val="00CB54D6"/>
    <w:rsid w:val="00CB5F51"/>
    <w:rsid w:val="00CB6530"/>
    <w:rsid w:val="00CB6702"/>
    <w:rsid w:val="00CB6845"/>
    <w:rsid w:val="00CB6F89"/>
    <w:rsid w:val="00CB70CE"/>
    <w:rsid w:val="00CB7698"/>
    <w:rsid w:val="00CB77C8"/>
    <w:rsid w:val="00CB7AD2"/>
    <w:rsid w:val="00CC01EC"/>
    <w:rsid w:val="00CC12F4"/>
    <w:rsid w:val="00CC14FF"/>
    <w:rsid w:val="00CC1939"/>
    <w:rsid w:val="00CC2530"/>
    <w:rsid w:val="00CC3CBD"/>
    <w:rsid w:val="00CC570A"/>
    <w:rsid w:val="00CC72C6"/>
    <w:rsid w:val="00CC749A"/>
    <w:rsid w:val="00CC7713"/>
    <w:rsid w:val="00CC7ACC"/>
    <w:rsid w:val="00CC7CB1"/>
    <w:rsid w:val="00CC7CF6"/>
    <w:rsid w:val="00CC7D4B"/>
    <w:rsid w:val="00CD0491"/>
    <w:rsid w:val="00CD13F5"/>
    <w:rsid w:val="00CD1AE6"/>
    <w:rsid w:val="00CD2C08"/>
    <w:rsid w:val="00CD319A"/>
    <w:rsid w:val="00CD4641"/>
    <w:rsid w:val="00CD5428"/>
    <w:rsid w:val="00CD5C5C"/>
    <w:rsid w:val="00CD5EC7"/>
    <w:rsid w:val="00CD6294"/>
    <w:rsid w:val="00CD6579"/>
    <w:rsid w:val="00CD67D4"/>
    <w:rsid w:val="00CD67E4"/>
    <w:rsid w:val="00CD692D"/>
    <w:rsid w:val="00CD72AC"/>
    <w:rsid w:val="00CD7314"/>
    <w:rsid w:val="00CD73EF"/>
    <w:rsid w:val="00CE1B13"/>
    <w:rsid w:val="00CE1CA4"/>
    <w:rsid w:val="00CE2540"/>
    <w:rsid w:val="00CE2670"/>
    <w:rsid w:val="00CE2D2B"/>
    <w:rsid w:val="00CE3EB4"/>
    <w:rsid w:val="00CE409D"/>
    <w:rsid w:val="00CE440E"/>
    <w:rsid w:val="00CE5881"/>
    <w:rsid w:val="00CE623D"/>
    <w:rsid w:val="00CE714F"/>
    <w:rsid w:val="00CE75DD"/>
    <w:rsid w:val="00CE766B"/>
    <w:rsid w:val="00CE776C"/>
    <w:rsid w:val="00CF21F0"/>
    <w:rsid w:val="00CF387F"/>
    <w:rsid w:val="00CF38E3"/>
    <w:rsid w:val="00CF57E0"/>
    <w:rsid w:val="00CF5910"/>
    <w:rsid w:val="00CF5C5B"/>
    <w:rsid w:val="00CF5D21"/>
    <w:rsid w:val="00CF64B2"/>
    <w:rsid w:val="00CF7537"/>
    <w:rsid w:val="00CF7658"/>
    <w:rsid w:val="00D0004A"/>
    <w:rsid w:val="00D0108C"/>
    <w:rsid w:val="00D016E2"/>
    <w:rsid w:val="00D01E5D"/>
    <w:rsid w:val="00D03ECE"/>
    <w:rsid w:val="00D04156"/>
    <w:rsid w:val="00D04C71"/>
    <w:rsid w:val="00D05128"/>
    <w:rsid w:val="00D06EFC"/>
    <w:rsid w:val="00D06F39"/>
    <w:rsid w:val="00D06F3C"/>
    <w:rsid w:val="00D07597"/>
    <w:rsid w:val="00D07EC3"/>
    <w:rsid w:val="00D1126F"/>
    <w:rsid w:val="00D11491"/>
    <w:rsid w:val="00D11748"/>
    <w:rsid w:val="00D119BF"/>
    <w:rsid w:val="00D120E2"/>
    <w:rsid w:val="00D126FE"/>
    <w:rsid w:val="00D142D7"/>
    <w:rsid w:val="00D147E3"/>
    <w:rsid w:val="00D1519E"/>
    <w:rsid w:val="00D17C1D"/>
    <w:rsid w:val="00D17DFE"/>
    <w:rsid w:val="00D20DE0"/>
    <w:rsid w:val="00D21317"/>
    <w:rsid w:val="00D215A7"/>
    <w:rsid w:val="00D2165A"/>
    <w:rsid w:val="00D2180C"/>
    <w:rsid w:val="00D21900"/>
    <w:rsid w:val="00D220AB"/>
    <w:rsid w:val="00D249B2"/>
    <w:rsid w:val="00D24C84"/>
    <w:rsid w:val="00D25D3D"/>
    <w:rsid w:val="00D26623"/>
    <w:rsid w:val="00D2670B"/>
    <w:rsid w:val="00D2679D"/>
    <w:rsid w:val="00D2693C"/>
    <w:rsid w:val="00D27060"/>
    <w:rsid w:val="00D303B9"/>
    <w:rsid w:val="00D30E80"/>
    <w:rsid w:val="00D3170B"/>
    <w:rsid w:val="00D31990"/>
    <w:rsid w:val="00D32798"/>
    <w:rsid w:val="00D32B91"/>
    <w:rsid w:val="00D33331"/>
    <w:rsid w:val="00D3347D"/>
    <w:rsid w:val="00D34DDA"/>
    <w:rsid w:val="00D354D4"/>
    <w:rsid w:val="00D35E31"/>
    <w:rsid w:val="00D376A6"/>
    <w:rsid w:val="00D37A3F"/>
    <w:rsid w:val="00D406F9"/>
    <w:rsid w:val="00D4153F"/>
    <w:rsid w:val="00D41711"/>
    <w:rsid w:val="00D41BF8"/>
    <w:rsid w:val="00D43E38"/>
    <w:rsid w:val="00D441CC"/>
    <w:rsid w:val="00D4465F"/>
    <w:rsid w:val="00D45B52"/>
    <w:rsid w:val="00D466ED"/>
    <w:rsid w:val="00D479E1"/>
    <w:rsid w:val="00D479FB"/>
    <w:rsid w:val="00D50C55"/>
    <w:rsid w:val="00D51667"/>
    <w:rsid w:val="00D51C77"/>
    <w:rsid w:val="00D5222D"/>
    <w:rsid w:val="00D52834"/>
    <w:rsid w:val="00D52956"/>
    <w:rsid w:val="00D52BBF"/>
    <w:rsid w:val="00D53FFC"/>
    <w:rsid w:val="00D54168"/>
    <w:rsid w:val="00D549F6"/>
    <w:rsid w:val="00D553EF"/>
    <w:rsid w:val="00D5699E"/>
    <w:rsid w:val="00D56CE4"/>
    <w:rsid w:val="00D61EDF"/>
    <w:rsid w:val="00D629FD"/>
    <w:rsid w:val="00D64C17"/>
    <w:rsid w:val="00D64EA1"/>
    <w:rsid w:val="00D6516B"/>
    <w:rsid w:val="00D65259"/>
    <w:rsid w:val="00D65713"/>
    <w:rsid w:val="00D67EE7"/>
    <w:rsid w:val="00D7117F"/>
    <w:rsid w:val="00D73332"/>
    <w:rsid w:val="00D73882"/>
    <w:rsid w:val="00D73D15"/>
    <w:rsid w:val="00D7440D"/>
    <w:rsid w:val="00D74785"/>
    <w:rsid w:val="00D74990"/>
    <w:rsid w:val="00D74B2F"/>
    <w:rsid w:val="00D74C1D"/>
    <w:rsid w:val="00D76474"/>
    <w:rsid w:val="00D7666C"/>
    <w:rsid w:val="00D776C5"/>
    <w:rsid w:val="00D777FF"/>
    <w:rsid w:val="00D80C67"/>
    <w:rsid w:val="00D81845"/>
    <w:rsid w:val="00D81C2B"/>
    <w:rsid w:val="00D83062"/>
    <w:rsid w:val="00D83C5E"/>
    <w:rsid w:val="00D84A91"/>
    <w:rsid w:val="00D84B6C"/>
    <w:rsid w:val="00D84E12"/>
    <w:rsid w:val="00D85150"/>
    <w:rsid w:val="00D867D5"/>
    <w:rsid w:val="00D86BA1"/>
    <w:rsid w:val="00D87066"/>
    <w:rsid w:val="00D873D4"/>
    <w:rsid w:val="00D8747F"/>
    <w:rsid w:val="00D87AC1"/>
    <w:rsid w:val="00D90B7D"/>
    <w:rsid w:val="00D92E85"/>
    <w:rsid w:val="00D92EA9"/>
    <w:rsid w:val="00D92EC7"/>
    <w:rsid w:val="00D933B1"/>
    <w:rsid w:val="00D935E8"/>
    <w:rsid w:val="00D93AFD"/>
    <w:rsid w:val="00D94013"/>
    <w:rsid w:val="00D941B5"/>
    <w:rsid w:val="00D95BFD"/>
    <w:rsid w:val="00D95E1E"/>
    <w:rsid w:val="00DA0CCC"/>
    <w:rsid w:val="00DA10BB"/>
    <w:rsid w:val="00DA18E2"/>
    <w:rsid w:val="00DA340E"/>
    <w:rsid w:val="00DA3B18"/>
    <w:rsid w:val="00DA4354"/>
    <w:rsid w:val="00DA4492"/>
    <w:rsid w:val="00DA6752"/>
    <w:rsid w:val="00DA7064"/>
    <w:rsid w:val="00DB044F"/>
    <w:rsid w:val="00DB0F71"/>
    <w:rsid w:val="00DB18AD"/>
    <w:rsid w:val="00DB2854"/>
    <w:rsid w:val="00DB29AB"/>
    <w:rsid w:val="00DB2F7D"/>
    <w:rsid w:val="00DB3ADC"/>
    <w:rsid w:val="00DB48B4"/>
    <w:rsid w:val="00DB4DAB"/>
    <w:rsid w:val="00DB4EE8"/>
    <w:rsid w:val="00DB5712"/>
    <w:rsid w:val="00DB5792"/>
    <w:rsid w:val="00DB5ABE"/>
    <w:rsid w:val="00DB6905"/>
    <w:rsid w:val="00DB6F90"/>
    <w:rsid w:val="00DB7863"/>
    <w:rsid w:val="00DC005C"/>
    <w:rsid w:val="00DC0FAB"/>
    <w:rsid w:val="00DC124C"/>
    <w:rsid w:val="00DC14EA"/>
    <w:rsid w:val="00DC1BEC"/>
    <w:rsid w:val="00DC1FE7"/>
    <w:rsid w:val="00DC3C2E"/>
    <w:rsid w:val="00DC3DAC"/>
    <w:rsid w:val="00DC48AC"/>
    <w:rsid w:val="00DC5350"/>
    <w:rsid w:val="00DC55E6"/>
    <w:rsid w:val="00DC616A"/>
    <w:rsid w:val="00DD00C1"/>
    <w:rsid w:val="00DD0BC2"/>
    <w:rsid w:val="00DD1087"/>
    <w:rsid w:val="00DD173A"/>
    <w:rsid w:val="00DD1B99"/>
    <w:rsid w:val="00DD1E4F"/>
    <w:rsid w:val="00DD1EC8"/>
    <w:rsid w:val="00DD26E4"/>
    <w:rsid w:val="00DD30C2"/>
    <w:rsid w:val="00DD324E"/>
    <w:rsid w:val="00DD34D4"/>
    <w:rsid w:val="00DD39B9"/>
    <w:rsid w:val="00DD450E"/>
    <w:rsid w:val="00DD47C3"/>
    <w:rsid w:val="00DD5091"/>
    <w:rsid w:val="00DD5CAD"/>
    <w:rsid w:val="00DD5CF7"/>
    <w:rsid w:val="00DD7392"/>
    <w:rsid w:val="00DD77A5"/>
    <w:rsid w:val="00DD7FB1"/>
    <w:rsid w:val="00DE0ABA"/>
    <w:rsid w:val="00DE1AAA"/>
    <w:rsid w:val="00DE2703"/>
    <w:rsid w:val="00DE3C31"/>
    <w:rsid w:val="00DE3F20"/>
    <w:rsid w:val="00DE4005"/>
    <w:rsid w:val="00DE4DA0"/>
    <w:rsid w:val="00DE60A6"/>
    <w:rsid w:val="00DE762F"/>
    <w:rsid w:val="00DE78F7"/>
    <w:rsid w:val="00DF0461"/>
    <w:rsid w:val="00DF0534"/>
    <w:rsid w:val="00DF0BB5"/>
    <w:rsid w:val="00DF14D1"/>
    <w:rsid w:val="00DF1713"/>
    <w:rsid w:val="00DF1ACC"/>
    <w:rsid w:val="00DF23C6"/>
    <w:rsid w:val="00DF2C9A"/>
    <w:rsid w:val="00DF2D2A"/>
    <w:rsid w:val="00DF2E94"/>
    <w:rsid w:val="00DF5A37"/>
    <w:rsid w:val="00DF5CA2"/>
    <w:rsid w:val="00DF655F"/>
    <w:rsid w:val="00E01349"/>
    <w:rsid w:val="00E021AD"/>
    <w:rsid w:val="00E0287A"/>
    <w:rsid w:val="00E03982"/>
    <w:rsid w:val="00E04101"/>
    <w:rsid w:val="00E04A49"/>
    <w:rsid w:val="00E05749"/>
    <w:rsid w:val="00E06392"/>
    <w:rsid w:val="00E10518"/>
    <w:rsid w:val="00E10599"/>
    <w:rsid w:val="00E105BE"/>
    <w:rsid w:val="00E11060"/>
    <w:rsid w:val="00E11734"/>
    <w:rsid w:val="00E12A6E"/>
    <w:rsid w:val="00E13C99"/>
    <w:rsid w:val="00E14F8D"/>
    <w:rsid w:val="00E150CA"/>
    <w:rsid w:val="00E1585C"/>
    <w:rsid w:val="00E22754"/>
    <w:rsid w:val="00E2296E"/>
    <w:rsid w:val="00E22F3E"/>
    <w:rsid w:val="00E24405"/>
    <w:rsid w:val="00E244D6"/>
    <w:rsid w:val="00E24E2A"/>
    <w:rsid w:val="00E24F24"/>
    <w:rsid w:val="00E24F9E"/>
    <w:rsid w:val="00E26DD1"/>
    <w:rsid w:val="00E27336"/>
    <w:rsid w:val="00E27C06"/>
    <w:rsid w:val="00E30BE1"/>
    <w:rsid w:val="00E3127D"/>
    <w:rsid w:val="00E31572"/>
    <w:rsid w:val="00E31782"/>
    <w:rsid w:val="00E318E9"/>
    <w:rsid w:val="00E32534"/>
    <w:rsid w:val="00E32565"/>
    <w:rsid w:val="00E326D4"/>
    <w:rsid w:val="00E33331"/>
    <w:rsid w:val="00E3399A"/>
    <w:rsid w:val="00E345B8"/>
    <w:rsid w:val="00E34DB8"/>
    <w:rsid w:val="00E35D7A"/>
    <w:rsid w:val="00E41E33"/>
    <w:rsid w:val="00E43DD2"/>
    <w:rsid w:val="00E43FA7"/>
    <w:rsid w:val="00E4625C"/>
    <w:rsid w:val="00E46275"/>
    <w:rsid w:val="00E468EA"/>
    <w:rsid w:val="00E46F78"/>
    <w:rsid w:val="00E470B0"/>
    <w:rsid w:val="00E4713C"/>
    <w:rsid w:val="00E47920"/>
    <w:rsid w:val="00E47F03"/>
    <w:rsid w:val="00E509B3"/>
    <w:rsid w:val="00E51301"/>
    <w:rsid w:val="00E52AD1"/>
    <w:rsid w:val="00E52F02"/>
    <w:rsid w:val="00E5321B"/>
    <w:rsid w:val="00E5369D"/>
    <w:rsid w:val="00E538D8"/>
    <w:rsid w:val="00E549FE"/>
    <w:rsid w:val="00E54FB4"/>
    <w:rsid w:val="00E55A62"/>
    <w:rsid w:val="00E560D6"/>
    <w:rsid w:val="00E563D0"/>
    <w:rsid w:val="00E56644"/>
    <w:rsid w:val="00E56B21"/>
    <w:rsid w:val="00E56CD6"/>
    <w:rsid w:val="00E57BC1"/>
    <w:rsid w:val="00E607F3"/>
    <w:rsid w:val="00E60BE0"/>
    <w:rsid w:val="00E619DC"/>
    <w:rsid w:val="00E632AB"/>
    <w:rsid w:val="00E63A9A"/>
    <w:rsid w:val="00E640D8"/>
    <w:rsid w:val="00E64CC4"/>
    <w:rsid w:val="00E65236"/>
    <w:rsid w:val="00E65ADC"/>
    <w:rsid w:val="00E65B24"/>
    <w:rsid w:val="00E65DF4"/>
    <w:rsid w:val="00E661F3"/>
    <w:rsid w:val="00E66BF0"/>
    <w:rsid w:val="00E706B7"/>
    <w:rsid w:val="00E709A9"/>
    <w:rsid w:val="00E715D7"/>
    <w:rsid w:val="00E72A1B"/>
    <w:rsid w:val="00E73722"/>
    <w:rsid w:val="00E73E0D"/>
    <w:rsid w:val="00E7469A"/>
    <w:rsid w:val="00E74748"/>
    <w:rsid w:val="00E75051"/>
    <w:rsid w:val="00E752BA"/>
    <w:rsid w:val="00E75712"/>
    <w:rsid w:val="00E76645"/>
    <w:rsid w:val="00E7690C"/>
    <w:rsid w:val="00E76926"/>
    <w:rsid w:val="00E76C63"/>
    <w:rsid w:val="00E76FBB"/>
    <w:rsid w:val="00E77C0D"/>
    <w:rsid w:val="00E811CF"/>
    <w:rsid w:val="00E8173F"/>
    <w:rsid w:val="00E822BC"/>
    <w:rsid w:val="00E82A95"/>
    <w:rsid w:val="00E8326D"/>
    <w:rsid w:val="00E8385F"/>
    <w:rsid w:val="00E84138"/>
    <w:rsid w:val="00E84DF9"/>
    <w:rsid w:val="00E84FA9"/>
    <w:rsid w:val="00E85938"/>
    <w:rsid w:val="00E86107"/>
    <w:rsid w:val="00E867BE"/>
    <w:rsid w:val="00E869AC"/>
    <w:rsid w:val="00E86EE6"/>
    <w:rsid w:val="00E870E8"/>
    <w:rsid w:val="00E87400"/>
    <w:rsid w:val="00E879B6"/>
    <w:rsid w:val="00E9120B"/>
    <w:rsid w:val="00E9266C"/>
    <w:rsid w:val="00E953B3"/>
    <w:rsid w:val="00E957B9"/>
    <w:rsid w:val="00E962C6"/>
    <w:rsid w:val="00E973F3"/>
    <w:rsid w:val="00EA0315"/>
    <w:rsid w:val="00EA0761"/>
    <w:rsid w:val="00EA0FA7"/>
    <w:rsid w:val="00EA22BF"/>
    <w:rsid w:val="00EA22EE"/>
    <w:rsid w:val="00EA2D70"/>
    <w:rsid w:val="00EA3618"/>
    <w:rsid w:val="00EA4D5A"/>
    <w:rsid w:val="00EA533B"/>
    <w:rsid w:val="00EA697D"/>
    <w:rsid w:val="00EA7885"/>
    <w:rsid w:val="00EA79B9"/>
    <w:rsid w:val="00EA7E01"/>
    <w:rsid w:val="00EA7F0F"/>
    <w:rsid w:val="00EB027E"/>
    <w:rsid w:val="00EB0645"/>
    <w:rsid w:val="00EB1738"/>
    <w:rsid w:val="00EB18D5"/>
    <w:rsid w:val="00EB1E4A"/>
    <w:rsid w:val="00EB2653"/>
    <w:rsid w:val="00EB2B41"/>
    <w:rsid w:val="00EB3276"/>
    <w:rsid w:val="00EB3FA1"/>
    <w:rsid w:val="00EB4794"/>
    <w:rsid w:val="00EB4C5A"/>
    <w:rsid w:val="00EB56FD"/>
    <w:rsid w:val="00EB66A2"/>
    <w:rsid w:val="00EB6A41"/>
    <w:rsid w:val="00EB6A52"/>
    <w:rsid w:val="00EB7AE6"/>
    <w:rsid w:val="00EB7FDE"/>
    <w:rsid w:val="00EC021E"/>
    <w:rsid w:val="00EC074D"/>
    <w:rsid w:val="00EC0FC1"/>
    <w:rsid w:val="00EC2746"/>
    <w:rsid w:val="00EC2B0F"/>
    <w:rsid w:val="00EC3BA8"/>
    <w:rsid w:val="00EC4064"/>
    <w:rsid w:val="00EC565C"/>
    <w:rsid w:val="00EC57A2"/>
    <w:rsid w:val="00EC6A67"/>
    <w:rsid w:val="00EC6D3D"/>
    <w:rsid w:val="00EC7AED"/>
    <w:rsid w:val="00EC7EEF"/>
    <w:rsid w:val="00ED0C6B"/>
    <w:rsid w:val="00ED1A72"/>
    <w:rsid w:val="00ED21FC"/>
    <w:rsid w:val="00ED25F1"/>
    <w:rsid w:val="00ED3AA0"/>
    <w:rsid w:val="00ED4B42"/>
    <w:rsid w:val="00ED4E54"/>
    <w:rsid w:val="00ED61E6"/>
    <w:rsid w:val="00ED66F5"/>
    <w:rsid w:val="00EE00DA"/>
    <w:rsid w:val="00EE0D7A"/>
    <w:rsid w:val="00EE18D0"/>
    <w:rsid w:val="00EE1FC0"/>
    <w:rsid w:val="00EE21B1"/>
    <w:rsid w:val="00EE2511"/>
    <w:rsid w:val="00EE291D"/>
    <w:rsid w:val="00EE2AA1"/>
    <w:rsid w:val="00EE3CEC"/>
    <w:rsid w:val="00EE43CC"/>
    <w:rsid w:val="00EE4412"/>
    <w:rsid w:val="00EE44F9"/>
    <w:rsid w:val="00EE59A3"/>
    <w:rsid w:val="00EE6255"/>
    <w:rsid w:val="00EE7F91"/>
    <w:rsid w:val="00EF0422"/>
    <w:rsid w:val="00EF08B1"/>
    <w:rsid w:val="00EF0FFF"/>
    <w:rsid w:val="00EF1643"/>
    <w:rsid w:val="00EF1993"/>
    <w:rsid w:val="00EF357E"/>
    <w:rsid w:val="00EF3761"/>
    <w:rsid w:val="00EF3FFF"/>
    <w:rsid w:val="00EF4FE2"/>
    <w:rsid w:val="00EF5B1E"/>
    <w:rsid w:val="00EF63E8"/>
    <w:rsid w:val="00EF6565"/>
    <w:rsid w:val="00EF6F92"/>
    <w:rsid w:val="00EF731D"/>
    <w:rsid w:val="00F02A82"/>
    <w:rsid w:val="00F02BCE"/>
    <w:rsid w:val="00F031C4"/>
    <w:rsid w:val="00F0405E"/>
    <w:rsid w:val="00F07947"/>
    <w:rsid w:val="00F10433"/>
    <w:rsid w:val="00F10695"/>
    <w:rsid w:val="00F10F31"/>
    <w:rsid w:val="00F125BD"/>
    <w:rsid w:val="00F127CD"/>
    <w:rsid w:val="00F15944"/>
    <w:rsid w:val="00F171C5"/>
    <w:rsid w:val="00F17573"/>
    <w:rsid w:val="00F17FBD"/>
    <w:rsid w:val="00F2073A"/>
    <w:rsid w:val="00F2236D"/>
    <w:rsid w:val="00F22429"/>
    <w:rsid w:val="00F23609"/>
    <w:rsid w:val="00F23775"/>
    <w:rsid w:val="00F23DF6"/>
    <w:rsid w:val="00F242B9"/>
    <w:rsid w:val="00F25A18"/>
    <w:rsid w:val="00F25AFE"/>
    <w:rsid w:val="00F26371"/>
    <w:rsid w:val="00F26581"/>
    <w:rsid w:val="00F268F2"/>
    <w:rsid w:val="00F26E45"/>
    <w:rsid w:val="00F27042"/>
    <w:rsid w:val="00F27A29"/>
    <w:rsid w:val="00F27C95"/>
    <w:rsid w:val="00F30063"/>
    <w:rsid w:val="00F30171"/>
    <w:rsid w:val="00F301D8"/>
    <w:rsid w:val="00F3037E"/>
    <w:rsid w:val="00F309DF"/>
    <w:rsid w:val="00F30FC0"/>
    <w:rsid w:val="00F31723"/>
    <w:rsid w:val="00F31DD3"/>
    <w:rsid w:val="00F31FF8"/>
    <w:rsid w:val="00F32AE7"/>
    <w:rsid w:val="00F32BFF"/>
    <w:rsid w:val="00F33A90"/>
    <w:rsid w:val="00F3514C"/>
    <w:rsid w:val="00F35AA3"/>
    <w:rsid w:val="00F35D27"/>
    <w:rsid w:val="00F36607"/>
    <w:rsid w:val="00F36B9B"/>
    <w:rsid w:val="00F36F80"/>
    <w:rsid w:val="00F37FAE"/>
    <w:rsid w:val="00F40E61"/>
    <w:rsid w:val="00F42D12"/>
    <w:rsid w:val="00F42F03"/>
    <w:rsid w:val="00F436A5"/>
    <w:rsid w:val="00F4384A"/>
    <w:rsid w:val="00F44BFD"/>
    <w:rsid w:val="00F4667A"/>
    <w:rsid w:val="00F4676B"/>
    <w:rsid w:val="00F469A2"/>
    <w:rsid w:val="00F5031B"/>
    <w:rsid w:val="00F504DB"/>
    <w:rsid w:val="00F505C3"/>
    <w:rsid w:val="00F5069D"/>
    <w:rsid w:val="00F50BFB"/>
    <w:rsid w:val="00F50EB3"/>
    <w:rsid w:val="00F50F0B"/>
    <w:rsid w:val="00F5106C"/>
    <w:rsid w:val="00F51566"/>
    <w:rsid w:val="00F5162A"/>
    <w:rsid w:val="00F51B65"/>
    <w:rsid w:val="00F51D30"/>
    <w:rsid w:val="00F521C1"/>
    <w:rsid w:val="00F526FA"/>
    <w:rsid w:val="00F52A2A"/>
    <w:rsid w:val="00F52B9F"/>
    <w:rsid w:val="00F52CC9"/>
    <w:rsid w:val="00F53598"/>
    <w:rsid w:val="00F53770"/>
    <w:rsid w:val="00F53ED8"/>
    <w:rsid w:val="00F5494E"/>
    <w:rsid w:val="00F56533"/>
    <w:rsid w:val="00F56D5B"/>
    <w:rsid w:val="00F56FAF"/>
    <w:rsid w:val="00F57A6C"/>
    <w:rsid w:val="00F602DF"/>
    <w:rsid w:val="00F616A8"/>
    <w:rsid w:val="00F61ADC"/>
    <w:rsid w:val="00F61DE7"/>
    <w:rsid w:val="00F62BA9"/>
    <w:rsid w:val="00F62EEA"/>
    <w:rsid w:val="00F646FB"/>
    <w:rsid w:val="00F65AFA"/>
    <w:rsid w:val="00F660E8"/>
    <w:rsid w:val="00F66352"/>
    <w:rsid w:val="00F67287"/>
    <w:rsid w:val="00F675CC"/>
    <w:rsid w:val="00F67652"/>
    <w:rsid w:val="00F7055A"/>
    <w:rsid w:val="00F70808"/>
    <w:rsid w:val="00F708A7"/>
    <w:rsid w:val="00F70CE9"/>
    <w:rsid w:val="00F724BC"/>
    <w:rsid w:val="00F728A7"/>
    <w:rsid w:val="00F74A23"/>
    <w:rsid w:val="00F74B0C"/>
    <w:rsid w:val="00F766AE"/>
    <w:rsid w:val="00F76ABC"/>
    <w:rsid w:val="00F76EF0"/>
    <w:rsid w:val="00F7706A"/>
    <w:rsid w:val="00F77103"/>
    <w:rsid w:val="00F774B3"/>
    <w:rsid w:val="00F81429"/>
    <w:rsid w:val="00F8161C"/>
    <w:rsid w:val="00F83349"/>
    <w:rsid w:val="00F83A08"/>
    <w:rsid w:val="00F83BFF"/>
    <w:rsid w:val="00F8472E"/>
    <w:rsid w:val="00F84E52"/>
    <w:rsid w:val="00F84F43"/>
    <w:rsid w:val="00F86148"/>
    <w:rsid w:val="00F869B0"/>
    <w:rsid w:val="00F86BAE"/>
    <w:rsid w:val="00F86E77"/>
    <w:rsid w:val="00F86ECC"/>
    <w:rsid w:val="00F878DF"/>
    <w:rsid w:val="00F903F2"/>
    <w:rsid w:val="00F91215"/>
    <w:rsid w:val="00F91472"/>
    <w:rsid w:val="00F92699"/>
    <w:rsid w:val="00F93E24"/>
    <w:rsid w:val="00F941A5"/>
    <w:rsid w:val="00F954F2"/>
    <w:rsid w:val="00F958F4"/>
    <w:rsid w:val="00F95F74"/>
    <w:rsid w:val="00F962B2"/>
    <w:rsid w:val="00F9685C"/>
    <w:rsid w:val="00F96E26"/>
    <w:rsid w:val="00F9734A"/>
    <w:rsid w:val="00F97CE1"/>
    <w:rsid w:val="00F97D75"/>
    <w:rsid w:val="00FA01DD"/>
    <w:rsid w:val="00FA0A23"/>
    <w:rsid w:val="00FA0A60"/>
    <w:rsid w:val="00FA0DEA"/>
    <w:rsid w:val="00FA17D5"/>
    <w:rsid w:val="00FA2760"/>
    <w:rsid w:val="00FA2C6D"/>
    <w:rsid w:val="00FA2DB0"/>
    <w:rsid w:val="00FA3436"/>
    <w:rsid w:val="00FA47DA"/>
    <w:rsid w:val="00FA63B1"/>
    <w:rsid w:val="00FA65FF"/>
    <w:rsid w:val="00FA66D0"/>
    <w:rsid w:val="00FA6A94"/>
    <w:rsid w:val="00FA6C7E"/>
    <w:rsid w:val="00FA6C87"/>
    <w:rsid w:val="00FA71C3"/>
    <w:rsid w:val="00FA7468"/>
    <w:rsid w:val="00FB07D0"/>
    <w:rsid w:val="00FB1A8C"/>
    <w:rsid w:val="00FB261B"/>
    <w:rsid w:val="00FB28CB"/>
    <w:rsid w:val="00FB2DEE"/>
    <w:rsid w:val="00FB4E13"/>
    <w:rsid w:val="00FB5DF4"/>
    <w:rsid w:val="00FB7009"/>
    <w:rsid w:val="00FB7504"/>
    <w:rsid w:val="00FC00E7"/>
    <w:rsid w:val="00FC0284"/>
    <w:rsid w:val="00FC0F4D"/>
    <w:rsid w:val="00FC1730"/>
    <w:rsid w:val="00FC1BF7"/>
    <w:rsid w:val="00FC2148"/>
    <w:rsid w:val="00FC4A72"/>
    <w:rsid w:val="00FC4EC1"/>
    <w:rsid w:val="00FC5D93"/>
    <w:rsid w:val="00FC663B"/>
    <w:rsid w:val="00FC7FAF"/>
    <w:rsid w:val="00FD0D2B"/>
    <w:rsid w:val="00FD2E2F"/>
    <w:rsid w:val="00FD3681"/>
    <w:rsid w:val="00FD3D9E"/>
    <w:rsid w:val="00FD4458"/>
    <w:rsid w:val="00FD4C65"/>
    <w:rsid w:val="00FD4E33"/>
    <w:rsid w:val="00FD68EE"/>
    <w:rsid w:val="00FD6BC7"/>
    <w:rsid w:val="00FD7811"/>
    <w:rsid w:val="00FD7880"/>
    <w:rsid w:val="00FE030A"/>
    <w:rsid w:val="00FE11C7"/>
    <w:rsid w:val="00FE1725"/>
    <w:rsid w:val="00FE201F"/>
    <w:rsid w:val="00FE2409"/>
    <w:rsid w:val="00FE2C51"/>
    <w:rsid w:val="00FE330F"/>
    <w:rsid w:val="00FE334E"/>
    <w:rsid w:val="00FE4CE1"/>
    <w:rsid w:val="00FE5A5A"/>
    <w:rsid w:val="00FE6645"/>
    <w:rsid w:val="00FE6D63"/>
    <w:rsid w:val="00FF01DF"/>
    <w:rsid w:val="00FF1D60"/>
    <w:rsid w:val="00FF3019"/>
    <w:rsid w:val="00FF3B40"/>
    <w:rsid w:val="00FF4C8B"/>
    <w:rsid w:val="00FF650F"/>
    <w:rsid w:val="00FF6A22"/>
    <w:rsid w:val="00FF743D"/>
    <w:rsid w:val="00FF7488"/>
    <w:rsid w:val="00FF770A"/>
    <w:rsid w:val="00FF774A"/>
    <w:rsid w:val="00FF7FCB"/>
    <w:rsid w:val="01CBC35E"/>
    <w:rsid w:val="023A8C08"/>
    <w:rsid w:val="05DDF275"/>
    <w:rsid w:val="0A33782F"/>
    <w:rsid w:val="0B2C4D98"/>
    <w:rsid w:val="0D48DA49"/>
    <w:rsid w:val="10B8C10E"/>
    <w:rsid w:val="10EC1FB6"/>
    <w:rsid w:val="1221E132"/>
    <w:rsid w:val="12FA5FF0"/>
    <w:rsid w:val="14D29866"/>
    <w:rsid w:val="172CF494"/>
    <w:rsid w:val="1844180F"/>
    <w:rsid w:val="19462123"/>
    <w:rsid w:val="1DDFDEBC"/>
    <w:rsid w:val="1F5A9CA7"/>
    <w:rsid w:val="22F7CE12"/>
    <w:rsid w:val="26FB659B"/>
    <w:rsid w:val="28B002B5"/>
    <w:rsid w:val="2C73FDB5"/>
    <w:rsid w:val="2E83C530"/>
    <w:rsid w:val="2F20E650"/>
    <w:rsid w:val="2F23302E"/>
    <w:rsid w:val="2FA90CF3"/>
    <w:rsid w:val="32FE045A"/>
    <w:rsid w:val="3452404D"/>
    <w:rsid w:val="350142C3"/>
    <w:rsid w:val="351449B1"/>
    <w:rsid w:val="3587E9A3"/>
    <w:rsid w:val="36AB253F"/>
    <w:rsid w:val="36AD5C47"/>
    <w:rsid w:val="39934A1B"/>
    <w:rsid w:val="3BCC1B54"/>
    <w:rsid w:val="3E087802"/>
    <w:rsid w:val="3E2D49ED"/>
    <w:rsid w:val="3E62FC98"/>
    <w:rsid w:val="409B73BE"/>
    <w:rsid w:val="42660D62"/>
    <w:rsid w:val="4519CE0E"/>
    <w:rsid w:val="4541C8CE"/>
    <w:rsid w:val="4A3862A2"/>
    <w:rsid w:val="4DBFCC8A"/>
    <w:rsid w:val="54BCE26F"/>
    <w:rsid w:val="58798E6D"/>
    <w:rsid w:val="59B896C0"/>
    <w:rsid w:val="5F48D2F6"/>
    <w:rsid w:val="60AA24FB"/>
    <w:rsid w:val="60FDFE56"/>
    <w:rsid w:val="62215953"/>
    <w:rsid w:val="64A6C96F"/>
    <w:rsid w:val="64C6E0E5"/>
    <w:rsid w:val="655D12EC"/>
    <w:rsid w:val="66552D4C"/>
    <w:rsid w:val="69C6DAEC"/>
    <w:rsid w:val="7D2C6E42"/>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E962C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B79F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5F1668"/>
    <w:pPr>
      <w:keepNext/>
      <w:spacing w:before="40" w:after="40" w:line="240" w:lineRule="auto"/>
      <w:outlineLvl w:val="4"/>
    </w:pPr>
    <w:rPr>
      <w:rFonts w:ascii="Arial Narrow" w:eastAsia="Times New Roman" w:hAnsi="Arial Narrow" w:cs="Tahoma"/>
      <w:b/>
      <w:sz w:val="20"/>
      <w:szCs w:val="20"/>
      <w:lang w:eastAsia="en-AU"/>
    </w:rPr>
  </w:style>
  <w:style w:type="character" w:customStyle="1" w:styleId="TableHeadingChar">
    <w:name w:val="TableHeading Char"/>
    <w:link w:val="TableHeading"/>
    <w:rsid w:val="005F1668"/>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qFormat/>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character" w:customStyle="1" w:styleId="Heading4Char">
    <w:name w:val="Heading 4 Char"/>
    <w:basedOn w:val="DefaultParagraphFont"/>
    <w:link w:val="Heading4"/>
    <w:uiPriority w:val="9"/>
    <w:rsid w:val="00E962C6"/>
    <w:rPr>
      <w:rFonts w:asciiTheme="majorHAnsi" w:eastAsiaTheme="majorEastAsia" w:hAnsiTheme="majorHAnsi" w:cstheme="majorBidi"/>
      <w:i/>
      <w:iCs/>
      <w:color w:val="2E74B5" w:themeColor="accent1" w:themeShade="BF"/>
    </w:rPr>
  </w:style>
  <w:style w:type="table" w:customStyle="1" w:styleId="TableGrid11">
    <w:name w:val="Table Grid11"/>
    <w:basedOn w:val="TableNormal"/>
    <w:next w:val="TableGrid"/>
    <w:uiPriority w:val="59"/>
    <w:rsid w:val="00D21317"/>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B571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DB5712"/>
    <w:rPr>
      <w:rFonts w:ascii="Calibri" w:eastAsia="Calibri" w:hAnsi="Calibri" w:cs="Calibri"/>
      <w:noProof/>
      <w:lang w:val="en-US"/>
    </w:rPr>
  </w:style>
  <w:style w:type="paragraph" w:customStyle="1" w:styleId="EndNoteBibliography">
    <w:name w:val="EndNote Bibliography"/>
    <w:basedOn w:val="Normal"/>
    <w:link w:val="EndNoteBibliographyChar"/>
    <w:rsid w:val="00DB5712"/>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DB5712"/>
    <w:rPr>
      <w:rFonts w:ascii="Calibri" w:eastAsia="Calibri" w:hAnsi="Calibri" w:cs="Calibri"/>
      <w:noProof/>
      <w:lang w:val="en-US"/>
    </w:rPr>
  </w:style>
  <w:style w:type="table" w:customStyle="1" w:styleId="TableGrid2">
    <w:name w:val="Table Grid2"/>
    <w:basedOn w:val="TableNormal"/>
    <w:next w:val="TableGrid"/>
    <w:uiPriority w:val="59"/>
    <w:rsid w:val="009E7E6D"/>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1B79F0"/>
    <w:rPr>
      <w:rFonts w:asciiTheme="majorHAnsi" w:eastAsiaTheme="majorEastAsia" w:hAnsiTheme="majorHAnsi" w:cstheme="majorBidi"/>
      <w:color w:val="2E74B5" w:themeColor="accent1" w:themeShade="BF"/>
    </w:rPr>
  </w:style>
  <w:style w:type="character" w:customStyle="1" w:styleId="cf01">
    <w:name w:val="cf01"/>
    <w:basedOn w:val="DefaultParagraphFont"/>
    <w:rsid w:val="006A0D1D"/>
    <w:rPr>
      <w:rFonts w:ascii="Segoe UI" w:hAnsi="Segoe UI" w:cs="Segoe UI" w:hint="default"/>
      <w:sz w:val="18"/>
      <w:szCs w:val="18"/>
    </w:rPr>
  </w:style>
  <w:style w:type="paragraph" w:styleId="NormalWeb">
    <w:name w:val="Normal (Web)"/>
    <w:basedOn w:val="Normal"/>
    <w:uiPriority w:val="99"/>
    <w:unhideWhenUsed/>
    <w:rsid w:val="0066522D"/>
    <w:pPr>
      <w:spacing w:before="100" w:beforeAutospacing="1" w:after="100" w:afterAutospacing="1" w:line="240" w:lineRule="auto"/>
    </w:pPr>
    <w:rPr>
      <w:rFonts w:ascii="Times New Roman" w:eastAsia="Times New Roman" w:hAnsi="Times New Roman"/>
      <w:sz w:val="24"/>
      <w:szCs w:val="24"/>
      <w:lang w:eastAsia="en-AU"/>
    </w:rPr>
  </w:style>
  <w:style w:type="character" w:styleId="IntenseReference">
    <w:name w:val="Intense Reference"/>
    <w:basedOn w:val="DefaultParagraphFont"/>
    <w:uiPriority w:val="32"/>
    <w:qFormat/>
    <w:rsid w:val="006C444A"/>
    <w:rPr>
      <w:b/>
      <w:bCs/>
      <w:smallCaps/>
      <w:color w:val="5B9BD5" w:themeColor="accent1"/>
      <w:spacing w:val="5"/>
    </w:rPr>
  </w:style>
  <w:style w:type="character" w:styleId="Mention">
    <w:name w:val="Mention"/>
    <w:basedOn w:val="DefaultParagraphFont"/>
    <w:uiPriority w:val="99"/>
    <w:unhideWhenUsed/>
    <w:rsid w:val="00F86E77"/>
    <w:rPr>
      <w:color w:val="2B579A"/>
      <w:shd w:val="clear" w:color="auto" w:fill="E1DFDD"/>
    </w:rPr>
  </w:style>
  <w:style w:type="paragraph" w:styleId="FootnoteText">
    <w:name w:val="footnote text"/>
    <w:basedOn w:val="Normal"/>
    <w:link w:val="FootnoteTextChar"/>
    <w:uiPriority w:val="99"/>
    <w:semiHidden/>
    <w:unhideWhenUsed/>
    <w:rsid w:val="009455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55DE"/>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9455DE"/>
    <w:rPr>
      <w:vertAlign w:val="superscript"/>
    </w:rPr>
  </w:style>
  <w:style w:type="paragraph" w:customStyle="1" w:styleId="pf0">
    <w:name w:val="pf0"/>
    <w:basedOn w:val="Normal"/>
    <w:rsid w:val="00264B3F"/>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Tablenotes0">
    <w:name w:val="Table notes"/>
    <w:basedOn w:val="Normal"/>
    <w:link w:val="TablenotesChar0"/>
    <w:qFormat/>
    <w:rsid w:val="001F31EB"/>
    <w:pPr>
      <w:spacing w:before="120" w:after="120" w:line="240" w:lineRule="auto"/>
      <w:ind w:left="360"/>
    </w:pPr>
    <w:rPr>
      <w:rFonts w:ascii="Arial Narrow" w:eastAsiaTheme="minorHAnsi" w:hAnsi="Arial Narrow" w:cstheme="minorBidi"/>
      <w:sz w:val="18"/>
      <w:szCs w:val="18"/>
    </w:rPr>
  </w:style>
  <w:style w:type="character" w:customStyle="1" w:styleId="TablenotesChar0">
    <w:name w:val="Table notes Char"/>
    <w:basedOn w:val="DefaultParagraphFont"/>
    <w:link w:val="Tablenotes0"/>
    <w:rsid w:val="001F31EB"/>
    <w:rPr>
      <w:rFonts w:ascii="Arial Narrow" w:hAnsi="Arial Narrow"/>
      <w:sz w:val="18"/>
      <w:szCs w:val="18"/>
    </w:rPr>
  </w:style>
  <w:style w:type="table" w:customStyle="1" w:styleId="TableGrid4">
    <w:name w:val="Table Grid4"/>
    <w:basedOn w:val="TableNormal"/>
    <w:next w:val="TableGrid"/>
    <w:uiPriority w:val="59"/>
    <w:rsid w:val="001F31EB"/>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1">
    <w:name w:val="pf1"/>
    <w:basedOn w:val="Normal"/>
    <w:rsid w:val="00BE1674"/>
    <w:pPr>
      <w:spacing w:before="100" w:beforeAutospacing="1" w:after="100" w:afterAutospacing="1" w:line="240" w:lineRule="auto"/>
    </w:pPr>
    <w:rPr>
      <w:rFonts w:ascii="Times New Roman" w:eastAsia="Times New Roman" w:hAnsi="Times New Roman"/>
      <w:sz w:val="24"/>
      <w:szCs w:val="24"/>
      <w:lang w:eastAsia="en-AU"/>
    </w:rPr>
  </w:style>
  <w:style w:type="character" w:styleId="Strong">
    <w:name w:val="Strong"/>
    <w:basedOn w:val="DefaultParagraphFont"/>
    <w:uiPriority w:val="22"/>
    <w:qFormat/>
    <w:rsid w:val="009823D4"/>
    <w:rPr>
      <w:b/>
      <w:bCs/>
    </w:rPr>
  </w:style>
  <w:style w:type="paragraph" w:styleId="EndnoteText">
    <w:name w:val="endnote text"/>
    <w:basedOn w:val="Normal"/>
    <w:link w:val="EndnoteTextChar"/>
    <w:uiPriority w:val="99"/>
    <w:semiHidden/>
    <w:unhideWhenUsed/>
    <w:rsid w:val="00A1473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14731"/>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A147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40229">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87192999">
      <w:bodyDiv w:val="1"/>
      <w:marLeft w:val="0"/>
      <w:marRight w:val="0"/>
      <w:marTop w:val="0"/>
      <w:marBottom w:val="0"/>
      <w:divBdr>
        <w:top w:val="none" w:sz="0" w:space="0" w:color="auto"/>
        <w:left w:val="none" w:sz="0" w:space="0" w:color="auto"/>
        <w:bottom w:val="none" w:sz="0" w:space="0" w:color="auto"/>
        <w:right w:val="none" w:sz="0" w:space="0" w:color="auto"/>
      </w:divBdr>
    </w:div>
    <w:div w:id="108088082">
      <w:bodyDiv w:val="1"/>
      <w:marLeft w:val="0"/>
      <w:marRight w:val="0"/>
      <w:marTop w:val="0"/>
      <w:marBottom w:val="0"/>
      <w:divBdr>
        <w:top w:val="none" w:sz="0" w:space="0" w:color="auto"/>
        <w:left w:val="none" w:sz="0" w:space="0" w:color="auto"/>
        <w:bottom w:val="none" w:sz="0" w:space="0" w:color="auto"/>
        <w:right w:val="none" w:sz="0" w:space="0" w:color="auto"/>
      </w:divBdr>
    </w:div>
    <w:div w:id="111292623">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28401449">
      <w:bodyDiv w:val="1"/>
      <w:marLeft w:val="0"/>
      <w:marRight w:val="0"/>
      <w:marTop w:val="0"/>
      <w:marBottom w:val="0"/>
      <w:divBdr>
        <w:top w:val="none" w:sz="0" w:space="0" w:color="auto"/>
        <w:left w:val="none" w:sz="0" w:space="0" w:color="auto"/>
        <w:bottom w:val="none" w:sz="0" w:space="0" w:color="auto"/>
        <w:right w:val="none" w:sz="0" w:space="0" w:color="auto"/>
      </w:divBdr>
    </w:div>
    <w:div w:id="37744016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25411756">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14288152">
      <w:bodyDiv w:val="1"/>
      <w:marLeft w:val="0"/>
      <w:marRight w:val="0"/>
      <w:marTop w:val="0"/>
      <w:marBottom w:val="0"/>
      <w:divBdr>
        <w:top w:val="none" w:sz="0" w:space="0" w:color="auto"/>
        <w:left w:val="none" w:sz="0" w:space="0" w:color="auto"/>
        <w:bottom w:val="none" w:sz="0" w:space="0" w:color="auto"/>
        <w:right w:val="none" w:sz="0" w:space="0" w:color="auto"/>
      </w:divBdr>
    </w:div>
    <w:div w:id="623387325">
      <w:bodyDiv w:val="1"/>
      <w:marLeft w:val="0"/>
      <w:marRight w:val="0"/>
      <w:marTop w:val="0"/>
      <w:marBottom w:val="0"/>
      <w:divBdr>
        <w:top w:val="none" w:sz="0" w:space="0" w:color="auto"/>
        <w:left w:val="none" w:sz="0" w:space="0" w:color="auto"/>
        <w:bottom w:val="none" w:sz="0" w:space="0" w:color="auto"/>
        <w:right w:val="none" w:sz="0" w:space="0" w:color="auto"/>
      </w:divBdr>
    </w:div>
    <w:div w:id="626542799">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840893621">
      <w:bodyDiv w:val="1"/>
      <w:marLeft w:val="0"/>
      <w:marRight w:val="0"/>
      <w:marTop w:val="0"/>
      <w:marBottom w:val="0"/>
      <w:divBdr>
        <w:top w:val="none" w:sz="0" w:space="0" w:color="auto"/>
        <w:left w:val="none" w:sz="0" w:space="0" w:color="auto"/>
        <w:bottom w:val="none" w:sz="0" w:space="0" w:color="auto"/>
        <w:right w:val="none" w:sz="0" w:space="0" w:color="auto"/>
      </w:divBdr>
    </w:div>
    <w:div w:id="881404551">
      <w:bodyDiv w:val="1"/>
      <w:marLeft w:val="0"/>
      <w:marRight w:val="0"/>
      <w:marTop w:val="0"/>
      <w:marBottom w:val="0"/>
      <w:divBdr>
        <w:top w:val="none" w:sz="0" w:space="0" w:color="auto"/>
        <w:left w:val="none" w:sz="0" w:space="0" w:color="auto"/>
        <w:bottom w:val="none" w:sz="0" w:space="0" w:color="auto"/>
        <w:right w:val="none" w:sz="0" w:space="0" w:color="auto"/>
      </w:divBdr>
    </w:div>
    <w:div w:id="964896100">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34520886">
      <w:bodyDiv w:val="1"/>
      <w:marLeft w:val="0"/>
      <w:marRight w:val="0"/>
      <w:marTop w:val="0"/>
      <w:marBottom w:val="0"/>
      <w:divBdr>
        <w:top w:val="none" w:sz="0" w:space="0" w:color="auto"/>
        <w:left w:val="none" w:sz="0" w:space="0" w:color="auto"/>
        <w:bottom w:val="none" w:sz="0" w:space="0" w:color="auto"/>
        <w:right w:val="none" w:sz="0" w:space="0" w:color="auto"/>
      </w:divBdr>
    </w:div>
    <w:div w:id="1146511191">
      <w:bodyDiv w:val="1"/>
      <w:marLeft w:val="0"/>
      <w:marRight w:val="0"/>
      <w:marTop w:val="0"/>
      <w:marBottom w:val="0"/>
      <w:divBdr>
        <w:top w:val="none" w:sz="0" w:space="0" w:color="auto"/>
        <w:left w:val="none" w:sz="0" w:space="0" w:color="auto"/>
        <w:bottom w:val="none" w:sz="0" w:space="0" w:color="auto"/>
        <w:right w:val="none" w:sz="0" w:space="0" w:color="auto"/>
      </w:divBdr>
    </w:div>
    <w:div w:id="1183592663">
      <w:bodyDiv w:val="1"/>
      <w:marLeft w:val="0"/>
      <w:marRight w:val="0"/>
      <w:marTop w:val="0"/>
      <w:marBottom w:val="0"/>
      <w:divBdr>
        <w:top w:val="none" w:sz="0" w:space="0" w:color="auto"/>
        <w:left w:val="none" w:sz="0" w:space="0" w:color="auto"/>
        <w:bottom w:val="none" w:sz="0" w:space="0" w:color="auto"/>
        <w:right w:val="none" w:sz="0" w:space="0" w:color="auto"/>
      </w:divBdr>
    </w:div>
    <w:div w:id="1210066344">
      <w:bodyDiv w:val="1"/>
      <w:marLeft w:val="0"/>
      <w:marRight w:val="0"/>
      <w:marTop w:val="0"/>
      <w:marBottom w:val="0"/>
      <w:divBdr>
        <w:top w:val="none" w:sz="0" w:space="0" w:color="auto"/>
        <w:left w:val="none" w:sz="0" w:space="0" w:color="auto"/>
        <w:bottom w:val="none" w:sz="0" w:space="0" w:color="auto"/>
        <w:right w:val="none" w:sz="0" w:space="0" w:color="auto"/>
      </w:divBdr>
    </w:div>
    <w:div w:id="1233157022">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07859310">
      <w:bodyDiv w:val="1"/>
      <w:marLeft w:val="0"/>
      <w:marRight w:val="0"/>
      <w:marTop w:val="0"/>
      <w:marBottom w:val="0"/>
      <w:divBdr>
        <w:top w:val="none" w:sz="0" w:space="0" w:color="auto"/>
        <w:left w:val="none" w:sz="0" w:space="0" w:color="auto"/>
        <w:bottom w:val="none" w:sz="0" w:space="0" w:color="auto"/>
        <w:right w:val="none" w:sz="0" w:space="0" w:color="auto"/>
      </w:divBdr>
    </w:div>
    <w:div w:id="1454976248">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3244396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783920686">
      <w:bodyDiv w:val="1"/>
      <w:marLeft w:val="0"/>
      <w:marRight w:val="0"/>
      <w:marTop w:val="0"/>
      <w:marBottom w:val="0"/>
      <w:divBdr>
        <w:top w:val="none" w:sz="0" w:space="0" w:color="auto"/>
        <w:left w:val="none" w:sz="0" w:space="0" w:color="auto"/>
        <w:bottom w:val="none" w:sz="0" w:space="0" w:color="auto"/>
        <w:right w:val="none" w:sz="0" w:space="0" w:color="auto"/>
      </w:divBdr>
      <w:divsChild>
        <w:div w:id="1826623649">
          <w:marLeft w:val="240"/>
          <w:marRight w:val="0"/>
          <w:marTop w:val="60"/>
          <w:marBottom w:val="0"/>
          <w:divBdr>
            <w:top w:val="none" w:sz="0" w:space="0" w:color="auto"/>
            <w:left w:val="none" w:sz="0" w:space="0" w:color="auto"/>
            <w:bottom w:val="none" w:sz="0" w:space="0" w:color="auto"/>
            <w:right w:val="none" w:sz="0" w:space="0" w:color="auto"/>
          </w:divBdr>
        </w:div>
      </w:divsChild>
    </w:div>
    <w:div w:id="1809518768">
      <w:bodyDiv w:val="1"/>
      <w:marLeft w:val="0"/>
      <w:marRight w:val="0"/>
      <w:marTop w:val="0"/>
      <w:marBottom w:val="0"/>
      <w:divBdr>
        <w:top w:val="none" w:sz="0" w:space="0" w:color="auto"/>
        <w:left w:val="none" w:sz="0" w:space="0" w:color="auto"/>
        <w:bottom w:val="none" w:sz="0" w:space="0" w:color="auto"/>
        <w:right w:val="none" w:sz="0" w:space="0" w:color="auto"/>
      </w:divBdr>
    </w:div>
    <w:div w:id="1861357792">
      <w:bodyDiv w:val="1"/>
      <w:marLeft w:val="0"/>
      <w:marRight w:val="0"/>
      <w:marTop w:val="0"/>
      <w:marBottom w:val="0"/>
      <w:divBdr>
        <w:top w:val="none" w:sz="0" w:space="0" w:color="auto"/>
        <w:left w:val="none" w:sz="0" w:space="0" w:color="auto"/>
        <w:bottom w:val="none" w:sz="0" w:space="0" w:color="auto"/>
        <w:right w:val="none" w:sz="0" w:space="0" w:color="auto"/>
      </w:divBdr>
    </w:div>
    <w:div w:id="1908301971">
      <w:bodyDiv w:val="1"/>
      <w:marLeft w:val="0"/>
      <w:marRight w:val="0"/>
      <w:marTop w:val="0"/>
      <w:marBottom w:val="0"/>
      <w:divBdr>
        <w:top w:val="none" w:sz="0" w:space="0" w:color="auto"/>
        <w:left w:val="none" w:sz="0" w:space="0" w:color="auto"/>
        <w:bottom w:val="none" w:sz="0" w:space="0" w:color="auto"/>
        <w:right w:val="none" w:sz="0" w:space="0" w:color="auto"/>
      </w:divBdr>
    </w:div>
    <w:div w:id="1975793393">
      <w:bodyDiv w:val="1"/>
      <w:marLeft w:val="0"/>
      <w:marRight w:val="0"/>
      <w:marTop w:val="0"/>
      <w:marBottom w:val="0"/>
      <w:divBdr>
        <w:top w:val="none" w:sz="0" w:space="0" w:color="auto"/>
        <w:left w:val="none" w:sz="0" w:space="0" w:color="auto"/>
        <w:bottom w:val="none" w:sz="0" w:space="0" w:color="auto"/>
        <w:right w:val="none" w:sz="0" w:space="0" w:color="auto"/>
      </w:divBdr>
    </w:div>
    <w:div w:id="2006323264">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8219783">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hyperlink" Target="https://www.uptodate.com/contents/treatment-of-advanced-heart-failure-with-a-durable-mechanical-circulatory-support-device" TargetMode="External"/><Relationship Id="rId39" Type="http://schemas.openxmlformats.org/officeDocument/2006/relationships/hyperlink" Target="https://doi.org/10.15420/aer.2014.3.3.145" TargetMode="External"/><Relationship Id="rId21" Type="http://schemas.openxmlformats.org/officeDocument/2006/relationships/hyperlink" Target="http://www9.health.gov.au/mbs/search.cfm?q=TN.8.2&amp;Submit=&amp;sopt=S" TargetMode="External"/><Relationship Id="rId34" Type="http://schemas.openxmlformats.org/officeDocument/2006/relationships/hyperlink" Target="https://doi.org/https://doi.org/10.1002/ejhf.1236" TargetMode="External"/><Relationship Id="rId42" Type="http://schemas.openxmlformats.org/officeDocument/2006/relationships/hyperlink" Target="https://doi.org/https://doi.org/10.1016/j.cjca.2019.09.020" TargetMode="External"/><Relationship Id="rId47" Type="http://schemas.openxmlformats.org/officeDocument/2006/relationships/hyperlink" Target="https://doi.org/10.1056/NEJMoa1900486" TargetMode="External"/><Relationship Id="rId50" Type="http://schemas.openxmlformats.org/officeDocument/2006/relationships/hyperlink" Target="https://doi.org/10.3978/j.issn.2225-319X.2014.09.02" TargetMode="External"/><Relationship Id="rId55" Type="http://schemas.openxmlformats.org/officeDocument/2006/relationships/hyperlink" Target="https://doi.org/10.1056/NEJMoa012175"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msac.gov.au/internet/msac/publishing.nsf/Content/11703652A2C8A3C4CA25899E0020D9EF/$File/1749%20Application%20PICO%20Set.pdf" TargetMode="External"/><Relationship Id="rId29" Type="http://schemas.openxmlformats.org/officeDocument/2006/relationships/hyperlink" Target="https://doi.org/10.1186/s12913-016-1748-0" TargetMode="External"/><Relationship Id="rId41" Type="http://schemas.openxmlformats.org/officeDocument/2006/relationships/hyperlink" Target="https://doi.org/10.1016/j.jacc.2021.12.012" TargetMode="External"/><Relationship Id="rId54" Type="http://schemas.openxmlformats.org/officeDocument/2006/relationships/hyperlink" Target="https://doi.org/10.1056/NEJMoa1602954" TargetMode="External"/><Relationship Id="rId62" Type="http://schemas.openxmlformats.org/officeDocument/2006/relationships/hyperlink" Target="https://doi.org/10.1093/ejcts/ezw16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aihw.gov.au/reports/heart-stroke-vascular-diseases/hsvd-facts/contents/heart-stroke-and-vascular-disease-subtypes/heart-failure-and-cardiomyopathy" TargetMode="External"/><Relationship Id="rId32" Type="http://schemas.openxmlformats.org/officeDocument/2006/relationships/hyperlink" Target="https://doi.org/10.11589/vad/e2021712" TargetMode="External"/><Relationship Id="rId37" Type="http://schemas.openxmlformats.org/officeDocument/2006/relationships/hyperlink" Target="https://journals.lww.com/co-cardiology/Fulltext/2018/03000/Left_ventricular_assist_device_as_destination.13.aspx" TargetMode="External"/><Relationship Id="rId40" Type="http://schemas.openxmlformats.org/officeDocument/2006/relationships/hyperlink" Target="http://www.hqontario.ca/evidence/publications-andohtac-recommendations/ontario-health-technology-assessment-series/hta-lvad" TargetMode="External"/><Relationship Id="rId45" Type="http://schemas.openxmlformats.org/officeDocument/2006/relationships/hyperlink" Target="https://www.medtronic.com/us-en/patients/treatments-therapies/ventricular-assist-device.html" TargetMode="External"/><Relationship Id="rId53" Type="http://schemas.openxmlformats.org/officeDocument/2006/relationships/hyperlink" Target="https://doi.org/10.1016/j.jacc.2007.03.063" TargetMode="External"/><Relationship Id="rId58" Type="http://schemas.openxmlformats.org/officeDocument/2006/relationships/hyperlink" Target="https://tsanz.com.au/storage/documents/TSANZ_Clinical_Guidelines_Version-111_13062023Final-Version.pdf"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aihw.gov.au/reports/health-welfare-expenditure/health-expenditure-australia" TargetMode="External"/><Relationship Id="rId28" Type="http://schemas.openxmlformats.org/officeDocument/2006/relationships/hyperlink" Target="https://doi.org/https://doi.org/10.1016/j.cardfail.2021.01.022" TargetMode="External"/><Relationship Id="rId36" Type="http://schemas.openxmlformats.org/officeDocument/2006/relationships/hyperlink" Target="https://doi.org/https://doi.org/10.1016/j.jacc.2015.07.075" TargetMode="External"/><Relationship Id="rId49" Type="http://schemas.openxmlformats.org/officeDocument/2006/relationships/hyperlink" Target="https://doi.org/10.1016/j.healun.2021.01.001" TargetMode="External"/><Relationship Id="rId57" Type="http://schemas.openxmlformats.org/officeDocument/2006/relationships/hyperlink" Target="https://books.google.com.au/books?id=Vs5qQgAACAAJ" TargetMode="External"/><Relationship Id="rId61" Type="http://schemas.openxmlformats.org/officeDocument/2006/relationships/hyperlink" Target="https://doi.org/https://doi.org/10.1016/j.athoracsur.2022.11.023" TargetMode="Externa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yperlink" Target="https://doi.org/" TargetMode="External"/><Relationship Id="rId44" Type="http://schemas.openxmlformats.org/officeDocument/2006/relationships/hyperlink" Target="https://doi.org/10.1002/ejhf.2333" TargetMode="External"/><Relationship Id="rId52" Type="http://schemas.openxmlformats.org/officeDocument/2006/relationships/hyperlink" Target="https://doi.org/10.1016/j.ahj.2014.11.004" TargetMode="External"/><Relationship Id="rId60" Type="http://schemas.openxmlformats.org/officeDocument/2006/relationships/hyperlink" Target="https://www.fda.gov/medical-devices/medical-device-recalls/medtronic-stops-distribution-and-sale-heartware-hvad-system-due-risk-neurological-adverse-event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yperlink" Target="https://doi.org/10.1016/j.hlc.2018.06.1042" TargetMode="External"/><Relationship Id="rId27" Type="http://schemas.openxmlformats.org/officeDocument/2006/relationships/hyperlink" Target="https://doi.org/https://doi.org/10.1016/j.jchf.2022.10.005" TargetMode="External"/><Relationship Id="rId30" Type="http://schemas.openxmlformats.org/officeDocument/2006/relationships/hyperlink" Target="https://doi.org/https://doi.org/10.1016/j.cjca.2017.07.012" TargetMode="External"/><Relationship Id="rId35" Type="http://schemas.openxmlformats.org/officeDocument/2006/relationships/hyperlink" Target="https://doi.org/10.1136/heartjnl-2021-320131" TargetMode="External"/><Relationship Id="rId43" Type="http://schemas.openxmlformats.org/officeDocument/2006/relationships/hyperlink" Target="https://doi.org/https://doi.org/10.1016/j.healun.2019.08.017" TargetMode="External"/><Relationship Id="rId48" Type="http://schemas.openxmlformats.org/officeDocument/2006/relationships/hyperlink" Target="https://www.heartfoundation.org.au/getmedia/c8889851-5843-40d1-a550-e6e9a9f7d03d/Clinical_Fact_Sheet_-_Pharmacological_Management.pdf" TargetMode="External"/><Relationship Id="rId56" Type="http://schemas.openxmlformats.org/officeDocument/2006/relationships/hyperlink" Target="https://doi.org/https://doi.org/10.5694/mja2.51656" TargetMode="Externa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doi.org/10.1016/j.hlc.2019.08.008"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doi.org/https://doi.org/10.1016/j.healun.2017.02.010" TargetMode="External"/><Relationship Id="rId33" Type="http://schemas.openxmlformats.org/officeDocument/2006/relationships/hyperlink" Target="https://doi.org/doi:10.1161/CIR.0000000000000507" TargetMode="External"/><Relationship Id="rId38" Type="http://schemas.openxmlformats.org/officeDocument/2006/relationships/hyperlink" Target="https://doi.org/10.1001%2Fjamacardio.2019.5323" TargetMode="External"/><Relationship Id="rId46" Type="http://schemas.openxmlformats.org/officeDocument/2006/relationships/hyperlink" Target="https://doi.org/10.1001/jama.2022.16197" TargetMode="External"/><Relationship Id="rId59" Type="http://schemas.openxmlformats.org/officeDocument/2006/relationships/hyperlink" Target="https://doi.org/https://doi.org/10.1016/j.jchf.2020.01.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6367</Words>
  <Characters>150298</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13</CharactersWithSpaces>
  <SharedDoc>false</SharedDoc>
  <HLinks>
    <vt:vector size="252" baseType="variant">
      <vt:variant>
        <vt:i4>5832712</vt:i4>
      </vt:variant>
      <vt:variant>
        <vt:i4>618</vt:i4>
      </vt:variant>
      <vt:variant>
        <vt:i4>0</vt:i4>
      </vt:variant>
      <vt:variant>
        <vt:i4>5</vt:i4>
      </vt:variant>
      <vt:variant>
        <vt:lpwstr>https://doi.org/10.1093/ejcts/ezw169</vt:lpwstr>
      </vt:variant>
      <vt:variant>
        <vt:lpwstr/>
      </vt:variant>
      <vt:variant>
        <vt:i4>5636127</vt:i4>
      </vt:variant>
      <vt:variant>
        <vt:i4>615</vt:i4>
      </vt:variant>
      <vt:variant>
        <vt:i4>0</vt:i4>
      </vt:variant>
      <vt:variant>
        <vt:i4>5</vt:i4>
      </vt:variant>
      <vt:variant>
        <vt:lpwstr>https://doi.org/https://doi.org/10.1016/j.athoracsur.2022.11.023</vt:lpwstr>
      </vt:variant>
      <vt:variant>
        <vt:lpwstr/>
      </vt:variant>
      <vt:variant>
        <vt:i4>8060971</vt:i4>
      </vt:variant>
      <vt:variant>
        <vt:i4>612</vt:i4>
      </vt:variant>
      <vt:variant>
        <vt:i4>0</vt:i4>
      </vt:variant>
      <vt:variant>
        <vt:i4>5</vt:i4>
      </vt:variant>
      <vt:variant>
        <vt:lpwstr>https://www.fda.gov/medical-devices/medical-device-recalls/medtronic-stops-distribution-and-sale-heartware-hvad-system-due-risk-neurological-adverse-events</vt:lpwstr>
      </vt:variant>
      <vt:variant>
        <vt:lpwstr/>
      </vt:variant>
      <vt:variant>
        <vt:i4>3080304</vt:i4>
      </vt:variant>
      <vt:variant>
        <vt:i4>609</vt:i4>
      </vt:variant>
      <vt:variant>
        <vt:i4>0</vt:i4>
      </vt:variant>
      <vt:variant>
        <vt:i4>5</vt:i4>
      </vt:variant>
      <vt:variant>
        <vt:lpwstr>https://doi.org/https://doi.org/10.1016/j.jchf.2020.01.014</vt:lpwstr>
      </vt:variant>
      <vt:variant>
        <vt:lpwstr/>
      </vt:variant>
      <vt:variant>
        <vt:i4>5767256</vt:i4>
      </vt:variant>
      <vt:variant>
        <vt:i4>606</vt:i4>
      </vt:variant>
      <vt:variant>
        <vt:i4>0</vt:i4>
      </vt:variant>
      <vt:variant>
        <vt:i4>5</vt:i4>
      </vt:variant>
      <vt:variant>
        <vt:lpwstr>https://tsanz.com.au/storage/documents/TSANZ_Clinical_Guidelines_Version-111_13062023Final-Version.pdf</vt:lpwstr>
      </vt:variant>
      <vt:variant>
        <vt:lpwstr/>
      </vt:variant>
      <vt:variant>
        <vt:i4>1572879</vt:i4>
      </vt:variant>
      <vt:variant>
        <vt:i4>603</vt:i4>
      </vt:variant>
      <vt:variant>
        <vt:i4>0</vt:i4>
      </vt:variant>
      <vt:variant>
        <vt:i4>5</vt:i4>
      </vt:variant>
      <vt:variant>
        <vt:lpwstr>https://books.google.com.au/books?id=Vs5qQgAACAAJ</vt:lpwstr>
      </vt:variant>
      <vt:variant>
        <vt:lpwstr/>
      </vt:variant>
      <vt:variant>
        <vt:i4>8257595</vt:i4>
      </vt:variant>
      <vt:variant>
        <vt:i4>600</vt:i4>
      </vt:variant>
      <vt:variant>
        <vt:i4>0</vt:i4>
      </vt:variant>
      <vt:variant>
        <vt:i4>5</vt:i4>
      </vt:variant>
      <vt:variant>
        <vt:lpwstr>https://doi.org/https://doi.org/10.5694/mja2.51656</vt:lpwstr>
      </vt:variant>
      <vt:variant>
        <vt:lpwstr/>
      </vt:variant>
      <vt:variant>
        <vt:i4>4849666</vt:i4>
      </vt:variant>
      <vt:variant>
        <vt:i4>597</vt:i4>
      </vt:variant>
      <vt:variant>
        <vt:i4>0</vt:i4>
      </vt:variant>
      <vt:variant>
        <vt:i4>5</vt:i4>
      </vt:variant>
      <vt:variant>
        <vt:lpwstr>https://doi.org/10.1056/NEJMoa012175</vt:lpwstr>
      </vt:variant>
      <vt:variant>
        <vt:lpwstr/>
      </vt:variant>
      <vt:variant>
        <vt:i4>5111823</vt:i4>
      </vt:variant>
      <vt:variant>
        <vt:i4>594</vt:i4>
      </vt:variant>
      <vt:variant>
        <vt:i4>0</vt:i4>
      </vt:variant>
      <vt:variant>
        <vt:i4>5</vt:i4>
      </vt:variant>
      <vt:variant>
        <vt:lpwstr>https://doi.org/10.1056/NEJMoa1602954</vt:lpwstr>
      </vt:variant>
      <vt:variant>
        <vt:lpwstr/>
      </vt:variant>
      <vt:variant>
        <vt:i4>2228286</vt:i4>
      </vt:variant>
      <vt:variant>
        <vt:i4>591</vt:i4>
      </vt:variant>
      <vt:variant>
        <vt:i4>0</vt:i4>
      </vt:variant>
      <vt:variant>
        <vt:i4>5</vt:i4>
      </vt:variant>
      <vt:variant>
        <vt:lpwstr>https://doi.org/10.1016/j.jacc.2007.03.063</vt:lpwstr>
      </vt:variant>
      <vt:variant>
        <vt:lpwstr/>
      </vt:variant>
      <vt:variant>
        <vt:i4>5308433</vt:i4>
      </vt:variant>
      <vt:variant>
        <vt:i4>588</vt:i4>
      </vt:variant>
      <vt:variant>
        <vt:i4>0</vt:i4>
      </vt:variant>
      <vt:variant>
        <vt:i4>5</vt:i4>
      </vt:variant>
      <vt:variant>
        <vt:lpwstr>https://doi.org/10.1016/j.ahj.2014.11.004</vt:lpwstr>
      </vt:variant>
      <vt:variant>
        <vt:lpwstr/>
      </vt:variant>
      <vt:variant>
        <vt:i4>5832728</vt:i4>
      </vt:variant>
      <vt:variant>
        <vt:i4>585</vt:i4>
      </vt:variant>
      <vt:variant>
        <vt:i4>0</vt:i4>
      </vt:variant>
      <vt:variant>
        <vt:i4>5</vt:i4>
      </vt:variant>
      <vt:variant>
        <vt:lpwstr>https://doi.org/10.1016/j.hlc.2019.08.008</vt:lpwstr>
      </vt:variant>
      <vt:variant>
        <vt:lpwstr/>
      </vt:variant>
      <vt:variant>
        <vt:i4>6619196</vt:i4>
      </vt:variant>
      <vt:variant>
        <vt:i4>582</vt:i4>
      </vt:variant>
      <vt:variant>
        <vt:i4>0</vt:i4>
      </vt:variant>
      <vt:variant>
        <vt:i4>5</vt:i4>
      </vt:variant>
      <vt:variant>
        <vt:lpwstr>https://doi.org/10.3978/j.issn.2225-319X.2014.09.02</vt:lpwstr>
      </vt:variant>
      <vt:variant>
        <vt:lpwstr/>
      </vt:variant>
      <vt:variant>
        <vt:i4>4522059</vt:i4>
      </vt:variant>
      <vt:variant>
        <vt:i4>579</vt:i4>
      </vt:variant>
      <vt:variant>
        <vt:i4>0</vt:i4>
      </vt:variant>
      <vt:variant>
        <vt:i4>5</vt:i4>
      </vt:variant>
      <vt:variant>
        <vt:lpwstr>https://doi.org/10.1016/j.healun.2021.01.001</vt:lpwstr>
      </vt:variant>
      <vt:variant>
        <vt:lpwstr/>
      </vt:variant>
      <vt:variant>
        <vt:i4>3997717</vt:i4>
      </vt:variant>
      <vt:variant>
        <vt:i4>576</vt:i4>
      </vt:variant>
      <vt:variant>
        <vt:i4>0</vt:i4>
      </vt:variant>
      <vt:variant>
        <vt:i4>5</vt:i4>
      </vt:variant>
      <vt:variant>
        <vt:lpwstr>https://www.heartfoundation.org.au/getmedia/c8889851-5843-40d1-a550-e6e9a9f7d03d/Clinical_Fact_Sheet_-_Pharmacological_Management.pdf</vt:lpwstr>
      </vt:variant>
      <vt:variant>
        <vt:lpwstr/>
      </vt:variant>
      <vt:variant>
        <vt:i4>5111810</vt:i4>
      </vt:variant>
      <vt:variant>
        <vt:i4>573</vt:i4>
      </vt:variant>
      <vt:variant>
        <vt:i4>0</vt:i4>
      </vt:variant>
      <vt:variant>
        <vt:i4>5</vt:i4>
      </vt:variant>
      <vt:variant>
        <vt:lpwstr>https://doi.org/10.1056/NEJMoa1900486</vt:lpwstr>
      </vt:variant>
      <vt:variant>
        <vt:lpwstr/>
      </vt:variant>
      <vt:variant>
        <vt:i4>3276912</vt:i4>
      </vt:variant>
      <vt:variant>
        <vt:i4>570</vt:i4>
      </vt:variant>
      <vt:variant>
        <vt:i4>0</vt:i4>
      </vt:variant>
      <vt:variant>
        <vt:i4>5</vt:i4>
      </vt:variant>
      <vt:variant>
        <vt:lpwstr>https://doi.org/10.1001/jama.2022.16197</vt:lpwstr>
      </vt:variant>
      <vt:variant>
        <vt:lpwstr/>
      </vt:variant>
      <vt:variant>
        <vt:i4>786442</vt:i4>
      </vt:variant>
      <vt:variant>
        <vt:i4>567</vt:i4>
      </vt:variant>
      <vt:variant>
        <vt:i4>0</vt:i4>
      </vt:variant>
      <vt:variant>
        <vt:i4>5</vt:i4>
      </vt:variant>
      <vt:variant>
        <vt:lpwstr>https://www.medtronic.com/us-en/patients/treatments-therapies/ventricular-assist-device.html</vt:lpwstr>
      </vt:variant>
      <vt:variant>
        <vt:lpwstr/>
      </vt:variant>
      <vt:variant>
        <vt:i4>1966152</vt:i4>
      </vt:variant>
      <vt:variant>
        <vt:i4>564</vt:i4>
      </vt:variant>
      <vt:variant>
        <vt:i4>0</vt:i4>
      </vt:variant>
      <vt:variant>
        <vt:i4>5</vt:i4>
      </vt:variant>
      <vt:variant>
        <vt:lpwstr>https://doi.org/10.1002/ejhf.2333</vt:lpwstr>
      </vt:variant>
      <vt:variant>
        <vt:lpwstr/>
      </vt:variant>
      <vt:variant>
        <vt:i4>4456455</vt:i4>
      </vt:variant>
      <vt:variant>
        <vt:i4>561</vt:i4>
      </vt:variant>
      <vt:variant>
        <vt:i4>0</vt:i4>
      </vt:variant>
      <vt:variant>
        <vt:i4>5</vt:i4>
      </vt:variant>
      <vt:variant>
        <vt:lpwstr>https://doi.org/https://doi.org/10.1016/j.healun.2019.08.017</vt:lpwstr>
      </vt:variant>
      <vt:variant>
        <vt:lpwstr/>
      </vt:variant>
      <vt:variant>
        <vt:i4>3014776</vt:i4>
      </vt:variant>
      <vt:variant>
        <vt:i4>558</vt:i4>
      </vt:variant>
      <vt:variant>
        <vt:i4>0</vt:i4>
      </vt:variant>
      <vt:variant>
        <vt:i4>5</vt:i4>
      </vt:variant>
      <vt:variant>
        <vt:lpwstr>https://doi.org/https://doi.org/10.1016/j.cjca.2019.09.020</vt:lpwstr>
      </vt:variant>
      <vt:variant>
        <vt:lpwstr/>
      </vt:variant>
      <vt:variant>
        <vt:i4>2097214</vt:i4>
      </vt:variant>
      <vt:variant>
        <vt:i4>555</vt:i4>
      </vt:variant>
      <vt:variant>
        <vt:i4>0</vt:i4>
      </vt:variant>
      <vt:variant>
        <vt:i4>5</vt:i4>
      </vt:variant>
      <vt:variant>
        <vt:lpwstr>https://doi.org/10.1016/j.jacc.2021.12.012</vt:lpwstr>
      </vt:variant>
      <vt:variant>
        <vt:lpwstr/>
      </vt:variant>
      <vt:variant>
        <vt:i4>3473467</vt:i4>
      </vt:variant>
      <vt:variant>
        <vt:i4>552</vt:i4>
      </vt:variant>
      <vt:variant>
        <vt:i4>0</vt:i4>
      </vt:variant>
      <vt:variant>
        <vt:i4>5</vt:i4>
      </vt:variant>
      <vt:variant>
        <vt:lpwstr>http://www.hqontario.ca/evidence/publications-andohtac-recommendations/ontario-health-technology-assessment-series/hta-lvad</vt:lpwstr>
      </vt:variant>
      <vt:variant>
        <vt:lpwstr/>
      </vt:variant>
      <vt:variant>
        <vt:i4>131084</vt:i4>
      </vt:variant>
      <vt:variant>
        <vt:i4>549</vt:i4>
      </vt:variant>
      <vt:variant>
        <vt:i4>0</vt:i4>
      </vt:variant>
      <vt:variant>
        <vt:i4>5</vt:i4>
      </vt:variant>
      <vt:variant>
        <vt:lpwstr>https://doi.org/10.15420/aer.2014.3.3.145</vt:lpwstr>
      </vt:variant>
      <vt:variant>
        <vt:lpwstr/>
      </vt:variant>
      <vt:variant>
        <vt:i4>7405654</vt:i4>
      </vt:variant>
      <vt:variant>
        <vt:i4>546</vt:i4>
      </vt:variant>
      <vt:variant>
        <vt:i4>0</vt:i4>
      </vt:variant>
      <vt:variant>
        <vt:i4>5</vt:i4>
      </vt:variant>
      <vt:variant>
        <vt:lpwstr>https://journals.lww.com/co-cardiology/Fulltext/2018/03000/Left_ventricular_assist_device_as_destination.13.aspx</vt:lpwstr>
      </vt:variant>
      <vt:variant>
        <vt:lpwstr/>
      </vt:variant>
      <vt:variant>
        <vt:i4>2883704</vt:i4>
      </vt:variant>
      <vt:variant>
        <vt:i4>543</vt:i4>
      </vt:variant>
      <vt:variant>
        <vt:i4>0</vt:i4>
      </vt:variant>
      <vt:variant>
        <vt:i4>5</vt:i4>
      </vt:variant>
      <vt:variant>
        <vt:lpwstr>https://doi.org/https://doi.org/10.1016/j.jacc.2015.07.075</vt:lpwstr>
      </vt:variant>
      <vt:variant>
        <vt:lpwstr/>
      </vt:variant>
      <vt:variant>
        <vt:i4>1966162</vt:i4>
      </vt:variant>
      <vt:variant>
        <vt:i4>540</vt:i4>
      </vt:variant>
      <vt:variant>
        <vt:i4>0</vt:i4>
      </vt:variant>
      <vt:variant>
        <vt:i4>5</vt:i4>
      </vt:variant>
      <vt:variant>
        <vt:lpwstr>https://doi.org/10.1136/heartjnl-2021-320131</vt:lpwstr>
      </vt:variant>
      <vt:variant>
        <vt:lpwstr/>
      </vt:variant>
      <vt:variant>
        <vt:i4>1048588</vt:i4>
      </vt:variant>
      <vt:variant>
        <vt:i4>537</vt:i4>
      </vt:variant>
      <vt:variant>
        <vt:i4>0</vt:i4>
      </vt:variant>
      <vt:variant>
        <vt:i4>5</vt:i4>
      </vt:variant>
      <vt:variant>
        <vt:lpwstr>https://doi.org/https://doi.org/10.1002/ejhf.1236</vt:lpwstr>
      </vt:variant>
      <vt:variant>
        <vt:lpwstr/>
      </vt:variant>
      <vt:variant>
        <vt:i4>327750</vt:i4>
      </vt:variant>
      <vt:variant>
        <vt:i4>534</vt:i4>
      </vt:variant>
      <vt:variant>
        <vt:i4>0</vt:i4>
      </vt:variant>
      <vt:variant>
        <vt:i4>5</vt:i4>
      </vt:variant>
      <vt:variant>
        <vt:lpwstr>https://doi.org/doi:10.1161/CIR.0000000000000507</vt:lpwstr>
      </vt:variant>
      <vt:variant>
        <vt:lpwstr/>
      </vt:variant>
      <vt:variant>
        <vt:i4>4653061</vt:i4>
      </vt:variant>
      <vt:variant>
        <vt:i4>531</vt:i4>
      </vt:variant>
      <vt:variant>
        <vt:i4>0</vt:i4>
      </vt:variant>
      <vt:variant>
        <vt:i4>5</vt:i4>
      </vt:variant>
      <vt:variant>
        <vt:lpwstr>https://doi.org/10.11589/vad/e2021712</vt:lpwstr>
      </vt:variant>
      <vt:variant>
        <vt:lpwstr/>
      </vt:variant>
      <vt:variant>
        <vt:i4>852037</vt:i4>
      </vt:variant>
      <vt:variant>
        <vt:i4>528</vt:i4>
      </vt:variant>
      <vt:variant>
        <vt:i4>0</vt:i4>
      </vt:variant>
      <vt:variant>
        <vt:i4>5</vt:i4>
      </vt:variant>
      <vt:variant>
        <vt:lpwstr>https://doi.org/</vt:lpwstr>
      </vt:variant>
      <vt:variant>
        <vt:lpwstr/>
      </vt:variant>
      <vt:variant>
        <vt:i4>2228341</vt:i4>
      </vt:variant>
      <vt:variant>
        <vt:i4>525</vt:i4>
      </vt:variant>
      <vt:variant>
        <vt:i4>0</vt:i4>
      </vt:variant>
      <vt:variant>
        <vt:i4>5</vt:i4>
      </vt:variant>
      <vt:variant>
        <vt:lpwstr>https://doi.org/https://doi.org/10.1016/j.cjca.2017.07.012</vt:lpwstr>
      </vt:variant>
      <vt:variant>
        <vt:lpwstr/>
      </vt:variant>
      <vt:variant>
        <vt:i4>917523</vt:i4>
      </vt:variant>
      <vt:variant>
        <vt:i4>522</vt:i4>
      </vt:variant>
      <vt:variant>
        <vt:i4>0</vt:i4>
      </vt:variant>
      <vt:variant>
        <vt:i4>5</vt:i4>
      </vt:variant>
      <vt:variant>
        <vt:lpwstr>https://doi.org/10.1186/s12913-016-1748-0</vt:lpwstr>
      </vt:variant>
      <vt:variant>
        <vt:lpwstr/>
      </vt:variant>
      <vt:variant>
        <vt:i4>2359406</vt:i4>
      </vt:variant>
      <vt:variant>
        <vt:i4>519</vt:i4>
      </vt:variant>
      <vt:variant>
        <vt:i4>0</vt:i4>
      </vt:variant>
      <vt:variant>
        <vt:i4>5</vt:i4>
      </vt:variant>
      <vt:variant>
        <vt:lpwstr>https://doi.org/https://doi.org/10.1016/j.cardfail.2021.01.022</vt:lpwstr>
      </vt:variant>
      <vt:variant>
        <vt:lpwstr/>
      </vt:variant>
      <vt:variant>
        <vt:i4>3080306</vt:i4>
      </vt:variant>
      <vt:variant>
        <vt:i4>516</vt:i4>
      </vt:variant>
      <vt:variant>
        <vt:i4>0</vt:i4>
      </vt:variant>
      <vt:variant>
        <vt:i4>5</vt:i4>
      </vt:variant>
      <vt:variant>
        <vt:lpwstr>https://doi.org/https://doi.org/10.1016/j.jchf.2022.10.005</vt:lpwstr>
      </vt:variant>
      <vt:variant>
        <vt:lpwstr/>
      </vt:variant>
      <vt:variant>
        <vt:i4>2687023</vt:i4>
      </vt:variant>
      <vt:variant>
        <vt:i4>513</vt:i4>
      </vt:variant>
      <vt:variant>
        <vt:i4>0</vt:i4>
      </vt:variant>
      <vt:variant>
        <vt:i4>5</vt:i4>
      </vt:variant>
      <vt:variant>
        <vt:lpwstr>https://www.uptodate.com/contents/treatment-of-advanced-heart-failure-with-a-durable-mechanical-circulatory-support-device</vt:lpwstr>
      </vt:variant>
      <vt:variant>
        <vt:lpwstr/>
      </vt:variant>
      <vt:variant>
        <vt:i4>4784137</vt:i4>
      </vt:variant>
      <vt:variant>
        <vt:i4>510</vt:i4>
      </vt:variant>
      <vt:variant>
        <vt:i4>0</vt:i4>
      </vt:variant>
      <vt:variant>
        <vt:i4>5</vt:i4>
      </vt:variant>
      <vt:variant>
        <vt:lpwstr>https://doi.org/https://doi.org/10.1016/j.healun.2017.02.010</vt:lpwstr>
      </vt:variant>
      <vt:variant>
        <vt:lpwstr/>
      </vt:variant>
      <vt:variant>
        <vt:i4>3276833</vt:i4>
      </vt:variant>
      <vt:variant>
        <vt:i4>507</vt:i4>
      </vt:variant>
      <vt:variant>
        <vt:i4>0</vt:i4>
      </vt:variant>
      <vt:variant>
        <vt:i4>5</vt:i4>
      </vt:variant>
      <vt:variant>
        <vt:lpwstr>https://www.aihw.gov.au/reports/heart-stroke-vascular-diseases/hsvd-facts/contents/heart-stroke-and-vascular-disease-subtypes/heart-failure-and-cardiomyopathy</vt:lpwstr>
      </vt:variant>
      <vt:variant>
        <vt:lpwstr/>
      </vt:variant>
      <vt:variant>
        <vt:i4>3080291</vt:i4>
      </vt:variant>
      <vt:variant>
        <vt:i4>504</vt:i4>
      </vt:variant>
      <vt:variant>
        <vt:i4>0</vt:i4>
      </vt:variant>
      <vt:variant>
        <vt:i4>5</vt:i4>
      </vt:variant>
      <vt:variant>
        <vt:lpwstr>https://www.aihw.gov.au/reports/health-welfare-expenditure/health-expenditure-australia</vt:lpwstr>
      </vt:variant>
      <vt:variant>
        <vt:lpwstr/>
      </vt:variant>
      <vt:variant>
        <vt:i4>6946851</vt:i4>
      </vt:variant>
      <vt:variant>
        <vt:i4>501</vt:i4>
      </vt:variant>
      <vt:variant>
        <vt:i4>0</vt:i4>
      </vt:variant>
      <vt:variant>
        <vt:i4>5</vt:i4>
      </vt:variant>
      <vt:variant>
        <vt:lpwstr>https://doi.org/10.1016/j.hlc.2018.06.1042</vt:lpwstr>
      </vt:variant>
      <vt:variant>
        <vt:lpwstr/>
      </vt:variant>
      <vt:variant>
        <vt:i4>393242</vt:i4>
      </vt:variant>
      <vt:variant>
        <vt:i4>462</vt:i4>
      </vt:variant>
      <vt:variant>
        <vt:i4>0</vt:i4>
      </vt:variant>
      <vt:variant>
        <vt:i4>5</vt:i4>
      </vt:variant>
      <vt:variant>
        <vt:lpwstr>http://www9.health.gov.au/mbs/search.cfm?q=TN.8.2&amp;Submit=&amp;sopt=S</vt:lpwstr>
      </vt:variant>
      <vt:variant>
        <vt:lpwstr/>
      </vt:variant>
      <vt:variant>
        <vt:i4>6029320</vt:i4>
      </vt:variant>
      <vt:variant>
        <vt:i4>456</vt:i4>
      </vt:variant>
      <vt:variant>
        <vt:i4>0</vt:i4>
      </vt:variant>
      <vt:variant>
        <vt:i4>5</vt:i4>
      </vt:variant>
      <vt:variant>
        <vt:lpwstr>http://www.msac.gov.au/internet/msac/publishing.nsf/Content/11703652A2C8A3C4CA25899E0020D9EF/$File/1749 Application PICO Set.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49 Ratified PICO</dc:title>
  <dc:subject/>
  <dc:creator/>
  <cp:keywords/>
  <dc:description/>
  <cp:lastModifiedBy/>
  <cp:revision>1</cp:revision>
  <dcterms:created xsi:type="dcterms:W3CDTF">2023-10-18T03:07:00Z</dcterms:created>
  <dcterms:modified xsi:type="dcterms:W3CDTF">2023-10-18T03:07:00Z</dcterms:modified>
</cp:coreProperties>
</file>